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7C7F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XVIII SIMPOSIO DE SOLDADURA Y MATERIALES</w:t>
      </w:r>
    </w:p>
    <w:p w:rsidR="00E912D0" w:rsidRDefault="00E912D0" w:rsidP="00667F10">
      <w:pPr>
        <w:spacing w:after="0"/>
        <w:jc w:val="center"/>
        <w:rPr>
          <w:rFonts w:ascii="Times New Roman" w:hAnsi="Times New Roman" w:cs="Times New Roman"/>
          <w:b/>
          <w:sz w:val="24"/>
          <w:szCs w:val="24"/>
        </w:rPr>
      </w:pPr>
    </w:p>
    <w:p w:rsidR="008A1C16" w:rsidRPr="00EA340A" w:rsidRDefault="00AF095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w:t>
      </w:r>
      <w:r w:rsidR="00072C98">
        <w:rPr>
          <w:rFonts w:ascii="Times New Roman" w:hAnsi="Times New Roman" w:cs="Times New Roman"/>
          <w:b/>
          <w:sz w:val="28"/>
          <w:szCs w:val="28"/>
        </w:rPr>
        <w:t xml:space="preserve">provechamiento de colas niquelíferas de la Planta </w:t>
      </w:r>
      <w:r w:rsidR="00EA340A">
        <w:rPr>
          <w:rFonts w:ascii="Times New Roman" w:hAnsi="Times New Roman" w:cs="Times New Roman"/>
          <w:b/>
          <w:sz w:val="28"/>
          <w:szCs w:val="28"/>
        </w:rPr>
        <w:t>“</w:t>
      </w:r>
      <w:r w:rsidR="00072C98">
        <w:rPr>
          <w:rFonts w:ascii="Times New Roman" w:hAnsi="Times New Roman" w:cs="Times New Roman"/>
          <w:b/>
          <w:sz w:val="28"/>
          <w:szCs w:val="28"/>
        </w:rPr>
        <w:t>Ernesto Guevara</w:t>
      </w:r>
      <w:r w:rsidR="00EA340A" w:rsidRPr="00EA340A">
        <w:rPr>
          <w:rFonts w:ascii="Times New Roman" w:hAnsi="Times New Roman" w:cs="Times New Roman"/>
          <w:b/>
          <w:sz w:val="28"/>
          <w:szCs w:val="28"/>
        </w:rPr>
        <w:t>”</w:t>
      </w:r>
      <w:r>
        <w:rPr>
          <w:rFonts w:ascii="Times New Roman" w:hAnsi="Times New Roman" w:cs="Times New Roman"/>
          <w:b/>
          <w:sz w:val="28"/>
          <w:szCs w:val="28"/>
        </w:rPr>
        <w:t xml:space="preserve"> </w:t>
      </w:r>
      <w:r w:rsidR="00E37F12">
        <w:rPr>
          <w:rFonts w:ascii="Times New Roman" w:hAnsi="Times New Roman" w:cs="Times New Roman"/>
          <w:b/>
          <w:sz w:val="28"/>
          <w:szCs w:val="28"/>
        </w:rPr>
        <w:t>para</w:t>
      </w:r>
      <w:r>
        <w:rPr>
          <w:rFonts w:ascii="Times New Roman" w:hAnsi="Times New Roman" w:cs="Times New Roman"/>
          <w:b/>
          <w:sz w:val="28"/>
          <w:szCs w:val="28"/>
        </w:rPr>
        <w:t xml:space="preserve"> la obtención de materiales </w:t>
      </w:r>
      <w:r w:rsidR="00E37F12">
        <w:rPr>
          <w:rFonts w:ascii="Times New Roman" w:hAnsi="Times New Roman" w:cs="Times New Roman"/>
          <w:b/>
          <w:sz w:val="28"/>
          <w:szCs w:val="28"/>
        </w:rPr>
        <w:t>cerámicos</w:t>
      </w:r>
    </w:p>
    <w:p w:rsidR="00E912D0" w:rsidRPr="00EA340A" w:rsidRDefault="00E912D0" w:rsidP="00667F10">
      <w:pPr>
        <w:spacing w:after="0"/>
        <w:jc w:val="center"/>
        <w:rPr>
          <w:rFonts w:ascii="Times New Roman" w:hAnsi="Times New Roman" w:cs="Times New Roman"/>
          <w:b/>
          <w:i/>
          <w:sz w:val="24"/>
          <w:szCs w:val="24"/>
        </w:rPr>
      </w:pPr>
    </w:p>
    <w:p w:rsidR="008A1C16" w:rsidRPr="00072C98" w:rsidRDefault="00280B0C" w:rsidP="00667F10">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U</w:t>
      </w:r>
      <w:r w:rsidR="00072C98" w:rsidRPr="00072C98">
        <w:rPr>
          <w:rFonts w:ascii="Times New Roman" w:hAnsi="Times New Roman" w:cs="Times New Roman"/>
          <w:b/>
          <w:i/>
          <w:sz w:val="28"/>
          <w:szCs w:val="28"/>
          <w:lang w:val="en-US"/>
        </w:rPr>
        <w:t>s</w:t>
      </w:r>
      <w:r w:rsidR="007122DB">
        <w:rPr>
          <w:rFonts w:ascii="Times New Roman" w:hAnsi="Times New Roman" w:cs="Times New Roman"/>
          <w:b/>
          <w:i/>
          <w:sz w:val="28"/>
          <w:szCs w:val="28"/>
          <w:lang w:val="en-US"/>
        </w:rPr>
        <w:t>e</w:t>
      </w:r>
      <w:r w:rsidR="00072C98" w:rsidRPr="00072C98">
        <w:rPr>
          <w:rFonts w:ascii="Times New Roman" w:hAnsi="Times New Roman" w:cs="Times New Roman"/>
          <w:b/>
          <w:i/>
          <w:sz w:val="28"/>
          <w:szCs w:val="28"/>
          <w:lang w:val="en-US"/>
        </w:rPr>
        <w:t xml:space="preserve"> </w:t>
      </w:r>
      <w:r w:rsidR="00435A2C">
        <w:rPr>
          <w:rFonts w:ascii="Times New Roman" w:hAnsi="Times New Roman" w:cs="Times New Roman"/>
          <w:b/>
          <w:i/>
          <w:sz w:val="28"/>
          <w:szCs w:val="28"/>
          <w:lang w:val="en-US"/>
        </w:rPr>
        <w:t>of</w:t>
      </w:r>
      <w:r w:rsidR="00072C98">
        <w:rPr>
          <w:rFonts w:ascii="Times New Roman" w:hAnsi="Times New Roman" w:cs="Times New Roman"/>
          <w:b/>
          <w:i/>
          <w:sz w:val="28"/>
          <w:szCs w:val="28"/>
          <w:lang w:val="en-US"/>
        </w:rPr>
        <w:t xml:space="preserve"> </w:t>
      </w:r>
      <w:proofErr w:type="spellStart"/>
      <w:r w:rsidR="00072C98">
        <w:rPr>
          <w:rFonts w:ascii="Times New Roman" w:hAnsi="Times New Roman" w:cs="Times New Roman"/>
          <w:b/>
          <w:i/>
          <w:sz w:val="28"/>
          <w:szCs w:val="28"/>
          <w:lang w:val="en-US"/>
        </w:rPr>
        <w:t>niqueliferos</w:t>
      </w:r>
      <w:proofErr w:type="spellEnd"/>
      <w:r w:rsidR="00072C98">
        <w:rPr>
          <w:rFonts w:ascii="Times New Roman" w:hAnsi="Times New Roman" w:cs="Times New Roman"/>
          <w:b/>
          <w:i/>
          <w:sz w:val="28"/>
          <w:szCs w:val="28"/>
          <w:lang w:val="en-US"/>
        </w:rPr>
        <w:t xml:space="preserve"> tail </w:t>
      </w:r>
      <w:r w:rsidR="00435A2C">
        <w:rPr>
          <w:rFonts w:ascii="Times New Roman" w:hAnsi="Times New Roman" w:cs="Times New Roman"/>
          <w:b/>
          <w:i/>
          <w:sz w:val="28"/>
          <w:szCs w:val="28"/>
          <w:lang w:val="en-US"/>
        </w:rPr>
        <w:t>from the</w:t>
      </w:r>
      <w:r w:rsidR="00072C98">
        <w:rPr>
          <w:rFonts w:ascii="Times New Roman" w:hAnsi="Times New Roman" w:cs="Times New Roman"/>
          <w:b/>
          <w:i/>
          <w:sz w:val="28"/>
          <w:szCs w:val="28"/>
          <w:lang w:val="en-US"/>
        </w:rPr>
        <w:t xml:space="preserve"> </w:t>
      </w:r>
      <w:r w:rsidR="00EA340A">
        <w:rPr>
          <w:rFonts w:ascii="Times New Roman" w:hAnsi="Times New Roman" w:cs="Times New Roman"/>
          <w:b/>
          <w:i/>
          <w:sz w:val="28"/>
          <w:szCs w:val="28"/>
          <w:lang w:val="en-US"/>
        </w:rPr>
        <w:t>“</w:t>
      </w:r>
      <w:r w:rsidR="00072C98">
        <w:rPr>
          <w:rFonts w:ascii="Times New Roman" w:hAnsi="Times New Roman" w:cs="Times New Roman"/>
          <w:b/>
          <w:i/>
          <w:sz w:val="28"/>
          <w:szCs w:val="28"/>
          <w:lang w:val="en-US"/>
        </w:rPr>
        <w:t xml:space="preserve">Ernesto </w:t>
      </w:r>
      <w:proofErr w:type="spellStart"/>
      <w:r w:rsidR="00072C98">
        <w:rPr>
          <w:rFonts w:ascii="Times New Roman" w:hAnsi="Times New Roman" w:cs="Times New Roman"/>
          <w:b/>
          <w:i/>
          <w:sz w:val="28"/>
          <w:szCs w:val="28"/>
          <w:lang w:val="en-US"/>
        </w:rPr>
        <w:t>Che</w:t>
      </w:r>
      <w:proofErr w:type="spellEnd"/>
      <w:r w:rsidR="00072C98">
        <w:rPr>
          <w:rFonts w:ascii="Times New Roman" w:hAnsi="Times New Roman" w:cs="Times New Roman"/>
          <w:b/>
          <w:i/>
          <w:sz w:val="28"/>
          <w:szCs w:val="28"/>
          <w:lang w:val="en-US"/>
        </w:rPr>
        <w:t xml:space="preserve"> Guevara</w:t>
      </w:r>
      <w:r w:rsidR="00EA340A">
        <w:rPr>
          <w:rFonts w:ascii="Times New Roman" w:hAnsi="Times New Roman" w:cs="Times New Roman"/>
          <w:b/>
          <w:i/>
          <w:sz w:val="28"/>
          <w:szCs w:val="28"/>
          <w:lang w:val="en-US"/>
        </w:rPr>
        <w:t>”</w:t>
      </w:r>
      <w:r w:rsidR="00072C98">
        <w:rPr>
          <w:rFonts w:ascii="Times New Roman" w:hAnsi="Times New Roman" w:cs="Times New Roman"/>
          <w:b/>
          <w:i/>
          <w:sz w:val="28"/>
          <w:szCs w:val="28"/>
          <w:lang w:val="en-US"/>
        </w:rPr>
        <w:t xml:space="preserve"> Plant</w:t>
      </w:r>
      <w:r>
        <w:rPr>
          <w:rFonts w:ascii="Times New Roman" w:hAnsi="Times New Roman" w:cs="Times New Roman"/>
          <w:b/>
          <w:i/>
          <w:sz w:val="28"/>
          <w:szCs w:val="28"/>
          <w:lang w:val="en-US"/>
        </w:rPr>
        <w:t xml:space="preserve"> </w:t>
      </w:r>
      <w:r w:rsidR="00435A2C">
        <w:rPr>
          <w:rFonts w:ascii="Times New Roman" w:hAnsi="Times New Roman" w:cs="Times New Roman"/>
          <w:b/>
          <w:i/>
          <w:sz w:val="28"/>
          <w:szCs w:val="28"/>
          <w:lang w:val="en-US"/>
        </w:rPr>
        <w:t>to</w:t>
      </w:r>
      <w:r>
        <w:rPr>
          <w:rFonts w:ascii="Times New Roman" w:hAnsi="Times New Roman" w:cs="Times New Roman"/>
          <w:b/>
          <w:i/>
          <w:sz w:val="28"/>
          <w:szCs w:val="28"/>
          <w:lang w:val="en-US"/>
        </w:rPr>
        <w:t xml:space="preserve"> obt</w:t>
      </w:r>
      <w:r w:rsidR="00435A2C">
        <w:rPr>
          <w:rFonts w:ascii="Times New Roman" w:hAnsi="Times New Roman" w:cs="Times New Roman"/>
          <w:b/>
          <w:i/>
          <w:sz w:val="28"/>
          <w:szCs w:val="28"/>
          <w:lang w:val="en-US"/>
        </w:rPr>
        <w:t xml:space="preserve">ain ceramic materials </w:t>
      </w:r>
    </w:p>
    <w:p w:rsidR="002E0882" w:rsidRPr="00E37F12" w:rsidRDefault="002E0882" w:rsidP="00FF3346">
      <w:pPr>
        <w:spacing w:after="0" w:line="360" w:lineRule="auto"/>
        <w:rPr>
          <w:rFonts w:ascii="Times New Roman" w:hAnsi="Times New Roman" w:cs="Times New Roman"/>
          <w:sz w:val="24"/>
          <w:szCs w:val="24"/>
          <w:lang w:val="en-US"/>
        </w:rPr>
      </w:pPr>
    </w:p>
    <w:p w:rsidR="008A1C16" w:rsidRPr="009D5E02" w:rsidRDefault="00385C76" w:rsidP="00FF3346">
      <w:pPr>
        <w:spacing w:after="0"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Liena</w:t>
      </w:r>
      <w:proofErr w:type="spellEnd"/>
      <w:r>
        <w:rPr>
          <w:rFonts w:ascii="Times New Roman" w:hAnsi="Times New Roman" w:cs="Times New Roman"/>
          <w:b/>
          <w:sz w:val="24"/>
          <w:szCs w:val="24"/>
        </w:rPr>
        <w:t xml:space="preserve"> Yanes Sierra</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007C7F71">
        <w:rPr>
          <w:rFonts w:ascii="Times New Roman" w:hAnsi="Times New Roman" w:cs="Times New Roman"/>
          <w:b/>
          <w:sz w:val="24"/>
          <w:szCs w:val="24"/>
        </w:rPr>
        <w:t>Evelin Rodríguez Sosa</w:t>
      </w:r>
      <w:r w:rsidR="009D5E02">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385C76">
        <w:rPr>
          <w:rFonts w:ascii="Times New Roman" w:hAnsi="Times New Roman" w:cs="Times New Roman"/>
          <w:sz w:val="24"/>
          <w:szCs w:val="24"/>
        </w:rPr>
        <w:t>Liena Yanes Sierra</w:t>
      </w:r>
      <w:r w:rsidRPr="00E912D0">
        <w:rPr>
          <w:rFonts w:ascii="Times New Roman" w:hAnsi="Times New Roman" w:cs="Times New Roman"/>
          <w:sz w:val="24"/>
          <w:szCs w:val="24"/>
        </w:rPr>
        <w:t xml:space="preserve">. </w:t>
      </w:r>
      <w:r w:rsidR="000E62A6">
        <w:rPr>
          <w:rFonts w:ascii="Times New Roman" w:hAnsi="Times New Roman" w:cs="Times New Roman"/>
          <w:sz w:val="24"/>
          <w:szCs w:val="24"/>
        </w:rPr>
        <w:t xml:space="preserve">Centro de Investigación de Soldadura. Facultad de Ingeniería Mecánica e Industrial. </w:t>
      </w:r>
      <w:r w:rsidR="00203534">
        <w:rPr>
          <w:rFonts w:ascii="Times New Roman" w:hAnsi="Times New Roman" w:cs="Times New Roman"/>
          <w:sz w:val="24"/>
          <w:szCs w:val="24"/>
        </w:rPr>
        <w:t xml:space="preserve">Universidad Central </w:t>
      </w:r>
      <w:r w:rsidR="000E62A6" w:rsidRPr="000E62A6">
        <w:rPr>
          <w:rFonts w:ascii="Times New Roman" w:hAnsi="Times New Roman" w:cs="Times New Roman"/>
          <w:sz w:val="24"/>
          <w:szCs w:val="24"/>
        </w:rPr>
        <w:t>“</w:t>
      </w:r>
      <w:r w:rsidR="00203534">
        <w:rPr>
          <w:rFonts w:ascii="Times New Roman" w:hAnsi="Times New Roman" w:cs="Times New Roman"/>
          <w:sz w:val="24"/>
          <w:szCs w:val="24"/>
        </w:rPr>
        <w:t>Martha Abreu</w:t>
      </w:r>
      <w:r w:rsidR="000E62A6">
        <w:rPr>
          <w:rFonts w:ascii="Times New Roman" w:hAnsi="Times New Roman" w:cs="Times New Roman"/>
          <w:sz w:val="24"/>
          <w:szCs w:val="24"/>
        </w:rPr>
        <w:t>”</w:t>
      </w:r>
      <w:r w:rsidR="00203534">
        <w:rPr>
          <w:rFonts w:ascii="Times New Roman" w:hAnsi="Times New Roman" w:cs="Times New Roman"/>
          <w:sz w:val="24"/>
          <w:szCs w:val="24"/>
        </w:rPr>
        <w:t xml:space="preserve"> de Las Villas</w:t>
      </w:r>
      <w:r w:rsidRPr="00E912D0">
        <w:rPr>
          <w:rFonts w:ascii="Times New Roman" w:hAnsi="Times New Roman" w:cs="Times New Roman"/>
          <w:sz w:val="24"/>
          <w:szCs w:val="24"/>
        </w:rPr>
        <w:t xml:space="preserve">, </w:t>
      </w:r>
      <w:r w:rsidR="00203534">
        <w:rPr>
          <w:rFonts w:ascii="Times New Roman" w:hAnsi="Times New Roman" w:cs="Times New Roman"/>
          <w:sz w:val="24"/>
          <w:szCs w:val="24"/>
        </w:rPr>
        <w:t>Cuba</w:t>
      </w:r>
      <w:r w:rsidR="000E62A6">
        <w:rPr>
          <w:rFonts w:ascii="Times New Roman" w:hAnsi="Times New Roman" w:cs="Times New Roman"/>
          <w:sz w:val="24"/>
          <w:szCs w:val="24"/>
        </w:rPr>
        <w:t xml:space="preserve">. </w:t>
      </w:r>
      <w:r w:rsidR="000E62A6" w:rsidRPr="00E912D0">
        <w:rPr>
          <w:rFonts w:ascii="Times New Roman" w:hAnsi="Times New Roman" w:cs="Times New Roman"/>
          <w:sz w:val="24"/>
          <w:szCs w:val="24"/>
        </w:rPr>
        <w:t>E-mail:</w:t>
      </w:r>
      <w:r w:rsidR="000E62A6">
        <w:rPr>
          <w:rFonts w:ascii="Times New Roman" w:hAnsi="Times New Roman" w:cs="Times New Roman"/>
          <w:sz w:val="24"/>
          <w:szCs w:val="24"/>
        </w:rPr>
        <w:t xml:space="preserve"> </w:t>
      </w:r>
      <w:r w:rsidR="00203534">
        <w:rPr>
          <w:rFonts w:ascii="Times New Roman" w:hAnsi="Times New Roman" w:cs="Times New Roman"/>
          <w:sz w:val="24"/>
          <w:szCs w:val="24"/>
        </w:rPr>
        <w:t>lyanes@uclv.cu</w:t>
      </w:r>
      <w:r w:rsidR="000E62A6">
        <w:rPr>
          <w:rFonts w:ascii="Times New Roman" w:hAnsi="Times New Roman" w:cs="Times New Roman"/>
          <w:sz w:val="24"/>
          <w:szCs w:val="24"/>
        </w:rPr>
        <w:t>.</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0E62A6">
        <w:rPr>
          <w:rFonts w:ascii="Times New Roman" w:hAnsi="Times New Roman" w:cs="Times New Roman"/>
          <w:sz w:val="24"/>
          <w:szCs w:val="24"/>
        </w:rPr>
        <w:t>Evelin Rodríguez Sosa</w:t>
      </w:r>
      <w:r w:rsidRPr="00E912D0">
        <w:rPr>
          <w:rFonts w:ascii="Times New Roman" w:hAnsi="Times New Roman" w:cs="Times New Roman"/>
          <w:sz w:val="24"/>
          <w:szCs w:val="24"/>
        </w:rPr>
        <w:t>.</w:t>
      </w:r>
      <w:r w:rsidR="000E62A6">
        <w:rPr>
          <w:rFonts w:ascii="Times New Roman" w:hAnsi="Times New Roman" w:cs="Times New Roman"/>
          <w:sz w:val="24"/>
          <w:szCs w:val="24"/>
        </w:rPr>
        <w:t xml:space="preserve"> Departamento de Licenciatura Química. Facultad Química Farmacia</w:t>
      </w:r>
      <w:r w:rsidRPr="00E912D0">
        <w:rPr>
          <w:rFonts w:ascii="Times New Roman" w:hAnsi="Times New Roman" w:cs="Times New Roman"/>
          <w:sz w:val="24"/>
          <w:szCs w:val="24"/>
        </w:rPr>
        <w:t xml:space="preserve"> </w:t>
      </w:r>
      <w:r w:rsidR="000E62A6">
        <w:rPr>
          <w:rFonts w:ascii="Times New Roman" w:hAnsi="Times New Roman" w:cs="Times New Roman"/>
          <w:sz w:val="24"/>
          <w:szCs w:val="24"/>
        </w:rPr>
        <w:t xml:space="preserve">Universidad Central </w:t>
      </w:r>
      <w:r w:rsidR="000E62A6" w:rsidRPr="000E62A6">
        <w:rPr>
          <w:rFonts w:ascii="Times New Roman" w:hAnsi="Times New Roman" w:cs="Times New Roman"/>
          <w:sz w:val="24"/>
          <w:szCs w:val="24"/>
        </w:rPr>
        <w:t>“</w:t>
      </w:r>
      <w:r w:rsidR="000E62A6">
        <w:rPr>
          <w:rFonts w:ascii="Times New Roman" w:hAnsi="Times New Roman" w:cs="Times New Roman"/>
          <w:sz w:val="24"/>
          <w:szCs w:val="24"/>
        </w:rPr>
        <w:t>Martha Abreu” de Las Villas</w:t>
      </w:r>
      <w:r w:rsidR="000E62A6" w:rsidRPr="00E912D0">
        <w:rPr>
          <w:rFonts w:ascii="Times New Roman" w:hAnsi="Times New Roman" w:cs="Times New Roman"/>
          <w:sz w:val="24"/>
          <w:szCs w:val="24"/>
        </w:rPr>
        <w:t xml:space="preserve">, </w:t>
      </w:r>
      <w:r w:rsidR="000E62A6">
        <w:rPr>
          <w:rFonts w:ascii="Times New Roman" w:hAnsi="Times New Roman" w:cs="Times New Roman"/>
          <w:sz w:val="24"/>
          <w:szCs w:val="24"/>
        </w:rPr>
        <w:t>Cuba.</w:t>
      </w:r>
      <w:r w:rsidRPr="00E912D0">
        <w:rPr>
          <w:rFonts w:ascii="Times New Roman" w:hAnsi="Times New Roman" w:cs="Times New Roman"/>
          <w:sz w:val="24"/>
          <w:szCs w:val="24"/>
        </w:rPr>
        <w:t xml:space="preserve"> E-mail:</w:t>
      </w:r>
      <w:r w:rsidR="000E62A6">
        <w:rPr>
          <w:rFonts w:ascii="Times New Roman" w:hAnsi="Times New Roman" w:cs="Times New Roman"/>
          <w:sz w:val="24"/>
          <w:szCs w:val="24"/>
        </w:rPr>
        <w:t xml:space="preserve"> </w:t>
      </w:r>
      <w:hyperlink r:id="rId7" w:history="1">
        <w:r w:rsidR="007B1D0B" w:rsidRPr="00803DA3">
          <w:rPr>
            <w:rStyle w:val="Hipervnculo"/>
            <w:rFonts w:ascii="Times New Roman" w:hAnsi="Times New Roman" w:cs="Times New Roman"/>
            <w:sz w:val="24"/>
            <w:szCs w:val="24"/>
          </w:rPr>
          <w:t>evelynrs@uclv.edu.cu</w:t>
        </w:r>
      </w:hyperlink>
    </w:p>
    <w:p w:rsidR="007B1D0B" w:rsidRPr="000E62A6" w:rsidRDefault="007B1D0B"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Rafael Quintana </w:t>
      </w:r>
      <w:proofErr w:type="spellStart"/>
      <w:r>
        <w:rPr>
          <w:rFonts w:ascii="Times New Roman" w:hAnsi="Times New Roman" w:cs="Times New Roman"/>
          <w:sz w:val="24"/>
          <w:szCs w:val="24"/>
        </w:rPr>
        <w:t>Puc</w:t>
      </w:r>
      <w:r>
        <w:rPr>
          <w:rFonts w:ascii="Times New Roman" w:hAnsi="Times New Roman" w:cs="Times New Roman"/>
          <w:sz w:val="24"/>
          <w:szCs w:val="24"/>
        </w:rPr>
        <w:t>h</w:t>
      </w:r>
      <w:r>
        <w:rPr>
          <w:rFonts w:ascii="Times New Roman" w:hAnsi="Times New Roman" w:cs="Times New Roman"/>
          <w:sz w:val="24"/>
          <w:szCs w:val="24"/>
        </w:rPr>
        <w:t>ol</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Centro de Investigación de Soldadura. Facultad de Ingeniería Mecánica e Industrial. Universidad Central </w:t>
      </w:r>
      <w:r w:rsidRPr="000E62A6">
        <w:rPr>
          <w:rFonts w:ascii="Times New Roman" w:hAnsi="Times New Roman" w:cs="Times New Roman"/>
          <w:sz w:val="24"/>
          <w:szCs w:val="24"/>
        </w:rPr>
        <w:t>“</w:t>
      </w:r>
      <w:r>
        <w:rPr>
          <w:rFonts w:ascii="Times New Roman" w:hAnsi="Times New Roman" w:cs="Times New Roman"/>
          <w:sz w:val="24"/>
          <w:szCs w:val="24"/>
        </w:rPr>
        <w:t>Martha Abreu” de Las Vill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p>
    <w:p w:rsidR="00E912D0" w:rsidRDefault="00E912D0" w:rsidP="00FF3346">
      <w:pPr>
        <w:spacing w:after="0" w:line="360" w:lineRule="auto"/>
        <w:rPr>
          <w:rFonts w:ascii="Times New Roman" w:hAnsi="Times New Roman" w:cs="Times New Roman"/>
          <w:b/>
          <w:sz w:val="24"/>
          <w:szCs w:val="24"/>
        </w:rPr>
      </w:pPr>
    </w:p>
    <w:p w:rsidR="008A1C16" w:rsidRPr="00C02432" w:rsidRDefault="008A1C16" w:rsidP="00C02432">
      <w:pPr>
        <w:spacing w:after="0" w:line="360" w:lineRule="auto"/>
        <w:jc w:val="both"/>
        <w:rPr>
          <w:rFonts w:ascii="Times New Roman" w:hAnsi="Times New Roman" w:cs="Times New Roman"/>
          <w:b/>
          <w:sz w:val="24"/>
          <w:szCs w:val="24"/>
        </w:rPr>
      </w:pPr>
      <w:r w:rsidRPr="00C02432">
        <w:rPr>
          <w:rFonts w:ascii="Times New Roman" w:hAnsi="Times New Roman" w:cs="Times New Roman"/>
          <w:b/>
          <w:sz w:val="24"/>
          <w:szCs w:val="24"/>
        </w:rPr>
        <w:t>Resumen:</w:t>
      </w:r>
    </w:p>
    <w:p w:rsidR="008A1C16" w:rsidRPr="00B10F49" w:rsidRDefault="008A1C16" w:rsidP="00B10F49">
      <w:pPr>
        <w:pStyle w:val="Prrafodelista"/>
        <w:numPr>
          <w:ilvl w:val="0"/>
          <w:numId w:val="1"/>
        </w:numPr>
        <w:spacing w:after="0" w:line="360" w:lineRule="auto"/>
        <w:jc w:val="both"/>
        <w:rPr>
          <w:rFonts w:ascii="Times New Roman" w:hAnsi="Times New Roman"/>
          <w:sz w:val="24"/>
          <w:szCs w:val="24"/>
        </w:rPr>
      </w:pPr>
      <w:r w:rsidRPr="00B10F49">
        <w:rPr>
          <w:rFonts w:ascii="Times New Roman" w:hAnsi="Times New Roman" w:cs="Times New Roman"/>
          <w:b/>
          <w:sz w:val="24"/>
          <w:szCs w:val="24"/>
        </w:rPr>
        <w:t>Problemática:</w:t>
      </w:r>
      <w:r w:rsidR="009061A5" w:rsidRPr="00B10F49">
        <w:rPr>
          <w:rFonts w:ascii="Times New Roman" w:hAnsi="Times New Roman" w:cs="Times New Roman"/>
          <w:b/>
          <w:sz w:val="24"/>
          <w:szCs w:val="24"/>
        </w:rPr>
        <w:t xml:space="preserve"> </w:t>
      </w:r>
      <w:r w:rsidR="00EA340A">
        <w:rPr>
          <w:rFonts w:ascii="Times New Roman" w:hAnsi="Times New Roman"/>
          <w:sz w:val="24"/>
          <w:szCs w:val="24"/>
        </w:rPr>
        <w:t xml:space="preserve">Las colas generadas por </w:t>
      </w:r>
      <w:r w:rsidR="00385C76" w:rsidRPr="00B10F49">
        <w:rPr>
          <w:rFonts w:ascii="Times New Roman" w:hAnsi="Times New Roman"/>
          <w:sz w:val="24"/>
          <w:szCs w:val="24"/>
        </w:rPr>
        <w:t xml:space="preserve">la planta </w:t>
      </w:r>
      <w:proofErr w:type="spellStart"/>
      <w:r w:rsidR="00385C76" w:rsidRPr="00B10F49">
        <w:rPr>
          <w:rFonts w:ascii="Times New Roman" w:hAnsi="Times New Roman"/>
          <w:sz w:val="24"/>
          <w:szCs w:val="24"/>
        </w:rPr>
        <w:t>hidrometalúrgica</w:t>
      </w:r>
      <w:proofErr w:type="spellEnd"/>
      <w:r w:rsidR="00385C76" w:rsidRPr="00B10F49">
        <w:rPr>
          <w:rFonts w:ascii="Times New Roman" w:hAnsi="Times New Roman"/>
          <w:sz w:val="24"/>
          <w:szCs w:val="24"/>
        </w:rPr>
        <w:t xml:space="preserve"> </w:t>
      </w:r>
      <w:r w:rsidR="00385C76" w:rsidRPr="00B10F49">
        <w:rPr>
          <w:rFonts w:ascii="Times New Roman" w:hAnsi="Times New Roman"/>
          <w:sz w:val="24"/>
          <w:szCs w:val="24"/>
          <w:lang w:val="es-ES_tradnl"/>
        </w:rPr>
        <w:t>“Comandante Ernesto Che Guevara” situada en Moa, Holguín</w:t>
      </w:r>
      <w:r w:rsidR="00385C76" w:rsidRPr="00B10F49">
        <w:rPr>
          <w:rFonts w:ascii="Times New Roman" w:hAnsi="Times New Roman"/>
          <w:sz w:val="24"/>
          <w:szCs w:val="24"/>
        </w:rPr>
        <w:t xml:space="preserve"> presentan baja compatibilidad con el medio ambiente, lo que hace que sea obligatorio la búsqueda de alternativas para aprovecharlas ecológicamente, tanto de forma directa como indirecta, mitigando así su efecto dañino. </w:t>
      </w:r>
    </w:p>
    <w:p w:rsidR="00B10F49" w:rsidRPr="00B10F49" w:rsidRDefault="008A1C16" w:rsidP="00B10F49">
      <w:pPr>
        <w:pStyle w:val="Prrafodelista"/>
        <w:numPr>
          <w:ilvl w:val="0"/>
          <w:numId w:val="1"/>
        </w:numPr>
        <w:spacing w:after="0" w:line="360" w:lineRule="auto"/>
        <w:jc w:val="both"/>
        <w:rPr>
          <w:rFonts w:ascii="Times New Roman" w:hAnsi="Times New Roman"/>
          <w:color w:val="FF0000"/>
          <w:sz w:val="24"/>
          <w:szCs w:val="24"/>
        </w:rPr>
      </w:pPr>
      <w:r w:rsidRPr="00B10F49">
        <w:rPr>
          <w:rFonts w:ascii="Times New Roman" w:hAnsi="Times New Roman" w:cs="Times New Roman"/>
          <w:b/>
          <w:sz w:val="24"/>
          <w:szCs w:val="24"/>
        </w:rPr>
        <w:t>Objetivo</w:t>
      </w:r>
      <w:r w:rsidR="009061A5" w:rsidRPr="00B10F49">
        <w:rPr>
          <w:rFonts w:ascii="Times New Roman" w:hAnsi="Times New Roman" w:cs="Times New Roman"/>
          <w:b/>
          <w:sz w:val="24"/>
          <w:szCs w:val="24"/>
        </w:rPr>
        <w:t>(</w:t>
      </w:r>
      <w:r w:rsidRPr="00B10F49">
        <w:rPr>
          <w:rFonts w:ascii="Times New Roman" w:hAnsi="Times New Roman" w:cs="Times New Roman"/>
          <w:b/>
          <w:sz w:val="24"/>
          <w:szCs w:val="24"/>
        </w:rPr>
        <w:t>s</w:t>
      </w:r>
      <w:r w:rsidR="009061A5" w:rsidRPr="00B10F49">
        <w:rPr>
          <w:rFonts w:ascii="Times New Roman" w:hAnsi="Times New Roman" w:cs="Times New Roman"/>
          <w:b/>
          <w:sz w:val="24"/>
          <w:szCs w:val="24"/>
        </w:rPr>
        <w:t>)</w:t>
      </w:r>
      <w:r w:rsidRPr="00B10F49">
        <w:rPr>
          <w:rFonts w:ascii="Times New Roman" w:hAnsi="Times New Roman" w:cs="Times New Roman"/>
          <w:b/>
          <w:sz w:val="24"/>
          <w:szCs w:val="24"/>
        </w:rPr>
        <w:t>:</w:t>
      </w:r>
      <w:r w:rsidR="009061A5" w:rsidRPr="00B10F49">
        <w:rPr>
          <w:rFonts w:ascii="Times New Roman" w:hAnsi="Times New Roman" w:cs="Times New Roman"/>
          <w:b/>
          <w:sz w:val="24"/>
          <w:szCs w:val="24"/>
        </w:rPr>
        <w:t xml:space="preserve"> </w:t>
      </w:r>
      <w:r w:rsidR="00B10F49" w:rsidRPr="00B10F49">
        <w:rPr>
          <w:rFonts w:ascii="Times New Roman" w:hAnsi="Times New Roman"/>
          <w:sz w:val="24"/>
          <w:szCs w:val="24"/>
        </w:rPr>
        <w:t xml:space="preserve">Evaluar </w:t>
      </w:r>
      <w:r w:rsidR="00B63778">
        <w:rPr>
          <w:rFonts w:ascii="Times New Roman" w:hAnsi="Times New Roman"/>
          <w:sz w:val="24"/>
          <w:szCs w:val="24"/>
        </w:rPr>
        <w:t xml:space="preserve">el </w:t>
      </w:r>
      <w:r w:rsidR="00B10F49" w:rsidRPr="00B10F49">
        <w:rPr>
          <w:rFonts w:ascii="Times New Roman" w:hAnsi="Times New Roman"/>
          <w:sz w:val="24"/>
          <w:szCs w:val="24"/>
        </w:rPr>
        <w:t xml:space="preserve">aprovechamiento de las colas niquelíferas de la planta </w:t>
      </w:r>
      <w:r w:rsidR="00B10F49" w:rsidRPr="00B10F49">
        <w:rPr>
          <w:rFonts w:ascii="Times New Roman" w:hAnsi="Times New Roman"/>
          <w:sz w:val="24"/>
          <w:szCs w:val="24"/>
          <w:lang w:val="es-ES_tradnl"/>
        </w:rPr>
        <w:t>“Comandante Ernesto Che Guevara”</w:t>
      </w:r>
      <w:r w:rsidR="00B10F49" w:rsidRPr="00B10F49">
        <w:rPr>
          <w:rFonts w:ascii="Times New Roman" w:hAnsi="Times New Roman"/>
          <w:sz w:val="24"/>
          <w:szCs w:val="24"/>
        </w:rPr>
        <w:t xml:space="preserve"> para obtener materiales </w:t>
      </w:r>
      <w:r w:rsidR="007122DB">
        <w:rPr>
          <w:rFonts w:ascii="Times New Roman" w:hAnsi="Times New Roman"/>
          <w:sz w:val="24"/>
          <w:szCs w:val="24"/>
        </w:rPr>
        <w:t>cerámicos</w:t>
      </w:r>
      <w:r w:rsidR="00B10F49" w:rsidRPr="00B10F49">
        <w:rPr>
          <w:rFonts w:ascii="Times New Roman" w:hAnsi="Times New Roman"/>
          <w:sz w:val="24"/>
          <w:szCs w:val="24"/>
        </w:rPr>
        <w:t>.</w:t>
      </w:r>
    </w:p>
    <w:p w:rsidR="008A1C16" w:rsidRPr="00B10F49" w:rsidRDefault="008A1C16" w:rsidP="00B10F49">
      <w:pPr>
        <w:pStyle w:val="Prrafodelista"/>
        <w:numPr>
          <w:ilvl w:val="0"/>
          <w:numId w:val="1"/>
        </w:numPr>
        <w:spacing w:line="360" w:lineRule="auto"/>
        <w:jc w:val="both"/>
        <w:rPr>
          <w:rFonts w:ascii="Times New Roman" w:eastAsia="Arial" w:hAnsi="Times New Roman"/>
          <w:szCs w:val="24"/>
        </w:rPr>
      </w:pPr>
      <w:r w:rsidRPr="005754D8">
        <w:rPr>
          <w:rFonts w:ascii="Times New Roman" w:hAnsi="Times New Roman" w:cs="Times New Roman"/>
          <w:b/>
          <w:sz w:val="24"/>
          <w:szCs w:val="24"/>
        </w:rPr>
        <w:t>Metodología:</w:t>
      </w:r>
      <w:r w:rsidR="009061A5" w:rsidRPr="005754D8">
        <w:rPr>
          <w:rFonts w:ascii="Times New Roman" w:hAnsi="Times New Roman" w:cs="Times New Roman"/>
          <w:b/>
          <w:sz w:val="24"/>
          <w:szCs w:val="24"/>
        </w:rPr>
        <w:t xml:space="preserve"> </w:t>
      </w:r>
      <w:r w:rsidR="00B10F49" w:rsidRPr="00B10F49">
        <w:rPr>
          <w:rFonts w:ascii="Times New Roman" w:hAnsi="Times New Roman" w:cs="Times New Roman"/>
          <w:sz w:val="24"/>
          <w:szCs w:val="24"/>
        </w:rPr>
        <w:t xml:space="preserve">Se realizó una caracterización de las colas niquelíferas mediante análisis granulométrico y FRX, lo cual propició conocer fundamentos esenciales a tener en consideración </w:t>
      </w:r>
      <w:r w:rsidR="00C02432">
        <w:rPr>
          <w:rFonts w:ascii="Times New Roman" w:hAnsi="Times New Roman" w:cs="Times New Roman"/>
          <w:sz w:val="24"/>
          <w:szCs w:val="24"/>
        </w:rPr>
        <w:t xml:space="preserve">para la posterior confección de </w:t>
      </w:r>
      <w:r w:rsidR="00B10F49" w:rsidRPr="00B10F49">
        <w:rPr>
          <w:rFonts w:ascii="Times New Roman" w:hAnsi="Times New Roman" w:cs="Times New Roman"/>
          <w:sz w:val="24"/>
          <w:szCs w:val="24"/>
        </w:rPr>
        <w:t xml:space="preserve">mezclas </w:t>
      </w:r>
      <w:proofErr w:type="spellStart"/>
      <w:r w:rsidR="00B10F49" w:rsidRPr="00B10F49">
        <w:rPr>
          <w:rFonts w:ascii="Times New Roman" w:hAnsi="Times New Roman" w:cs="Times New Roman"/>
          <w:sz w:val="24"/>
          <w:szCs w:val="24"/>
        </w:rPr>
        <w:t>aluminotérmicas</w:t>
      </w:r>
      <w:proofErr w:type="spellEnd"/>
      <w:r w:rsidR="00B10F49" w:rsidRPr="00B10F49">
        <w:rPr>
          <w:rFonts w:ascii="Times New Roman" w:hAnsi="Times New Roman" w:cs="Times New Roman"/>
          <w:sz w:val="24"/>
          <w:szCs w:val="24"/>
        </w:rPr>
        <w:t xml:space="preserve"> basadas en los principios </w:t>
      </w:r>
      <w:proofErr w:type="spellStart"/>
      <w:r w:rsidR="00B10F49" w:rsidRPr="00B10F49">
        <w:rPr>
          <w:rFonts w:ascii="Times New Roman" w:hAnsi="Times New Roman" w:cs="Times New Roman"/>
          <w:sz w:val="24"/>
          <w:szCs w:val="24"/>
        </w:rPr>
        <w:t>estequiométricos</w:t>
      </w:r>
      <w:proofErr w:type="spellEnd"/>
      <w:r w:rsidR="00B10F49" w:rsidRPr="00B10F49">
        <w:rPr>
          <w:rFonts w:ascii="Times New Roman" w:hAnsi="Times New Roman" w:cs="Times New Roman"/>
          <w:sz w:val="24"/>
          <w:szCs w:val="24"/>
        </w:rPr>
        <w:t xml:space="preserve"> y termodinámicos. Se confeccionaron pastillas prensadas que fueron sometidas a un tratamiento térmico escalonado con el objetivo de que ocurrieran reacciones de auto-</w:t>
      </w:r>
      <w:r w:rsidR="00B10F49" w:rsidRPr="00B10F49">
        <w:rPr>
          <w:rFonts w:ascii="Times New Roman" w:hAnsi="Times New Roman" w:cs="Times New Roman"/>
          <w:sz w:val="24"/>
          <w:szCs w:val="24"/>
        </w:rPr>
        <w:lastRenderedPageBreak/>
        <w:t xml:space="preserve">propagación inducidas térmicamente, las cuales, podrán conducir a la obtención de materiales de avanzada. Se realiza una valoración a partir de los resultados analíticos de la DRX de las pastillas tratadas térmicamente en busca de discernir sobre las posibles interacciones que ocurrieron durante las reacciones </w:t>
      </w:r>
      <w:proofErr w:type="spellStart"/>
      <w:r w:rsidR="00B10F49" w:rsidRPr="00B10F49">
        <w:rPr>
          <w:rFonts w:ascii="Times New Roman" w:hAnsi="Times New Roman" w:cs="Times New Roman"/>
          <w:sz w:val="24"/>
          <w:szCs w:val="24"/>
        </w:rPr>
        <w:t>autopropagadas</w:t>
      </w:r>
      <w:proofErr w:type="spellEnd"/>
      <w:r w:rsidR="00B10F49" w:rsidRPr="00B10F49">
        <w:rPr>
          <w:rFonts w:ascii="Times New Roman" w:hAnsi="Times New Roman" w:cs="Times New Roman"/>
          <w:sz w:val="24"/>
          <w:szCs w:val="24"/>
        </w:rPr>
        <w:t>.</w:t>
      </w:r>
      <w:r w:rsidR="00B10F49" w:rsidRPr="004D3F6B">
        <w:rPr>
          <w:rFonts w:ascii="Times New Roman" w:eastAsia="Arial" w:hAnsi="Times New Roman"/>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B10F49" w:rsidRPr="00111E73">
        <w:rPr>
          <w:rFonts w:ascii="Times New Roman" w:hAnsi="Times New Roman"/>
          <w:sz w:val="24"/>
          <w:szCs w:val="24"/>
        </w:rPr>
        <w:t>La caracterización granulométrica</w:t>
      </w:r>
      <w:r w:rsidR="00B10F49">
        <w:rPr>
          <w:rFonts w:ascii="Times New Roman" w:hAnsi="Times New Roman"/>
          <w:sz w:val="24"/>
          <w:szCs w:val="24"/>
        </w:rPr>
        <w:t xml:space="preserve"> y</w:t>
      </w:r>
      <w:r w:rsidR="00B10F49" w:rsidRPr="00111E73">
        <w:rPr>
          <w:rFonts w:ascii="Times New Roman" w:hAnsi="Times New Roman"/>
          <w:sz w:val="24"/>
          <w:szCs w:val="24"/>
        </w:rPr>
        <w:t xml:space="preserve"> química, realizada a la cola permite aseverar que estas últimas constituyen una atractiva fuente de materia prima, que se puede aprovechar</w:t>
      </w:r>
      <w:r w:rsidR="00B10F49">
        <w:rPr>
          <w:rFonts w:ascii="Times New Roman" w:hAnsi="Times New Roman"/>
          <w:sz w:val="24"/>
          <w:szCs w:val="24"/>
        </w:rPr>
        <w:t>.</w:t>
      </w:r>
      <w:r w:rsidR="00B10F49" w:rsidRPr="00111E73">
        <w:rPr>
          <w:rFonts w:ascii="Times New Roman" w:hAnsi="Times New Roman"/>
          <w:sz w:val="24"/>
          <w:szCs w:val="24"/>
        </w:rPr>
        <w:t xml:space="preserve"> Además, la determinación de los contenidos de los elementos químicos presentes en la cola, permite diseñar </w:t>
      </w:r>
      <w:proofErr w:type="spellStart"/>
      <w:r w:rsidR="00B10F49" w:rsidRPr="00111E73">
        <w:rPr>
          <w:rFonts w:ascii="Times New Roman" w:hAnsi="Times New Roman"/>
          <w:sz w:val="24"/>
          <w:szCs w:val="24"/>
        </w:rPr>
        <w:t>estequiométricamente</w:t>
      </w:r>
      <w:proofErr w:type="spellEnd"/>
      <w:r w:rsidR="00B10F49" w:rsidRPr="00111E73">
        <w:rPr>
          <w:rFonts w:ascii="Times New Roman" w:hAnsi="Times New Roman"/>
          <w:sz w:val="24"/>
          <w:szCs w:val="24"/>
        </w:rPr>
        <w:t xml:space="preserve"> la relación necesaria entre el aluminio, el grafito y la cola.</w:t>
      </w:r>
      <w:r w:rsidR="00B10F49">
        <w:rPr>
          <w:rFonts w:ascii="Times New Roman" w:hAnsi="Times New Roman"/>
          <w:sz w:val="24"/>
          <w:szCs w:val="24"/>
        </w:rPr>
        <w:t xml:space="preserve"> </w:t>
      </w:r>
      <w:r w:rsidR="00B10F49" w:rsidRPr="00111E73">
        <w:rPr>
          <w:rFonts w:ascii="Times New Roman" w:hAnsi="Times New Roman"/>
          <w:sz w:val="24"/>
          <w:szCs w:val="24"/>
        </w:rPr>
        <w:t>La reacción ocurrió por reducción-difusión.</w:t>
      </w:r>
    </w:p>
    <w:p w:rsidR="00B10F49" w:rsidRPr="00B10F49" w:rsidRDefault="008A1C16" w:rsidP="00B10F49">
      <w:pPr>
        <w:pStyle w:val="Prrafodelista"/>
        <w:numPr>
          <w:ilvl w:val="0"/>
          <w:numId w:val="1"/>
        </w:numPr>
        <w:jc w:val="both"/>
        <w:rPr>
          <w:rFonts w:ascii="Times New Roman" w:hAnsi="Times New Roman"/>
          <w:b/>
          <w:sz w:val="24"/>
          <w:szCs w:val="24"/>
        </w:rPr>
      </w:pPr>
      <w:r w:rsidRPr="00B10F49">
        <w:rPr>
          <w:rFonts w:ascii="Times New Roman" w:hAnsi="Times New Roman" w:cs="Times New Roman"/>
          <w:b/>
          <w:sz w:val="24"/>
          <w:szCs w:val="24"/>
        </w:rPr>
        <w:t>Conclusiones:</w:t>
      </w:r>
      <w:r w:rsidR="009061A5" w:rsidRPr="00B10F49">
        <w:rPr>
          <w:rFonts w:ascii="Times New Roman" w:hAnsi="Times New Roman" w:cs="Times New Roman"/>
          <w:b/>
          <w:sz w:val="24"/>
          <w:szCs w:val="24"/>
        </w:rPr>
        <w:t xml:space="preserve"> </w:t>
      </w:r>
      <w:r w:rsidR="00B10F49" w:rsidRPr="00B10F49">
        <w:rPr>
          <w:rFonts w:ascii="Times New Roman" w:hAnsi="Times New Roman"/>
          <w:sz w:val="24"/>
          <w:szCs w:val="24"/>
          <w:lang w:val="es-ES_tradnl"/>
        </w:rPr>
        <w:t>El</w:t>
      </w:r>
      <w:r w:rsidR="00B10F49" w:rsidRPr="00B10F49">
        <w:rPr>
          <w:rFonts w:ascii="Times New Roman" w:hAnsi="Times New Roman"/>
          <w:sz w:val="24"/>
          <w:szCs w:val="24"/>
        </w:rPr>
        <w:t xml:space="preserve"> estudio realizado </w:t>
      </w:r>
      <w:r w:rsidR="00B10F49" w:rsidRPr="00B10F49">
        <w:rPr>
          <w:rFonts w:ascii="Times New Roman" w:hAnsi="Times New Roman"/>
          <w:sz w:val="24"/>
          <w:szCs w:val="24"/>
          <w:lang w:val="es-ES_tradnl"/>
        </w:rPr>
        <w:t>permitió diseñar una mezcla reactiva obteniendo materiales de alto valor de uso y altas prestaciones.</w:t>
      </w:r>
    </w:p>
    <w:p w:rsidR="008A1C16" w:rsidRPr="005754D8" w:rsidRDefault="008A1C16" w:rsidP="00B10F49">
      <w:pPr>
        <w:pStyle w:val="Prrafodelista"/>
        <w:spacing w:after="0" w:line="360" w:lineRule="auto"/>
        <w:jc w:val="both"/>
        <w:rPr>
          <w:rFonts w:ascii="Times New Roman" w:hAnsi="Times New Roman" w:cs="Times New Roman"/>
          <w:sz w:val="24"/>
          <w:szCs w:val="24"/>
        </w:rPr>
      </w:pPr>
    </w:p>
    <w:p w:rsidR="00280B0C" w:rsidRPr="00232C65" w:rsidRDefault="00280B0C" w:rsidP="00232C65">
      <w:pPr>
        <w:pStyle w:val="Prrafodelista"/>
        <w:numPr>
          <w:ilvl w:val="0"/>
          <w:numId w:val="3"/>
        </w:numPr>
        <w:spacing w:after="0" w:line="360" w:lineRule="auto"/>
        <w:jc w:val="both"/>
        <w:rPr>
          <w:rFonts w:ascii="Times New Roman" w:hAnsi="Times New Roman" w:cs="Times New Roman"/>
          <w:sz w:val="24"/>
          <w:szCs w:val="24"/>
        </w:rPr>
      </w:pPr>
      <w:r w:rsidRPr="00232C65">
        <w:rPr>
          <w:rFonts w:ascii="Times New Roman" w:hAnsi="Times New Roman" w:cs="Times New Roman"/>
          <w:b/>
          <w:sz w:val="24"/>
          <w:szCs w:val="24"/>
        </w:rPr>
        <w:t>Palabras Clave:</w:t>
      </w:r>
      <w:r w:rsidRPr="00232C65">
        <w:rPr>
          <w:rFonts w:ascii="Times New Roman" w:hAnsi="Times New Roman" w:cs="Times New Roman"/>
          <w:sz w:val="24"/>
          <w:szCs w:val="24"/>
        </w:rPr>
        <w:t xml:space="preserve"> Colas niquelíferas; </w:t>
      </w:r>
      <w:r w:rsidR="000C0312" w:rsidRPr="00232C65">
        <w:rPr>
          <w:rFonts w:ascii="Times New Roman" w:hAnsi="Times New Roman" w:cs="Times New Roman"/>
          <w:sz w:val="24"/>
          <w:szCs w:val="24"/>
        </w:rPr>
        <w:t xml:space="preserve">reacciones </w:t>
      </w:r>
      <w:proofErr w:type="spellStart"/>
      <w:r w:rsidR="000C0312" w:rsidRPr="00232C65">
        <w:rPr>
          <w:rFonts w:ascii="Times New Roman" w:hAnsi="Times New Roman" w:cs="Times New Roman"/>
          <w:sz w:val="24"/>
          <w:szCs w:val="24"/>
        </w:rPr>
        <w:t>autopropagadas</w:t>
      </w:r>
      <w:proofErr w:type="spellEnd"/>
      <w:r w:rsidR="000C0312" w:rsidRPr="00232C65">
        <w:rPr>
          <w:rFonts w:ascii="Times New Roman" w:hAnsi="Times New Roman" w:cs="Times New Roman"/>
          <w:sz w:val="24"/>
          <w:szCs w:val="24"/>
        </w:rPr>
        <w:t xml:space="preserve"> a alta temperatura; Cermet. </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sidR="00EA340A">
        <w:rPr>
          <w:rFonts w:ascii="Times New Roman" w:hAnsi="Times New Roman" w:cs="Times New Roman"/>
          <w:sz w:val="24"/>
          <w:szCs w:val="24"/>
        </w:rPr>
        <w:t xml:space="preserve"> </w:t>
      </w:r>
    </w:p>
    <w:p w:rsidR="00232C65" w:rsidRPr="00232C65" w:rsidRDefault="00232C65" w:rsidP="00232C65">
      <w:pPr>
        <w:pStyle w:val="HTMLconformatoprevio"/>
        <w:numPr>
          <w:ilvl w:val="0"/>
          <w:numId w:val="3"/>
        </w:numPr>
        <w:spacing w:line="360" w:lineRule="auto"/>
        <w:jc w:val="both"/>
        <w:rPr>
          <w:rFonts w:ascii="Times New Roman" w:hAnsi="Times New Roman" w:cs="Times New Roman"/>
          <w:sz w:val="24"/>
          <w:szCs w:val="24"/>
          <w:lang w:val="en-US"/>
        </w:rPr>
      </w:pPr>
      <w:r w:rsidRPr="00232C65">
        <w:rPr>
          <w:rFonts w:ascii="Times New Roman" w:hAnsi="Times New Roman"/>
          <w:b/>
          <w:sz w:val="24"/>
          <w:szCs w:val="24"/>
          <w:lang w:val="en-US"/>
        </w:rPr>
        <w:t>Problematic:</w:t>
      </w:r>
      <w:r>
        <w:rPr>
          <w:rFonts w:ascii="Times New Roman" w:hAnsi="Times New Roman"/>
          <w:b/>
          <w:sz w:val="24"/>
          <w:szCs w:val="24"/>
          <w:lang w:val="en-US"/>
        </w:rPr>
        <w:t xml:space="preserve"> </w:t>
      </w:r>
      <w:r w:rsidRPr="007B1D0B">
        <w:rPr>
          <w:rFonts w:ascii="Times New Roman" w:hAnsi="Times New Roman" w:cs="Times New Roman"/>
          <w:sz w:val="24"/>
          <w:szCs w:val="24"/>
          <w:lang w:val="en-US"/>
        </w:rPr>
        <w:t>The tailings generated by the "</w:t>
      </w:r>
      <w:proofErr w:type="spellStart"/>
      <w:r w:rsidRPr="007B1D0B">
        <w:rPr>
          <w:rFonts w:ascii="Times New Roman" w:hAnsi="Times New Roman" w:cs="Times New Roman"/>
          <w:sz w:val="24"/>
          <w:szCs w:val="24"/>
          <w:lang w:val="en-US"/>
        </w:rPr>
        <w:t>Comandante</w:t>
      </w:r>
      <w:proofErr w:type="spellEnd"/>
      <w:r w:rsidRPr="007B1D0B">
        <w:rPr>
          <w:rFonts w:ascii="Times New Roman" w:hAnsi="Times New Roman" w:cs="Times New Roman"/>
          <w:sz w:val="24"/>
          <w:szCs w:val="24"/>
          <w:lang w:val="en-US"/>
        </w:rPr>
        <w:t xml:space="preserve"> Ernesto </w:t>
      </w:r>
      <w:proofErr w:type="spellStart"/>
      <w:r w:rsidRPr="007B1D0B">
        <w:rPr>
          <w:rFonts w:ascii="Times New Roman" w:hAnsi="Times New Roman" w:cs="Times New Roman"/>
          <w:sz w:val="24"/>
          <w:szCs w:val="24"/>
          <w:lang w:val="en-US"/>
        </w:rPr>
        <w:t>Che</w:t>
      </w:r>
      <w:proofErr w:type="spellEnd"/>
      <w:r w:rsidRPr="007B1D0B">
        <w:rPr>
          <w:rFonts w:ascii="Times New Roman" w:hAnsi="Times New Roman" w:cs="Times New Roman"/>
          <w:sz w:val="24"/>
          <w:szCs w:val="24"/>
          <w:lang w:val="en-US"/>
        </w:rPr>
        <w:t xml:space="preserve"> Guevara" hydrometallurgical plant located in Moa, Holguín </w:t>
      </w:r>
      <w:r w:rsidRPr="007B1D0B">
        <w:rPr>
          <w:rStyle w:val="y2iqfc"/>
          <w:rFonts w:ascii="Times New Roman" w:hAnsi="Times New Roman" w:cs="Times New Roman"/>
          <w:sz w:val="24"/>
          <w:szCs w:val="24"/>
          <w:lang w:val="en-US"/>
        </w:rPr>
        <w:t>have low compatibility with the environment, which makes it mandatory to search for alternatives to take advantage of them ecologically, both directly and indirectly, thus mitigating their harmful effect.</w:t>
      </w:r>
    </w:p>
    <w:p w:rsidR="00232C65" w:rsidRPr="0089604E" w:rsidRDefault="00232C65" w:rsidP="0089604E">
      <w:pPr>
        <w:pStyle w:val="HTMLconformatoprevio"/>
        <w:numPr>
          <w:ilvl w:val="0"/>
          <w:numId w:val="3"/>
        </w:numPr>
        <w:spacing w:line="360" w:lineRule="auto"/>
        <w:jc w:val="both"/>
        <w:rPr>
          <w:rFonts w:ascii="Times New Roman" w:hAnsi="Times New Roman" w:cs="Times New Roman"/>
          <w:sz w:val="24"/>
          <w:szCs w:val="24"/>
          <w:lang w:val="en-US"/>
        </w:rPr>
      </w:pPr>
      <w:r w:rsidRPr="00232C65">
        <w:rPr>
          <w:rFonts w:ascii="Times New Roman" w:hAnsi="Times New Roman"/>
          <w:b/>
          <w:sz w:val="24"/>
          <w:szCs w:val="24"/>
          <w:lang w:val="en-US"/>
        </w:rPr>
        <w:t>Objective</w:t>
      </w:r>
      <w:r>
        <w:rPr>
          <w:rFonts w:ascii="Times New Roman" w:hAnsi="Times New Roman"/>
          <w:b/>
          <w:sz w:val="24"/>
          <w:szCs w:val="24"/>
          <w:lang w:val="en-US"/>
        </w:rPr>
        <w:t>:</w:t>
      </w:r>
      <w:r w:rsidR="0089604E">
        <w:rPr>
          <w:rFonts w:ascii="Times New Roman" w:hAnsi="Times New Roman"/>
          <w:b/>
          <w:sz w:val="24"/>
          <w:szCs w:val="24"/>
          <w:lang w:val="en-US"/>
        </w:rPr>
        <w:t xml:space="preserve"> </w:t>
      </w:r>
      <w:r w:rsidR="0089604E" w:rsidRPr="007B1D0B">
        <w:rPr>
          <w:rFonts w:ascii="Times New Roman" w:hAnsi="Times New Roman" w:cs="Times New Roman"/>
          <w:sz w:val="24"/>
          <w:szCs w:val="24"/>
          <w:lang w:val="en-US"/>
        </w:rPr>
        <w:t>Evaluate the use of nickel tailings from the "</w:t>
      </w:r>
      <w:proofErr w:type="spellStart"/>
      <w:r w:rsidR="0089604E" w:rsidRPr="007B1D0B">
        <w:rPr>
          <w:rFonts w:ascii="Times New Roman" w:hAnsi="Times New Roman" w:cs="Times New Roman"/>
          <w:sz w:val="24"/>
          <w:szCs w:val="24"/>
          <w:lang w:val="en-US"/>
        </w:rPr>
        <w:t>Comandante</w:t>
      </w:r>
      <w:proofErr w:type="spellEnd"/>
      <w:r w:rsidR="0089604E" w:rsidRPr="007B1D0B">
        <w:rPr>
          <w:rFonts w:ascii="Times New Roman" w:hAnsi="Times New Roman" w:cs="Times New Roman"/>
          <w:sz w:val="24"/>
          <w:szCs w:val="24"/>
          <w:lang w:val="en-US"/>
        </w:rPr>
        <w:t xml:space="preserve"> Ernesto </w:t>
      </w:r>
      <w:proofErr w:type="spellStart"/>
      <w:r w:rsidR="0089604E" w:rsidRPr="007B1D0B">
        <w:rPr>
          <w:rFonts w:ascii="Times New Roman" w:hAnsi="Times New Roman" w:cs="Times New Roman"/>
          <w:sz w:val="24"/>
          <w:szCs w:val="24"/>
          <w:lang w:val="en-US"/>
        </w:rPr>
        <w:t>Che</w:t>
      </w:r>
      <w:proofErr w:type="spellEnd"/>
      <w:r w:rsidR="0089604E" w:rsidRPr="007B1D0B">
        <w:rPr>
          <w:rFonts w:ascii="Times New Roman" w:hAnsi="Times New Roman" w:cs="Times New Roman"/>
          <w:sz w:val="24"/>
          <w:szCs w:val="24"/>
          <w:lang w:val="en-US"/>
        </w:rPr>
        <w:t xml:space="preserve"> Guevara" plant to obtain cermet-type materials.</w:t>
      </w:r>
    </w:p>
    <w:p w:rsidR="00E87BD0" w:rsidRPr="00E87BD0" w:rsidRDefault="00232C65" w:rsidP="00E87BD0">
      <w:pPr>
        <w:pStyle w:val="Prrafodelista"/>
        <w:numPr>
          <w:ilvl w:val="0"/>
          <w:numId w:val="2"/>
        </w:numPr>
        <w:jc w:val="both"/>
        <w:rPr>
          <w:rFonts w:ascii="Times New Roman" w:hAnsi="Times New Roman"/>
          <w:sz w:val="24"/>
          <w:szCs w:val="24"/>
          <w:lang w:val="en-US"/>
        </w:rPr>
      </w:pPr>
      <w:r w:rsidRPr="00232C65">
        <w:rPr>
          <w:rFonts w:ascii="Times New Roman" w:hAnsi="Times New Roman"/>
          <w:b/>
          <w:sz w:val="24"/>
          <w:szCs w:val="24"/>
          <w:lang w:val="en-US"/>
        </w:rPr>
        <w:t>Methodology:</w:t>
      </w:r>
      <w:r>
        <w:rPr>
          <w:rFonts w:ascii="Times New Roman" w:hAnsi="Times New Roman"/>
          <w:sz w:val="24"/>
          <w:szCs w:val="24"/>
          <w:lang w:val="en-US"/>
        </w:rPr>
        <w:t xml:space="preserve"> </w:t>
      </w:r>
      <w:r w:rsidR="00E87BD0" w:rsidRPr="00E87BD0">
        <w:rPr>
          <w:rFonts w:ascii="Times New Roman" w:hAnsi="Times New Roman"/>
          <w:sz w:val="24"/>
          <w:szCs w:val="24"/>
          <w:lang w:val="en-US"/>
        </w:rPr>
        <w:t xml:space="preserve">A characterization of the tail </w:t>
      </w:r>
      <w:proofErr w:type="spellStart"/>
      <w:r w:rsidR="00E87BD0" w:rsidRPr="00E87BD0">
        <w:rPr>
          <w:rFonts w:ascii="Times New Roman" w:hAnsi="Times New Roman"/>
          <w:sz w:val="24"/>
          <w:szCs w:val="24"/>
          <w:lang w:val="en-US"/>
        </w:rPr>
        <w:t>nickeliferous</w:t>
      </w:r>
      <w:proofErr w:type="spellEnd"/>
      <w:r w:rsidR="00E87BD0" w:rsidRPr="00E87BD0">
        <w:rPr>
          <w:rFonts w:ascii="Times New Roman" w:hAnsi="Times New Roman"/>
          <w:sz w:val="24"/>
          <w:szCs w:val="24"/>
          <w:lang w:val="en-US"/>
        </w:rPr>
        <w:t xml:space="preserve"> was carried out by </w:t>
      </w:r>
      <w:proofErr w:type="spellStart"/>
      <w:r w:rsidR="00E87BD0" w:rsidRPr="00E87BD0">
        <w:rPr>
          <w:rFonts w:ascii="Times New Roman" w:hAnsi="Times New Roman"/>
          <w:sz w:val="24"/>
          <w:szCs w:val="24"/>
          <w:lang w:val="en-US"/>
        </w:rPr>
        <w:t>mearn</w:t>
      </w:r>
      <w:proofErr w:type="spellEnd"/>
      <w:r w:rsidR="00E87BD0" w:rsidRPr="00E87BD0">
        <w:rPr>
          <w:rFonts w:ascii="Times New Roman" w:hAnsi="Times New Roman"/>
          <w:sz w:val="24"/>
          <w:szCs w:val="24"/>
          <w:lang w:val="en-US"/>
        </w:rPr>
        <w:t xml:space="preserve"> of the </w:t>
      </w:r>
      <w:proofErr w:type="spellStart"/>
      <w:r w:rsidR="00E87BD0" w:rsidRPr="00E87BD0">
        <w:rPr>
          <w:rFonts w:ascii="Times New Roman" w:hAnsi="Times New Roman"/>
          <w:sz w:val="24"/>
          <w:szCs w:val="24"/>
          <w:lang w:val="en-US"/>
        </w:rPr>
        <w:t>granulometric</w:t>
      </w:r>
      <w:proofErr w:type="spellEnd"/>
      <w:r w:rsidR="00E87BD0" w:rsidRPr="00E87BD0">
        <w:rPr>
          <w:rFonts w:ascii="Times New Roman" w:hAnsi="Times New Roman"/>
          <w:sz w:val="24"/>
          <w:szCs w:val="24"/>
          <w:lang w:val="en-US"/>
        </w:rPr>
        <w:t xml:space="preserve"> analysis, X-Ray Fluorescence, which made to know the main reasons to take into consideration for further preparations of the </w:t>
      </w:r>
      <w:proofErr w:type="spellStart"/>
      <w:r w:rsidR="00E87BD0" w:rsidRPr="00E87BD0">
        <w:rPr>
          <w:rFonts w:ascii="Times New Roman" w:hAnsi="Times New Roman"/>
          <w:sz w:val="24"/>
          <w:szCs w:val="24"/>
          <w:lang w:val="en-US"/>
        </w:rPr>
        <w:t>aluminotermic</w:t>
      </w:r>
      <w:proofErr w:type="spellEnd"/>
      <w:r w:rsidR="00E87BD0" w:rsidRPr="00E87BD0">
        <w:rPr>
          <w:rFonts w:ascii="Times New Roman" w:hAnsi="Times New Roman"/>
          <w:sz w:val="24"/>
          <w:szCs w:val="24"/>
          <w:lang w:val="en-US"/>
        </w:rPr>
        <w:t xml:space="preserve"> mixtures based is the </w:t>
      </w:r>
      <w:proofErr w:type="spellStart"/>
      <w:r w:rsidR="00E87BD0" w:rsidRPr="00E87BD0">
        <w:rPr>
          <w:rFonts w:ascii="Times New Roman" w:hAnsi="Times New Roman"/>
          <w:sz w:val="24"/>
          <w:szCs w:val="24"/>
          <w:lang w:val="en-US"/>
        </w:rPr>
        <w:t>estequiometric</w:t>
      </w:r>
      <w:proofErr w:type="spellEnd"/>
      <w:r w:rsidR="00E87BD0" w:rsidRPr="00E87BD0">
        <w:rPr>
          <w:rFonts w:ascii="Times New Roman" w:hAnsi="Times New Roman"/>
          <w:sz w:val="24"/>
          <w:szCs w:val="24"/>
          <w:lang w:val="en-US"/>
        </w:rPr>
        <w:t xml:space="preserve"> and thermodynamic principles. Pressed tablets were made that were subjected to a heat treatment with the aim of producing SHS, which, may lead to obtaining advanced materials. A restricted evaluation is carried out based on the analytic results of the DRX of the thermally treated pellet in search of discerning the possible interactions that occurred during the SHS.  </w:t>
      </w:r>
    </w:p>
    <w:p w:rsidR="00E87BD0" w:rsidRPr="00232C65" w:rsidRDefault="00232C65" w:rsidP="00DD3185">
      <w:pPr>
        <w:pStyle w:val="Prrafodelista"/>
        <w:numPr>
          <w:ilvl w:val="0"/>
          <w:numId w:val="2"/>
        </w:numPr>
        <w:spacing w:after="0" w:line="360" w:lineRule="auto"/>
        <w:jc w:val="both"/>
        <w:rPr>
          <w:rFonts w:ascii="Times New Roman" w:hAnsi="Times New Roman" w:cs="Times New Roman"/>
          <w:sz w:val="24"/>
          <w:szCs w:val="24"/>
          <w:lang w:val="en-US"/>
        </w:rPr>
      </w:pPr>
      <w:r w:rsidRPr="00232C65">
        <w:rPr>
          <w:rFonts w:ascii="Times New Roman" w:eastAsia="Arial" w:hAnsi="Times New Roman"/>
          <w:b/>
          <w:sz w:val="24"/>
          <w:szCs w:val="24"/>
          <w:lang w:val="en-US"/>
        </w:rPr>
        <w:lastRenderedPageBreak/>
        <w:t>Results and Discussion:</w:t>
      </w:r>
      <w:r w:rsidRPr="00232C65">
        <w:rPr>
          <w:rFonts w:ascii="Times New Roman" w:eastAsia="Arial" w:hAnsi="Times New Roman"/>
          <w:sz w:val="24"/>
          <w:szCs w:val="24"/>
          <w:lang w:val="en-US"/>
        </w:rPr>
        <w:t xml:space="preserve"> </w:t>
      </w:r>
      <w:r w:rsidR="00B16DBD" w:rsidRPr="00232C65">
        <w:rPr>
          <w:rFonts w:ascii="Times New Roman" w:hAnsi="Times New Roman"/>
          <w:sz w:val="24"/>
          <w:szCs w:val="24"/>
          <w:lang w:val="en-US"/>
        </w:rPr>
        <w:t>The particle size and chemical characterization carried out to the tail allows. Affirm that the latter constitute an attractive source of raw material, which can be, take advantage</w:t>
      </w:r>
      <w:r w:rsidR="00B16DBD" w:rsidRPr="00232C65">
        <w:rPr>
          <w:rFonts w:ascii="Times New Roman" w:eastAsia="Arial" w:hAnsi="Times New Roman"/>
          <w:sz w:val="24"/>
          <w:szCs w:val="24"/>
          <w:lang w:val="en-US"/>
        </w:rPr>
        <w:t xml:space="preserve"> to obtain products of appreciable demand and </w:t>
      </w:r>
      <w:r w:rsidR="00B16DBD" w:rsidRPr="00232C65">
        <w:rPr>
          <w:rFonts w:ascii="Times New Roman" w:hAnsi="Times New Roman"/>
          <w:sz w:val="24"/>
          <w:szCs w:val="24"/>
          <w:lang w:val="en-US"/>
        </w:rPr>
        <w:t xml:space="preserve">high </w:t>
      </w:r>
      <w:r w:rsidR="00B16DBD" w:rsidRPr="00232C65">
        <w:rPr>
          <w:rFonts w:ascii="Times New Roman" w:eastAsia="Arial" w:hAnsi="Times New Roman"/>
          <w:sz w:val="24"/>
          <w:szCs w:val="24"/>
          <w:lang w:val="en-US"/>
        </w:rPr>
        <w:t>use value in addition. T</w:t>
      </w:r>
      <w:r w:rsidR="00B16DBD" w:rsidRPr="00232C65">
        <w:rPr>
          <w:rFonts w:ascii="Times New Roman" w:hAnsi="Times New Roman"/>
          <w:sz w:val="24"/>
          <w:szCs w:val="24"/>
          <w:lang w:val="en-US"/>
        </w:rPr>
        <w:t xml:space="preserve">he determination of the contents of the chemical elements present in the tail, allows the formulation of the formulation of the </w:t>
      </w:r>
      <w:proofErr w:type="spellStart"/>
      <w:r w:rsidR="00B16DBD" w:rsidRPr="00232C65">
        <w:rPr>
          <w:rFonts w:ascii="Times New Roman" w:hAnsi="Times New Roman"/>
          <w:sz w:val="24"/>
          <w:szCs w:val="24"/>
          <w:lang w:val="en-US"/>
        </w:rPr>
        <w:t>stechiometrically</w:t>
      </w:r>
      <w:proofErr w:type="spellEnd"/>
      <w:r w:rsidR="00B16DBD" w:rsidRPr="00232C65">
        <w:rPr>
          <w:rFonts w:ascii="Times New Roman" w:hAnsi="Times New Roman"/>
          <w:sz w:val="24"/>
          <w:szCs w:val="24"/>
          <w:lang w:val="en-US"/>
        </w:rPr>
        <w:t xml:space="preserve"> with a high degree of certainty. Aluminum thermal load, as well as the necessary relationship between aluminum, graphite and queue. The reaction occurred by reduction-diffusion.</w:t>
      </w:r>
    </w:p>
    <w:p w:rsidR="00B16DBD" w:rsidRPr="00232C65" w:rsidRDefault="00232C65" w:rsidP="00DD3185">
      <w:pPr>
        <w:pStyle w:val="Prrafodelista"/>
        <w:numPr>
          <w:ilvl w:val="0"/>
          <w:numId w:val="2"/>
        </w:numPr>
        <w:spacing w:after="0"/>
        <w:jc w:val="both"/>
        <w:rPr>
          <w:rFonts w:ascii="Times New Roman" w:hAnsi="Times New Roman"/>
          <w:sz w:val="24"/>
          <w:szCs w:val="24"/>
          <w:lang w:val="en-US"/>
        </w:rPr>
      </w:pPr>
      <w:r w:rsidRPr="00232C65">
        <w:rPr>
          <w:rFonts w:ascii="Times New Roman" w:eastAsia="Arial" w:hAnsi="Times New Roman"/>
          <w:b/>
          <w:sz w:val="24"/>
          <w:szCs w:val="24"/>
          <w:lang w:val="en-US"/>
        </w:rPr>
        <w:t>Conclusions:</w:t>
      </w:r>
      <w:r w:rsidRPr="00232C65">
        <w:rPr>
          <w:rFonts w:ascii="Times New Roman" w:eastAsia="Arial" w:hAnsi="Times New Roman"/>
          <w:sz w:val="24"/>
          <w:szCs w:val="24"/>
          <w:lang w:val="en-US"/>
        </w:rPr>
        <w:t xml:space="preserve"> </w:t>
      </w:r>
      <w:r w:rsidR="00B16DBD" w:rsidRPr="00232C65">
        <w:rPr>
          <w:rFonts w:ascii="Times New Roman" w:hAnsi="Times New Roman"/>
          <w:sz w:val="24"/>
          <w:szCs w:val="24"/>
          <w:lang w:val="en-US"/>
        </w:rPr>
        <w:t xml:space="preserve">The results obtained through the chemical characterization of the tail, the realization of the mass balance based on the stoichiometry of the </w:t>
      </w:r>
      <w:proofErr w:type="spellStart"/>
      <w:r w:rsidR="00B16DBD" w:rsidRPr="00232C65">
        <w:rPr>
          <w:rFonts w:ascii="Times New Roman" w:hAnsi="Times New Roman"/>
          <w:sz w:val="24"/>
          <w:szCs w:val="24"/>
          <w:lang w:val="en-US"/>
        </w:rPr>
        <w:t>aluminothermic</w:t>
      </w:r>
      <w:proofErr w:type="spellEnd"/>
      <w:r w:rsidR="00B16DBD" w:rsidRPr="00232C65">
        <w:rPr>
          <w:rFonts w:ascii="Times New Roman" w:hAnsi="Times New Roman"/>
          <w:sz w:val="24"/>
          <w:szCs w:val="24"/>
          <w:lang w:val="en-US"/>
        </w:rPr>
        <w:t xml:space="preserve"> reactions of the reactants and the thermodynamic study carried out based on the Ellingham principles allowed the design of a reactive mixture that acts as a termite, obtaining materials with high use value and high performance.</w:t>
      </w:r>
    </w:p>
    <w:p w:rsidR="00B16DBD" w:rsidRPr="00232C65" w:rsidRDefault="00232C65" w:rsidP="00B16DBD">
      <w:pPr>
        <w:pStyle w:val="Prrafodelista"/>
        <w:numPr>
          <w:ilvl w:val="0"/>
          <w:numId w:val="2"/>
        </w:numPr>
        <w:rPr>
          <w:rFonts w:ascii="Times New Roman" w:hAnsi="Times New Roman"/>
          <w:i/>
          <w:sz w:val="24"/>
          <w:szCs w:val="24"/>
          <w:lang w:val="en-US"/>
        </w:rPr>
      </w:pPr>
      <w:r w:rsidRPr="00232C65">
        <w:rPr>
          <w:rFonts w:ascii="Times New Roman" w:hAnsi="Times New Roman" w:cs="Times New Roman"/>
          <w:b/>
          <w:i/>
          <w:sz w:val="24"/>
          <w:szCs w:val="24"/>
          <w:lang w:val="en-US"/>
        </w:rPr>
        <w:t>Keywords:</w:t>
      </w:r>
      <w:r w:rsidRPr="00232C65">
        <w:rPr>
          <w:rFonts w:ascii="Times New Roman" w:hAnsi="Times New Roman" w:cs="Times New Roman"/>
          <w:sz w:val="24"/>
          <w:szCs w:val="24"/>
          <w:lang w:val="en-US"/>
        </w:rPr>
        <w:t xml:space="preserve"> </w:t>
      </w:r>
      <w:r w:rsidR="00B16DBD" w:rsidRPr="00232C65">
        <w:rPr>
          <w:rFonts w:ascii="Times New Roman" w:hAnsi="Times New Roman"/>
          <w:i/>
          <w:sz w:val="24"/>
          <w:szCs w:val="24"/>
          <w:lang w:val="en-US"/>
        </w:rPr>
        <w:t xml:space="preserve">Cermet; </w:t>
      </w:r>
      <w:proofErr w:type="spellStart"/>
      <w:r w:rsidR="00B16DBD" w:rsidRPr="00232C65">
        <w:rPr>
          <w:rFonts w:ascii="Times New Roman" w:hAnsi="Times New Roman"/>
          <w:i/>
          <w:sz w:val="24"/>
          <w:szCs w:val="24"/>
          <w:lang w:val="en-US"/>
        </w:rPr>
        <w:t>nickeliferous</w:t>
      </w:r>
      <w:proofErr w:type="spellEnd"/>
      <w:r w:rsidR="00B16DBD" w:rsidRPr="00232C65">
        <w:rPr>
          <w:rFonts w:ascii="Times New Roman" w:hAnsi="Times New Roman"/>
          <w:i/>
          <w:sz w:val="24"/>
          <w:szCs w:val="24"/>
          <w:lang w:val="en-US"/>
        </w:rPr>
        <w:t xml:space="preserve"> tailing; </w:t>
      </w:r>
      <w:proofErr w:type="spellStart"/>
      <w:r w:rsidR="00B16DBD" w:rsidRPr="00232C65">
        <w:rPr>
          <w:rFonts w:ascii="Times New Roman" w:hAnsi="Times New Roman"/>
          <w:i/>
          <w:sz w:val="24"/>
          <w:szCs w:val="24"/>
          <w:lang w:val="en-US"/>
        </w:rPr>
        <w:t>selfpropagating</w:t>
      </w:r>
      <w:proofErr w:type="spellEnd"/>
      <w:r w:rsidR="00B16DBD" w:rsidRPr="00232C65">
        <w:rPr>
          <w:rFonts w:ascii="Times New Roman" w:hAnsi="Times New Roman"/>
          <w:i/>
          <w:sz w:val="24"/>
          <w:szCs w:val="24"/>
          <w:lang w:val="en-US"/>
        </w:rPr>
        <w:t xml:space="preserve"> high </w:t>
      </w:r>
      <w:proofErr w:type="spellStart"/>
      <w:r w:rsidR="00B16DBD" w:rsidRPr="00232C65">
        <w:rPr>
          <w:rFonts w:ascii="Times New Roman" w:hAnsi="Times New Roman"/>
          <w:i/>
          <w:sz w:val="24"/>
          <w:szCs w:val="24"/>
          <w:lang w:val="en-US"/>
        </w:rPr>
        <w:t>temperatura</w:t>
      </w:r>
      <w:proofErr w:type="spellEnd"/>
      <w:r w:rsidR="00B16DBD" w:rsidRPr="00232C65">
        <w:rPr>
          <w:rFonts w:ascii="Times New Roman" w:hAnsi="Times New Roman"/>
          <w:i/>
          <w:sz w:val="24"/>
          <w:szCs w:val="24"/>
          <w:lang w:val="en-US"/>
        </w:rPr>
        <w:t xml:space="preserve"> synthesis (SHS).</w:t>
      </w:r>
    </w:p>
    <w:p w:rsidR="00A21A1F" w:rsidRPr="00E37F12"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89604E" w:rsidRPr="0089604E" w:rsidRDefault="0089604E" w:rsidP="0089604E">
      <w:pPr>
        <w:spacing w:line="360" w:lineRule="auto"/>
        <w:jc w:val="both"/>
        <w:rPr>
          <w:rFonts w:ascii="Times New Roman" w:hAnsi="Times New Roman" w:cs="Times New Roman"/>
          <w:sz w:val="24"/>
          <w:szCs w:val="24"/>
        </w:rPr>
      </w:pPr>
      <w:r w:rsidRPr="0089604E">
        <w:rPr>
          <w:rFonts w:ascii="Times New Roman" w:hAnsi="Times New Roman" w:cs="Times New Roman"/>
          <w:sz w:val="24"/>
          <w:szCs w:val="24"/>
        </w:rPr>
        <w:t xml:space="preserve">Al norte de la provincia de Holguín se encuentra localizada la planta </w:t>
      </w:r>
      <w:proofErr w:type="spellStart"/>
      <w:r w:rsidRPr="0089604E">
        <w:rPr>
          <w:rFonts w:ascii="Times New Roman" w:hAnsi="Times New Roman" w:cs="Times New Roman"/>
          <w:sz w:val="24"/>
          <w:szCs w:val="24"/>
        </w:rPr>
        <w:t>hidrometalúrgica</w:t>
      </w:r>
      <w:proofErr w:type="spellEnd"/>
      <w:r w:rsidRPr="0089604E">
        <w:rPr>
          <w:rFonts w:ascii="Times New Roman" w:hAnsi="Times New Roman" w:cs="Times New Roman"/>
          <w:sz w:val="24"/>
          <w:szCs w:val="24"/>
        </w:rPr>
        <w:t xml:space="preserve"> </w:t>
      </w:r>
      <w:r w:rsidRPr="0089604E">
        <w:rPr>
          <w:rFonts w:ascii="Times New Roman" w:hAnsi="Times New Roman" w:cs="Times New Roman"/>
          <w:sz w:val="24"/>
          <w:szCs w:val="24"/>
          <w:lang w:val="es-ES_tradnl"/>
        </w:rPr>
        <w:t xml:space="preserve">“Comandante Ernesto Che Guevara” </w:t>
      </w:r>
      <w:r w:rsidRPr="0089604E">
        <w:rPr>
          <w:rFonts w:ascii="Times New Roman" w:hAnsi="Times New Roman" w:cs="Times New Roman"/>
          <w:sz w:val="24"/>
          <w:szCs w:val="24"/>
        </w:rPr>
        <w:t xml:space="preserve">que procesa corteza de </w:t>
      </w:r>
      <w:proofErr w:type="spellStart"/>
      <w:r w:rsidRPr="0089604E">
        <w:rPr>
          <w:rFonts w:ascii="Times New Roman" w:hAnsi="Times New Roman" w:cs="Times New Roman"/>
          <w:sz w:val="24"/>
          <w:szCs w:val="24"/>
        </w:rPr>
        <w:t>intemperismo</w:t>
      </w:r>
      <w:proofErr w:type="spellEnd"/>
      <w:r w:rsidRPr="0089604E">
        <w:rPr>
          <w:rFonts w:ascii="Times New Roman" w:hAnsi="Times New Roman" w:cs="Times New Roman"/>
          <w:sz w:val="24"/>
          <w:szCs w:val="24"/>
        </w:rPr>
        <w:t xml:space="preserve"> </w:t>
      </w:r>
      <w:proofErr w:type="spellStart"/>
      <w:r w:rsidRPr="0089604E">
        <w:rPr>
          <w:rFonts w:ascii="Times New Roman" w:hAnsi="Times New Roman" w:cs="Times New Roman"/>
          <w:sz w:val="24"/>
          <w:szCs w:val="24"/>
        </w:rPr>
        <w:t>ferroniquelíferas</w:t>
      </w:r>
      <w:proofErr w:type="spellEnd"/>
      <w:r w:rsidRPr="0089604E">
        <w:rPr>
          <w:rFonts w:ascii="Times New Roman" w:hAnsi="Times New Roman" w:cs="Times New Roman"/>
          <w:sz w:val="24"/>
          <w:szCs w:val="24"/>
        </w:rPr>
        <w:t xml:space="preserve"> para la extracción de níquel y cobalto, la misma </w:t>
      </w:r>
      <w:r w:rsidRPr="0089604E">
        <w:rPr>
          <w:rFonts w:ascii="Times New Roman" w:hAnsi="Times New Roman" w:cs="Times New Roman"/>
          <w:sz w:val="24"/>
          <w:szCs w:val="24"/>
          <w:lang w:val="es-ES_tradnl"/>
        </w:rPr>
        <w:t xml:space="preserve">realiza el proceso </w:t>
      </w:r>
      <w:proofErr w:type="spellStart"/>
      <w:r w:rsidRPr="0089604E">
        <w:rPr>
          <w:rFonts w:ascii="Times New Roman" w:hAnsi="Times New Roman" w:cs="Times New Roman"/>
          <w:sz w:val="24"/>
          <w:szCs w:val="24"/>
          <w:lang w:val="es-ES_tradnl"/>
        </w:rPr>
        <w:t>hidrometalúrgico</w:t>
      </w:r>
      <w:proofErr w:type="spellEnd"/>
      <w:r w:rsidRPr="0089604E">
        <w:rPr>
          <w:rFonts w:ascii="Times New Roman" w:hAnsi="Times New Roman" w:cs="Times New Roman"/>
          <w:sz w:val="24"/>
          <w:szCs w:val="24"/>
          <w:lang w:val="es-ES_tradnl"/>
        </w:rPr>
        <w:t xml:space="preserve"> de lixiviación carbonato</w:t>
      </w:r>
      <w:r w:rsidRPr="0089604E">
        <w:rPr>
          <w:rFonts w:ascii="Times New Roman" w:hAnsi="Times New Roman" w:cs="Times New Roman"/>
          <w:sz w:val="24"/>
          <w:szCs w:val="24"/>
        </w:rPr>
        <w:t xml:space="preserve">-amoniacal, ya que, se adecua a un mayor contenido de magnesio (serpentina) que tiene la mena al ser procesada, el cual genera residuos sólidos lixiviados o como comúnmente se les dice: colas. </w:t>
      </w:r>
      <w:r w:rsidRPr="0007126B">
        <w:rPr>
          <w:rFonts w:ascii="Times New Roman" w:hAnsi="Times New Roman" w:cs="Times New Roman"/>
          <w:sz w:val="24"/>
          <w:szCs w:val="24"/>
        </w:rPr>
        <w:t>(García 2012)</w:t>
      </w:r>
      <w:r w:rsidRPr="0089604E">
        <w:rPr>
          <w:rFonts w:ascii="Times New Roman" w:hAnsi="Times New Roman" w:cs="Times New Roman"/>
          <w:sz w:val="24"/>
          <w:szCs w:val="24"/>
        </w:rPr>
        <w:t xml:space="preserve"> expresa que el 55.4% de los 139 millones de toneladas de colas que se producen anualmente por la industria </w:t>
      </w:r>
      <w:proofErr w:type="spellStart"/>
      <w:r w:rsidRPr="0089604E">
        <w:rPr>
          <w:rFonts w:ascii="Times New Roman" w:hAnsi="Times New Roman" w:cs="Times New Roman"/>
          <w:sz w:val="24"/>
          <w:szCs w:val="24"/>
        </w:rPr>
        <w:t>hidrometalúrgica</w:t>
      </w:r>
      <w:proofErr w:type="spellEnd"/>
      <w:r w:rsidRPr="0089604E">
        <w:rPr>
          <w:rFonts w:ascii="Times New Roman" w:hAnsi="Times New Roman" w:cs="Times New Roman"/>
          <w:sz w:val="24"/>
          <w:szCs w:val="24"/>
        </w:rPr>
        <w:t xml:space="preserve"> del níquel y el cobalto en Cuba corresponden al proceso CARON. Las colas presentan baja compatibilidad con el medio ambiente, ya que, son relativamente agresivas por el alto contenido de metales pesados y que son transportadas por soluciones amoniacales </w:t>
      </w:r>
      <w:r w:rsidR="003C6D4E" w:rsidRPr="000A45F3">
        <w:rPr>
          <w:rFonts w:ascii="Times New Roman" w:hAnsi="Times New Roman" w:cs="Times New Roman"/>
          <w:sz w:val="24"/>
          <w:szCs w:val="24"/>
          <w:lang w:val="es-CL"/>
        </w:rPr>
        <w:fldChar w:fldCharType="begin"/>
      </w:r>
      <w:r w:rsidRPr="000A45F3">
        <w:rPr>
          <w:rFonts w:ascii="Times New Roman" w:hAnsi="Times New Roman" w:cs="Times New Roman"/>
          <w:sz w:val="24"/>
          <w:szCs w:val="24"/>
          <w:lang w:val="es-CL"/>
        </w:rPr>
        <w:instrText xml:space="preserve"> ADDIN EN.CITE &lt;EndNote&gt;&lt;Cite&gt;&lt;Author&gt;Rodríguez-Pacheco&lt;/Author&gt;&lt;Year&gt;2002&lt;/Year&gt;&lt;RecNum&gt;19&lt;/RecNum&gt;&lt;DisplayText&gt;(Rodríguez-Pacheco, 2002)&lt;/DisplayText&gt;&lt;record&gt;&lt;rec-number&gt;19&lt;/rec-number&gt;&lt;foreign-keys&gt;&lt;key app="EN" db-id="2t09ztvshpx95xee5xbpa5s5sefpzp29v5a5"&gt;19&lt;/key&gt;&lt;/foreign-keys&gt;&lt;ref-type name="Thesis"&gt;32&lt;/ref-type&gt;&lt;contributors&gt;&lt;authors&gt;&lt;author&gt;Roberto L. Rodríguez-Pacheco&lt;/author&gt;&lt;/authors&gt;&lt;/contributors&gt;&lt;titles&gt;&lt;title&gt;Estudio experimental de flujo y transporte de cromo, níquel y manganeso en residuos de la zona minera de Moa (Cuba): influencia del comportamiento hidromecánico&lt;/title&gt;&lt;secondary-title&gt;Departamento de Ingeniería del Terreno y Cartográfica&lt;/secondary-title&gt;&lt;/titles&gt;&lt;dates&gt;&lt;year&gt;2002&lt;/year&gt;&lt;/dates&gt;&lt;publisher&gt;UNIVERSIDAD POLITÉCNICA DE CATALUÑA&lt;/publisher&gt;&lt;work-type&gt;Doctoral&lt;/work-type&gt;&lt;urls&gt;&lt;/urls&gt;&lt;/record&gt;&lt;/Cite&gt;&lt;/EndNote&gt;</w:instrText>
      </w:r>
      <w:r w:rsidR="003C6D4E" w:rsidRPr="000A45F3">
        <w:rPr>
          <w:rFonts w:ascii="Times New Roman" w:hAnsi="Times New Roman" w:cs="Times New Roman"/>
          <w:sz w:val="24"/>
          <w:szCs w:val="24"/>
          <w:lang w:val="es-CL"/>
        </w:rPr>
        <w:fldChar w:fldCharType="separate"/>
      </w:r>
      <w:r w:rsidRPr="000A45F3">
        <w:rPr>
          <w:rFonts w:ascii="Times New Roman" w:hAnsi="Times New Roman" w:cs="Times New Roman"/>
          <w:noProof/>
          <w:sz w:val="24"/>
          <w:szCs w:val="24"/>
          <w:lang w:val="es-CL"/>
        </w:rPr>
        <w:t>(</w:t>
      </w:r>
      <w:hyperlink w:anchor="_ENREF_30" w:tooltip="Rodríguez-Pacheco, 2002 #19" w:history="1">
        <w:r w:rsidRPr="000A45F3">
          <w:rPr>
            <w:rFonts w:ascii="Times New Roman" w:hAnsi="Times New Roman" w:cs="Times New Roman"/>
            <w:noProof/>
            <w:sz w:val="24"/>
            <w:szCs w:val="24"/>
            <w:lang w:val="es-CL"/>
          </w:rPr>
          <w:t>Rodríguez-Pacheco, 2002</w:t>
        </w:r>
      </w:hyperlink>
      <w:r w:rsidRPr="000A45F3">
        <w:rPr>
          <w:rFonts w:ascii="Times New Roman" w:hAnsi="Times New Roman" w:cs="Times New Roman"/>
          <w:noProof/>
          <w:sz w:val="24"/>
          <w:szCs w:val="24"/>
          <w:lang w:val="es-CL"/>
        </w:rPr>
        <w:t>)</w:t>
      </w:r>
      <w:r w:rsidR="003C6D4E" w:rsidRPr="000A45F3">
        <w:rPr>
          <w:rFonts w:ascii="Times New Roman" w:hAnsi="Times New Roman" w:cs="Times New Roman"/>
          <w:sz w:val="24"/>
          <w:szCs w:val="24"/>
          <w:lang w:val="es-CL"/>
        </w:rPr>
        <w:fldChar w:fldCharType="end"/>
      </w:r>
      <w:r w:rsidRPr="000A45F3">
        <w:rPr>
          <w:rFonts w:ascii="Times New Roman" w:hAnsi="Times New Roman" w:cs="Times New Roman"/>
          <w:sz w:val="24"/>
          <w:szCs w:val="24"/>
        </w:rPr>
        <w:t>,</w:t>
      </w:r>
      <w:r w:rsidRPr="0089604E">
        <w:rPr>
          <w:rFonts w:ascii="Times New Roman" w:hAnsi="Times New Roman" w:cs="Times New Roman"/>
          <w:sz w:val="24"/>
          <w:szCs w:val="24"/>
        </w:rPr>
        <w:t xml:space="preserve"> lo  que hace que sea obligatorio la búsqueda de alternativas para aprovechar ecológicamente estas colas, tanto de forma directa como indirecta, mitigando así su efecto dañino </w:t>
      </w:r>
      <w:r w:rsidR="00FD6400" w:rsidRPr="00FD6400">
        <w:rPr>
          <w:rFonts w:ascii="Times New Roman" w:hAnsi="Times New Roman" w:cs="Times New Roman"/>
          <w:sz w:val="24"/>
          <w:szCs w:val="24"/>
        </w:rPr>
        <w:t>(</w:t>
      </w:r>
      <w:proofErr w:type="spellStart"/>
      <w:r w:rsidR="00FD6400" w:rsidRPr="00FD6400">
        <w:rPr>
          <w:rFonts w:ascii="Times New Roman" w:hAnsi="Times New Roman" w:cs="Times New Roman"/>
          <w:sz w:val="24"/>
          <w:szCs w:val="24"/>
        </w:rPr>
        <w:t>Puchol</w:t>
      </w:r>
      <w:proofErr w:type="spellEnd"/>
      <w:r w:rsidR="00FD6400" w:rsidRPr="00FD6400">
        <w:rPr>
          <w:rFonts w:ascii="Times New Roman" w:hAnsi="Times New Roman" w:cs="Times New Roman"/>
          <w:sz w:val="24"/>
          <w:szCs w:val="24"/>
        </w:rPr>
        <w:t xml:space="preserve"> et al., 2016).</w:t>
      </w:r>
      <w:r w:rsidR="00FD6400" w:rsidRPr="0089604E">
        <w:rPr>
          <w:rFonts w:ascii="Times New Roman" w:hAnsi="Times New Roman" w:cs="Times New Roman"/>
          <w:sz w:val="24"/>
          <w:szCs w:val="24"/>
        </w:rPr>
        <w:t xml:space="preserve">   </w:t>
      </w:r>
      <w:bookmarkStart w:id="0" w:name="_GoBack"/>
      <w:bookmarkEnd w:id="0"/>
      <w:r w:rsidRPr="0089604E">
        <w:rPr>
          <w:rFonts w:ascii="Times New Roman" w:hAnsi="Times New Roman" w:cs="Times New Roman"/>
          <w:sz w:val="24"/>
          <w:szCs w:val="24"/>
        </w:rPr>
        <w:t xml:space="preserve">   </w:t>
      </w:r>
    </w:p>
    <w:p w:rsidR="0089604E" w:rsidRPr="0089604E" w:rsidRDefault="0089604E" w:rsidP="0089604E">
      <w:pPr>
        <w:spacing w:before="240" w:line="360" w:lineRule="auto"/>
        <w:jc w:val="both"/>
        <w:rPr>
          <w:rFonts w:ascii="Times New Roman" w:hAnsi="Times New Roman" w:cs="Times New Roman"/>
          <w:color w:val="FF0000"/>
          <w:sz w:val="24"/>
          <w:szCs w:val="24"/>
        </w:rPr>
      </w:pPr>
      <w:r w:rsidRPr="0089604E">
        <w:rPr>
          <w:rFonts w:ascii="Times New Roman" w:hAnsi="Times New Roman" w:cs="Times New Roman"/>
          <w:sz w:val="24"/>
          <w:szCs w:val="24"/>
        </w:rPr>
        <w:lastRenderedPageBreak/>
        <w:t xml:space="preserve">La caracterización de las colas ha sido realizada por diversos autores, dentro de ellos se encuentran: </w:t>
      </w:r>
      <w:r w:rsidR="003C6D4E" w:rsidRPr="0089604E">
        <w:rPr>
          <w:rFonts w:ascii="Times New Roman" w:hAnsi="Times New Roman" w:cs="Times New Roman"/>
          <w:sz w:val="24"/>
          <w:szCs w:val="24"/>
        </w:rPr>
        <w:fldChar w:fldCharType="begin"/>
      </w:r>
      <w:r w:rsidRPr="0089604E">
        <w:rPr>
          <w:rFonts w:ascii="Times New Roman" w:hAnsi="Times New Roman" w:cs="Times New Roman"/>
          <w:sz w:val="24"/>
          <w:szCs w:val="24"/>
        </w:rPr>
        <w:instrText xml:space="preserve"> ADDIN EN.CITE &lt;EndNote&gt;&lt;Cite&gt;&lt;Author&gt;Ponce&lt;/Author&gt;&lt;Year&gt;1986&lt;/Year&gt;&lt;RecNum&gt;13&lt;/RecNum&gt;&lt;DisplayText&gt;(Ponce et al., 1986)&lt;/DisplayText&gt;&lt;record&gt;&lt;rec-number&gt;13&lt;/rec-number&gt;&lt;foreign-keys&gt;&lt;key app="EN" db-id="2t09ztvshpx95xee5xbpa5s5sefpzp29v5a5"&gt;13&lt;/key&gt;&lt;/foreign-keys&gt;&lt;ref-type name="Journal Article"&gt;17&lt;/ref-type&gt;&lt;contributors&gt;&lt;authors&gt;&lt;author&gt;Ponce, N.&lt;/author&gt;&lt;author&gt;Altarriba,  I. &lt;/author&gt;&lt;author&gt;Carrillo, D. &lt;/author&gt;&lt;/authors&gt;&lt;/contributors&gt;&lt;titles&gt;&lt;title&gt;Composición sustancial del yacimiento artificial Colas de Moa&lt;/title&gt;&lt;secondary-title&gt; Revista Tecnológica-Serie Geológica&lt;/secondary-title&gt;&lt;/titles&gt;&lt;pages&gt;66-75&lt;/pages&gt;&lt;volume&gt;16&lt;/volume&gt;&lt;number&gt;2&lt;/number&gt;&lt;section&gt;66&lt;/section&gt;&lt;dates&gt;&lt;year&gt;1986&lt;/year&gt;&lt;/dates&gt;&lt;urls&gt;&lt;/urls&gt;&lt;/record&gt;&lt;/Cite&gt;&lt;/EndNote&gt;</w:instrText>
      </w:r>
      <w:r w:rsidR="003C6D4E" w:rsidRPr="0089604E">
        <w:rPr>
          <w:rFonts w:ascii="Times New Roman" w:hAnsi="Times New Roman" w:cs="Times New Roman"/>
          <w:sz w:val="24"/>
          <w:szCs w:val="24"/>
        </w:rPr>
        <w:fldChar w:fldCharType="separate"/>
      </w:r>
      <w:r w:rsidRPr="0089604E">
        <w:rPr>
          <w:rFonts w:ascii="Times New Roman" w:hAnsi="Times New Roman" w:cs="Times New Roman"/>
          <w:noProof/>
          <w:sz w:val="24"/>
          <w:szCs w:val="24"/>
        </w:rPr>
        <w:t>(</w:t>
      </w:r>
      <w:hyperlink w:anchor="_ENREF_26" w:tooltip="Ponce, 1986 #13" w:history="1">
        <w:r w:rsidRPr="0089604E">
          <w:rPr>
            <w:rFonts w:ascii="Times New Roman" w:hAnsi="Times New Roman" w:cs="Times New Roman"/>
            <w:noProof/>
            <w:sz w:val="24"/>
            <w:szCs w:val="24"/>
          </w:rPr>
          <w:t>Ponce et al., 1986</w:t>
        </w:r>
      </w:hyperlink>
      <w:r w:rsidRPr="0089604E">
        <w:rPr>
          <w:rFonts w:ascii="Times New Roman" w:hAnsi="Times New Roman" w:cs="Times New Roman"/>
          <w:noProof/>
          <w:sz w:val="24"/>
          <w:szCs w:val="24"/>
        </w:rPr>
        <w:t>)</w:t>
      </w:r>
      <w:r w:rsidR="003C6D4E" w:rsidRPr="0089604E">
        <w:rPr>
          <w:rFonts w:ascii="Times New Roman" w:hAnsi="Times New Roman" w:cs="Times New Roman"/>
          <w:sz w:val="24"/>
          <w:szCs w:val="24"/>
        </w:rPr>
        <w:fldChar w:fldCharType="end"/>
      </w:r>
      <w:r w:rsidRPr="0089604E">
        <w:rPr>
          <w:rFonts w:ascii="Times New Roman" w:hAnsi="Times New Roman" w:cs="Times New Roman"/>
          <w:sz w:val="24"/>
          <w:szCs w:val="24"/>
        </w:rPr>
        <w:t xml:space="preserve">; </w:t>
      </w:r>
      <w:r w:rsidR="003C6D4E" w:rsidRPr="0089604E">
        <w:rPr>
          <w:rFonts w:ascii="Times New Roman" w:hAnsi="Times New Roman" w:cs="Times New Roman"/>
          <w:sz w:val="24"/>
          <w:szCs w:val="24"/>
        </w:rPr>
        <w:fldChar w:fldCharType="begin"/>
      </w:r>
      <w:r w:rsidRPr="0089604E">
        <w:rPr>
          <w:rFonts w:ascii="Times New Roman" w:hAnsi="Times New Roman" w:cs="Times New Roman"/>
          <w:sz w:val="24"/>
          <w:szCs w:val="24"/>
        </w:rPr>
        <w:instrText xml:space="preserve"> ADDIN EN.CITE &lt;EndNote&gt;&lt;Cite&gt;&lt;Author&gt;Purón&lt;/Author&gt;&lt;Year&gt;2003&lt;/Year&gt;&lt;RecNum&gt;5&lt;/RecNum&gt;&lt;DisplayText&gt;(Purón and Breff, 2003)&lt;/DisplayText&gt;&lt;record&gt;&lt;rec-number&gt;5&lt;/rec-number&gt;&lt;foreign-keys&gt;&lt;key app="EN" db-id="2t09ztvshpx95xee5xbpa5s5sefpzp29v5a5"&gt;5&lt;/key&gt;&lt;/foreign-keys&gt;&lt;ref-type name="Journal Article"&gt;17&lt;/ref-type&gt;&lt;contributors&gt;&lt;authors&gt;&lt;author&gt;Purón, A.&lt;/author&gt;&lt;author&gt;Breff, A.&lt;/author&gt;&lt;/authors&gt;&lt;/contributors&gt;&lt;titles&gt;&lt;title&gt;Composición mineralógica de las colas del proceso Caron en Moa, Holguin, Cuba&lt;/title&gt;&lt;secondary-title&gt;Minería y Geología&lt;/secondary-title&gt;&lt;/titles&gt;&lt;periodical&gt;&lt;full-title&gt;Minería y Geología&lt;/full-title&gt;&lt;/periodical&gt;&lt;pages&gt;21-28&lt;/pages&gt;&lt;number&gt;3-4&lt;/number&gt;&lt;section&gt;21&lt;/section&gt;&lt;keywords&gt;&lt;keyword&gt;Tailings, Caron process, nickel metallurgy, X-ray diffraction, maghemite, magnetite.&lt;/keyword&gt;&lt;/keywords&gt;&lt;dates&gt;&lt;year&gt;2003&lt;/year&gt;&lt;/dates&gt;&lt;isbn&gt;0258 5979&lt;/isbn&gt;&lt;urls&gt;&lt;/urls&gt;&lt;/record&gt;&lt;/Cite&gt;&lt;/EndNote&gt;</w:instrText>
      </w:r>
      <w:r w:rsidR="003C6D4E" w:rsidRPr="0089604E">
        <w:rPr>
          <w:rFonts w:ascii="Times New Roman" w:hAnsi="Times New Roman" w:cs="Times New Roman"/>
          <w:sz w:val="24"/>
          <w:szCs w:val="24"/>
        </w:rPr>
        <w:fldChar w:fldCharType="separate"/>
      </w:r>
      <w:r w:rsidRPr="0089604E">
        <w:rPr>
          <w:rFonts w:ascii="Times New Roman" w:hAnsi="Times New Roman" w:cs="Times New Roman"/>
          <w:noProof/>
          <w:sz w:val="24"/>
          <w:szCs w:val="24"/>
        </w:rPr>
        <w:t>(</w:t>
      </w:r>
      <w:hyperlink w:anchor="_ENREF_28" w:tooltip="Purón, 2003 #5" w:history="1">
        <w:r w:rsidRPr="0089604E">
          <w:rPr>
            <w:rFonts w:ascii="Times New Roman" w:hAnsi="Times New Roman" w:cs="Times New Roman"/>
            <w:noProof/>
            <w:sz w:val="24"/>
            <w:szCs w:val="24"/>
          </w:rPr>
          <w:t>Purón and Breff, 2003</w:t>
        </w:r>
      </w:hyperlink>
      <w:r w:rsidRPr="0089604E">
        <w:rPr>
          <w:rFonts w:ascii="Times New Roman" w:hAnsi="Times New Roman" w:cs="Times New Roman"/>
          <w:noProof/>
          <w:sz w:val="24"/>
          <w:szCs w:val="24"/>
        </w:rPr>
        <w:t>)</w:t>
      </w:r>
      <w:r w:rsidR="003C6D4E" w:rsidRPr="0089604E">
        <w:rPr>
          <w:rFonts w:ascii="Times New Roman" w:hAnsi="Times New Roman" w:cs="Times New Roman"/>
          <w:sz w:val="24"/>
          <w:szCs w:val="24"/>
        </w:rPr>
        <w:fldChar w:fldCharType="end"/>
      </w:r>
      <w:r w:rsidRPr="0089604E">
        <w:rPr>
          <w:rFonts w:ascii="Times New Roman" w:hAnsi="Times New Roman" w:cs="Times New Roman"/>
          <w:sz w:val="24"/>
          <w:szCs w:val="24"/>
        </w:rPr>
        <w:t>;</w:t>
      </w:r>
      <w:r w:rsidR="003C6D4E" w:rsidRPr="0089604E">
        <w:rPr>
          <w:rFonts w:ascii="Times New Roman" w:hAnsi="Times New Roman" w:cs="Times New Roman"/>
          <w:sz w:val="24"/>
          <w:szCs w:val="24"/>
        </w:rPr>
        <w:fldChar w:fldCharType="begin"/>
      </w:r>
      <w:r w:rsidRPr="0089604E">
        <w:rPr>
          <w:rFonts w:ascii="Times New Roman" w:hAnsi="Times New Roman" w:cs="Times New Roman"/>
          <w:sz w:val="24"/>
          <w:szCs w:val="24"/>
        </w:rPr>
        <w:instrText xml:space="preserve"> ADDIN EN.CITE &lt;EndNote&gt;&lt;Cite&gt;&lt;Author&gt;García&lt;/Author&gt;&lt;Year&gt;2013&lt;/Year&gt;&lt;RecNum&gt;39&lt;/RecNum&gt;&lt;DisplayText&gt;(García et al., 2013)&lt;/DisplayText&gt;&lt;record&gt;&lt;rec-number&gt;39&lt;/rec-number&gt;&lt;foreign-keys&gt;&lt;key app="EN" db-id="0ep9eze0o2d59ueaa2e52s2ua25wpppdxpsv"&gt;39&lt;/key&gt;&lt;/foreign-keys&gt;&lt;ref-type name="Conference Paper"&gt;47&lt;/ref-type&gt;&lt;contributors&gt;&lt;authors&gt;&lt;author&gt;García, G. &lt;/author&gt;&lt;author&gt;Arostegui, M.&lt;/author&gt;&lt;author&gt;Pérez,  J.&lt;/author&gt;&lt;author&gt;Cabrera, I.&lt;/author&gt;&lt;author&gt;Hernández, N.&lt;/author&gt;&lt;author&gt;Herrera, V.&lt;/author&gt;&lt;author&gt;Cruz, C.&lt;/author&gt;&lt;author&gt;Casanova, A.&lt;/author&gt;&lt;author&gt;Martínez, Asor&lt;/author&gt;&lt;author&gt;Díaz, N.&lt;/author&gt;&lt;author&gt;Aguila, A.&lt;/author&gt;&lt;/authors&gt;&lt;/contributors&gt;&lt;titles&gt;&lt;title&gt;Actualización del conocimiento mineralógico de menas lateríticas y residuos sólidos de las industrias niquelíferas cubanas.&lt;/title&gt;&lt;secondary-title&gt;VI Simposio Geología, Exploración y Explotación de las Lateritas Niquelíferas&lt;/secondary-title&gt;&lt;/titles&gt;&lt;dates&gt;&lt;year&gt;2013&lt;/year&gt;&lt;/dates&gt;&lt;pub-location&gt;La Habana &lt;/pub-location&gt;&lt;urls&gt;&lt;/urls&gt;&lt;/record&gt;&lt;/Cite&gt;&lt;/EndNote&gt;</w:instrText>
      </w:r>
      <w:r w:rsidR="003C6D4E" w:rsidRPr="0089604E">
        <w:rPr>
          <w:rFonts w:ascii="Times New Roman" w:hAnsi="Times New Roman" w:cs="Times New Roman"/>
          <w:sz w:val="24"/>
          <w:szCs w:val="24"/>
        </w:rPr>
        <w:fldChar w:fldCharType="separate"/>
      </w:r>
      <w:r w:rsidRPr="0089604E">
        <w:rPr>
          <w:rFonts w:ascii="Times New Roman" w:hAnsi="Times New Roman" w:cs="Times New Roman"/>
          <w:noProof/>
          <w:sz w:val="24"/>
          <w:szCs w:val="24"/>
        </w:rPr>
        <w:t>(</w:t>
      </w:r>
      <w:hyperlink w:anchor="_ENREF_10" w:tooltip="García, 2013 #39" w:history="1">
        <w:r w:rsidRPr="0089604E">
          <w:rPr>
            <w:rFonts w:ascii="Times New Roman" w:hAnsi="Times New Roman" w:cs="Times New Roman"/>
            <w:noProof/>
            <w:sz w:val="24"/>
            <w:szCs w:val="24"/>
          </w:rPr>
          <w:t>García et al., 2013</w:t>
        </w:r>
      </w:hyperlink>
      <w:r w:rsidRPr="0089604E">
        <w:rPr>
          <w:rFonts w:ascii="Times New Roman" w:hAnsi="Times New Roman" w:cs="Times New Roman"/>
          <w:noProof/>
          <w:sz w:val="24"/>
          <w:szCs w:val="24"/>
        </w:rPr>
        <w:t>)</w:t>
      </w:r>
      <w:r w:rsidR="003C6D4E" w:rsidRPr="0089604E">
        <w:rPr>
          <w:rFonts w:ascii="Times New Roman" w:hAnsi="Times New Roman" w:cs="Times New Roman"/>
          <w:sz w:val="24"/>
          <w:szCs w:val="24"/>
        </w:rPr>
        <w:fldChar w:fldCharType="end"/>
      </w:r>
      <w:r w:rsidRPr="0089604E">
        <w:rPr>
          <w:rFonts w:ascii="Times New Roman" w:hAnsi="Times New Roman" w:cs="Times New Roman"/>
          <w:sz w:val="24"/>
          <w:szCs w:val="24"/>
        </w:rPr>
        <w:t xml:space="preserve"> y esta nos permite aseverar que las mismas  se pueden considerar como menas de baja ley referente al Ni, Co, Cr y otros metales, pero se pueden catalogar como menas industriales respecto al Fe </w:t>
      </w:r>
      <w:r w:rsidR="00FD6400" w:rsidRPr="00FD6400">
        <w:rPr>
          <w:rFonts w:ascii="Times New Roman" w:hAnsi="Times New Roman" w:cs="Times New Roman"/>
          <w:sz w:val="24"/>
          <w:szCs w:val="24"/>
        </w:rPr>
        <w:t>(</w:t>
      </w:r>
      <w:proofErr w:type="spellStart"/>
      <w:r w:rsidR="00FD6400" w:rsidRPr="00FD6400">
        <w:rPr>
          <w:rFonts w:ascii="Times New Roman" w:hAnsi="Times New Roman" w:cs="Times New Roman"/>
          <w:sz w:val="24"/>
          <w:szCs w:val="24"/>
        </w:rPr>
        <w:t>Puchol</w:t>
      </w:r>
      <w:proofErr w:type="spellEnd"/>
      <w:r w:rsidR="00FD6400" w:rsidRPr="00FD6400">
        <w:rPr>
          <w:rFonts w:ascii="Times New Roman" w:hAnsi="Times New Roman" w:cs="Times New Roman"/>
          <w:sz w:val="24"/>
          <w:szCs w:val="24"/>
        </w:rPr>
        <w:t xml:space="preserve"> et al., 2016).</w:t>
      </w:r>
      <w:r w:rsidR="00FD6400" w:rsidRPr="0089604E">
        <w:rPr>
          <w:rFonts w:ascii="Times New Roman" w:hAnsi="Times New Roman" w:cs="Times New Roman"/>
          <w:sz w:val="24"/>
          <w:szCs w:val="24"/>
        </w:rPr>
        <w:t xml:space="preserve">   </w:t>
      </w:r>
      <w:r w:rsidRPr="0089604E">
        <w:rPr>
          <w:rFonts w:ascii="Times New Roman" w:hAnsi="Times New Roman" w:cs="Times New Roman"/>
          <w:sz w:val="24"/>
          <w:szCs w:val="24"/>
        </w:rPr>
        <w:t xml:space="preserve">Características químicas que hacen posible que estas puedan ser utilizadas como materia prima de </w:t>
      </w:r>
      <w:r w:rsidRPr="0089604E">
        <w:rPr>
          <w:rFonts w:ascii="Times New Roman" w:hAnsi="Times New Roman" w:cs="Times New Roman"/>
          <w:sz w:val="24"/>
          <w:szCs w:val="24"/>
          <w:lang w:eastAsia="es-MX"/>
        </w:rPr>
        <w:t xml:space="preserve">reacciones </w:t>
      </w:r>
      <w:proofErr w:type="spellStart"/>
      <w:r w:rsidRPr="0089604E">
        <w:rPr>
          <w:rFonts w:ascii="Times New Roman" w:hAnsi="Times New Roman" w:cs="Times New Roman"/>
          <w:sz w:val="24"/>
          <w:szCs w:val="24"/>
          <w:lang w:eastAsia="es-MX"/>
        </w:rPr>
        <w:t>aluminotérmicas</w:t>
      </w:r>
      <w:proofErr w:type="spellEnd"/>
      <w:r w:rsidRPr="0089604E">
        <w:rPr>
          <w:rFonts w:ascii="Times New Roman" w:hAnsi="Times New Roman" w:cs="Times New Roman"/>
          <w:sz w:val="24"/>
          <w:szCs w:val="24"/>
          <w:lang w:eastAsia="es-MX"/>
        </w:rPr>
        <w:t xml:space="preserve"> </w:t>
      </w:r>
      <w:proofErr w:type="spellStart"/>
      <w:r w:rsidRPr="0089604E">
        <w:rPr>
          <w:rFonts w:ascii="Times New Roman" w:hAnsi="Times New Roman" w:cs="Times New Roman"/>
          <w:sz w:val="24"/>
          <w:szCs w:val="24"/>
          <w:lang w:eastAsia="es-MX"/>
        </w:rPr>
        <w:t>autosostenidas</w:t>
      </w:r>
      <w:proofErr w:type="spellEnd"/>
      <w:r w:rsidRPr="0089604E">
        <w:rPr>
          <w:rFonts w:ascii="Times New Roman" w:hAnsi="Times New Roman" w:cs="Times New Roman"/>
          <w:sz w:val="24"/>
          <w:szCs w:val="24"/>
          <w:lang w:eastAsia="es-MX"/>
        </w:rPr>
        <w:t xml:space="preserve"> para obtener simultáneamente productos metálicos y cerámicos, constituyendo este el punto investigativo del presente trabajo, que tiene como objetivo: </w:t>
      </w:r>
      <w:r w:rsidRPr="0089604E">
        <w:rPr>
          <w:rFonts w:ascii="Times New Roman" w:hAnsi="Times New Roman" w:cs="Times New Roman"/>
          <w:sz w:val="24"/>
          <w:szCs w:val="24"/>
        </w:rPr>
        <w:t>Evaluar la posibilidad de aprovechamiento de las colas niquelíferas.</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89604E" w:rsidRPr="0089604E" w:rsidRDefault="0089604E" w:rsidP="0089604E">
      <w:pPr>
        <w:spacing w:line="360" w:lineRule="auto"/>
        <w:jc w:val="both"/>
        <w:rPr>
          <w:rFonts w:ascii="Times New Roman" w:hAnsi="Times New Roman" w:cs="Times New Roman"/>
          <w:b/>
          <w:sz w:val="24"/>
          <w:szCs w:val="24"/>
        </w:rPr>
      </w:pPr>
      <w:r w:rsidRPr="0089604E">
        <w:rPr>
          <w:rFonts w:ascii="Times New Roman" w:hAnsi="Times New Roman" w:cs="Times New Roman"/>
          <w:b/>
          <w:sz w:val="24"/>
          <w:szCs w:val="24"/>
        </w:rPr>
        <w:t>Caracterización de la cola</w:t>
      </w:r>
    </w:p>
    <w:p w:rsidR="0089604E" w:rsidRPr="0089604E" w:rsidRDefault="0089604E" w:rsidP="0089604E">
      <w:pPr>
        <w:spacing w:line="360" w:lineRule="auto"/>
        <w:jc w:val="both"/>
        <w:rPr>
          <w:rFonts w:ascii="Times New Roman" w:hAnsi="Times New Roman" w:cs="Times New Roman"/>
          <w:sz w:val="24"/>
          <w:szCs w:val="24"/>
        </w:rPr>
      </w:pPr>
      <w:r w:rsidRPr="0089604E">
        <w:rPr>
          <w:rFonts w:ascii="Times New Roman" w:hAnsi="Times New Roman" w:cs="Times New Roman"/>
          <w:sz w:val="24"/>
          <w:szCs w:val="24"/>
        </w:rPr>
        <w:t xml:space="preserve">Las colas resultantes de los procesos </w:t>
      </w:r>
      <w:proofErr w:type="spellStart"/>
      <w:r w:rsidRPr="0089604E">
        <w:rPr>
          <w:rFonts w:ascii="Times New Roman" w:hAnsi="Times New Roman" w:cs="Times New Roman"/>
          <w:sz w:val="24"/>
          <w:szCs w:val="24"/>
        </w:rPr>
        <w:t>hidrometalúrgicos</w:t>
      </w:r>
      <w:proofErr w:type="spellEnd"/>
      <w:r w:rsidRPr="0089604E">
        <w:rPr>
          <w:rFonts w:ascii="Times New Roman" w:hAnsi="Times New Roman" w:cs="Times New Roman"/>
          <w:sz w:val="24"/>
          <w:szCs w:val="24"/>
        </w:rPr>
        <w:t xml:space="preserve"> de las lateritas niquelíferas deben presentar una composición química y mineralógica constante, pero en realidad ellas presentan distintas características químicas y </w:t>
      </w:r>
      <w:proofErr w:type="spellStart"/>
      <w:r w:rsidRPr="0089604E">
        <w:rPr>
          <w:rFonts w:ascii="Times New Roman" w:hAnsi="Times New Roman" w:cs="Times New Roman"/>
          <w:sz w:val="24"/>
          <w:szCs w:val="24"/>
        </w:rPr>
        <w:t>fásicas</w:t>
      </w:r>
      <w:proofErr w:type="spellEnd"/>
      <w:r w:rsidRPr="0089604E">
        <w:rPr>
          <w:rFonts w:ascii="Times New Roman" w:hAnsi="Times New Roman" w:cs="Times New Roman"/>
          <w:sz w:val="24"/>
          <w:szCs w:val="24"/>
        </w:rPr>
        <w:t xml:space="preserve"> por zonas a lo largo, ancho y profundidad de cada presa. Esto se debe a la ocurrencia de una diferenciación topográfica y volumétrica de los diferentes procesos de meteorización y de metamorfosis, que ocurren en la superficie e interior de los depósitos de cola en el transcurso del tiempo. Estas alteraciones en las características de los depósitos de cola conllevan zonalmente a presentar diferentes características químicas y mineralógicas de las muestras de cola extraídas </w:t>
      </w:r>
      <w:r w:rsidRPr="00FD6400">
        <w:rPr>
          <w:rFonts w:ascii="Times New Roman" w:hAnsi="Times New Roman" w:cs="Times New Roman"/>
          <w:sz w:val="24"/>
          <w:szCs w:val="24"/>
        </w:rPr>
        <w:t>(</w:t>
      </w:r>
      <w:proofErr w:type="spellStart"/>
      <w:r w:rsidRPr="00FD6400">
        <w:rPr>
          <w:rFonts w:ascii="Times New Roman" w:hAnsi="Times New Roman" w:cs="Times New Roman"/>
          <w:sz w:val="24"/>
          <w:szCs w:val="24"/>
        </w:rPr>
        <w:t>Puchol</w:t>
      </w:r>
      <w:proofErr w:type="spellEnd"/>
      <w:r w:rsidRPr="00FD6400">
        <w:rPr>
          <w:rFonts w:ascii="Times New Roman" w:hAnsi="Times New Roman" w:cs="Times New Roman"/>
          <w:sz w:val="24"/>
          <w:szCs w:val="24"/>
        </w:rPr>
        <w:t xml:space="preserve"> </w:t>
      </w:r>
      <w:r w:rsidR="00FD6400" w:rsidRPr="00FD6400">
        <w:rPr>
          <w:rFonts w:ascii="Times New Roman" w:hAnsi="Times New Roman" w:cs="Times New Roman"/>
          <w:sz w:val="24"/>
          <w:szCs w:val="24"/>
        </w:rPr>
        <w:t>et al.,</w:t>
      </w:r>
      <w:r w:rsidRPr="00FD6400">
        <w:rPr>
          <w:rFonts w:ascii="Times New Roman" w:hAnsi="Times New Roman" w:cs="Times New Roman"/>
          <w:sz w:val="24"/>
          <w:szCs w:val="24"/>
        </w:rPr>
        <w:t xml:space="preserve"> 2016).</w:t>
      </w:r>
      <w:r w:rsidRPr="0089604E">
        <w:rPr>
          <w:rFonts w:ascii="Times New Roman" w:hAnsi="Times New Roman" w:cs="Times New Roman"/>
          <w:sz w:val="24"/>
          <w:szCs w:val="24"/>
        </w:rPr>
        <w:t xml:space="preserve">   Por lo que en el presente trabajo se lleva a cabo inicialmente una indagación investigativa sobre las particularidades químicas y granulométrica de las colas, utilizando técnicas analíticas instrumentales tales como análisis granulométrico (juego de tamices y </w:t>
      </w:r>
      <w:proofErr w:type="spellStart"/>
      <w:r w:rsidRPr="0089604E">
        <w:rPr>
          <w:rFonts w:ascii="Times New Roman" w:hAnsi="Times New Roman" w:cs="Times New Roman"/>
          <w:sz w:val="24"/>
          <w:szCs w:val="24"/>
        </w:rPr>
        <w:t>granulómetro</w:t>
      </w:r>
      <w:proofErr w:type="spellEnd"/>
      <w:r w:rsidRPr="0089604E">
        <w:rPr>
          <w:rFonts w:ascii="Times New Roman" w:hAnsi="Times New Roman" w:cs="Times New Roman"/>
          <w:sz w:val="24"/>
          <w:szCs w:val="24"/>
        </w:rPr>
        <w:t xml:space="preserve"> LASER) y análisis químicos (FRX). </w:t>
      </w:r>
    </w:p>
    <w:p w:rsidR="0089604E" w:rsidRPr="0089604E" w:rsidRDefault="0089604E" w:rsidP="0089604E">
      <w:pPr>
        <w:spacing w:line="360" w:lineRule="auto"/>
        <w:jc w:val="both"/>
        <w:rPr>
          <w:rFonts w:ascii="Times New Roman" w:hAnsi="Times New Roman" w:cs="Times New Roman"/>
          <w:sz w:val="24"/>
          <w:szCs w:val="24"/>
          <w:lang w:val="es-ES_tradnl"/>
        </w:rPr>
      </w:pPr>
      <w:r w:rsidRPr="0089604E">
        <w:rPr>
          <w:rFonts w:ascii="Times New Roman" w:hAnsi="Times New Roman" w:cs="Times New Roman"/>
          <w:sz w:val="24"/>
          <w:szCs w:val="24"/>
          <w:lang w:val="es-ES_tradnl"/>
        </w:rPr>
        <w:t>Para la caracterización granulométrica de las colas se utilizaron dos métodos: uno por tamizado usando un vibrador y otro por dispersión de los rayos LASER en un medio acuoso.</w:t>
      </w:r>
      <w:r w:rsidRPr="0089604E">
        <w:rPr>
          <w:rFonts w:ascii="Times New Roman" w:hAnsi="Times New Roman" w:cs="Times New Roman"/>
          <w:sz w:val="24"/>
          <w:szCs w:val="24"/>
        </w:rPr>
        <w:t xml:space="preserve"> Los tamices utilizados presentan una apertura (según el criterio de selección</w:t>
      </w:r>
      <w:r w:rsidRPr="0089604E">
        <w:rPr>
          <w:rFonts w:ascii="Times New Roman" w:hAnsi="Times New Roman" w:cs="Times New Roman"/>
          <w:sz w:val="24"/>
          <w:szCs w:val="24"/>
          <w:lang w:val="es-ES_tradnl"/>
        </w:rPr>
        <w:t xml:space="preserve"> 2</w:t>
      </w:r>
      <w:r w:rsidRPr="0089604E">
        <w:rPr>
          <w:rFonts w:ascii="Times New Roman" w:hAnsi="Times New Roman" w:cs="Times New Roman"/>
          <w:sz w:val="24"/>
          <w:szCs w:val="24"/>
          <w:vertAlign w:val="superscript"/>
          <w:lang w:val="es-ES_tradnl"/>
        </w:rPr>
        <w:t>-n/4</w:t>
      </w:r>
      <w:r w:rsidRPr="0089604E">
        <w:rPr>
          <w:rFonts w:ascii="Times New Roman" w:hAnsi="Times New Roman" w:cs="Times New Roman"/>
          <w:sz w:val="24"/>
          <w:szCs w:val="24"/>
        </w:rPr>
        <w:t xml:space="preserve"> y las posibilidades de su adquisición): 2000, 1180, 850, 600, 425, 300, 250, 180, 150, 106, 75, 63 y 38 micrómetros. La determinación de la densidad de los granos de la cola retenida en los tamices se realizó con el uso de un </w:t>
      </w:r>
      <w:proofErr w:type="spellStart"/>
      <w:r w:rsidRPr="0089604E">
        <w:rPr>
          <w:rFonts w:ascii="Times New Roman" w:hAnsi="Times New Roman" w:cs="Times New Roman"/>
          <w:sz w:val="24"/>
          <w:szCs w:val="24"/>
        </w:rPr>
        <w:t>pentapicnómetro</w:t>
      </w:r>
      <w:proofErr w:type="spellEnd"/>
      <w:r w:rsidRPr="0089604E">
        <w:rPr>
          <w:rFonts w:ascii="Times New Roman" w:hAnsi="Times New Roman" w:cs="Times New Roman"/>
          <w:sz w:val="24"/>
          <w:szCs w:val="24"/>
        </w:rPr>
        <w:t xml:space="preserve"> PENTAPYC </w:t>
      </w:r>
      <w:r w:rsidRPr="0089604E">
        <w:rPr>
          <w:rFonts w:ascii="Times New Roman" w:hAnsi="Times New Roman" w:cs="Times New Roman"/>
          <w:sz w:val="24"/>
          <w:szCs w:val="24"/>
        </w:rPr>
        <w:lastRenderedPageBreak/>
        <w:t>modelo 5200e de "</w:t>
      </w:r>
      <w:proofErr w:type="spellStart"/>
      <w:r w:rsidRPr="0089604E">
        <w:rPr>
          <w:rFonts w:ascii="Times New Roman" w:hAnsi="Times New Roman" w:cs="Times New Roman"/>
          <w:sz w:val="24"/>
          <w:szCs w:val="24"/>
        </w:rPr>
        <w:t>Quantachrome</w:t>
      </w:r>
      <w:proofErr w:type="spellEnd"/>
      <w:r w:rsidRPr="0089604E">
        <w:rPr>
          <w:rFonts w:ascii="Times New Roman" w:hAnsi="Times New Roman" w:cs="Times New Roman"/>
          <w:sz w:val="24"/>
          <w:szCs w:val="24"/>
        </w:rPr>
        <w:t xml:space="preserve"> Instruments". La utilización complementaria de un </w:t>
      </w:r>
      <w:proofErr w:type="spellStart"/>
      <w:r w:rsidRPr="0089604E">
        <w:rPr>
          <w:rFonts w:ascii="Times New Roman" w:hAnsi="Times New Roman" w:cs="Times New Roman"/>
          <w:sz w:val="24"/>
          <w:szCs w:val="24"/>
        </w:rPr>
        <w:t>granulómetro</w:t>
      </w:r>
      <w:proofErr w:type="spellEnd"/>
      <w:r w:rsidRPr="0089604E">
        <w:rPr>
          <w:rFonts w:ascii="Times New Roman" w:hAnsi="Times New Roman" w:cs="Times New Roman"/>
          <w:sz w:val="24"/>
          <w:szCs w:val="24"/>
        </w:rPr>
        <w:t xml:space="preserve"> modelo “Microtrac-s3500” en la determinación de la granulometría de las colas, se debe a que el contenido de la fracción &lt; 69 µm</w:t>
      </w:r>
      <w:r w:rsidRPr="0089604E">
        <w:rPr>
          <w:rFonts w:ascii="Times New Roman" w:hAnsi="Times New Roman" w:cs="Times New Roman"/>
          <w:color w:val="FF0000"/>
          <w:sz w:val="24"/>
          <w:szCs w:val="24"/>
        </w:rPr>
        <w:t xml:space="preserve"> </w:t>
      </w:r>
      <w:r w:rsidRPr="0089604E">
        <w:rPr>
          <w:rFonts w:ascii="Times New Roman" w:hAnsi="Times New Roman" w:cs="Times New Roman"/>
          <w:sz w:val="24"/>
          <w:szCs w:val="24"/>
        </w:rPr>
        <w:t>en el análisis granulométrico por tamices supera el 60 % de la masa inicial. La valoración de los estadísticos, que describen el comportamiento granulométrico, se realizaron utilizando la función phi [ɸ = -</w:t>
      </w:r>
      <w:proofErr w:type="gramStart"/>
      <w:r w:rsidRPr="0089604E">
        <w:rPr>
          <w:rFonts w:ascii="Times New Roman" w:hAnsi="Times New Roman" w:cs="Times New Roman"/>
          <w:sz w:val="24"/>
          <w:szCs w:val="24"/>
        </w:rPr>
        <w:t>log</w:t>
      </w:r>
      <w:r w:rsidRPr="0089604E">
        <w:rPr>
          <w:rFonts w:ascii="Times New Roman" w:hAnsi="Times New Roman" w:cs="Times New Roman"/>
          <w:sz w:val="24"/>
          <w:szCs w:val="24"/>
          <w:vertAlign w:val="subscript"/>
        </w:rPr>
        <w:t>2</w:t>
      </w:r>
      <w:r w:rsidRPr="0089604E">
        <w:rPr>
          <w:rFonts w:ascii="Times New Roman" w:hAnsi="Times New Roman" w:cs="Times New Roman"/>
          <w:sz w:val="24"/>
          <w:szCs w:val="24"/>
        </w:rPr>
        <w:t>(</w:t>
      </w:r>
      <w:proofErr w:type="gramEnd"/>
      <w:r w:rsidRPr="0089604E">
        <w:rPr>
          <w:rFonts w:ascii="Times New Roman" w:hAnsi="Times New Roman" w:cs="Times New Roman"/>
          <w:sz w:val="24"/>
          <w:szCs w:val="24"/>
        </w:rPr>
        <w:t>di</w:t>
      </w:r>
      <w:r w:rsidRPr="00FD6400">
        <w:rPr>
          <w:rFonts w:ascii="Times New Roman" w:hAnsi="Times New Roman" w:cs="Times New Roman"/>
          <w:sz w:val="24"/>
          <w:szCs w:val="24"/>
        </w:rPr>
        <w:t>)] (</w:t>
      </w:r>
      <w:proofErr w:type="spellStart"/>
      <w:r w:rsidRPr="00FD6400">
        <w:rPr>
          <w:rFonts w:ascii="Times New Roman" w:hAnsi="Times New Roman" w:cs="Times New Roman"/>
          <w:sz w:val="24"/>
          <w:szCs w:val="24"/>
        </w:rPr>
        <w:t>Blott</w:t>
      </w:r>
      <w:proofErr w:type="spellEnd"/>
      <w:r w:rsidRPr="00FD6400">
        <w:rPr>
          <w:rFonts w:ascii="Times New Roman" w:hAnsi="Times New Roman" w:cs="Times New Roman"/>
          <w:sz w:val="24"/>
          <w:szCs w:val="24"/>
        </w:rPr>
        <w:t xml:space="preserve"> –</w:t>
      </w:r>
      <w:proofErr w:type="spellStart"/>
      <w:r w:rsidRPr="00FD6400">
        <w:rPr>
          <w:rFonts w:ascii="Times New Roman" w:hAnsi="Times New Roman" w:cs="Times New Roman"/>
          <w:sz w:val="24"/>
          <w:szCs w:val="24"/>
        </w:rPr>
        <w:t>Pye</w:t>
      </w:r>
      <w:proofErr w:type="spellEnd"/>
      <w:r w:rsidRPr="00FD6400">
        <w:rPr>
          <w:rFonts w:ascii="Times New Roman" w:hAnsi="Times New Roman" w:cs="Times New Roman"/>
          <w:sz w:val="24"/>
          <w:szCs w:val="24"/>
        </w:rPr>
        <w:t>, 2001).</w:t>
      </w:r>
      <w:r w:rsidRPr="0089604E">
        <w:rPr>
          <w:rFonts w:ascii="Times New Roman" w:hAnsi="Times New Roman" w:cs="Times New Roman"/>
          <w:sz w:val="24"/>
          <w:szCs w:val="24"/>
        </w:rPr>
        <w:t xml:space="preserve"> El análisis granulométrico se realiza con una muestra de 100 g </w:t>
      </w:r>
      <w:r w:rsidRPr="0089604E">
        <w:rPr>
          <w:rFonts w:ascii="Times New Roman" w:hAnsi="Times New Roman" w:cs="Times New Roman"/>
          <w:sz w:val="24"/>
          <w:szCs w:val="24"/>
          <w:lang w:val="es-ES_tradnl"/>
        </w:rPr>
        <w:t>la cual</w:t>
      </w:r>
      <w:r w:rsidRPr="0089604E">
        <w:rPr>
          <w:rFonts w:ascii="Times New Roman" w:hAnsi="Times New Roman" w:cs="Times New Roman"/>
          <w:sz w:val="24"/>
          <w:szCs w:val="24"/>
        </w:rPr>
        <w:t xml:space="preserve"> fue previamente tratada con agua destilada porque no ocurre interacción con la muestra. </w:t>
      </w:r>
    </w:p>
    <w:p w:rsidR="0089604E" w:rsidRPr="0089604E" w:rsidRDefault="0089604E" w:rsidP="0089604E">
      <w:pPr>
        <w:spacing w:line="360" w:lineRule="auto"/>
        <w:jc w:val="both"/>
        <w:rPr>
          <w:rFonts w:ascii="Times New Roman" w:hAnsi="Times New Roman" w:cs="Times New Roman"/>
          <w:sz w:val="24"/>
          <w:szCs w:val="24"/>
        </w:rPr>
      </w:pPr>
      <w:r w:rsidRPr="0089604E">
        <w:rPr>
          <w:rFonts w:ascii="Times New Roman" w:hAnsi="Times New Roman" w:cs="Times New Roman"/>
          <w:sz w:val="24"/>
          <w:szCs w:val="24"/>
        </w:rPr>
        <w:t xml:space="preserve">El análisis de FRX por Energía Dispersiva de la muestra de cola se realizó utilizando un espectrómetro modelo ZSX </w:t>
      </w:r>
      <w:proofErr w:type="spellStart"/>
      <w:r w:rsidRPr="0089604E">
        <w:rPr>
          <w:rFonts w:ascii="Times New Roman" w:hAnsi="Times New Roman" w:cs="Times New Roman"/>
          <w:sz w:val="24"/>
          <w:szCs w:val="24"/>
        </w:rPr>
        <w:t>Primus</w:t>
      </w:r>
      <w:proofErr w:type="spellEnd"/>
      <w:r w:rsidRPr="0089604E">
        <w:rPr>
          <w:rFonts w:ascii="Times New Roman" w:hAnsi="Times New Roman" w:cs="Times New Roman"/>
          <w:sz w:val="24"/>
          <w:szCs w:val="24"/>
        </w:rPr>
        <w:t xml:space="preserve"> II, que analiza los elementos desde el berilio (Be) hasta el uranio (U), con un tubo de rayos-X con </w:t>
      </w:r>
      <w:r w:rsidRPr="0089604E">
        <w:rPr>
          <w:rFonts w:ascii="Times New Roman" w:eastAsia="Times New Roman" w:hAnsi="Times New Roman" w:cs="Times New Roman"/>
          <w:sz w:val="24"/>
          <w:szCs w:val="24"/>
          <w:lang w:eastAsia="pt-BR"/>
        </w:rPr>
        <w:t>ánodo</w:t>
      </w:r>
      <w:r w:rsidRPr="0089604E">
        <w:rPr>
          <w:rFonts w:ascii="Times New Roman" w:hAnsi="Times New Roman" w:cs="Times New Roman"/>
          <w:sz w:val="24"/>
          <w:szCs w:val="24"/>
        </w:rPr>
        <w:t xml:space="preserve"> de rodio (Rh) y un cristal analizador de </w:t>
      </w:r>
      <w:proofErr w:type="spellStart"/>
      <w:r w:rsidRPr="0089604E">
        <w:rPr>
          <w:rFonts w:ascii="Times New Roman" w:hAnsi="Times New Roman" w:cs="Times New Roman"/>
          <w:sz w:val="24"/>
          <w:szCs w:val="24"/>
        </w:rPr>
        <w:t>LiF</w:t>
      </w:r>
      <w:proofErr w:type="spellEnd"/>
      <w:r w:rsidRPr="0089604E">
        <w:rPr>
          <w:rFonts w:ascii="Times New Roman" w:hAnsi="Times New Roman" w:cs="Times New Roman"/>
          <w:sz w:val="24"/>
          <w:szCs w:val="24"/>
        </w:rPr>
        <w:t xml:space="preserve"> [plano (200), d= 2,01 Å] desde Ca (Z= 20) hasta U (Z=92). El ensayo de FRX fue realizado sobre una muestra de cola triturada y tamizada por una malla de N° 200 (72 µm). Los resultados de todas las muestras fueron analizadas mediante un programa propio del equipo: XRF/EDX software ZSX </w:t>
      </w:r>
      <w:proofErr w:type="spellStart"/>
      <w:r w:rsidRPr="0089604E">
        <w:rPr>
          <w:rFonts w:ascii="Times New Roman" w:hAnsi="Times New Roman" w:cs="Times New Roman"/>
          <w:sz w:val="24"/>
          <w:szCs w:val="24"/>
        </w:rPr>
        <w:t>Primus</w:t>
      </w:r>
      <w:proofErr w:type="spellEnd"/>
      <w:r w:rsidRPr="0089604E">
        <w:rPr>
          <w:rFonts w:ascii="Times New Roman" w:hAnsi="Times New Roman" w:cs="Times New Roman"/>
          <w:sz w:val="24"/>
          <w:szCs w:val="24"/>
        </w:rPr>
        <w:t xml:space="preserve"> II.</w:t>
      </w:r>
    </w:p>
    <w:p w:rsidR="0089604E" w:rsidRPr="0089604E" w:rsidRDefault="0089604E" w:rsidP="0089604E">
      <w:pPr>
        <w:autoSpaceDE w:val="0"/>
        <w:autoSpaceDN w:val="0"/>
        <w:adjustRightInd w:val="0"/>
        <w:spacing w:line="360" w:lineRule="auto"/>
        <w:jc w:val="both"/>
        <w:rPr>
          <w:rFonts w:ascii="Times New Roman" w:hAnsi="Times New Roman" w:cs="Times New Roman"/>
          <w:b/>
          <w:sz w:val="24"/>
          <w:szCs w:val="24"/>
          <w:lang w:eastAsia="es-MX"/>
        </w:rPr>
      </w:pPr>
      <w:r w:rsidRPr="0089604E">
        <w:rPr>
          <w:rFonts w:ascii="Times New Roman" w:hAnsi="Times New Roman" w:cs="Times New Roman"/>
          <w:b/>
          <w:sz w:val="24"/>
          <w:szCs w:val="24"/>
          <w:lang w:eastAsia="es-MX"/>
        </w:rPr>
        <w:t>Diseño de formulaciones</w:t>
      </w:r>
    </w:p>
    <w:p w:rsidR="0089604E" w:rsidRPr="0089604E" w:rsidRDefault="0089604E" w:rsidP="0089604E">
      <w:pPr>
        <w:spacing w:line="360" w:lineRule="auto"/>
        <w:jc w:val="both"/>
        <w:rPr>
          <w:rFonts w:ascii="Times New Roman" w:hAnsi="Times New Roman" w:cs="Times New Roman"/>
          <w:sz w:val="24"/>
          <w:szCs w:val="24"/>
          <w:lang w:eastAsia="es-MX"/>
        </w:rPr>
      </w:pPr>
      <w:r w:rsidRPr="0089604E">
        <w:rPr>
          <w:rFonts w:ascii="Times New Roman" w:hAnsi="Times New Roman" w:cs="Times New Roman"/>
          <w:sz w:val="24"/>
          <w:szCs w:val="24"/>
        </w:rPr>
        <w:t xml:space="preserve">Inicialmente es necesario de acuerdo a las características químicas de la cola obtener la proporción correcta entre el polvo de aluminio, el grafito y la cola que nos llevaran a confeccionar las mezclas utilizadas en la elaboración de pastillas verdes prensadas, para ello a partir de la composición química de la cola reportada por el análisis de FRX (Tabla 3.4), se </w:t>
      </w:r>
      <w:r w:rsidRPr="0089604E">
        <w:rPr>
          <w:rFonts w:ascii="Times New Roman" w:hAnsi="Times New Roman" w:cs="Times New Roman"/>
          <w:sz w:val="24"/>
          <w:szCs w:val="24"/>
          <w:lang w:eastAsia="es-MX"/>
        </w:rPr>
        <w:t xml:space="preserve">diseña mediante </w:t>
      </w:r>
      <w:r w:rsidRPr="0089604E">
        <w:rPr>
          <w:rFonts w:ascii="Times New Roman" w:hAnsi="Times New Roman" w:cs="Times New Roman"/>
          <w:sz w:val="24"/>
          <w:szCs w:val="24"/>
        </w:rPr>
        <w:t xml:space="preserve">los principios </w:t>
      </w:r>
      <w:proofErr w:type="spellStart"/>
      <w:r w:rsidRPr="0089604E">
        <w:rPr>
          <w:rFonts w:ascii="Times New Roman" w:hAnsi="Times New Roman" w:cs="Times New Roman"/>
          <w:sz w:val="24"/>
          <w:szCs w:val="24"/>
        </w:rPr>
        <w:t>estequiométricos</w:t>
      </w:r>
      <w:proofErr w:type="spellEnd"/>
      <w:r w:rsidRPr="0089604E">
        <w:rPr>
          <w:rFonts w:ascii="Times New Roman" w:hAnsi="Times New Roman" w:cs="Times New Roman"/>
          <w:sz w:val="24"/>
          <w:szCs w:val="24"/>
        </w:rPr>
        <w:t xml:space="preserve"> que rigen la aluminotermia y la </w:t>
      </w:r>
      <w:proofErr w:type="spellStart"/>
      <w:r w:rsidRPr="0089604E">
        <w:rPr>
          <w:rFonts w:ascii="Times New Roman" w:hAnsi="Times New Roman" w:cs="Times New Roman"/>
          <w:sz w:val="24"/>
          <w:szCs w:val="24"/>
        </w:rPr>
        <w:t>carbotérmica</w:t>
      </w:r>
      <w:proofErr w:type="spellEnd"/>
      <w:r w:rsidRPr="0089604E">
        <w:rPr>
          <w:rFonts w:ascii="Times New Roman" w:hAnsi="Times New Roman" w:cs="Times New Roman"/>
          <w:sz w:val="24"/>
          <w:szCs w:val="24"/>
        </w:rPr>
        <w:t>,</w:t>
      </w:r>
      <w:r w:rsidRPr="0089604E">
        <w:rPr>
          <w:rFonts w:ascii="Times New Roman" w:hAnsi="Times New Roman" w:cs="Times New Roman"/>
          <w:sz w:val="24"/>
          <w:szCs w:val="24"/>
          <w:lang w:eastAsia="es-MX"/>
        </w:rPr>
        <w:t xml:space="preserve"> la formulación de una mezcla conveniente de los reactantes, a partir de la cuales se puede lograr, de forma simultánea y sostenible, obtener, sin casi uso de energía, varios productos con características muy disimiles (metales y cerámicas) de alta prestación y apreciable valor agregado.</w:t>
      </w:r>
    </w:p>
    <w:p w:rsidR="0089604E" w:rsidRPr="00080B0A" w:rsidRDefault="0089604E" w:rsidP="00080B0A">
      <w:pPr>
        <w:spacing w:after="0"/>
        <w:jc w:val="center"/>
        <w:rPr>
          <w:rFonts w:ascii="Times New Roman" w:hAnsi="Times New Roman"/>
          <w:b/>
          <w:sz w:val="20"/>
          <w:szCs w:val="20"/>
        </w:rPr>
      </w:pPr>
      <w:r w:rsidRPr="00080B0A">
        <w:rPr>
          <w:rFonts w:ascii="Times New Roman" w:hAnsi="Times New Roman"/>
          <w:b/>
          <w:sz w:val="20"/>
          <w:szCs w:val="20"/>
        </w:rPr>
        <w:t xml:space="preserve">Tabla 2.1: Reacciones </w:t>
      </w:r>
      <w:proofErr w:type="spellStart"/>
      <w:r w:rsidRPr="00080B0A">
        <w:rPr>
          <w:rFonts w:ascii="Times New Roman" w:hAnsi="Times New Roman"/>
          <w:b/>
          <w:sz w:val="20"/>
          <w:szCs w:val="20"/>
        </w:rPr>
        <w:t>aluminotérmicas</w:t>
      </w:r>
      <w:proofErr w:type="spellEnd"/>
      <w:r w:rsidRPr="00080B0A">
        <w:rPr>
          <w:rFonts w:ascii="Times New Roman" w:hAnsi="Times New Roman"/>
          <w:b/>
          <w:sz w:val="20"/>
          <w:szCs w:val="20"/>
        </w:rPr>
        <w:t xml:space="preserve"> y </w:t>
      </w:r>
      <w:proofErr w:type="spellStart"/>
      <w:r w:rsidRPr="00080B0A">
        <w:rPr>
          <w:rFonts w:ascii="Times New Roman" w:hAnsi="Times New Roman"/>
          <w:b/>
          <w:sz w:val="20"/>
          <w:szCs w:val="20"/>
        </w:rPr>
        <w:t>carbotérmicas</w:t>
      </w:r>
      <w:proofErr w:type="spellEnd"/>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241"/>
        <w:gridCol w:w="3657"/>
        <w:gridCol w:w="3596"/>
      </w:tblGrid>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w:t>
            </w:r>
          </w:p>
        </w:tc>
        <w:tc>
          <w:tcPr>
            <w:tcW w:w="3657"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Ecuaciones</w:t>
            </w:r>
          </w:p>
        </w:tc>
        <w:tc>
          <w:tcPr>
            <w:tcW w:w="3596" w:type="dxa"/>
          </w:tcPr>
          <w:p w:rsidR="0089604E" w:rsidRPr="007255E5" w:rsidRDefault="0089604E" w:rsidP="00DD3185">
            <w:pPr>
              <w:spacing w:after="0" w:line="240" w:lineRule="auto"/>
              <w:jc w:val="center"/>
              <w:rPr>
                <w:b/>
                <w:bCs/>
                <w:sz w:val="20"/>
                <w:szCs w:val="20"/>
              </w:rPr>
            </w:pPr>
            <w:r>
              <w:rPr>
                <w:b/>
                <w:bCs/>
                <w:sz w:val="20"/>
                <w:szCs w:val="20"/>
              </w:rPr>
              <w:t>Referencias</w:t>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 I</w:t>
            </w:r>
          </w:p>
        </w:tc>
        <w:tc>
          <w:tcPr>
            <w:tcW w:w="3657" w:type="dxa"/>
            <w:shd w:val="clear" w:color="auto" w:fill="auto"/>
            <w:vAlign w:val="center"/>
          </w:tcPr>
          <w:p w:rsidR="0089604E" w:rsidRPr="007255E5" w:rsidRDefault="0089604E" w:rsidP="00DD3185">
            <w:pPr>
              <w:spacing w:after="0" w:line="240" w:lineRule="auto"/>
              <w:jc w:val="center"/>
              <w:rPr>
                <w:sz w:val="20"/>
                <w:szCs w:val="20"/>
              </w:rPr>
            </w:pPr>
            <w:r w:rsidRPr="007255E5">
              <w:rPr>
                <w:sz w:val="20"/>
                <w:szCs w:val="20"/>
              </w:rPr>
              <w:t xml:space="preserve">3 </w:t>
            </w:r>
            <w:proofErr w:type="spellStart"/>
            <w:r w:rsidRPr="007255E5">
              <w:rPr>
                <w:sz w:val="20"/>
                <w:szCs w:val="20"/>
              </w:rPr>
              <w:t>NiO</w:t>
            </w:r>
            <w:proofErr w:type="spellEnd"/>
            <w:r w:rsidRPr="007255E5">
              <w:rPr>
                <w:sz w:val="20"/>
                <w:szCs w:val="20"/>
              </w:rPr>
              <w:t xml:space="preserve"> + 2 Al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3 Ni</w:t>
            </w:r>
          </w:p>
          <w:p w:rsidR="0089604E" w:rsidRPr="007255E5" w:rsidRDefault="0089604E" w:rsidP="00DD3185">
            <w:pPr>
              <w:spacing w:after="0" w:line="240" w:lineRule="auto"/>
              <w:jc w:val="center"/>
              <w:rPr>
                <w:sz w:val="20"/>
                <w:szCs w:val="20"/>
              </w:rPr>
            </w:pPr>
            <w:r w:rsidRPr="007255E5">
              <w:rPr>
                <w:sz w:val="20"/>
                <w:szCs w:val="20"/>
              </w:rPr>
              <w:t xml:space="preserve">3 </w:t>
            </w:r>
            <w:proofErr w:type="spellStart"/>
            <w:r w:rsidRPr="007255E5">
              <w:rPr>
                <w:sz w:val="20"/>
                <w:szCs w:val="20"/>
              </w:rPr>
              <w:t>CoO</w:t>
            </w:r>
            <w:proofErr w:type="spellEnd"/>
            <w:r w:rsidRPr="007255E5">
              <w:rPr>
                <w:sz w:val="20"/>
                <w:szCs w:val="20"/>
              </w:rPr>
              <w:t xml:space="preserve"> + 2 Al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3 Co</w:t>
            </w:r>
          </w:p>
          <w:p w:rsidR="0089604E" w:rsidRPr="007255E5" w:rsidRDefault="0089604E" w:rsidP="00DD3185">
            <w:pPr>
              <w:spacing w:after="0" w:line="240" w:lineRule="auto"/>
              <w:jc w:val="center"/>
              <w:rPr>
                <w:sz w:val="20"/>
                <w:szCs w:val="20"/>
              </w:rPr>
            </w:pPr>
            <w:proofErr w:type="spellStart"/>
            <w:r w:rsidRPr="007255E5">
              <w:rPr>
                <w:sz w:val="20"/>
                <w:szCs w:val="20"/>
              </w:rPr>
              <w:t>Mg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MgAl</w:t>
            </w:r>
            <w:r w:rsidRPr="007255E5">
              <w:rPr>
                <w:sz w:val="20"/>
                <w:szCs w:val="20"/>
                <w:vertAlign w:val="subscript"/>
              </w:rPr>
              <w:t>2</w:t>
            </w:r>
            <w:r w:rsidRPr="007255E5">
              <w:rPr>
                <w:sz w:val="20"/>
                <w:szCs w:val="20"/>
              </w:rPr>
              <w:t>O</w:t>
            </w:r>
            <w:r w:rsidRPr="007255E5">
              <w:rPr>
                <w:sz w:val="20"/>
                <w:szCs w:val="20"/>
                <w:vertAlign w:val="subscript"/>
              </w:rPr>
              <w:t>4</w:t>
            </w:r>
          </w:p>
        </w:tc>
        <w:tc>
          <w:tcPr>
            <w:tcW w:w="3596" w:type="dxa"/>
            <w:vAlign w:val="center"/>
          </w:tcPr>
          <w:p w:rsidR="0089604E" w:rsidRPr="007255E5" w:rsidRDefault="003C6D4E" w:rsidP="00DD3185">
            <w:pPr>
              <w:spacing w:after="0" w:line="240" w:lineRule="auto"/>
              <w:jc w:val="center"/>
              <w:rPr>
                <w:sz w:val="20"/>
                <w:szCs w:val="20"/>
              </w:rPr>
            </w:pPr>
            <w:r>
              <w:rPr>
                <w:sz w:val="20"/>
                <w:szCs w:val="20"/>
              </w:rPr>
              <w:fldChar w:fldCharType="begin"/>
            </w:r>
            <w:r w:rsidR="0089604E">
              <w:rPr>
                <w:sz w:val="20"/>
                <w:szCs w:val="20"/>
              </w:rPr>
              <w:instrText xml:space="preserve"> ADDIN EN.CITE &lt;EndNote&gt;&lt;Cite&gt;&lt;Author&gt;Remy&lt;/Author&gt;&lt;Year&gt;1961&lt;/Year&gt;&lt;RecNum&gt;35&lt;/RecNum&gt;&lt;DisplayText&gt;(Remy, 1961)&lt;/DisplayText&gt;&lt;record&gt;&lt;rec-number&gt;35&lt;/rec-number&gt;&lt;foreign-keys&gt;&lt;key app="EN" db-id="0ep9eze0o2d59ueaa2e52s2ua25wpppdxpsv"&gt;35&lt;/key&gt;&lt;/foreign-keys&gt;&lt;ref-type name="Book"&gt;6&lt;/ref-type&gt;&lt;contributors&gt;&lt;authors&gt;&lt;author&gt;Remy, H.&lt;/author&gt;&lt;/authors&gt;&lt;/contributors&gt;&lt;titles&gt;&lt;title&gt;Lehrbuch der Anorganischen Chemie&lt;/title&gt;&lt;/titles&gt;&lt;dates&gt;&lt;year&gt;1961&lt;/year&gt;&lt;/dates&gt;&lt;publisher&gt;Akademische Verhagsgesellschaft&lt;/publisher&gt;&lt;urls&gt;&lt;/urls&gt;&lt;/record&gt;&lt;/Cite&gt;&lt;/EndNote&gt;</w:instrText>
            </w:r>
            <w:r>
              <w:rPr>
                <w:sz w:val="20"/>
                <w:szCs w:val="20"/>
              </w:rPr>
              <w:fldChar w:fldCharType="separate"/>
            </w:r>
            <w:r w:rsidR="0089604E">
              <w:rPr>
                <w:noProof/>
                <w:sz w:val="20"/>
                <w:szCs w:val="20"/>
              </w:rPr>
              <w:t>(</w:t>
            </w:r>
            <w:hyperlink w:anchor="_ENREF_29" w:tooltip="Remy, 1961 #35" w:history="1">
              <w:r w:rsidR="0089604E">
                <w:rPr>
                  <w:noProof/>
                  <w:sz w:val="20"/>
                  <w:szCs w:val="20"/>
                </w:rPr>
                <w:t>Remy, 1961</w:t>
              </w:r>
            </w:hyperlink>
            <w:r w:rsidR="0089604E">
              <w:rPr>
                <w:noProof/>
                <w:sz w:val="20"/>
                <w:szCs w:val="20"/>
              </w:rPr>
              <w:t>)</w:t>
            </w:r>
            <w:r>
              <w:rPr>
                <w:sz w:val="20"/>
                <w:szCs w:val="20"/>
              </w:rPr>
              <w:fldChar w:fldCharType="end"/>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 II</w:t>
            </w:r>
          </w:p>
        </w:tc>
        <w:tc>
          <w:tcPr>
            <w:tcW w:w="3657" w:type="dxa"/>
            <w:shd w:val="clear" w:color="auto" w:fill="auto"/>
            <w:vAlign w:val="center"/>
          </w:tcPr>
          <w:p w:rsidR="0089604E" w:rsidRPr="007255E5" w:rsidRDefault="0089604E" w:rsidP="00DD3185">
            <w:pPr>
              <w:spacing w:after="0" w:line="240" w:lineRule="auto"/>
              <w:jc w:val="center"/>
              <w:rPr>
                <w:sz w:val="20"/>
                <w:szCs w:val="20"/>
              </w:rPr>
            </w:pPr>
            <w:r w:rsidRPr="007255E5">
              <w:rPr>
                <w:sz w:val="20"/>
                <w:szCs w:val="20"/>
              </w:rPr>
              <w:t xml:space="preserve">3 </w:t>
            </w:r>
            <w:proofErr w:type="spellStart"/>
            <w:r w:rsidRPr="007255E5">
              <w:rPr>
                <w:sz w:val="20"/>
                <w:szCs w:val="20"/>
              </w:rPr>
              <w:t>MnO</w:t>
            </w:r>
            <w:proofErr w:type="spellEnd"/>
            <w:r w:rsidRPr="007255E5">
              <w:rPr>
                <w:sz w:val="20"/>
                <w:szCs w:val="20"/>
              </w:rPr>
              <w:t xml:space="preserve"> + 2 Al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3 Mn</w:t>
            </w:r>
          </w:p>
          <w:p w:rsidR="0089604E" w:rsidRPr="007255E5" w:rsidRDefault="0089604E" w:rsidP="00DD3185">
            <w:pPr>
              <w:spacing w:after="0" w:line="240" w:lineRule="auto"/>
              <w:jc w:val="center"/>
              <w:rPr>
                <w:sz w:val="20"/>
                <w:szCs w:val="20"/>
              </w:rPr>
            </w:pPr>
            <w:proofErr w:type="spellStart"/>
            <w:r w:rsidRPr="007255E5">
              <w:rPr>
                <w:sz w:val="20"/>
                <w:szCs w:val="20"/>
              </w:rPr>
              <w:t>Mn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MnAl</w:t>
            </w:r>
            <w:r w:rsidRPr="007255E5">
              <w:rPr>
                <w:sz w:val="20"/>
                <w:szCs w:val="20"/>
                <w:vertAlign w:val="subscript"/>
              </w:rPr>
              <w:t>2</w:t>
            </w:r>
            <w:r w:rsidRPr="007255E5">
              <w:rPr>
                <w:sz w:val="20"/>
                <w:szCs w:val="20"/>
              </w:rPr>
              <w:t>O</w:t>
            </w:r>
            <w:r w:rsidRPr="007255E5">
              <w:rPr>
                <w:sz w:val="20"/>
                <w:szCs w:val="20"/>
                <w:vertAlign w:val="subscript"/>
              </w:rPr>
              <w:t>4</w:t>
            </w:r>
          </w:p>
        </w:tc>
        <w:tc>
          <w:tcPr>
            <w:tcW w:w="3596" w:type="dxa"/>
            <w:vAlign w:val="center"/>
          </w:tcPr>
          <w:p w:rsidR="0089604E" w:rsidRPr="007255E5" w:rsidRDefault="003C6D4E" w:rsidP="00DD3185">
            <w:pPr>
              <w:spacing w:after="0" w:line="240" w:lineRule="auto"/>
              <w:jc w:val="center"/>
              <w:rPr>
                <w:sz w:val="20"/>
                <w:szCs w:val="20"/>
              </w:rPr>
            </w:pPr>
            <w:r>
              <w:rPr>
                <w:sz w:val="20"/>
                <w:szCs w:val="20"/>
              </w:rPr>
              <w:fldChar w:fldCharType="begin"/>
            </w:r>
            <w:r w:rsidR="0089604E">
              <w:rPr>
                <w:sz w:val="20"/>
                <w:szCs w:val="20"/>
              </w:rPr>
              <w:instrText xml:space="preserve"> ADDIN EN.CITE &lt;EndNote&gt;&lt;Cite&gt;&lt;Author&gt;Remy&lt;/Author&gt;&lt;Year&gt;1961&lt;/Year&gt;&lt;RecNum&gt;35&lt;/RecNum&gt;&lt;DisplayText&gt;(Remy, 1961)&lt;/DisplayText&gt;&lt;record&gt;&lt;rec-number&gt;35&lt;/rec-number&gt;&lt;foreign-keys&gt;&lt;key app="EN" db-id="0ep9eze0o2d59ueaa2e52s2ua25wpppdxpsv"&gt;35&lt;/key&gt;&lt;/foreign-keys&gt;&lt;ref-type name="Book"&gt;6&lt;/ref-type&gt;&lt;contributors&gt;&lt;authors&gt;&lt;author&gt;Remy, H.&lt;/author&gt;&lt;/authors&gt;&lt;/contributors&gt;&lt;titles&gt;&lt;title&gt;Lehrbuch der Anorganischen Chemie&lt;/title&gt;&lt;/titles&gt;&lt;dates&gt;&lt;year&gt;1961&lt;/year&gt;&lt;/dates&gt;&lt;publisher&gt;Akademische Verhagsgesellschaft&lt;/publisher&gt;&lt;urls&gt;&lt;/urls&gt;&lt;/record&gt;&lt;/Cite&gt;&lt;/EndNote&gt;</w:instrText>
            </w:r>
            <w:r>
              <w:rPr>
                <w:sz w:val="20"/>
                <w:szCs w:val="20"/>
              </w:rPr>
              <w:fldChar w:fldCharType="separate"/>
            </w:r>
            <w:r w:rsidR="0089604E">
              <w:rPr>
                <w:noProof/>
                <w:sz w:val="20"/>
                <w:szCs w:val="20"/>
              </w:rPr>
              <w:t>(</w:t>
            </w:r>
            <w:hyperlink w:anchor="_ENREF_29" w:tooltip="Remy, 1961 #35" w:history="1">
              <w:r w:rsidR="0089604E">
                <w:rPr>
                  <w:noProof/>
                  <w:sz w:val="20"/>
                  <w:szCs w:val="20"/>
                </w:rPr>
                <w:t>Remy, 1961</w:t>
              </w:r>
            </w:hyperlink>
            <w:r w:rsidR="0089604E">
              <w:rPr>
                <w:noProof/>
                <w:sz w:val="20"/>
                <w:szCs w:val="20"/>
              </w:rPr>
              <w:t>)</w:t>
            </w:r>
            <w:r>
              <w:rPr>
                <w:sz w:val="20"/>
                <w:szCs w:val="20"/>
              </w:rPr>
              <w:fldChar w:fldCharType="end"/>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 III-a</w:t>
            </w:r>
          </w:p>
        </w:tc>
        <w:tc>
          <w:tcPr>
            <w:tcW w:w="3657" w:type="dxa"/>
            <w:shd w:val="clear" w:color="auto" w:fill="auto"/>
            <w:vAlign w:val="center"/>
          </w:tcPr>
          <w:p w:rsidR="0089604E" w:rsidRPr="008D47DA" w:rsidRDefault="0089604E" w:rsidP="00DD3185">
            <w:pPr>
              <w:spacing w:after="0" w:line="240" w:lineRule="auto"/>
              <w:jc w:val="center"/>
              <w:rPr>
                <w:sz w:val="20"/>
                <w:szCs w:val="20"/>
                <w:lang w:val="it-IT"/>
              </w:rPr>
            </w:pPr>
            <w:r w:rsidRPr="008D47DA">
              <w:rPr>
                <w:sz w:val="20"/>
                <w:szCs w:val="20"/>
                <w:lang w:val="it-IT"/>
              </w:rPr>
              <w:t>3 SiO</w:t>
            </w:r>
            <w:r w:rsidRPr="008D47DA">
              <w:rPr>
                <w:sz w:val="20"/>
                <w:szCs w:val="20"/>
                <w:vertAlign w:val="subscript"/>
                <w:lang w:val="it-IT"/>
              </w:rPr>
              <w:t>2</w:t>
            </w:r>
            <w:r w:rsidRPr="008D47DA">
              <w:rPr>
                <w:sz w:val="20"/>
                <w:szCs w:val="20"/>
                <w:lang w:val="it-IT"/>
              </w:rPr>
              <w:t xml:space="preserve"> + 4 Al → 2 Al</w:t>
            </w:r>
            <w:r w:rsidRPr="008D47DA">
              <w:rPr>
                <w:sz w:val="20"/>
                <w:szCs w:val="20"/>
                <w:vertAlign w:val="subscript"/>
                <w:lang w:val="it-IT"/>
              </w:rPr>
              <w:t>2</w:t>
            </w:r>
            <w:r w:rsidRPr="008D47DA">
              <w:rPr>
                <w:sz w:val="20"/>
                <w:szCs w:val="20"/>
                <w:lang w:val="it-IT"/>
              </w:rPr>
              <w:t>O</w:t>
            </w:r>
            <w:r w:rsidRPr="008D47DA">
              <w:rPr>
                <w:sz w:val="20"/>
                <w:szCs w:val="20"/>
                <w:vertAlign w:val="subscript"/>
                <w:lang w:val="it-IT"/>
              </w:rPr>
              <w:t xml:space="preserve">3 </w:t>
            </w:r>
            <w:r w:rsidRPr="008D47DA">
              <w:rPr>
                <w:sz w:val="20"/>
                <w:szCs w:val="20"/>
                <w:lang w:val="it-IT"/>
              </w:rPr>
              <w:t>+ 3 Si</w:t>
            </w:r>
          </w:p>
          <w:p w:rsidR="0089604E" w:rsidRPr="008D47DA" w:rsidRDefault="0089604E" w:rsidP="00DD3185">
            <w:pPr>
              <w:spacing w:after="0" w:line="240" w:lineRule="auto"/>
              <w:jc w:val="center"/>
              <w:rPr>
                <w:sz w:val="20"/>
                <w:szCs w:val="20"/>
                <w:lang w:val="it-IT"/>
              </w:rPr>
            </w:pPr>
            <w:r w:rsidRPr="008D47DA">
              <w:rPr>
                <w:sz w:val="20"/>
                <w:szCs w:val="20"/>
                <w:lang w:val="it-IT"/>
              </w:rPr>
              <w:lastRenderedPageBreak/>
              <w:t>3 SiO</w:t>
            </w:r>
            <w:r w:rsidRPr="008D47DA">
              <w:rPr>
                <w:sz w:val="20"/>
                <w:szCs w:val="20"/>
                <w:vertAlign w:val="subscript"/>
                <w:lang w:val="it-IT"/>
              </w:rPr>
              <w:t>2</w:t>
            </w:r>
            <w:r w:rsidRPr="008D47DA">
              <w:rPr>
                <w:sz w:val="20"/>
                <w:szCs w:val="20"/>
                <w:lang w:val="it-IT"/>
              </w:rPr>
              <w:t xml:space="preserve"> + 2Al → Al</w:t>
            </w:r>
            <w:r w:rsidRPr="008D47DA">
              <w:rPr>
                <w:sz w:val="20"/>
                <w:szCs w:val="20"/>
                <w:vertAlign w:val="subscript"/>
                <w:lang w:val="it-IT"/>
              </w:rPr>
              <w:t>2</w:t>
            </w:r>
            <w:r w:rsidRPr="008D47DA">
              <w:rPr>
                <w:sz w:val="20"/>
                <w:szCs w:val="20"/>
                <w:lang w:val="it-IT"/>
              </w:rPr>
              <w:t>O</w:t>
            </w:r>
            <w:r w:rsidRPr="008D47DA">
              <w:rPr>
                <w:sz w:val="20"/>
                <w:szCs w:val="20"/>
                <w:vertAlign w:val="subscript"/>
                <w:lang w:val="it-IT"/>
              </w:rPr>
              <w:t xml:space="preserve">3 </w:t>
            </w:r>
            <w:r w:rsidRPr="008D47DA">
              <w:rPr>
                <w:sz w:val="20"/>
                <w:szCs w:val="20"/>
                <w:lang w:val="it-IT"/>
              </w:rPr>
              <w:t>+ 3 SiO</w:t>
            </w:r>
          </w:p>
          <w:p w:rsidR="0089604E" w:rsidRPr="007255E5" w:rsidRDefault="0089604E" w:rsidP="00DD3185">
            <w:pPr>
              <w:spacing w:after="0" w:line="240" w:lineRule="auto"/>
              <w:jc w:val="center"/>
              <w:rPr>
                <w:sz w:val="20"/>
                <w:szCs w:val="20"/>
                <w:vertAlign w:val="subscript"/>
              </w:rPr>
            </w:pPr>
            <w:r w:rsidRPr="007255E5">
              <w:rPr>
                <w:sz w:val="20"/>
                <w:szCs w:val="20"/>
              </w:rPr>
              <w:t xml:space="preserve">2 </w:t>
            </w:r>
            <w:proofErr w:type="spellStart"/>
            <w:r w:rsidRPr="007255E5">
              <w:rPr>
                <w:sz w:val="20"/>
                <w:szCs w:val="20"/>
              </w:rPr>
              <w:t>Si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Al</w:t>
            </w:r>
            <w:r w:rsidRPr="007255E5">
              <w:rPr>
                <w:sz w:val="20"/>
                <w:szCs w:val="20"/>
                <w:vertAlign w:val="subscript"/>
              </w:rPr>
              <w:t>2</w:t>
            </w:r>
            <w:r w:rsidRPr="007255E5">
              <w:rPr>
                <w:sz w:val="20"/>
                <w:szCs w:val="20"/>
              </w:rPr>
              <w:t>Si</w:t>
            </w:r>
            <w:r w:rsidRPr="007255E5">
              <w:rPr>
                <w:sz w:val="20"/>
                <w:szCs w:val="20"/>
                <w:vertAlign w:val="subscript"/>
              </w:rPr>
              <w:t>2</w:t>
            </w:r>
            <w:r w:rsidRPr="007255E5">
              <w:rPr>
                <w:sz w:val="20"/>
                <w:szCs w:val="20"/>
              </w:rPr>
              <w:t>O</w:t>
            </w:r>
            <w:r w:rsidRPr="007255E5">
              <w:rPr>
                <w:sz w:val="20"/>
                <w:szCs w:val="20"/>
                <w:vertAlign w:val="subscript"/>
              </w:rPr>
              <w:t>5</w:t>
            </w:r>
          </w:p>
        </w:tc>
        <w:tc>
          <w:tcPr>
            <w:tcW w:w="3596" w:type="dxa"/>
            <w:vAlign w:val="center"/>
          </w:tcPr>
          <w:p w:rsidR="0089604E" w:rsidRPr="007255E5" w:rsidRDefault="003C6D4E" w:rsidP="00DD3185">
            <w:pPr>
              <w:spacing w:after="0" w:line="240" w:lineRule="auto"/>
              <w:jc w:val="center"/>
              <w:rPr>
                <w:sz w:val="20"/>
                <w:szCs w:val="20"/>
              </w:rPr>
            </w:pPr>
            <w:r>
              <w:rPr>
                <w:sz w:val="20"/>
                <w:szCs w:val="20"/>
              </w:rPr>
              <w:lastRenderedPageBreak/>
              <w:fldChar w:fldCharType="begin"/>
            </w:r>
            <w:r w:rsidR="0089604E">
              <w:rPr>
                <w:sz w:val="20"/>
                <w:szCs w:val="20"/>
              </w:rPr>
              <w:instrText xml:space="preserve"> ADDIN EN.CITE &lt;EndNote&gt;&lt;Cite&gt;&lt;Author&gt;Remy&lt;/Author&gt;&lt;Year&gt;1961&lt;/Year&gt;&lt;RecNum&gt;35&lt;/RecNum&gt;&lt;DisplayText&gt;(Remy, 1961)&lt;/DisplayText&gt;&lt;record&gt;&lt;rec-number&gt;35&lt;/rec-number&gt;&lt;foreign-keys&gt;&lt;key app="EN" db-id="0ep9eze0o2d59ueaa2e52s2ua25wpppdxpsv"&gt;35&lt;/key&gt;&lt;/foreign-keys&gt;&lt;ref-type name="Book"&gt;6&lt;/ref-type&gt;&lt;contributors&gt;&lt;authors&gt;&lt;author&gt;Remy, H.&lt;/author&gt;&lt;/authors&gt;&lt;/contributors&gt;&lt;titles&gt;&lt;title&gt;Lehrbuch der Anorganischen Chemie&lt;/title&gt;&lt;/titles&gt;&lt;dates&gt;&lt;year&gt;1961&lt;/year&gt;&lt;/dates&gt;&lt;publisher&gt;Akademische Verhagsgesellschaft&lt;/publisher&gt;&lt;urls&gt;&lt;/urls&gt;&lt;/record&gt;&lt;/Cite&gt;&lt;/EndNote&gt;</w:instrText>
            </w:r>
            <w:r>
              <w:rPr>
                <w:sz w:val="20"/>
                <w:szCs w:val="20"/>
              </w:rPr>
              <w:fldChar w:fldCharType="separate"/>
            </w:r>
            <w:r w:rsidR="0089604E">
              <w:rPr>
                <w:noProof/>
                <w:sz w:val="20"/>
                <w:szCs w:val="20"/>
              </w:rPr>
              <w:t>(</w:t>
            </w:r>
            <w:hyperlink w:anchor="_ENREF_29" w:tooltip="Remy, 1961 #35" w:history="1">
              <w:r w:rsidR="0089604E">
                <w:rPr>
                  <w:noProof/>
                  <w:sz w:val="20"/>
                  <w:szCs w:val="20"/>
                </w:rPr>
                <w:t>Remy, 1961</w:t>
              </w:r>
            </w:hyperlink>
            <w:r w:rsidR="0089604E">
              <w:rPr>
                <w:noProof/>
                <w:sz w:val="20"/>
                <w:szCs w:val="20"/>
              </w:rPr>
              <w:t>)</w:t>
            </w:r>
            <w:r>
              <w:rPr>
                <w:sz w:val="20"/>
                <w:szCs w:val="20"/>
              </w:rPr>
              <w:fldChar w:fldCharType="end"/>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lastRenderedPageBreak/>
              <w:t>Tipo III-b</w:t>
            </w:r>
          </w:p>
        </w:tc>
        <w:tc>
          <w:tcPr>
            <w:tcW w:w="3657" w:type="dxa"/>
            <w:shd w:val="clear" w:color="auto" w:fill="auto"/>
            <w:vAlign w:val="center"/>
          </w:tcPr>
          <w:p w:rsidR="0089604E" w:rsidRPr="007255E5" w:rsidRDefault="0089604E" w:rsidP="00DD3185">
            <w:pPr>
              <w:spacing w:after="0" w:line="240" w:lineRule="auto"/>
              <w:jc w:val="center"/>
              <w:rPr>
                <w:sz w:val="20"/>
                <w:szCs w:val="20"/>
              </w:rPr>
            </w:pPr>
            <w:r w:rsidRPr="007255E5">
              <w:rPr>
                <w:sz w:val="20"/>
                <w:szCs w:val="20"/>
              </w:rPr>
              <w:t>Cr</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2 Al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2 Cr</w:t>
            </w:r>
          </w:p>
          <w:p w:rsidR="0089604E" w:rsidRPr="007255E5" w:rsidRDefault="0089604E" w:rsidP="00DD3185">
            <w:pPr>
              <w:spacing w:after="0" w:line="240" w:lineRule="auto"/>
              <w:jc w:val="center"/>
              <w:rPr>
                <w:sz w:val="20"/>
                <w:szCs w:val="20"/>
              </w:rPr>
            </w:pPr>
            <w:r w:rsidRPr="007255E5">
              <w:rPr>
                <w:sz w:val="20"/>
                <w:szCs w:val="20"/>
              </w:rPr>
              <w:t>3 Cr</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2Al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xml:space="preserve">+ 6 </w:t>
            </w:r>
            <w:proofErr w:type="spellStart"/>
            <w:r w:rsidRPr="007255E5">
              <w:rPr>
                <w:sz w:val="20"/>
                <w:szCs w:val="20"/>
              </w:rPr>
              <w:t>CrO</w:t>
            </w:r>
            <w:proofErr w:type="spellEnd"/>
          </w:p>
          <w:p w:rsidR="0089604E" w:rsidRPr="007255E5" w:rsidRDefault="0089604E" w:rsidP="00DD3185">
            <w:pPr>
              <w:spacing w:after="0" w:line="240" w:lineRule="auto"/>
              <w:jc w:val="center"/>
              <w:rPr>
                <w:sz w:val="20"/>
                <w:szCs w:val="20"/>
              </w:rPr>
            </w:pPr>
            <w:proofErr w:type="spellStart"/>
            <w:r w:rsidRPr="007255E5">
              <w:rPr>
                <w:sz w:val="20"/>
                <w:szCs w:val="20"/>
              </w:rPr>
              <w:t>Cr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CrAl</w:t>
            </w:r>
            <w:r w:rsidRPr="007255E5">
              <w:rPr>
                <w:sz w:val="20"/>
                <w:szCs w:val="20"/>
                <w:vertAlign w:val="subscript"/>
              </w:rPr>
              <w:t>2</w:t>
            </w:r>
            <w:r w:rsidRPr="007255E5">
              <w:rPr>
                <w:sz w:val="20"/>
                <w:szCs w:val="20"/>
              </w:rPr>
              <w:t>O</w:t>
            </w:r>
            <w:r w:rsidRPr="007255E5">
              <w:rPr>
                <w:sz w:val="20"/>
                <w:szCs w:val="20"/>
                <w:vertAlign w:val="subscript"/>
              </w:rPr>
              <w:t>4</w:t>
            </w:r>
          </w:p>
        </w:tc>
        <w:tc>
          <w:tcPr>
            <w:tcW w:w="3596" w:type="dxa"/>
            <w:vAlign w:val="center"/>
          </w:tcPr>
          <w:p w:rsidR="0089604E" w:rsidRPr="007255E5" w:rsidRDefault="003C6D4E" w:rsidP="00DD3185">
            <w:pPr>
              <w:spacing w:after="0" w:line="240" w:lineRule="auto"/>
              <w:jc w:val="center"/>
              <w:rPr>
                <w:sz w:val="20"/>
                <w:szCs w:val="20"/>
              </w:rPr>
            </w:pPr>
            <w:r>
              <w:rPr>
                <w:sz w:val="20"/>
                <w:szCs w:val="20"/>
              </w:rPr>
              <w:fldChar w:fldCharType="begin"/>
            </w:r>
            <w:r w:rsidR="0089604E">
              <w:rPr>
                <w:sz w:val="20"/>
                <w:szCs w:val="20"/>
              </w:rPr>
              <w:instrText xml:space="preserve"> ADDIN EN.CITE &lt;EndNote&gt;&lt;Cite&gt;&lt;Author&gt;Remy&lt;/Author&gt;&lt;Year&gt;1961&lt;/Year&gt;&lt;RecNum&gt;35&lt;/RecNum&gt;&lt;DisplayText&gt;(Remy, 1961)&lt;/DisplayText&gt;&lt;record&gt;&lt;rec-number&gt;35&lt;/rec-number&gt;&lt;foreign-keys&gt;&lt;key app="EN" db-id="0ep9eze0o2d59ueaa2e52s2ua25wpppdxpsv"&gt;35&lt;/key&gt;&lt;/foreign-keys&gt;&lt;ref-type name="Book"&gt;6&lt;/ref-type&gt;&lt;contributors&gt;&lt;authors&gt;&lt;author&gt;Remy, H.&lt;/author&gt;&lt;/authors&gt;&lt;/contributors&gt;&lt;titles&gt;&lt;title&gt;Lehrbuch der Anorganischen Chemie&lt;/title&gt;&lt;/titles&gt;&lt;dates&gt;&lt;year&gt;1961&lt;/year&gt;&lt;/dates&gt;&lt;publisher&gt;Akademische Verhagsgesellschaft&lt;/publisher&gt;&lt;urls&gt;&lt;/urls&gt;&lt;/record&gt;&lt;/Cite&gt;&lt;/EndNote&gt;</w:instrText>
            </w:r>
            <w:r>
              <w:rPr>
                <w:sz w:val="20"/>
                <w:szCs w:val="20"/>
              </w:rPr>
              <w:fldChar w:fldCharType="separate"/>
            </w:r>
            <w:r w:rsidR="0089604E">
              <w:rPr>
                <w:noProof/>
                <w:sz w:val="20"/>
                <w:szCs w:val="20"/>
              </w:rPr>
              <w:t>(</w:t>
            </w:r>
            <w:hyperlink w:anchor="_ENREF_29" w:tooltip="Remy, 1961 #35" w:history="1">
              <w:r w:rsidR="0089604E">
                <w:rPr>
                  <w:noProof/>
                  <w:sz w:val="20"/>
                  <w:szCs w:val="20"/>
                </w:rPr>
                <w:t>Remy, 1961</w:t>
              </w:r>
            </w:hyperlink>
            <w:r w:rsidR="0089604E">
              <w:rPr>
                <w:noProof/>
                <w:sz w:val="20"/>
                <w:szCs w:val="20"/>
              </w:rPr>
              <w:t>)</w:t>
            </w:r>
            <w:r>
              <w:rPr>
                <w:sz w:val="20"/>
                <w:szCs w:val="20"/>
              </w:rPr>
              <w:fldChar w:fldCharType="end"/>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 III-c</w:t>
            </w:r>
          </w:p>
        </w:tc>
        <w:tc>
          <w:tcPr>
            <w:tcW w:w="3657" w:type="dxa"/>
            <w:shd w:val="clear" w:color="auto" w:fill="auto"/>
            <w:vAlign w:val="center"/>
          </w:tcPr>
          <w:p w:rsidR="0089604E" w:rsidRPr="007255E5" w:rsidRDefault="0089604E" w:rsidP="00DD3185">
            <w:pPr>
              <w:spacing w:after="0" w:line="240" w:lineRule="auto"/>
              <w:jc w:val="center"/>
              <w:rPr>
                <w:sz w:val="20"/>
                <w:szCs w:val="20"/>
              </w:rPr>
            </w:pPr>
            <w:r w:rsidRPr="007255E5">
              <w:rPr>
                <w:sz w:val="20"/>
                <w:szCs w:val="20"/>
              </w:rPr>
              <w:t>3 Fe</w:t>
            </w:r>
            <w:r w:rsidRPr="007255E5">
              <w:rPr>
                <w:sz w:val="20"/>
                <w:szCs w:val="20"/>
                <w:vertAlign w:val="subscript"/>
              </w:rPr>
              <w:t>3</w:t>
            </w:r>
            <w:r w:rsidRPr="007255E5">
              <w:rPr>
                <w:sz w:val="20"/>
                <w:szCs w:val="20"/>
              </w:rPr>
              <w:t>O</w:t>
            </w:r>
            <w:r w:rsidRPr="007255E5">
              <w:rPr>
                <w:sz w:val="20"/>
                <w:szCs w:val="20"/>
                <w:vertAlign w:val="subscript"/>
              </w:rPr>
              <w:t>4</w:t>
            </w:r>
            <w:r w:rsidRPr="007255E5">
              <w:rPr>
                <w:sz w:val="20"/>
                <w:szCs w:val="20"/>
              </w:rPr>
              <w:t xml:space="preserve"> + 8 Al → 4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9 Fe</w:t>
            </w:r>
          </w:p>
          <w:p w:rsidR="0089604E" w:rsidRPr="007255E5" w:rsidRDefault="0089604E" w:rsidP="00DD3185">
            <w:pPr>
              <w:spacing w:after="0" w:line="240" w:lineRule="auto"/>
              <w:jc w:val="center"/>
              <w:rPr>
                <w:sz w:val="20"/>
                <w:szCs w:val="20"/>
              </w:rPr>
            </w:pPr>
            <w:r w:rsidRPr="007255E5">
              <w:rPr>
                <w:sz w:val="20"/>
                <w:szCs w:val="20"/>
              </w:rPr>
              <w:t>3 Fe</w:t>
            </w:r>
            <w:r w:rsidRPr="007255E5">
              <w:rPr>
                <w:sz w:val="20"/>
                <w:szCs w:val="20"/>
                <w:vertAlign w:val="subscript"/>
              </w:rPr>
              <w:t>3</w:t>
            </w:r>
            <w:r w:rsidRPr="007255E5">
              <w:rPr>
                <w:sz w:val="20"/>
                <w:szCs w:val="20"/>
              </w:rPr>
              <w:t>O</w:t>
            </w:r>
            <w:r w:rsidRPr="007255E5">
              <w:rPr>
                <w:sz w:val="20"/>
                <w:szCs w:val="20"/>
                <w:vertAlign w:val="subscript"/>
              </w:rPr>
              <w:t>4</w:t>
            </w:r>
            <w:r w:rsidRPr="007255E5">
              <w:rPr>
                <w:sz w:val="20"/>
                <w:szCs w:val="20"/>
              </w:rPr>
              <w:t xml:space="preserve"> + 2Al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xml:space="preserve">+ 9 </w:t>
            </w:r>
            <w:proofErr w:type="spellStart"/>
            <w:r w:rsidRPr="007255E5">
              <w:rPr>
                <w:sz w:val="20"/>
                <w:szCs w:val="20"/>
              </w:rPr>
              <w:t>FeO</w:t>
            </w:r>
            <w:proofErr w:type="spellEnd"/>
          </w:p>
          <w:p w:rsidR="0089604E" w:rsidRPr="007255E5" w:rsidRDefault="0089604E" w:rsidP="00DD3185">
            <w:pPr>
              <w:spacing w:after="0" w:line="240" w:lineRule="auto"/>
              <w:jc w:val="center"/>
              <w:rPr>
                <w:sz w:val="20"/>
                <w:szCs w:val="20"/>
                <w:vertAlign w:val="subscript"/>
              </w:rPr>
            </w:pPr>
            <w:proofErr w:type="spellStart"/>
            <w:r w:rsidRPr="007255E5">
              <w:rPr>
                <w:sz w:val="20"/>
                <w:szCs w:val="20"/>
              </w:rPr>
              <w:t>Fe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3</w:t>
            </w:r>
            <w:r w:rsidRPr="007255E5">
              <w:rPr>
                <w:sz w:val="20"/>
                <w:szCs w:val="20"/>
              </w:rPr>
              <w:t xml:space="preserve"> → FeAl</w:t>
            </w:r>
            <w:r w:rsidRPr="007255E5">
              <w:rPr>
                <w:sz w:val="20"/>
                <w:szCs w:val="20"/>
                <w:vertAlign w:val="subscript"/>
              </w:rPr>
              <w:t>2</w:t>
            </w:r>
            <w:r w:rsidRPr="007255E5">
              <w:rPr>
                <w:sz w:val="20"/>
                <w:szCs w:val="20"/>
              </w:rPr>
              <w:t>O</w:t>
            </w:r>
            <w:r w:rsidRPr="007255E5">
              <w:rPr>
                <w:sz w:val="20"/>
                <w:szCs w:val="20"/>
                <w:vertAlign w:val="subscript"/>
              </w:rPr>
              <w:t>4</w:t>
            </w:r>
          </w:p>
        </w:tc>
        <w:tc>
          <w:tcPr>
            <w:tcW w:w="3596" w:type="dxa"/>
            <w:vAlign w:val="center"/>
          </w:tcPr>
          <w:p w:rsidR="0089604E" w:rsidRPr="007255E5" w:rsidRDefault="003C6D4E" w:rsidP="00DD3185">
            <w:pPr>
              <w:spacing w:after="0" w:line="240" w:lineRule="auto"/>
              <w:jc w:val="center"/>
              <w:rPr>
                <w:sz w:val="20"/>
                <w:szCs w:val="20"/>
              </w:rPr>
            </w:pPr>
            <w:r>
              <w:rPr>
                <w:sz w:val="20"/>
                <w:szCs w:val="20"/>
              </w:rPr>
              <w:fldChar w:fldCharType="begin"/>
            </w:r>
            <w:r w:rsidR="0089604E">
              <w:rPr>
                <w:sz w:val="20"/>
                <w:szCs w:val="20"/>
              </w:rPr>
              <w:instrText xml:space="preserve"> ADDIN EN.CITE &lt;EndNote&gt;&lt;Cite&gt;&lt;Author&gt;Mei&lt;/Author&gt;&lt;Year&gt; 1999 &lt;/Year&gt;&lt;RecNum&gt;9&lt;/RecNum&gt;&lt;DisplayText&gt;(Mei et al., 1999 )&lt;/DisplayText&gt;&lt;record&gt;&lt;rec-number&gt;9&lt;/rec-number&gt;&lt;foreign-keys&gt;&lt;key app="EN" db-id="0ep9eze0o2d59ueaa2e52s2ua25wpppdxpsv"&gt;9&lt;/key&gt;&lt;/foreign-keys&gt;&lt;ref-type name="Journal Article"&gt;17&lt;/ref-type&gt;&lt;contributors&gt;&lt;authors&gt;&lt;author&gt;Mei, J.&lt;/author&gt;&lt;author&gt;Halldeam, R. D. &lt;/author&gt;&lt;author&gt;Xiao, P.&lt;/author&gt;&lt;/authors&gt;&lt;/contributors&gt;&lt;titles&gt;&lt;title&gt;Mechanisms of the aluminium-iron oxide thermite reaction&lt;/title&gt;&lt;secondary-title&gt;Scripta Materialia &lt;/secondary-title&gt;&lt;/titles&gt;&lt;periodical&gt;&lt;full-title&gt;Scripta Materialia&lt;/full-title&gt;&lt;/periodical&gt;&lt;pages&gt;541-548&lt;/pages&gt;&lt;volume&gt;41 &lt;/volume&gt;&lt;number&gt;5&lt;/number&gt;&lt;section&gt;548&lt;/section&gt;&lt;dates&gt;&lt;year&gt; 1999 &lt;/year&gt;&lt;/dates&gt;&lt;urls&gt;&lt;/urls&gt;&lt;/record&gt;&lt;/Cite&gt;&lt;/EndNote&gt;</w:instrText>
            </w:r>
            <w:r>
              <w:rPr>
                <w:sz w:val="20"/>
                <w:szCs w:val="20"/>
              </w:rPr>
              <w:fldChar w:fldCharType="separate"/>
            </w:r>
            <w:r w:rsidR="0089604E">
              <w:rPr>
                <w:noProof/>
                <w:sz w:val="20"/>
                <w:szCs w:val="20"/>
              </w:rPr>
              <w:t>(</w:t>
            </w:r>
            <w:hyperlink w:anchor="_ENREF_21" w:tooltip="Mei,  1999  #9" w:history="1">
              <w:r w:rsidR="0089604E">
                <w:rPr>
                  <w:noProof/>
                  <w:sz w:val="20"/>
                  <w:szCs w:val="20"/>
                </w:rPr>
                <w:t xml:space="preserve">Mei et al., 1999 </w:t>
              </w:r>
            </w:hyperlink>
            <w:r w:rsidR="0089604E">
              <w:rPr>
                <w:noProof/>
                <w:sz w:val="20"/>
                <w:szCs w:val="20"/>
              </w:rPr>
              <w:t>)</w:t>
            </w:r>
            <w:r>
              <w:rPr>
                <w:sz w:val="20"/>
                <w:szCs w:val="20"/>
              </w:rPr>
              <w:fldChar w:fldCharType="end"/>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 III-d</w:t>
            </w:r>
          </w:p>
        </w:tc>
        <w:tc>
          <w:tcPr>
            <w:tcW w:w="3657" w:type="dxa"/>
            <w:shd w:val="clear" w:color="auto" w:fill="auto"/>
            <w:vAlign w:val="center"/>
          </w:tcPr>
          <w:p w:rsidR="0089604E" w:rsidRPr="007255E5" w:rsidRDefault="0089604E" w:rsidP="00DD3185">
            <w:pPr>
              <w:spacing w:after="0" w:line="240" w:lineRule="auto"/>
              <w:jc w:val="center"/>
              <w:rPr>
                <w:sz w:val="20"/>
                <w:szCs w:val="20"/>
                <w:vertAlign w:val="subscript"/>
              </w:rPr>
            </w:pPr>
            <w:r w:rsidRPr="007255E5">
              <w:rPr>
                <w:sz w:val="20"/>
                <w:szCs w:val="20"/>
              </w:rPr>
              <w:t>3 TiO</w:t>
            </w:r>
            <w:r w:rsidRPr="007255E5">
              <w:rPr>
                <w:sz w:val="20"/>
                <w:szCs w:val="20"/>
                <w:vertAlign w:val="subscript"/>
              </w:rPr>
              <w:t>2</w:t>
            </w:r>
            <w:r w:rsidRPr="007255E5">
              <w:rPr>
                <w:sz w:val="20"/>
                <w:szCs w:val="20"/>
              </w:rPr>
              <w:t xml:space="preserve"> + 4Al → 3 Ti + 2 Al</w:t>
            </w:r>
            <w:r w:rsidRPr="007255E5">
              <w:rPr>
                <w:sz w:val="20"/>
                <w:szCs w:val="20"/>
                <w:vertAlign w:val="subscript"/>
              </w:rPr>
              <w:t>2</w:t>
            </w:r>
            <w:r w:rsidRPr="007255E5">
              <w:rPr>
                <w:sz w:val="20"/>
                <w:szCs w:val="20"/>
              </w:rPr>
              <w:t>O</w:t>
            </w:r>
            <w:r w:rsidRPr="007255E5">
              <w:rPr>
                <w:sz w:val="20"/>
                <w:szCs w:val="20"/>
                <w:vertAlign w:val="subscript"/>
              </w:rPr>
              <w:t>3</w:t>
            </w:r>
          </w:p>
          <w:p w:rsidR="0089604E" w:rsidRPr="007255E5" w:rsidRDefault="0089604E" w:rsidP="00DD3185">
            <w:pPr>
              <w:spacing w:after="0" w:line="240" w:lineRule="auto"/>
              <w:jc w:val="center"/>
              <w:rPr>
                <w:sz w:val="20"/>
                <w:szCs w:val="20"/>
                <w:vertAlign w:val="subscript"/>
              </w:rPr>
            </w:pPr>
            <w:r w:rsidRPr="007255E5">
              <w:rPr>
                <w:sz w:val="20"/>
                <w:szCs w:val="20"/>
              </w:rPr>
              <w:t>3 TiO</w:t>
            </w:r>
            <w:r w:rsidRPr="007255E5">
              <w:rPr>
                <w:sz w:val="20"/>
                <w:szCs w:val="20"/>
                <w:vertAlign w:val="subscript"/>
              </w:rPr>
              <w:t>2</w:t>
            </w:r>
            <w:r w:rsidRPr="007255E5">
              <w:rPr>
                <w:sz w:val="20"/>
                <w:szCs w:val="20"/>
              </w:rPr>
              <w:t xml:space="preserve"> + 2Al → 3 </w:t>
            </w:r>
            <w:proofErr w:type="spellStart"/>
            <w:r w:rsidRPr="007255E5">
              <w:rPr>
                <w:sz w:val="20"/>
                <w:szCs w:val="20"/>
              </w:rPr>
              <w:t>Ti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3</w:t>
            </w:r>
          </w:p>
          <w:p w:rsidR="0089604E" w:rsidRPr="007255E5" w:rsidRDefault="0089604E" w:rsidP="00DD3185">
            <w:pPr>
              <w:spacing w:after="0" w:line="240" w:lineRule="auto"/>
              <w:jc w:val="center"/>
              <w:rPr>
                <w:sz w:val="20"/>
                <w:szCs w:val="20"/>
              </w:rPr>
            </w:pPr>
            <w:proofErr w:type="spellStart"/>
            <w:r w:rsidRPr="007255E5">
              <w:rPr>
                <w:sz w:val="20"/>
                <w:szCs w:val="20"/>
              </w:rPr>
              <w:t>TiO</w:t>
            </w:r>
            <w:proofErr w:type="spellEnd"/>
            <w:r w:rsidRPr="007255E5">
              <w:rPr>
                <w:sz w:val="20"/>
                <w:szCs w:val="20"/>
              </w:rPr>
              <w:t xml:space="preserve"> + Al</w:t>
            </w:r>
            <w:r w:rsidRPr="007255E5">
              <w:rPr>
                <w:sz w:val="20"/>
                <w:szCs w:val="20"/>
                <w:vertAlign w:val="subscript"/>
              </w:rPr>
              <w:t>2</w:t>
            </w:r>
            <w:r w:rsidRPr="007255E5">
              <w:rPr>
                <w:sz w:val="20"/>
                <w:szCs w:val="20"/>
              </w:rPr>
              <w:t>O</w:t>
            </w:r>
            <w:r w:rsidRPr="007255E5">
              <w:rPr>
                <w:sz w:val="20"/>
                <w:szCs w:val="20"/>
                <w:vertAlign w:val="subscript"/>
              </w:rPr>
              <w:t xml:space="preserve">3 </w:t>
            </w:r>
            <w:r w:rsidRPr="007255E5">
              <w:rPr>
                <w:sz w:val="20"/>
                <w:szCs w:val="20"/>
              </w:rPr>
              <w:t>→ TiAl</w:t>
            </w:r>
            <w:r w:rsidRPr="007255E5">
              <w:rPr>
                <w:sz w:val="20"/>
                <w:szCs w:val="20"/>
                <w:vertAlign w:val="subscript"/>
              </w:rPr>
              <w:t>2</w:t>
            </w:r>
            <w:r w:rsidRPr="007255E5">
              <w:rPr>
                <w:sz w:val="20"/>
                <w:szCs w:val="20"/>
              </w:rPr>
              <w:t>O</w:t>
            </w:r>
            <w:r w:rsidRPr="007255E5">
              <w:rPr>
                <w:sz w:val="20"/>
                <w:szCs w:val="20"/>
                <w:vertAlign w:val="subscript"/>
              </w:rPr>
              <w:t>4</w:t>
            </w:r>
          </w:p>
        </w:tc>
        <w:tc>
          <w:tcPr>
            <w:tcW w:w="3596" w:type="dxa"/>
            <w:vAlign w:val="center"/>
          </w:tcPr>
          <w:p w:rsidR="0089604E" w:rsidRPr="007255E5" w:rsidRDefault="003C6D4E" w:rsidP="00DD3185">
            <w:pPr>
              <w:jc w:val="center"/>
              <w:rPr>
                <w:sz w:val="20"/>
                <w:szCs w:val="20"/>
              </w:rPr>
            </w:pPr>
            <w:r>
              <w:rPr>
                <w:sz w:val="20"/>
                <w:szCs w:val="20"/>
              </w:rPr>
              <w:fldChar w:fldCharType="begin"/>
            </w:r>
            <w:r w:rsidR="0089604E">
              <w:rPr>
                <w:sz w:val="20"/>
                <w:szCs w:val="20"/>
              </w:rPr>
              <w:instrText xml:space="preserve"> ADDIN EN.CITE &lt;EndNote&gt;&lt;Cite&gt;&lt;Author&gt;Hendaoui&lt;/Author&gt;&lt;Year&gt;2009 &lt;/Year&gt;&lt;RecNum&gt;12&lt;/RecNum&gt;&lt;DisplayText&gt;(Hendaoui et al., 2009 )&lt;/DisplayText&gt;&lt;record&gt;&lt;rec-number&gt;12&lt;/rec-number&gt;&lt;foreign-keys&gt;&lt;key app="EN" db-id="0ep9eze0o2d59ueaa2e52s2ua25wpppdxpsv"&gt;12&lt;/key&gt;&lt;/foreign-keys&gt;&lt;ref-type name="Journal Article"&gt;17&lt;/ref-type&gt;&lt;contributors&gt;&lt;authors&gt;&lt;author&gt;Hendaoui, A.&lt;/author&gt;&lt;author&gt;Vrel, D.&lt;/author&gt;&lt;author&gt;Amara, A.&lt;/author&gt;&lt;author&gt;Langlois, P.&lt;/author&gt;&lt;author&gt;Guérioune, M. &lt;/author&gt;&lt;/authors&gt;&lt;/contributors&gt;&lt;titles&gt;&lt;title&gt;A Novel Method for Synthesis of Low-Cost Ti-Al-C-Based Cermets. &lt;/title&gt;&lt;secondary-title&gt;International Journal of Self-Propagating High-Temperature Synthesis &lt;/secondary-title&gt;&lt;/titles&gt;&lt;periodical&gt;&lt;full-title&gt;International Journal of Self-Propagating High-Temperature Synthesis&lt;/full-title&gt;&lt;/periodical&gt;&lt;pages&gt;267-272&lt;/pages&gt;&lt;volume&gt;18&lt;/volume&gt;&lt;number&gt;4&lt;/number&gt;&lt;section&gt;272&lt;/section&gt;&lt;dates&gt;&lt;year&gt;2009 &lt;/year&gt;&lt;/dates&gt;&lt;isbn&gt;1061-3862&lt;/isbn&gt;&lt;urls&gt;&lt;/urls&gt;&lt;/record&gt;&lt;/Cite&gt;&lt;/EndNote&gt;</w:instrText>
            </w:r>
            <w:r>
              <w:rPr>
                <w:sz w:val="20"/>
                <w:szCs w:val="20"/>
              </w:rPr>
              <w:fldChar w:fldCharType="separate"/>
            </w:r>
            <w:r w:rsidR="0089604E">
              <w:rPr>
                <w:noProof/>
                <w:sz w:val="20"/>
                <w:szCs w:val="20"/>
              </w:rPr>
              <w:t>(</w:t>
            </w:r>
            <w:hyperlink w:anchor="_ENREF_15" w:tooltip="Hendaoui, 2009  #12" w:history="1">
              <w:r w:rsidR="0089604E">
                <w:rPr>
                  <w:noProof/>
                  <w:sz w:val="20"/>
                  <w:szCs w:val="20"/>
                </w:rPr>
                <w:t xml:space="preserve">Hendaoui et al., 2009 </w:t>
              </w:r>
            </w:hyperlink>
            <w:r w:rsidR="0089604E">
              <w:rPr>
                <w:noProof/>
                <w:sz w:val="20"/>
                <w:szCs w:val="20"/>
              </w:rPr>
              <w:t>)</w:t>
            </w:r>
            <w:r>
              <w:rPr>
                <w:sz w:val="20"/>
                <w:szCs w:val="20"/>
              </w:rPr>
              <w:fldChar w:fldCharType="end"/>
            </w:r>
          </w:p>
        </w:tc>
      </w:tr>
      <w:tr w:rsidR="0089604E" w:rsidRPr="007255E5" w:rsidTr="00DD3185">
        <w:trPr>
          <w:jc w:val="center"/>
        </w:trPr>
        <w:tc>
          <w:tcPr>
            <w:tcW w:w="1241" w:type="dxa"/>
            <w:shd w:val="clear" w:color="auto" w:fill="auto"/>
            <w:vAlign w:val="center"/>
          </w:tcPr>
          <w:p w:rsidR="0089604E" w:rsidRPr="007255E5" w:rsidRDefault="0089604E" w:rsidP="00DD3185">
            <w:pPr>
              <w:spacing w:after="0" w:line="240" w:lineRule="auto"/>
              <w:jc w:val="center"/>
              <w:rPr>
                <w:b/>
                <w:bCs/>
                <w:sz w:val="20"/>
                <w:szCs w:val="20"/>
              </w:rPr>
            </w:pPr>
            <w:r w:rsidRPr="007255E5">
              <w:rPr>
                <w:b/>
                <w:bCs/>
                <w:sz w:val="20"/>
                <w:szCs w:val="20"/>
              </w:rPr>
              <w:t>Tipo IV</w:t>
            </w:r>
          </w:p>
        </w:tc>
        <w:tc>
          <w:tcPr>
            <w:tcW w:w="3657" w:type="dxa"/>
            <w:shd w:val="clear" w:color="auto" w:fill="auto"/>
            <w:vAlign w:val="center"/>
          </w:tcPr>
          <w:p w:rsidR="0089604E" w:rsidRPr="007255E5" w:rsidRDefault="0089604E" w:rsidP="00DD3185">
            <w:pPr>
              <w:spacing w:after="0" w:line="240" w:lineRule="auto"/>
              <w:jc w:val="center"/>
              <w:rPr>
                <w:sz w:val="20"/>
                <w:szCs w:val="20"/>
              </w:rPr>
            </w:pPr>
            <w:r w:rsidRPr="007255E5">
              <w:rPr>
                <w:sz w:val="20"/>
                <w:szCs w:val="20"/>
              </w:rPr>
              <w:t>3Fe + C → Fe</w:t>
            </w:r>
            <w:r w:rsidRPr="007255E5">
              <w:rPr>
                <w:sz w:val="20"/>
                <w:szCs w:val="20"/>
                <w:vertAlign w:val="subscript"/>
              </w:rPr>
              <w:t>3</w:t>
            </w:r>
            <w:r w:rsidRPr="007255E5">
              <w:rPr>
                <w:sz w:val="20"/>
                <w:szCs w:val="20"/>
              </w:rPr>
              <w:t>C</w:t>
            </w:r>
          </w:p>
          <w:p w:rsidR="0089604E" w:rsidRPr="007255E5" w:rsidRDefault="0089604E" w:rsidP="00DD3185">
            <w:pPr>
              <w:spacing w:after="0" w:line="240" w:lineRule="auto"/>
              <w:jc w:val="center"/>
              <w:rPr>
                <w:sz w:val="20"/>
                <w:szCs w:val="20"/>
                <w:vertAlign w:val="subscript"/>
              </w:rPr>
            </w:pPr>
            <w:r w:rsidRPr="007255E5">
              <w:rPr>
                <w:sz w:val="20"/>
                <w:szCs w:val="20"/>
              </w:rPr>
              <w:t>7Cr + 3C → Cr</w:t>
            </w:r>
            <w:r w:rsidRPr="007255E5">
              <w:rPr>
                <w:sz w:val="20"/>
                <w:szCs w:val="20"/>
                <w:vertAlign w:val="subscript"/>
              </w:rPr>
              <w:t>7</w:t>
            </w:r>
            <w:r w:rsidRPr="007255E5">
              <w:rPr>
                <w:sz w:val="20"/>
                <w:szCs w:val="20"/>
              </w:rPr>
              <w:t>C</w:t>
            </w:r>
            <w:r w:rsidRPr="007255E5">
              <w:rPr>
                <w:sz w:val="20"/>
                <w:szCs w:val="20"/>
                <w:vertAlign w:val="subscript"/>
              </w:rPr>
              <w:t>3</w:t>
            </w:r>
          </w:p>
          <w:p w:rsidR="0089604E" w:rsidRPr="007255E5" w:rsidRDefault="0089604E" w:rsidP="00DD3185">
            <w:pPr>
              <w:spacing w:after="0" w:line="240" w:lineRule="auto"/>
              <w:jc w:val="center"/>
              <w:rPr>
                <w:sz w:val="20"/>
                <w:szCs w:val="20"/>
              </w:rPr>
            </w:pPr>
            <w:r w:rsidRPr="007255E5">
              <w:rPr>
                <w:sz w:val="20"/>
                <w:szCs w:val="20"/>
              </w:rPr>
              <w:t>3Mn + C → Mn</w:t>
            </w:r>
            <w:r w:rsidRPr="007255E5">
              <w:rPr>
                <w:sz w:val="20"/>
                <w:szCs w:val="20"/>
                <w:vertAlign w:val="subscript"/>
              </w:rPr>
              <w:t>3</w:t>
            </w:r>
            <w:r w:rsidRPr="007255E5">
              <w:rPr>
                <w:sz w:val="20"/>
                <w:szCs w:val="20"/>
              </w:rPr>
              <w:t>C</w:t>
            </w:r>
          </w:p>
          <w:p w:rsidR="0089604E" w:rsidRPr="007255E5" w:rsidRDefault="0089604E" w:rsidP="00DD3185">
            <w:pPr>
              <w:spacing w:after="0" w:line="240" w:lineRule="auto"/>
              <w:jc w:val="center"/>
              <w:rPr>
                <w:sz w:val="20"/>
                <w:szCs w:val="20"/>
                <w:vertAlign w:val="subscript"/>
              </w:rPr>
            </w:pPr>
            <w:r w:rsidRPr="007255E5">
              <w:rPr>
                <w:sz w:val="20"/>
                <w:szCs w:val="20"/>
              </w:rPr>
              <w:t xml:space="preserve">Si + C → </w:t>
            </w:r>
            <w:proofErr w:type="spellStart"/>
            <w:r w:rsidRPr="007255E5">
              <w:rPr>
                <w:sz w:val="20"/>
                <w:szCs w:val="20"/>
              </w:rPr>
              <w:t>SiC</w:t>
            </w:r>
            <w:proofErr w:type="spellEnd"/>
          </w:p>
        </w:tc>
        <w:tc>
          <w:tcPr>
            <w:tcW w:w="3596" w:type="dxa"/>
            <w:vAlign w:val="center"/>
          </w:tcPr>
          <w:p w:rsidR="0089604E" w:rsidRPr="007255E5" w:rsidRDefault="003C6D4E" w:rsidP="00DD3185">
            <w:pPr>
              <w:spacing w:after="0" w:line="240" w:lineRule="auto"/>
              <w:jc w:val="center"/>
              <w:rPr>
                <w:sz w:val="20"/>
                <w:szCs w:val="20"/>
              </w:rPr>
            </w:pPr>
            <w:r>
              <w:rPr>
                <w:sz w:val="20"/>
                <w:szCs w:val="20"/>
              </w:rPr>
              <w:fldChar w:fldCharType="begin"/>
            </w:r>
            <w:r w:rsidR="0089604E">
              <w:rPr>
                <w:sz w:val="20"/>
                <w:szCs w:val="20"/>
              </w:rPr>
              <w:instrText xml:space="preserve"> ADDIN EN.CITE &lt;EndNote&gt;&lt;Cite&gt;&lt;Author&gt;Remy&lt;/Author&gt;&lt;Year&gt;1961&lt;/Year&gt;&lt;RecNum&gt;35&lt;/RecNum&gt;&lt;DisplayText&gt;(Remy, 1961)&lt;/DisplayText&gt;&lt;record&gt;&lt;rec-number&gt;35&lt;/rec-number&gt;&lt;foreign-keys&gt;&lt;key app="EN" db-id="0ep9eze0o2d59ueaa2e52s2ua25wpppdxpsv"&gt;35&lt;/key&gt;&lt;/foreign-keys&gt;&lt;ref-type name="Book"&gt;6&lt;/ref-type&gt;&lt;contributors&gt;&lt;authors&gt;&lt;author&gt;Remy, H.&lt;/author&gt;&lt;/authors&gt;&lt;/contributors&gt;&lt;titles&gt;&lt;title&gt;Lehrbuch der Anorganischen Chemie&lt;/title&gt;&lt;/titles&gt;&lt;dates&gt;&lt;year&gt;1961&lt;/year&gt;&lt;/dates&gt;&lt;publisher&gt;Akademische Verhagsgesellschaft&lt;/publisher&gt;&lt;urls&gt;&lt;/urls&gt;&lt;/record&gt;&lt;/Cite&gt;&lt;/EndNote&gt;</w:instrText>
            </w:r>
            <w:r>
              <w:rPr>
                <w:sz w:val="20"/>
                <w:szCs w:val="20"/>
              </w:rPr>
              <w:fldChar w:fldCharType="separate"/>
            </w:r>
            <w:r w:rsidR="0089604E">
              <w:rPr>
                <w:noProof/>
                <w:sz w:val="20"/>
                <w:szCs w:val="20"/>
              </w:rPr>
              <w:t>(</w:t>
            </w:r>
            <w:hyperlink w:anchor="_ENREF_29" w:tooltip="Remy, 1961 #35" w:history="1">
              <w:r w:rsidR="0089604E">
                <w:rPr>
                  <w:noProof/>
                  <w:sz w:val="20"/>
                  <w:szCs w:val="20"/>
                </w:rPr>
                <w:t>Remy, 1961</w:t>
              </w:r>
            </w:hyperlink>
            <w:r w:rsidR="0089604E">
              <w:rPr>
                <w:noProof/>
                <w:sz w:val="20"/>
                <w:szCs w:val="20"/>
              </w:rPr>
              <w:t>)</w:t>
            </w:r>
            <w:r>
              <w:rPr>
                <w:sz w:val="20"/>
                <w:szCs w:val="20"/>
              </w:rPr>
              <w:fldChar w:fldCharType="end"/>
            </w:r>
          </w:p>
        </w:tc>
      </w:tr>
    </w:tbl>
    <w:p w:rsidR="0089604E" w:rsidRPr="0089604E" w:rsidRDefault="0089604E" w:rsidP="0089604E">
      <w:pPr>
        <w:spacing w:line="360" w:lineRule="auto"/>
        <w:jc w:val="both"/>
        <w:rPr>
          <w:rFonts w:ascii="Times New Roman" w:hAnsi="Times New Roman" w:cs="Times New Roman"/>
          <w:sz w:val="24"/>
          <w:szCs w:val="24"/>
        </w:rPr>
      </w:pPr>
    </w:p>
    <w:p w:rsidR="0089604E" w:rsidRPr="0089604E" w:rsidRDefault="0089604E" w:rsidP="0089604E">
      <w:pPr>
        <w:spacing w:line="360" w:lineRule="auto"/>
        <w:jc w:val="both"/>
        <w:rPr>
          <w:rFonts w:ascii="Times New Roman" w:hAnsi="Times New Roman" w:cs="Times New Roman"/>
          <w:sz w:val="24"/>
          <w:szCs w:val="24"/>
          <w:vertAlign w:val="subscript"/>
        </w:rPr>
      </w:pPr>
      <w:r w:rsidRPr="0089604E">
        <w:rPr>
          <w:rFonts w:ascii="Times New Roman" w:hAnsi="Times New Roman" w:cs="Times New Roman"/>
          <w:sz w:val="24"/>
          <w:szCs w:val="24"/>
        </w:rPr>
        <w:t>Para determinar la cantidad de aluminio necesaria para reducir todo los óxidos que se encuentran en 100 g de cola se tiene en cuenta las ecuaciones representadas en la Tabla</w:t>
      </w:r>
      <w:r w:rsidRPr="0089604E">
        <w:rPr>
          <w:rFonts w:ascii="Times New Roman" w:hAnsi="Times New Roman" w:cs="Times New Roman"/>
          <w:color w:val="FF0000"/>
          <w:sz w:val="24"/>
          <w:szCs w:val="24"/>
        </w:rPr>
        <w:t xml:space="preserve"> </w:t>
      </w:r>
      <w:r w:rsidRPr="0089604E">
        <w:rPr>
          <w:rFonts w:ascii="Times New Roman" w:hAnsi="Times New Roman" w:cs="Times New Roman"/>
          <w:sz w:val="24"/>
          <w:szCs w:val="24"/>
        </w:rPr>
        <w:t xml:space="preserve">2.1 (Tipo I, II, III), mientras que la cantidad de grafito se determina empleando las ecuaciones (Tipo IV).  </w:t>
      </w:r>
    </w:p>
    <w:p w:rsidR="0089604E" w:rsidRPr="0089604E" w:rsidRDefault="0089604E" w:rsidP="0089604E">
      <w:pPr>
        <w:pStyle w:val="Prrafodelista"/>
        <w:spacing w:after="0" w:line="360" w:lineRule="auto"/>
        <w:ind w:left="0"/>
        <w:jc w:val="both"/>
        <w:rPr>
          <w:rFonts w:ascii="Times New Roman" w:hAnsi="Times New Roman" w:cs="Times New Roman"/>
          <w:sz w:val="24"/>
          <w:szCs w:val="24"/>
        </w:rPr>
      </w:pPr>
      <w:r w:rsidRPr="0089604E">
        <w:rPr>
          <w:rFonts w:ascii="Times New Roman" w:hAnsi="Times New Roman" w:cs="Times New Roman"/>
          <w:sz w:val="24"/>
          <w:szCs w:val="24"/>
        </w:rPr>
        <w:t xml:space="preserve">Posteriormente se realiza un estudio termodinámico de las reacciones predichas (Tabla 2.1, tipo I, II, III) para apreciar las posibilidades de ocurrencia de las mismas y trazar una estrategia. Este se llevó a cabo mediante </w:t>
      </w:r>
      <w:r w:rsidRPr="0089604E">
        <w:rPr>
          <w:rFonts w:ascii="Times New Roman" w:hAnsi="Times New Roman" w:cs="Times New Roman"/>
          <w:sz w:val="24"/>
          <w:szCs w:val="24"/>
          <w:lang w:val="es-ES_tradnl"/>
        </w:rPr>
        <w:t xml:space="preserve">los principios establecidos por </w:t>
      </w:r>
      <w:proofErr w:type="spellStart"/>
      <w:r w:rsidRPr="0089604E">
        <w:rPr>
          <w:rFonts w:ascii="Times New Roman" w:hAnsi="Times New Roman" w:cs="Times New Roman"/>
          <w:sz w:val="24"/>
          <w:szCs w:val="24"/>
          <w:lang w:val="es-ES_tradnl"/>
        </w:rPr>
        <w:t>Ellingham</w:t>
      </w:r>
      <w:proofErr w:type="spellEnd"/>
      <w:r w:rsidRPr="0089604E">
        <w:rPr>
          <w:rFonts w:ascii="Times New Roman" w:hAnsi="Times New Roman" w:cs="Times New Roman"/>
          <w:sz w:val="24"/>
          <w:szCs w:val="24"/>
          <w:lang w:val="es-ES_tradnl"/>
        </w:rPr>
        <w:t xml:space="preserve">, que predice por medio de la energía libre de </w:t>
      </w:r>
      <w:proofErr w:type="spellStart"/>
      <w:r w:rsidRPr="0089604E">
        <w:rPr>
          <w:rFonts w:ascii="Times New Roman" w:hAnsi="Times New Roman" w:cs="Times New Roman"/>
          <w:sz w:val="24"/>
          <w:szCs w:val="24"/>
          <w:lang w:val="es-ES_tradnl"/>
        </w:rPr>
        <w:t>Gibbs</w:t>
      </w:r>
      <w:proofErr w:type="spellEnd"/>
      <w:r w:rsidRPr="0089604E">
        <w:rPr>
          <w:rFonts w:ascii="Times New Roman" w:hAnsi="Times New Roman" w:cs="Times New Roman"/>
          <w:sz w:val="24"/>
          <w:szCs w:val="24"/>
          <w:lang w:val="es-ES_tradnl"/>
        </w:rPr>
        <w:t xml:space="preserve"> (</w:t>
      </w:r>
      <w:r w:rsidRPr="0089604E">
        <w:rPr>
          <w:rFonts w:ascii="Times New Roman" w:hAnsi="Times New Roman" w:cs="Times New Roman"/>
          <w:sz w:val="24"/>
          <w:szCs w:val="24"/>
        </w:rPr>
        <w:t xml:space="preserve">ΔG) la posibilidad de ocurrencia de la reducción </w:t>
      </w:r>
      <w:proofErr w:type="spellStart"/>
      <w:r w:rsidRPr="0089604E">
        <w:rPr>
          <w:rFonts w:ascii="Times New Roman" w:hAnsi="Times New Roman" w:cs="Times New Roman"/>
          <w:sz w:val="24"/>
          <w:szCs w:val="24"/>
        </w:rPr>
        <w:t>aluminotérmica</w:t>
      </w:r>
      <w:proofErr w:type="spellEnd"/>
      <w:r w:rsidRPr="0089604E">
        <w:rPr>
          <w:rFonts w:ascii="Times New Roman" w:hAnsi="Times New Roman" w:cs="Times New Roman"/>
          <w:sz w:val="24"/>
          <w:szCs w:val="24"/>
        </w:rPr>
        <w:t xml:space="preserve"> de los óxidos libres y combinados. </w:t>
      </w:r>
      <w:r w:rsidR="003C6D4E" w:rsidRPr="0089604E">
        <w:rPr>
          <w:rFonts w:ascii="Times New Roman" w:hAnsi="Times New Roman" w:cs="Times New Roman"/>
          <w:sz w:val="24"/>
          <w:szCs w:val="24"/>
        </w:rPr>
        <w:fldChar w:fldCharType="begin"/>
      </w:r>
      <w:r w:rsidRPr="0089604E">
        <w:rPr>
          <w:rFonts w:ascii="Times New Roman" w:hAnsi="Times New Roman" w:cs="Times New Roman"/>
          <w:sz w:val="24"/>
          <w:szCs w:val="24"/>
        </w:rPr>
        <w:instrText xml:space="preserve"> ADDIN EN.CITE &lt;EndNote&gt;&lt;Cite&gt;&lt;Author&gt;Weast&lt;/Author&gt;&lt;Year&gt;1980&lt;/Year&gt;&lt;RecNum&gt;34&lt;/RecNum&gt;&lt;DisplayText&gt;(Weast, 1980)&lt;/DisplayText&gt;&lt;record&gt;&lt;rec-number&gt;34&lt;/rec-number&gt;&lt;foreign-keys&gt;&lt;key app="EN" db-id="0ep9eze0o2d59ueaa2e52s2ua25wpppdxpsv"&gt;34&lt;/key&gt;&lt;/foreign-keys&gt;&lt;ref-type name="Encyclopedia"&gt;53&lt;/ref-type&gt;&lt;contributors&gt;&lt;authors&gt;&lt;author&gt;Weast, R. C.&lt;/author&gt;&lt;/authors&gt;&lt;/contributors&gt;&lt;titles&gt;&lt;secondary-title&gt;Hanbook of Chemistry and Physics&lt;/secondary-title&gt;&lt;/titles&gt;&lt;dates&gt;&lt;year&gt;1980&lt;/year&gt;&lt;/dates&gt;&lt;pub-location&gt;CRC PRESS, Boca Ratón, Florida&lt;/pub-location&gt;&lt;urls&gt;&lt;/urls&gt;&lt;/record&gt;&lt;/Cite&gt;&lt;/EndNote&gt;</w:instrText>
      </w:r>
      <w:r w:rsidR="003C6D4E" w:rsidRPr="0089604E">
        <w:rPr>
          <w:rFonts w:ascii="Times New Roman" w:hAnsi="Times New Roman" w:cs="Times New Roman"/>
          <w:sz w:val="24"/>
          <w:szCs w:val="24"/>
        </w:rPr>
        <w:fldChar w:fldCharType="separate"/>
      </w:r>
      <w:r w:rsidRPr="0089604E">
        <w:rPr>
          <w:rFonts w:ascii="Times New Roman" w:hAnsi="Times New Roman" w:cs="Times New Roman"/>
          <w:noProof/>
          <w:sz w:val="24"/>
          <w:szCs w:val="24"/>
        </w:rPr>
        <w:t>(</w:t>
      </w:r>
      <w:hyperlink w:anchor="_ENREF_37" w:tooltip="Weast, 1980 #34" w:history="1">
        <w:r w:rsidRPr="0089604E">
          <w:rPr>
            <w:rFonts w:ascii="Times New Roman" w:hAnsi="Times New Roman" w:cs="Times New Roman"/>
            <w:noProof/>
            <w:sz w:val="24"/>
            <w:szCs w:val="24"/>
          </w:rPr>
          <w:t>Weast, 1980</w:t>
        </w:r>
      </w:hyperlink>
      <w:r w:rsidRPr="0089604E">
        <w:rPr>
          <w:rFonts w:ascii="Times New Roman" w:hAnsi="Times New Roman" w:cs="Times New Roman"/>
          <w:noProof/>
          <w:sz w:val="24"/>
          <w:szCs w:val="24"/>
        </w:rPr>
        <w:t>)</w:t>
      </w:r>
      <w:r w:rsidR="003C6D4E" w:rsidRPr="0089604E">
        <w:rPr>
          <w:rFonts w:ascii="Times New Roman" w:hAnsi="Times New Roman" w:cs="Times New Roman"/>
          <w:sz w:val="24"/>
          <w:szCs w:val="24"/>
        </w:rPr>
        <w:fldChar w:fldCharType="end"/>
      </w:r>
    </w:p>
    <w:p w:rsidR="0089604E" w:rsidRPr="0089604E" w:rsidRDefault="0089604E" w:rsidP="0089604E">
      <w:pPr>
        <w:spacing w:line="360" w:lineRule="auto"/>
        <w:jc w:val="both"/>
        <w:rPr>
          <w:rFonts w:ascii="Times New Roman" w:hAnsi="Times New Roman" w:cs="Times New Roman"/>
          <w:sz w:val="24"/>
          <w:szCs w:val="24"/>
        </w:rPr>
      </w:pPr>
      <w:r w:rsidRPr="0089604E">
        <w:rPr>
          <w:rFonts w:ascii="Times New Roman" w:hAnsi="Times New Roman" w:cs="Times New Roman"/>
          <w:sz w:val="24"/>
          <w:szCs w:val="24"/>
        </w:rPr>
        <w:t xml:space="preserve">Concebir la mezcla reactante en forma de pastillas prensadas tiene la función de disminuir el aire ocluido entre las partículas de los reaccionantes y a su vez aumentar la superficie de contacto entre las mismas, además permite que las mezclas </w:t>
      </w:r>
      <w:proofErr w:type="spellStart"/>
      <w:r w:rsidRPr="0089604E">
        <w:rPr>
          <w:rFonts w:ascii="Times New Roman" w:hAnsi="Times New Roman" w:cs="Times New Roman"/>
          <w:sz w:val="24"/>
          <w:szCs w:val="24"/>
        </w:rPr>
        <w:t>aluminotérmicas</w:t>
      </w:r>
      <w:proofErr w:type="spellEnd"/>
      <w:r w:rsidRPr="0089604E">
        <w:rPr>
          <w:rFonts w:ascii="Times New Roman" w:hAnsi="Times New Roman" w:cs="Times New Roman"/>
          <w:sz w:val="24"/>
          <w:szCs w:val="24"/>
        </w:rPr>
        <w:t xml:space="preserve"> reaccionen a nivel microscópico (</w:t>
      </w:r>
      <w:proofErr w:type="spellStart"/>
      <w:r w:rsidRPr="0089604E">
        <w:rPr>
          <w:rFonts w:ascii="Times New Roman" w:hAnsi="Times New Roman" w:cs="Times New Roman"/>
          <w:sz w:val="24"/>
          <w:szCs w:val="24"/>
        </w:rPr>
        <w:t>topoquímico</w:t>
      </w:r>
      <w:proofErr w:type="spellEnd"/>
      <w:r w:rsidRPr="0089604E">
        <w:rPr>
          <w:rFonts w:ascii="Times New Roman" w:hAnsi="Times New Roman" w:cs="Times New Roman"/>
          <w:sz w:val="24"/>
          <w:szCs w:val="24"/>
        </w:rPr>
        <w:t>), lo que conllevaría a que en esa escala, la cerámica compleja se encuentre sinérgicamente unida a los carburos formados. En la confección de pastillas verdes se concibe siempre un aglomerante, el polvo de aluminio, utilizado en este trabajo, actúa de forma multifuncional durante el proceso de reducción-</w:t>
      </w:r>
      <w:proofErr w:type="spellStart"/>
      <w:r w:rsidRPr="0089604E">
        <w:rPr>
          <w:rFonts w:ascii="Times New Roman" w:hAnsi="Times New Roman" w:cs="Times New Roman"/>
          <w:sz w:val="24"/>
          <w:szCs w:val="24"/>
        </w:rPr>
        <w:t>sinterización</w:t>
      </w:r>
      <w:proofErr w:type="spellEnd"/>
      <w:r w:rsidRPr="0089604E">
        <w:rPr>
          <w:rFonts w:ascii="Times New Roman" w:hAnsi="Times New Roman" w:cs="Times New Roman"/>
          <w:sz w:val="24"/>
          <w:szCs w:val="24"/>
        </w:rPr>
        <w:t xml:space="preserve">; además de cumplir con la función de aglomerante por su plasticidad y de reductor, actúa como humectante al convertirse al estado líquido a 650 </w:t>
      </w:r>
      <w:proofErr w:type="spellStart"/>
      <w:r w:rsidRPr="0089604E">
        <w:rPr>
          <w:rFonts w:ascii="Times New Roman" w:hAnsi="Times New Roman" w:cs="Times New Roman"/>
          <w:sz w:val="24"/>
          <w:szCs w:val="24"/>
          <w:vertAlign w:val="superscript"/>
        </w:rPr>
        <w:t>o</w:t>
      </w:r>
      <w:r w:rsidRPr="0089604E">
        <w:rPr>
          <w:rFonts w:ascii="Times New Roman" w:hAnsi="Times New Roman" w:cs="Times New Roman"/>
          <w:sz w:val="24"/>
          <w:szCs w:val="24"/>
        </w:rPr>
        <w:t>C</w:t>
      </w:r>
      <w:proofErr w:type="spellEnd"/>
      <w:r w:rsidRPr="0089604E">
        <w:rPr>
          <w:rFonts w:ascii="Times New Roman" w:hAnsi="Times New Roman" w:cs="Times New Roman"/>
          <w:sz w:val="24"/>
          <w:szCs w:val="24"/>
        </w:rPr>
        <w:t xml:space="preserve">, efecto que incrementa grandemente la superficie de contacto entre el Al líquido y los granos de la cola. El grafito añadido al polvo de cola cumple, la función de lubricante sólido debido a su estructura laminar y también </w:t>
      </w:r>
      <w:r w:rsidRPr="0089604E">
        <w:rPr>
          <w:rFonts w:ascii="Times New Roman" w:hAnsi="Times New Roman" w:cs="Times New Roman"/>
          <w:sz w:val="24"/>
          <w:szCs w:val="24"/>
        </w:rPr>
        <w:lastRenderedPageBreak/>
        <w:t xml:space="preserve">puede reaccionar directamente con los metales logrados para obtener carburos, los cuales por sus características </w:t>
      </w:r>
      <w:proofErr w:type="spellStart"/>
      <w:r w:rsidRPr="0089604E">
        <w:rPr>
          <w:rFonts w:ascii="Times New Roman" w:hAnsi="Times New Roman" w:cs="Times New Roman"/>
          <w:sz w:val="24"/>
          <w:szCs w:val="24"/>
        </w:rPr>
        <w:t>estructuroquímicas</w:t>
      </w:r>
      <w:proofErr w:type="spellEnd"/>
      <w:r w:rsidRPr="0089604E">
        <w:rPr>
          <w:rFonts w:ascii="Times New Roman" w:hAnsi="Times New Roman" w:cs="Times New Roman"/>
          <w:sz w:val="24"/>
          <w:szCs w:val="24"/>
        </w:rPr>
        <w:t xml:space="preserve"> le aportarían una dureza adicional al material.</w:t>
      </w:r>
    </w:p>
    <w:p w:rsidR="0089604E" w:rsidRPr="0089604E" w:rsidRDefault="0089604E" w:rsidP="0089604E">
      <w:pPr>
        <w:pStyle w:val="Prrafodelista"/>
        <w:spacing w:line="360" w:lineRule="auto"/>
        <w:ind w:left="0"/>
        <w:jc w:val="both"/>
        <w:rPr>
          <w:rFonts w:ascii="Times New Roman" w:hAnsi="Times New Roman" w:cs="Times New Roman"/>
          <w:sz w:val="24"/>
          <w:szCs w:val="24"/>
        </w:rPr>
      </w:pPr>
      <w:r w:rsidRPr="0089604E">
        <w:rPr>
          <w:rFonts w:ascii="Times New Roman" w:hAnsi="Times New Roman" w:cs="Times New Roman"/>
          <w:sz w:val="24"/>
          <w:szCs w:val="24"/>
        </w:rPr>
        <w:t xml:space="preserve">Para realizar las mezclas </w:t>
      </w:r>
      <w:proofErr w:type="spellStart"/>
      <w:r w:rsidRPr="0089604E">
        <w:rPr>
          <w:rFonts w:ascii="Times New Roman" w:hAnsi="Times New Roman" w:cs="Times New Roman"/>
          <w:sz w:val="24"/>
          <w:szCs w:val="24"/>
        </w:rPr>
        <w:t>aluminotérmicas</w:t>
      </w:r>
      <w:proofErr w:type="spellEnd"/>
      <w:r w:rsidRPr="0089604E">
        <w:rPr>
          <w:rFonts w:ascii="Times New Roman" w:hAnsi="Times New Roman" w:cs="Times New Roman"/>
          <w:sz w:val="24"/>
          <w:szCs w:val="24"/>
        </w:rPr>
        <w:t xml:space="preserve"> se tamizaron 150 g de la cola (</w:t>
      </w:r>
      <w:r w:rsidRPr="0089604E">
        <w:rPr>
          <w:rFonts w:ascii="Times New Roman" w:hAnsi="Times New Roman" w:cs="Times New Roman"/>
          <w:sz w:val="24"/>
          <w:szCs w:val="24"/>
          <w:lang w:val="es-ES_tradnl"/>
        </w:rPr>
        <w:t xml:space="preserve">seleccionados previamente por cuarteo la muestra inicial, 3 kg) </w:t>
      </w:r>
      <w:r w:rsidRPr="0089604E">
        <w:rPr>
          <w:rFonts w:ascii="Times New Roman" w:hAnsi="Times New Roman" w:cs="Times New Roman"/>
          <w:sz w:val="24"/>
          <w:szCs w:val="24"/>
        </w:rPr>
        <w:t xml:space="preserve">(triturando el retenido hasta que este pase por el tamiz) empleando un tamiz de malla de orificio de 710 </w:t>
      </w:r>
      <w:proofErr w:type="spellStart"/>
      <w:r w:rsidRPr="0089604E">
        <w:rPr>
          <w:rFonts w:ascii="Times New Roman" w:hAnsi="Times New Roman" w:cs="Times New Roman"/>
          <w:sz w:val="24"/>
          <w:szCs w:val="24"/>
        </w:rPr>
        <w:t>μm</w:t>
      </w:r>
      <w:proofErr w:type="spellEnd"/>
      <w:r w:rsidRPr="0089604E">
        <w:rPr>
          <w:rFonts w:ascii="Times New Roman" w:hAnsi="Times New Roman" w:cs="Times New Roman"/>
          <w:sz w:val="24"/>
          <w:szCs w:val="24"/>
        </w:rPr>
        <w:t xml:space="preserve">. Para la confección de las pastillas se pesan 2 g de la mezcla de polvo en la balanza analítica y se introduce en un molde al </w:t>
      </w:r>
      <w:r w:rsidR="003E4686">
        <w:rPr>
          <w:rFonts w:ascii="Times New Roman" w:hAnsi="Times New Roman" w:cs="Times New Roman"/>
          <w:sz w:val="24"/>
          <w:szCs w:val="24"/>
        </w:rPr>
        <w:t xml:space="preserve">cual se </w:t>
      </w:r>
      <w:r w:rsidRPr="0089604E">
        <w:rPr>
          <w:rFonts w:ascii="Times New Roman" w:hAnsi="Times New Roman" w:cs="Times New Roman"/>
          <w:sz w:val="24"/>
          <w:szCs w:val="24"/>
        </w:rPr>
        <w:t xml:space="preserve">ejercer con la prensa hidráulica accionada mecánicamente una presión de 10 </w:t>
      </w:r>
      <w:proofErr w:type="spellStart"/>
      <w:r w:rsidRPr="0089604E">
        <w:rPr>
          <w:rFonts w:ascii="Times New Roman" w:hAnsi="Times New Roman" w:cs="Times New Roman"/>
          <w:sz w:val="24"/>
          <w:szCs w:val="24"/>
        </w:rPr>
        <w:t>tf</w:t>
      </w:r>
      <w:proofErr w:type="spellEnd"/>
      <w:r w:rsidRPr="0089604E">
        <w:rPr>
          <w:rFonts w:ascii="Times New Roman" w:hAnsi="Times New Roman" w:cs="Times New Roman"/>
          <w:sz w:val="24"/>
          <w:szCs w:val="24"/>
        </w:rPr>
        <w:t>/cm</w:t>
      </w:r>
      <w:r w:rsidRPr="0089604E">
        <w:rPr>
          <w:rFonts w:ascii="Times New Roman" w:hAnsi="Times New Roman" w:cs="Times New Roman"/>
          <w:sz w:val="24"/>
          <w:szCs w:val="24"/>
          <w:vertAlign w:val="superscript"/>
        </w:rPr>
        <w:t>2</w:t>
      </w:r>
      <w:r w:rsidRPr="0089604E">
        <w:rPr>
          <w:rFonts w:ascii="Times New Roman" w:hAnsi="Times New Roman" w:cs="Times New Roman"/>
          <w:sz w:val="24"/>
          <w:szCs w:val="24"/>
        </w:rPr>
        <w:t xml:space="preserve"> (98,1 </w:t>
      </w:r>
      <w:proofErr w:type="spellStart"/>
      <w:r w:rsidRPr="0089604E">
        <w:rPr>
          <w:rFonts w:ascii="Times New Roman" w:hAnsi="Times New Roman" w:cs="Times New Roman"/>
          <w:sz w:val="24"/>
          <w:szCs w:val="24"/>
        </w:rPr>
        <w:t>MPa</w:t>
      </w:r>
      <w:proofErr w:type="spellEnd"/>
      <w:r w:rsidRPr="0089604E">
        <w:rPr>
          <w:rFonts w:ascii="Times New Roman" w:hAnsi="Times New Roman" w:cs="Times New Roman"/>
          <w:sz w:val="24"/>
          <w:szCs w:val="24"/>
        </w:rPr>
        <w:t xml:space="preserve">) durante 5 min. </w:t>
      </w:r>
    </w:p>
    <w:p w:rsidR="0089604E" w:rsidRPr="0089604E" w:rsidRDefault="0089604E" w:rsidP="0089604E">
      <w:pPr>
        <w:spacing w:line="360" w:lineRule="auto"/>
        <w:jc w:val="both"/>
        <w:rPr>
          <w:rFonts w:ascii="Times New Roman" w:hAnsi="Times New Roman" w:cs="Times New Roman"/>
          <w:b/>
          <w:sz w:val="24"/>
          <w:szCs w:val="24"/>
        </w:rPr>
      </w:pPr>
      <w:r w:rsidRPr="0089604E">
        <w:rPr>
          <w:rFonts w:ascii="Times New Roman" w:hAnsi="Times New Roman" w:cs="Times New Roman"/>
          <w:b/>
          <w:sz w:val="24"/>
          <w:szCs w:val="24"/>
        </w:rPr>
        <w:t>Síntesis mediante tratamiento térmico escalonado</w:t>
      </w:r>
    </w:p>
    <w:p w:rsidR="0089604E" w:rsidRPr="0089604E" w:rsidRDefault="0089604E" w:rsidP="0089604E">
      <w:pPr>
        <w:spacing w:line="360" w:lineRule="auto"/>
        <w:jc w:val="both"/>
        <w:rPr>
          <w:rFonts w:ascii="Times New Roman" w:hAnsi="Times New Roman" w:cs="Times New Roman"/>
          <w:sz w:val="24"/>
          <w:szCs w:val="24"/>
        </w:rPr>
      </w:pPr>
      <w:r w:rsidRPr="0089604E">
        <w:rPr>
          <w:rFonts w:ascii="Times New Roman" w:hAnsi="Times New Roman" w:cs="Times New Roman"/>
          <w:sz w:val="24"/>
          <w:szCs w:val="24"/>
        </w:rPr>
        <w:t xml:space="preserve">En el presente trabajo se realiza un tratamiento térmico escalonado, que ayuda al acomodamiento de los granos inicialmente y luego a la distribución del Al líquido por toda la superficie, este consiste en introducir la pastilla en la mufla a 400 </w:t>
      </w:r>
      <w:proofErr w:type="spellStart"/>
      <w:r w:rsidRPr="0089604E">
        <w:rPr>
          <w:rFonts w:ascii="Times New Roman" w:hAnsi="Times New Roman" w:cs="Times New Roman"/>
          <w:sz w:val="24"/>
          <w:szCs w:val="24"/>
          <w:vertAlign w:val="superscript"/>
        </w:rPr>
        <w:t>o</w:t>
      </w:r>
      <w:r w:rsidRPr="0089604E">
        <w:rPr>
          <w:rFonts w:ascii="Times New Roman" w:hAnsi="Times New Roman" w:cs="Times New Roman"/>
          <w:sz w:val="24"/>
          <w:szCs w:val="24"/>
        </w:rPr>
        <w:t>C</w:t>
      </w:r>
      <w:proofErr w:type="spellEnd"/>
      <w:r w:rsidRPr="0089604E">
        <w:rPr>
          <w:rFonts w:ascii="Times New Roman" w:hAnsi="Times New Roman" w:cs="Times New Roman"/>
          <w:sz w:val="24"/>
          <w:szCs w:val="24"/>
        </w:rPr>
        <w:t xml:space="preserve"> durante 1h, luego a 600 </w:t>
      </w:r>
      <w:proofErr w:type="spellStart"/>
      <w:r w:rsidRPr="0089604E">
        <w:rPr>
          <w:rFonts w:ascii="Times New Roman" w:hAnsi="Times New Roman" w:cs="Times New Roman"/>
          <w:sz w:val="24"/>
          <w:szCs w:val="24"/>
          <w:vertAlign w:val="superscript"/>
        </w:rPr>
        <w:t>o</w:t>
      </w:r>
      <w:r w:rsidRPr="0089604E">
        <w:rPr>
          <w:rFonts w:ascii="Times New Roman" w:hAnsi="Times New Roman" w:cs="Times New Roman"/>
          <w:sz w:val="24"/>
          <w:szCs w:val="24"/>
        </w:rPr>
        <w:t>C</w:t>
      </w:r>
      <w:proofErr w:type="spellEnd"/>
      <w:r w:rsidRPr="0089604E">
        <w:rPr>
          <w:rFonts w:ascii="Times New Roman" w:hAnsi="Times New Roman" w:cs="Times New Roman"/>
          <w:sz w:val="24"/>
          <w:szCs w:val="24"/>
        </w:rPr>
        <w:t xml:space="preserve"> y esperar 1h, luego a 800 </w:t>
      </w:r>
      <w:proofErr w:type="spellStart"/>
      <w:r w:rsidRPr="0089604E">
        <w:rPr>
          <w:rFonts w:ascii="Times New Roman" w:hAnsi="Times New Roman" w:cs="Times New Roman"/>
          <w:sz w:val="24"/>
          <w:szCs w:val="24"/>
          <w:vertAlign w:val="superscript"/>
        </w:rPr>
        <w:t>o</w:t>
      </w:r>
      <w:r w:rsidRPr="0089604E">
        <w:rPr>
          <w:rFonts w:ascii="Times New Roman" w:hAnsi="Times New Roman" w:cs="Times New Roman"/>
          <w:sz w:val="24"/>
          <w:szCs w:val="24"/>
        </w:rPr>
        <w:t>C</w:t>
      </w:r>
      <w:proofErr w:type="spellEnd"/>
      <w:r w:rsidRPr="0089604E">
        <w:rPr>
          <w:rFonts w:ascii="Times New Roman" w:hAnsi="Times New Roman" w:cs="Times New Roman"/>
          <w:sz w:val="24"/>
          <w:szCs w:val="24"/>
        </w:rPr>
        <w:t xml:space="preserve"> y esperar durante 2h, para por último aumentar la temperatura hasta 1200 </w:t>
      </w:r>
      <w:proofErr w:type="spellStart"/>
      <w:r w:rsidRPr="0089604E">
        <w:rPr>
          <w:rFonts w:ascii="Times New Roman" w:hAnsi="Times New Roman" w:cs="Times New Roman"/>
          <w:sz w:val="24"/>
          <w:szCs w:val="24"/>
          <w:vertAlign w:val="superscript"/>
        </w:rPr>
        <w:t>o</w:t>
      </w:r>
      <w:r w:rsidRPr="0089604E">
        <w:rPr>
          <w:rFonts w:ascii="Times New Roman" w:hAnsi="Times New Roman" w:cs="Times New Roman"/>
          <w:sz w:val="24"/>
          <w:szCs w:val="24"/>
        </w:rPr>
        <w:t>C</w:t>
      </w:r>
      <w:proofErr w:type="spellEnd"/>
      <w:r w:rsidRPr="0089604E">
        <w:rPr>
          <w:rFonts w:ascii="Times New Roman" w:hAnsi="Times New Roman" w:cs="Times New Roman"/>
          <w:sz w:val="24"/>
          <w:szCs w:val="24"/>
        </w:rPr>
        <w:t xml:space="preserve"> durante 1h, con el objetivo de favorecer las diferentes etapas de las reacciones que ocurren en la superficie y se trasladan hacia el núcleo de los granos.</w:t>
      </w:r>
    </w:p>
    <w:p w:rsidR="0089604E" w:rsidRPr="00111E73" w:rsidRDefault="0089604E" w:rsidP="0089604E">
      <w:pPr>
        <w:spacing w:after="0" w:line="360" w:lineRule="auto"/>
        <w:jc w:val="both"/>
        <w:rPr>
          <w:rFonts w:ascii="Times New Roman" w:hAnsi="Times New Roman"/>
          <w:color w:val="0000FF"/>
          <w:sz w:val="24"/>
          <w:szCs w:val="24"/>
          <w:lang w:val="es-ES_tradnl"/>
        </w:rPr>
      </w:pPr>
      <w:r w:rsidRPr="0089604E">
        <w:rPr>
          <w:rFonts w:ascii="Times New Roman" w:hAnsi="Times New Roman" w:cs="Times New Roman"/>
          <w:sz w:val="24"/>
          <w:szCs w:val="24"/>
        </w:rPr>
        <w:t xml:space="preserve">La caracterización de las pastillas tratadas se realizó mediante el análisis por DRX, el cual tuvo como objetivo obtener conocimiento sobre las fases formadas por reacción </w:t>
      </w:r>
      <w:proofErr w:type="spellStart"/>
      <w:r w:rsidRPr="0089604E">
        <w:rPr>
          <w:rFonts w:ascii="Times New Roman" w:hAnsi="Times New Roman" w:cs="Times New Roman"/>
          <w:sz w:val="24"/>
          <w:szCs w:val="24"/>
        </w:rPr>
        <w:t>aluminotérmica</w:t>
      </w:r>
      <w:proofErr w:type="spellEnd"/>
      <w:r w:rsidRPr="0089604E">
        <w:rPr>
          <w:rFonts w:ascii="Times New Roman" w:hAnsi="Times New Roman" w:cs="Times New Roman"/>
          <w:sz w:val="24"/>
          <w:szCs w:val="24"/>
        </w:rPr>
        <w:t xml:space="preserve"> durante el tratamiento térmico escalonado para posteriormente indagar sobre lo acertado del pronóstico estequiométrico, termodinámico y del balance de masa realizado. El análisis se efectuó bajo las mismas condiciones experimentales expuestas anteriormente</w:t>
      </w:r>
      <w:r w:rsidRPr="00111E73">
        <w:rPr>
          <w:rFonts w:ascii="Times New Roman" w:hAnsi="Times New Roman"/>
          <w:sz w:val="24"/>
          <w:szCs w:val="24"/>
        </w:rPr>
        <w:t>.</w:t>
      </w:r>
    </w:p>
    <w:p w:rsidR="00A21A1F" w:rsidRPr="0089604E" w:rsidRDefault="00A21A1F" w:rsidP="00FF3346">
      <w:pPr>
        <w:spacing w:after="0" w:line="360" w:lineRule="auto"/>
        <w:jc w:val="both"/>
        <w:rPr>
          <w:rFonts w:ascii="Times New Roman" w:hAnsi="Times New Roman" w:cs="Times New Roman"/>
          <w:sz w:val="24"/>
          <w:szCs w:val="24"/>
          <w:lang w:val="es-ES_tradnl"/>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1D7908" w:rsidRPr="00111E73" w:rsidRDefault="001D7908" w:rsidP="001D7908">
      <w:pPr>
        <w:jc w:val="both"/>
        <w:rPr>
          <w:rFonts w:ascii="Times New Roman" w:hAnsi="Times New Roman"/>
          <w:b/>
          <w:sz w:val="24"/>
          <w:szCs w:val="24"/>
          <w:lang w:val="es-ES_tradnl"/>
        </w:rPr>
      </w:pPr>
      <w:r w:rsidRPr="00111E73">
        <w:rPr>
          <w:rFonts w:ascii="Times New Roman" w:hAnsi="Times New Roman"/>
          <w:b/>
          <w:sz w:val="24"/>
          <w:szCs w:val="24"/>
          <w:lang w:val="es-ES_tradnl"/>
        </w:rPr>
        <w:t>Caracterización de la cola</w:t>
      </w:r>
    </w:p>
    <w:p w:rsidR="001D7908" w:rsidRPr="001D7908" w:rsidRDefault="001D7908" w:rsidP="001D7908">
      <w:pPr>
        <w:spacing w:line="360" w:lineRule="auto"/>
        <w:jc w:val="both"/>
        <w:rPr>
          <w:rFonts w:ascii="Times New Roman" w:hAnsi="Times New Roman" w:cs="Times New Roman"/>
          <w:sz w:val="24"/>
          <w:szCs w:val="24"/>
          <w:lang w:val="es-ES_tradnl"/>
        </w:rPr>
      </w:pPr>
      <w:r w:rsidRPr="001D7908">
        <w:rPr>
          <w:rFonts w:ascii="Times New Roman" w:hAnsi="Times New Roman" w:cs="Times New Roman"/>
          <w:sz w:val="24"/>
          <w:szCs w:val="24"/>
          <w:lang w:val="es-ES_tradnl"/>
        </w:rPr>
        <w:t xml:space="preserve">Las características generales promedio del análisis granulométrico por tamización, se exponen en la Tabla 3.1, mientras que el desarrollo de los valores individuales por clase granulométrica vs sus contenidos porcentuales se exponen en la Figura 3.1. </w:t>
      </w:r>
    </w:p>
    <w:p w:rsidR="001D7908" w:rsidRPr="00080B0A" w:rsidRDefault="001D7908" w:rsidP="00080B0A">
      <w:pPr>
        <w:spacing w:after="0"/>
        <w:jc w:val="center"/>
        <w:rPr>
          <w:rFonts w:ascii="Times New Roman" w:hAnsi="Times New Roman"/>
          <w:b/>
          <w:color w:val="FF0000"/>
          <w:sz w:val="20"/>
          <w:szCs w:val="20"/>
        </w:rPr>
      </w:pPr>
      <w:r w:rsidRPr="00080B0A">
        <w:rPr>
          <w:rFonts w:ascii="Times New Roman" w:hAnsi="Times New Roman"/>
          <w:b/>
          <w:sz w:val="20"/>
          <w:szCs w:val="20"/>
        </w:rPr>
        <w:lastRenderedPageBreak/>
        <w:t xml:space="preserve">Tabla 3.1: Parámetros que caracterizan el análisis granulométrico por tamices </w:t>
      </w:r>
      <w:r w:rsidR="003C6D4E" w:rsidRPr="00080B0A">
        <w:rPr>
          <w:rFonts w:ascii="Times New Roman" w:hAnsi="Times New Roman"/>
          <w:b/>
          <w:sz w:val="20"/>
          <w:szCs w:val="20"/>
        </w:rPr>
        <w:fldChar w:fldCharType="begin"/>
      </w:r>
      <w:r w:rsidRPr="00080B0A">
        <w:rPr>
          <w:rFonts w:ascii="Times New Roman" w:hAnsi="Times New Roman"/>
          <w:b/>
          <w:sz w:val="20"/>
          <w:szCs w:val="20"/>
        </w:rPr>
        <w:instrText xml:space="preserve"> ADDIN EN.CITE &lt;EndNote&gt;&lt;Cite&gt;&lt;Author&gt;Folk&lt;/Author&gt;&lt;Year&gt;1957&lt;/Year&gt;&lt;RecNum&gt;2&lt;/RecNum&gt;&lt;DisplayText&gt;(Folk and Ward, 1957)&lt;/DisplayText&gt;&lt;record&gt;&lt;rec-number&gt;2&lt;/rec-number&gt;&lt;foreign-keys&gt;&lt;key app="EN" db-id="se2wx25aupvdt4eswduvedvhrtz2dsvxzp50"&gt;2&lt;/key&gt;&lt;/foreign-keys&gt;&lt;ref-type name="Journal Article"&gt;17&lt;/ref-type&gt;&lt;contributors&gt;&lt;authors&gt;&lt;author&gt;Folk, R. L.  &lt;/author&gt;&lt;author&gt;Ward, W. C. &lt;/author&gt;&lt;/authors&gt;&lt;/contributors&gt;&lt;titles&gt;&lt;title&gt;BRAZOS RIVER BAR: A STUDY IN THE SIGNIFICANCE OF GRAIN SIZE PARAMETERS&lt;/title&gt;&lt;secondary-title&gt;JOURNAl OF SEDIMENTARY PETROLOGY&lt;/secondary-title&gt;&lt;/titles&gt;&lt;periodical&gt;&lt;full-title&gt;JOURNAl OF SEDIMENTARY PETROLOGY&lt;/full-title&gt;&lt;/periodical&gt;&lt;pages&gt;3-26&lt;/pages&gt;&lt;volume&gt; 27&lt;/volume&gt;&lt;number&gt;1&lt;/number&gt;&lt;section&gt;3&lt;/section&gt;&lt;dates&gt;&lt;year&gt;1957&lt;/year&gt;&lt;/dates&gt;&lt;urls&gt;&lt;/urls&gt;&lt;/record&gt;&lt;/Cite&gt;&lt;/EndNote&gt;</w:instrText>
      </w:r>
      <w:r w:rsidR="003C6D4E" w:rsidRPr="00080B0A">
        <w:rPr>
          <w:rFonts w:ascii="Times New Roman" w:hAnsi="Times New Roman"/>
          <w:b/>
          <w:sz w:val="20"/>
          <w:szCs w:val="20"/>
        </w:rPr>
        <w:fldChar w:fldCharType="end"/>
      </w:r>
    </w:p>
    <w:tbl>
      <w:tblPr>
        <w:tblW w:w="4685"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227"/>
        <w:gridCol w:w="1458"/>
      </w:tblGrid>
      <w:tr w:rsidR="001D7908" w:rsidRPr="00111E73" w:rsidTr="00DD3185">
        <w:trPr>
          <w:trHeight w:val="300"/>
          <w:jc w:val="center"/>
        </w:trPr>
        <w:tc>
          <w:tcPr>
            <w:tcW w:w="3227" w:type="dxa"/>
            <w:shd w:val="clear" w:color="auto" w:fill="auto"/>
            <w:noWrap/>
            <w:vAlign w:val="center"/>
            <w:hideMark/>
          </w:tcPr>
          <w:p w:rsidR="001D7908" w:rsidRPr="00111E73" w:rsidRDefault="001D7908" w:rsidP="00DD3185">
            <w:pPr>
              <w:jc w:val="both"/>
              <w:rPr>
                <w:rFonts w:ascii="Times New Roman" w:hAnsi="Times New Roman"/>
                <w:b/>
                <w:sz w:val="24"/>
                <w:szCs w:val="24"/>
                <w:lang w:eastAsia="es-ES"/>
              </w:rPr>
            </w:pPr>
            <w:r w:rsidRPr="00111E73">
              <w:rPr>
                <w:rFonts w:ascii="Times New Roman" w:hAnsi="Times New Roman"/>
                <w:b/>
                <w:sz w:val="24"/>
                <w:szCs w:val="24"/>
                <w:lang w:eastAsia="es-ES"/>
              </w:rPr>
              <w:t>Peso de la muestra</w:t>
            </w:r>
          </w:p>
        </w:tc>
        <w:tc>
          <w:tcPr>
            <w:tcW w:w="1458" w:type="dxa"/>
            <w:shd w:val="clear" w:color="auto" w:fill="auto"/>
            <w:noWrap/>
            <w:vAlign w:val="center"/>
            <w:hideMark/>
          </w:tcPr>
          <w:p w:rsidR="001D7908" w:rsidRPr="00111E73" w:rsidRDefault="001D7908" w:rsidP="00DD3185">
            <w:pPr>
              <w:jc w:val="both"/>
              <w:rPr>
                <w:rFonts w:ascii="Times New Roman" w:hAnsi="Times New Roman"/>
                <w:color w:val="000000"/>
                <w:sz w:val="24"/>
                <w:szCs w:val="24"/>
                <w:lang w:eastAsia="es-ES"/>
              </w:rPr>
            </w:pPr>
            <w:r w:rsidRPr="00111E73">
              <w:rPr>
                <w:rFonts w:ascii="Times New Roman" w:hAnsi="Times New Roman"/>
                <w:color w:val="000000"/>
                <w:sz w:val="24"/>
                <w:szCs w:val="24"/>
                <w:lang w:eastAsia="es-ES"/>
              </w:rPr>
              <w:t>100 g</w:t>
            </w:r>
          </w:p>
        </w:tc>
      </w:tr>
      <w:tr w:rsidR="001D7908" w:rsidRPr="00111E73" w:rsidTr="00DD3185">
        <w:trPr>
          <w:trHeight w:val="300"/>
          <w:jc w:val="center"/>
        </w:trPr>
        <w:tc>
          <w:tcPr>
            <w:tcW w:w="3227" w:type="dxa"/>
            <w:shd w:val="clear" w:color="auto" w:fill="auto"/>
            <w:noWrap/>
            <w:vAlign w:val="center"/>
            <w:hideMark/>
          </w:tcPr>
          <w:p w:rsidR="001D7908" w:rsidRPr="00111E73" w:rsidRDefault="001D7908" w:rsidP="00DD3185">
            <w:pPr>
              <w:jc w:val="both"/>
              <w:rPr>
                <w:rFonts w:ascii="Times New Roman" w:hAnsi="Times New Roman"/>
                <w:b/>
                <w:sz w:val="24"/>
                <w:szCs w:val="24"/>
                <w:lang w:eastAsia="es-ES"/>
              </w:rPr>
            </w:pPr>
            <w:r w:rsidRPr="00111E73">
              <w:rPr>
                <w:rFonts w:ascii="Times New Roman" w:hAnsi="Times New Roman"/>
                <w:b/>
                <w:sz w:val="24"/>
                <w:szCs w:val="24"/>
                <w:lang w:eastAsia="es-ES"/>
              </w:rPr>
              <w:t>Suma de pesos retenidos</w:t>
            </w:r>
          </w:p>
        </w:tc>
        <w:tc>
          <w:tcPr>
            <w:tcW w:w="1458" w:type="dxa"/>
            <w:shd w:val="clear" w:color="auto" w:fill="auto"/>
            <w:noWrap/>
            <w:vAlign w:val="center"/>
            <w:hideMark/>
          </w:tcPr>
          <w:p w:rsidR="001D7908" w:rsidRPr="00111E73" w:rsidRDefault="001D7908" w:rsidP="00DD3185">
            <w:pPr>
              <w:jc w:val="both"/>
              <w:rPr>
                <w:rFonts w:ascii="Times New Roman" w:hAnsi="Times New Roman"/>
                <w:color w:val="000000"/>
                <w:sz w:val="24"/>
                <w:szCs w:val="24"/>
                <w:lang w:eastAsia="es-ES"/>
              </w:rPr>
            </w:pPr>
            <w:r w:rsidRPr="00111E73">
              <w:rPr>
                <w:rFonts w:ascii="Times New Roman" w:hAnsi="Times New Roman"/>
                <w:color w:val="000000"/>
                <w:sz w:val="24"/>
                <w:szCs w:val="24"/>
                <w:lang w:eastAsia="es-ES"/>
              </w:rPr>
              <w:t>99,9977 g</w:t>
            </w:r>
          </w:p>
        </w:tc>
      </w:tr>
      <w:tr w:rsidR="001D7908" w:rsidRPr="00111E73" w:rsidTr="00DD3185">
        <w:trPr>
          <w:trHeight w:val="300"/>
          <w:jc w:val="center"/>
        </w:trPr>
        <w:tc>
          <w:tcPr>
            <w:tcW w:w="3227" w:type="dxa"/>
            <w:shd w:val="clear" w:color="auto" w:fill="auto"/>
            <w:noWrap/>
            <w:vAlign w:val="center"/>
            <w:hideMark/>
          </w:tcPr>
          <w:p w:rsidR="001D7908" w:rsidRPr="00111E73" w:rsidRDefault="001D7908" w:rsidP="00DD3185">
            <w:pPr>
              <w:jc w:val="both"/>
              <w:rPr>
                <w:rFonts w:ascii="Times New Roman" w:hAnsi="Times New Roman"/>
                <w:b/>
                <w:sz w:val="24"/>
                <w:szCs w:val="24"/>
                <w:lang w:eastAsia="es-ES"/>
              </w:rPr>
            </w:pPr>
            <w:r w:rsidRPr="00111E73">
              <w:rPr>
                <w:rFonts w:ascii="Times New Roman" w:hAnsi="Times New Roman"/>
                <w:b/>
                <w:sz w:val="24"/>
                <w:szCs w:val="24"/>
                <w:lang w:eastAsia="es-ES"/>
              </w:rPr>
              <w:t>Porcentaje de error relativo</w:t>
            </w:r>
          </w:p>
        </w:tc>
        <w:tc>
          <w:tcPr>
            <w:tcW w:w="1458" w:type="dxa"/>
            <w:shd w:val="clear" w:color="auto" w:fill="auto"/>
            <w:noWrap/>
            <w:vAlign w:val="center"/>
            <w:hideMark/>
          </w:tcPr>
          <w:p w:rsidR="001D7908" w:rsidRPr="00111E73" w:rsidRDefault="001D7908" w:rsidP="00DD3185">
            <w:pPr>
              <w:jc w:val="both"/>
              <w:rPr>
                <w:rFonts w:ascii="Times New Roman" w:hAnsi="Times New Roman"/>
                <w:color w:val="000000"/>
                <w:sz w:val="24"/>
                <w:szCs w:val="24"/>
                <w:lang w:eastAsia="es-ES"/>
              </w:rPr>
            </w:pPr>
            <w:r w:rsidRPr="00111E73">
              <w:rPr>
                <w:rFonts w:ascii="Times New Roman" w:hAnsi="Times New Roman"/>
                <w:color w:val="000000"/>
                <w:sz w:val="24"/>
                <w:szCs w:val="24"/>
                <w:lang w:eastAsia="es-ES"/>
              </w:rPr>
              <w:t>0,22675 %</w:t>
            </w:r>
          </w:p>
        </w:tc>
      </w:tr>
      <w:tr w:rsidR="001D7908" w:rsidRPr="00111E73" w:rsidTr="00DD3185">
        <w:trPr>
          <w:trHeight w:val="300"/>
          <w:jc w:val="center"/>
        </w:trPr>
        <w:tc>
          <w:tcPr>
            <w:tcW w:w="3227" w:type="dxa"/>
            <w:shd w:val="clear" w:color="auto" w:fill="auto"/>
            <w:noWrap/>
            <w:vAlign w:val="center"/>
            <w:hideMark/>
          </w:tcPr>
          <w:p w:rsidR="001D7908" w:rsidRPr="00111E73" w:rsidRDefault="001D7908" w:rsidP="00DD3185">
            <w:pPr>
              <w:jc w:val="both"/>
              <w:rPr>
                <w:rFonts w:ascii="Times New Roman" w:hAnsi="Times New Roman"/>
                <w:b/>
                <w:sz w:val="24"/>
                <w:szCs w:val="24"/>
                <w:lang w:eastAsia="es-ES"/>
              </w:rPr>
            </w:pPr>
            <w:r w:rsidRPr="00111E73">
              <w:rPr>
                <w:rFonts w:ascii="Times New Roman" w:hAnsi="Times New Roman"/>
                <w:b/>
                <w:sz w:val="24"/>
                <w:szCs w:val="24"/>
                <w:lang w:eastAsia="es-ES"/>
              </w:rPr>
              <w:t>Tamaño máximo de la cola</w:t>
            </w:r>
          </w:p>
        </w:tc>
        <w:tc>
          <w:tcPr>
            <w:tcW w:w="1458" w:type="dxa"/>
            <w:shd w:val="clear" w:color="auto" w:fill="auto"/>
            <w:noWrap/>
            <w:vAlign w:val="center"/>
            <w:hideMark/>
          </w:tcPr>
          <w:p w:rsidR="001D7908" w:rsidRPr="00111E73" w:rsidRDefault="001D7908" w:rsidP="00DD3185">
            <w:pPr>
              <w:jc w:val="both"/>
              <w:rPr>
                <w:rFonts w:ascii="Times New Roman" w:hAnsi="Times New Roman"/>
                <w:color w:val="000000"/>
                <w:sz w:val="24"/>
                <w:szCs w:val="24"/>
                <w:lang w:eastAsia="es-ES"/>
              </w:rPr>
            </w:pPr>
            <w:r w:rsidRPr="00111E73">
              <w:rPr>
                <w:rFonts w:ascii="Times New Roman" w:hAnsi="Times New Roman"/>
                <w:color w:val="000000"/>
                <w:sz w:val="24"/>
                <w:szCs w:val="24"/>
                <w:lang w:eastAsia="es-ES"/>
              </w:rPr>
              <w:t>0,2 mm</w:t>
            </w:r>
          </w:p>
        </w:tc>
      </w:tr>
      <w:tr w:rsidR="001D7908" w:rsidRPr="00111E73" w:rsidTr="00DD3185">
        <w:trPr>
          <w:trHeight w:val="300"/>
          <w:jc w:val="center"/>
        </w:trPr>
        <w:tc>
          <w:tcPr>
            <w:tcW w:w="3227" w:type="dxa"/>
            <w:shd w:val="clear" w:color="auto" w:fill="auto"/>
            <w:noWrap/>
            <w:vAlign w:val="center"/>
          </w:tcPr>
          <w:p w:rsidR="001D7908" w:rsidRPr="00111E73" w:rsidRDefault="001D7908" w:rsidP="00DD3185">
            <w:pPr>
              <w:jc w:val="both"/>
              <w:rPr>
                <w:rFonts w:ascii="Times New Roman" w:hAnsi="Times New Roman"/>
                <w:b/>
                <w:sz w:val="24"/>
                <w:szCs w:val="24"/>
                <w:lang w:eastAsia="es-ES"/>
              </w:rPr>
            </w:pPr>
            <w:r w:rsidRPr="00111E73">
              <w:rPr>
                <w:rFonts w:ascii="Times New Roman" w:hAnsi="Times New Roman"/>
                <w:b/>
                <w:sz w:val="24"/>
                <w:szCs w:val="24"/>
                <w:lang w:eastAsia="es-ES"/>
              </w:rPr>
              <w:t>Tamaño mínimo de la cola</w:t>
            </w:r>
          </w:p>
        </w:tc>
        <w:tc>
          <w:tcPr>
            <w:tcW w:w="1458" w:type="dxa"/>
            <w:shd w:val="clear" w:color="auto" w:fill="auto"/>
            <w:noWrap/>
            <w:vAlign w:val="center"/>
          </w:tcPr>
          <w:p w:rsidR="001D7908" w:rsidRPr="00111E73" w:rsidRDefault="001D7908" w:rsidP="00DD3185">
            <w:pPr>
              <w:jc w:val="both"/>
              <w:rPr>
                <w:rFonts w:ascii="Times New Roman" w:hAnsi="Times New Roman"/>
                <w:color w:val="000000"/>
                <w:sz w:val="24"/>
                <w:szCs w:val="24"/>
                <w:lang w:eastAsia="es-ES"/>
              </w:rPr>
            </w:pPr>
            <w:r w:rsidRPr="00111E73">
              <w:rPr>
                <w:rFonts w:ascii="Times New Roman" w:hAnsi="Times New Roman"/>
                <w:color w:val="000000"/>
                <w:sz w:val="24"/>
                <w:szCs w:val="24"/>
                <w:lang w:eastAsia="es-ES"/>
              </w:rPr>
              <w:t>0,0001 mm</w:t>
            </w:r>
          </w:p>
        </w:tc>
      </w:tr>
      <w:tr w:rsidR="001D7908" w:rsidRPr="00111E73" w:rsidTr="00DD3185">
        <w:trPr>
          <w:trHeight w:val="315"/>
          <w:jc w:val="center"/>
        </w:trPr>
        <w:tc>
          <w:tcPr>
            <w:tcW w:w="3227" w:type="dxa"/>
            <w:shd w:val="clear" w:color="auto" w:fill="auto"/>
            <w:noWrap/>
            <w:vAlign w:val="center"/>
            <w:hideMark/>
          </w:tcPr>
          <w:p w:rsidR="001D7908" w:rsidRPr="00111E73" w:rsidRDefault="001D7908" w:rsidP="00DD3185">
            <w:pPr>
              <w:jc w:val="both"/>
              <w:rPr>
                <w:rFonts w:ascii="Times New Roman" w:hAnsi="Times New Roman"/>
                <w:b/>
                <w:sz w:val="24"/>
                <w:szCs w:val="24"/>
                <w:lang w:eastAsia="es-ES"/>
              </w:rPr>
            </w:pPr>
            <w:r w:rsidRPr="00111E73">
              <w:rPr>
                <w:rFonts w:ascii="Times New Roman" w:hAnsi="Times New Roman"/>
                <w:b/>
                <w:sz w:val="24"/>
                <w:szCs w:val="24"/>
                <w:lang w:eastAsia="es-ES"/>
              </w:rPr>
              <w:t>Mayor % retenido (69µm)</w:t>
            </w:r>
          </w:p>
        </w:tc>
        <w:tc>
          <w:tcPr>
            <w:tcW w:w="1458" w:type="dxa"/>
            <w:shd w:val="clear" w:color="auto" w:fill="auto"/>
            <w:noWrap/>
            <w:vAlign w:val="center"/>
            <w:hideMark/>
          </w:tcPr>
          <w:p w:rsidR="001D7908" w:rsidRPr="00111E73" w:rsidRDefault="001D7908" w:rsidP="00DD3185">
            <w:pPr>
              <w:jc w:val="both"/>
              <w:rPr>
                <w:rFonts w:ascii="Times New Roman" w:hAnsi="Times New Roman"/>
                <w:color w:val="000000"/>
                <w:sz w:val="24"/>
                <w:szCs w:val="24"/>
                <w:lang w:eastAsia="es-ES"/>
              </w:rPr>
            </w:pPr>
            <w:r w:rsidRPr="00111E73">
              <w:rPr>
                <w:rFonts w:ascii="Times New Roman" w:hAnsi="Times New Roman"/>
                <w:color w:val="000000"/>
                <w:sz w:val="24"/>
                <w:szCs w:val="24"/>
                <w:lang w:eastAsia="es-ES"/>
              </w:rPr>
              <w:t>27,97%</w:t>
            </w:r>
          </w:p>
        </w:tc>
      </w:tr>
    </w:tbl>
    <w:p w:rsidR="001D7908" w:rsidRPr="00111E73" w:rsidRDefault="001D7908" w:rsidP="001D7908">
      <w:pPr>
        <w:keepNext/>
        <w:spacing w:after="0"/>
        <w:jc w:val="both"/>
        <w:rPr>
          <w:rFonts w:ascii="Times New Roman" w:hAnsi="Times New Roman"/>
          <w:sz w:val="24"/>
          <w:szCs w:val="24"/>
        </w:rPr>
      </w:pPr>
      <w:r w:rsidRPr="00111E73">
        <w:rPr>
          <w:rFonts w:ascii="Times New Roman" w:hAnsi="Times New Roman"/>
          <w:noProof/>
          <w:sz w:val="24"/>
          <w:szCs w:val="24"/>
          <w:lang w:val="es-ES_tradnl" w:eastAsia="es-ES_tradnl"/>
        </w:rPr>
        <w:drawing>
          <wp:inline distT="0" distB="0" distL="0" distR="0">
            <wp:extent cx="5400040" cy="2596896"/>
            <wp:effectExtent l="0" t="0" r="10160" b="1333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D7908" w:rsidRPr="00080B0A" w:rsidRDefault="001D7908" w:rsidP="00080B0A">
      <w:pPr>
        <w:pStyle w:val="Ttulo4"/>
        <w:spacing w:before="0" w:line="276" w:lineRule="auto"/>
        <w:rPr>
          <w:rFonts w:ascii="Times New Roman" w:eastAsiaTheme="minorEastAsia" w:hAnsi="Times New Roman" w:cs="Times New Roman"/>
          <w:i w:val="0"/>
          <w:szCs w:val="20"/>
        </w:rPr>
      </w:pPr>
      <w:bookmarkStart w:id="1" w:name="_Ref388431271"/>
      <w:r w:rsidRPr="00080B0A">
        <w:rPr>
          <w:rFonts w:ascii="Times New Roman" w:hAnsi="Times New Roman" w:cs="Times New Roman"/>
          <w:i w:val="0"/>
          <w:szCs w:val="20"/>
        </w:rPr>
        <w:t xml:space="preserve">Figura </w:t>
      </w:r>
      <w:r w:rsidR="003C6D4E" w:rsidRPr="00080B0A">
        <w:rPr>
          <w:rFonts w:ascii="Times New Roman" w:hAnsi="Times New Roman" w:cs="Times New Roman"/>
          <w:i w:val="0"/>
          <w:szCs w:val="20"/>
        </w:rPr>
        <w:fldChar w:fldCharType="begin"/>
      </w:r>
      <w:r w:rsidRPr="00080B0A">
        <w:rPr>
          <w:rFonts w:ascii="Times New Roman" w:hAnsi="Times New Roman" w:cs="Times New Roman"/>
          <w:i w:val="0"/>
          <w:szCs w:val="20"/>
        </w:rPr>
        <w:instrText xml:space="preserve"> STYLEREF 1 \s </w:instrText>
      </w:r>
      <w:r w:rsidR="003C6D4E" w:rsidRPr="00080B0A">
        <w:rPr>
          <w:rFonts w:ascii="Times New Roman" w:hAnsi="Times New Roman" w:cs="Times New Roman"/>
          <w:i w:val="0"/>
          <w:szCs w:val="20"/>
        </w:rPr>
        <w:fldChar w:fldCharType="separate"/>
      </w:r>
      <w:r w:rsidRPr="00080B0A">
        <w:rPr>
          <w:rFonts w:ascii="Times New Roman" w:hAnsi="Times New Roman" w:cs="Times New Roman"/>
          <w:i w:val="0"/>
          <w:noProof/>
          <w:szCs w:val="20"/>
        </w:rPr>
        <w:t>3</w:t>
      </w:r>
      <w:r w:rsidR="003C6D4E" w:rsidRPr="00080B0A">
        <w:rPr>
          <w:rFonts w:ascii="Times New Roman" w:hAnsi="Times New Roman" w:cs="Times New Roman"/>
          <w:i w:val="0"/>
          <w:noProof/>
          <w:szCs w:val="20"/>
        </w:rPr>
        <w:fldChar w:fldCharType="end"/>
      </w:r>
      <w:r w:rsidRPr="00080B0A">
        <w:rPr>
          <w:rFonts w:ascii="Times New Roman" w:hAnsi="Times New Roman" w:cs="Times New Roman"/>
          <w:i w:val="0"/>
          <w:szCs w:val="20"/>
        </w:rPr>
        <w:t>.</w:t>
      </w:r>
      <w:r w:rsidR="003C6D4E" w:rsidRPr="00080B0A">
        <w:rPr>
          <w:rFonts w:ascii="Times New Roman" w:hAnsi="Times New Roman" w:cs="Times New Roman"/>
          <w:i w:val="0"/>
          <w:szCs w:val="20"/>
        </w:rPr>
        <w:fldChar w:fldCharType="begin"/>
      </w:r>
      <w:r w:rsidRPr="00080B0A">
        <w:rPr>
          <w:rFonts w:ascii="Times New Roman" w:hAnsi="Times New Roman" w:cs="Times New Roman"/>
          <w:i w:val="0"/>
          <w:szCs w:val="20"/>
        </w:rPr>
        <w:instrText xml:space="preserve"> SEQ Figura \* ARABIC \s 1 </w:instrText>
      </w:r>
      <w:r w:rsidR="003C6D4E" w:rsidRPr="00080B0A">
        <w:rPr>
          <w:rFonts w:ascii="Times New Roman" w:hAnsi="Times New Roman" w:cs="Times New Roman"/>
          <w:i w:val="0"/>
          <w:szCs w:val="20"/>
        </w:rPr>
        <w:fldChar w:fldCharType="separate"/>
      </w:r>
      <w:r w:rsidRPr="00080B0A">
        <w:rPr>
          <w:rFonts w:ascii="Times New Roman" w:hAnsi="Times New Roman" w:cs="Times New Roman"/>
          <w:i w:val="0"/>
          <w:noProof/>
          <w:szCs w:val="20"/>
        </w:rPr>
        <w:t>1</w:t>
      </w:r>
      <w:r w:rsidR="003C6D4E" w:rsidRPr="00080B0A">
        <w:rPr>
          <w:rFonts w:ascii="Times New Roman" w:hAnsi="Times New Roman" w:cs="Times New Roman"/>
          <w:i w:val="0"/>
          <w:noProof/>
          <w:szCs w:val="20"/>
        </w:rPr>
        <w:fldChar w:fldCharType="end"/>
      </w:r>
      <w:bookmarkEnd w:id="1"/>
      <w:r w:rsidRPr="00080B0A">
        <w:rPr>
          <w:rFonts w:ascii="Times New Roman" w:hAnsi="Times New Roman" w:cs="Times New Roman"/>
          <w:i w:val="0"/>
          <w:szCs w:val="20"/>
        </w:rPr>
        <w:t>: Curva de frecuencia y sumatoria vs fi, correspondientes al análisis granulométrico por tamices.</w:t>
      </w:r>
    </w:p>
    <w:p w:rsidR="001D7908" w:rsidRPr="001D7908" w:rsidRDefault="001D7908" w:rsidP="001D7908">
      <w:pPr>
        <w:spacing w:line="360" w:lineRule="auto"/>
        <w:jc w:val="both"/>
        <w:rPr>
          <w:rFonts w:ascii="Times New Roman" w:hAnsi="Times New Roman" w:cs="Times New Roman"/>
          <w:sz w:val="24"/>
          <w:szCs w:val="24"/>
        </w:rPr>
      </w:pPr>
      <w:r w:rsidRPr="001D7908">
        <w:rPr>
          <w:rFonts w:ascii="Times New Roman" w:hAnsi="Times New Roman" w:cs="Times New Roman"/>
          <w:sz w:val="24"/>
          <w:szCs w:val="24"/>
        </w:rPr>
        <w:t>El análisis de las curvas sumatorias muestran la mediana d</w:t>
      </w:r>
      <w:r w:rsidRPr="001D7908">
        <w:rPr>
          <w:rFonts w:ascii="Times New Roman" w:hAnsi="Times New Roman" w:cs="Times New Roman"/>
          <w:sz w:val="24"/>
          <w:szCs w:val="24"/>
          <w:vertAlign w:val="subscript"/>
        </w:rPr>
        <w:t>50</w:t>
      </w:r>
      <w:r w:rsidRPr="001D7908">
        <w:rPr>
          <w:rFonts w:ascii="Times New Roman" w:hAnsi="Times New Roman" w:cs="Times New Roman"/>
          <w:sz w:val="24"/>
          <w:szCs w:val="24"/>
        </w:rPr>
        <w:t>=79,89 µm (ɸ= -6,32) como punto de equilibrio entre la fracción gruesa y fina, indicando que el límite de la zona de los granos finos se encuentran en d</w:t>
      </w:r>
      <w:r w:rsidRPr="001D7908">
        <w:rPr>
          <w:rFonts w:ascii="Times New Roman" w:hAnsi="Times New Roman" w:cs="Times New Roman"/>
          <w:sz w:val="24"/>
          <w:szCs w:val="24"/>
          <w:vertAlign w:val="subscript"/>
        </w:rPr>
        <w:t>50</w:t>
      </w:r>
      <w:r w:rsidRPr="001D7908">
        <w:rPr>
          <w:rFonts w:ascii="Times New Roman" w:hAnsi="Times New Roman" w:cs="Times New Roman"/>
          <w:sz w:val="24"/>
          <w:szCs w:val="24"/>
        </w:rPr>
        <w:t xml:space="preserve"> &lt; 79,89 µm (ϕ &gt; -6,32) y los granos gruesos se encuentran en d</w:t>
      </w:r>
      <w:r w:rsidRPr="001D7908">
        <w:rPr>
          <w:rFonts w:ascii="Times New Roman" w:hAnsi="Times New Roman" w:cs="Times New Roman"/>
          <w:sz w:val="24"/>
          <w:szCs w:val="24"/>
          <w:vertAlign w:val="subscript"/>
        </w:rPr>
        <w:t>50</w:t>
      </w:r>
      <w:r w:rsidRPr="001D7908">
        <w:rPr>
          <w:rFonts w:ascii="Times New Roman" w:hAnsi="Times New Roman" w:cs="Times New Roman"/>
          <w:sz w:val="24"/>
          <w:szCs w:val="24"/>
        </w:rPr>
        <w:t xml:space="preserve"> &gt;79,89 µm (ϕ &lt; -6,32). El análisis de la curva de frecuencia exhibe que la fracción de granos más abundante (presenta mayor retención de granos, 28 %) es aquella que presenta un tamaño de grano de 64,89 µm (ϕ = -6,02), la cual se inserta en la denominación de fracción fina. La percepción visual del desarrollo de la curva de frecuencia arroja que ésta presenta un carácter polimodal, presentando cuatro modas, cuyos valores se exponen en la Tabla 3.2.</w:t>
      </w:r>
    </w:p>
    <w:p w:rsidR="001D7908" w:rsidRPr="00080B0A" w:rsidRDefault="001D7908" w:rsidP="00080B0A">
      <w:pPr>
        <w:spacing w:after="0"/>
        <w:jc w:val="center"/>
        <w:rPr>
          <w:rFonts w:ascii="Times New Roman" w:hAnsi="Times New Roman"/>
          <w:b/>
          <w:sz w:val="20"/>
          <w:szCs w:val="20"/>
        </w:rPr>
      </w:pPr>
      <w:r w:rsidRPr="00080B0A">
        <w:rPr>
          <w:rFonts w:ascii="Times New Roman" w:hAnsi="Times New Roman"/>
          <w:b/>
          <w:sz w:val="20"/>
          <w:szCs w:val="20"/>
        </w:rPr>
        <w:t>Tabla 3.2: Moda (máximos) de la curva de frecuencia</w:t>
      </w:r>
    </w:p>
    <w:tbl>
      <w:tblPr>
        <w:tblW w:w="0" w:type="auto"/>
        <w:jc w:val="center"/>
        <w:tblCellMar>
          <w:left w:w="70" w:type="dxa"/>
          <w:right w:w="70" w:type="dxa"/>
        </w:tblCellMar>
        <w:tblLook w:val="04A0" w:firstRow="1" w:lastRow="0" w:firstColumn="1" w:lastColumn="0" w:noHBand="0" w:noVBand="1"/>
      </w:tblPr>
      <w:tblGrid>
        <w:gridCol w:w="1532"/>
        <w:gridCol w:w="1213"/>
        <w:gridCol w:w="1176"/>
        <w:gridCol w:w="1529"/>
      </w:tblGrid>
      <w:tr w:rsidR="001D7908" w:rsidRPr="00111E73" w:rsidTr="00DD3185">
        <w:trPr>
          <w:trHeight w:val="300"/>
          <w:jc w:val="center"/>
        </w:trPr>
        <w:tc>
          <w:tcPr>
            <w:tcW w:w="5449" w:type="dxa"/>
            <w:gridSpan w:val="4"/>
            <w:tcBorders>
              <w:top w:val="single" w:sz="4" w:space="0" w:color="auto"/>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b/>
                <w:color w:val="000000"/>
                <w:sz w:val="24"/>
                <w:szCs w:val="24"/>
                <w:lang w:eastAsia="es-ES"/>
              </w:rPr>
            </w:pPr>
            <w:r w:rsidRPr="00111E73">
              <w:rPr>
                <w:rFonts w:ascii="Times New Roman" w:eastAsia="Times New Roman" w:hAnsi="Times New Roman"/>
                <w:b/>
                <w:color w:val="000000"/>
                <w:sz w:val="24"/>
                <w:szCs w:val="24"/>
                <w:lang w:eastAsia="es-ES"/>
              </w:rPr>
              <w:t>Máximos de la curva de frecuencia (Modas: Mo)</w:t>
            </w:r>
          </w:p>
        </w:tc>
      </w:tr>
      <w:tr w:rsidR="001D7908" w:rsidRPr="00111E73" w:rsidTr="00DD3185">
        <w:trPr>
          <w:trHeight w:val="300"/>
          <w:jc w:val="center"/>
        </w:trPr>
        <w:tc>
          <w:tcPr>
            <w:tcW w:w="774" w:type="dxa"/>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b/>
                <w:color w:val="000000"/>
                <w:sz w:val="24"/>
                <w:szCs w:val="24"/>
                <w:lang w:eastAsia="es-ES"/>
              </w:rPr>
            </w:pPr>
            <w:r w:rsidRPr="00111E73">
              <w:rPr>
                <w:rFonts w:ascii="Times New Roman" w:eastAsia="Times New Roman" w:hAnsi="Times New Roman"/>
                <w:b/>
                <w:color w:val="000000"/>
                <w:sz w:val="24"/>
                <w:szCs w:val="24"/>
                <w:lang w:eastAsia="es-ES"/>
              </w:rPr>
              <w:t>Modas</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b/>
                <w:color w:val="000000"/>
                <w:sz w:val="24"/>
                <w:szCs w:val="24"/>
                <w:lang w:eastAsia="es-ES"/>
              </w:rPr>
            </w:pPr>
            <w:r w:rsidRPr="00111E73">
              <w:rPr>
                <w:rFonts w:ascii="Times New Roman" w:eastAsia="Times New Roman" w:hAnsi="Times New Roman"/>
                <w:b/>
                <w:color w:val="000000"/>
                <w:sz w:val="24"/>
                <w:szCs w:val="24"/>
                <w:lang w:eastAsia="es-ES"/>
              </w:rPr>
              <w:t>m-%</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b/>
                <w:color w:val="000000"/>
                <w:sz w:val="24"/>
                <w:szCs w:val="24"/>
                <w:lang w:eastAsia="es-ES"/>
              </w:rPr>
            </w:pPr>
            <w:r w:rsidRPr="00111E73">
              <w:rPr>
                <w:rFonts w:ascii="Times New Roman" w:eastAsia="Times New Roman" w:hAnsi="Times New Roman"/>
                <w:b/>
                <w:color w:val="000000"/>
                <w:sz w:val="24"/>
                <w:szCs w:val="24"/>
                <w:lang w:eastAsia="es-ES"/>
              </w:rPr>
              <w:t xml:space="preserve">ɸ </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b/>
                <w:color w:val="000000"/>
                <w:sz w:val="24"/>
                <w:szCs w:val="24"/>
                <w:lang w:eastAsia="es-ES"/>
              </w:rPr>
            </w:pPr>
            <w:r w:rsidRPr="00111E73">
              <w:rPr>
                <w:rFonts w:ascii="Times New Roman" w:eastAsia="Times New Roman" w:hAnsi="Times New Roman"/>
                <w:b/>
                <w:color w:val="000000"/>
                <w:sz w:val="24"/>
                <w:szCs w:val="24"/>
                <w:lang w:eastAsia="es-ES"/>
              </w:rPr>
              <w:t xml:space="preserve"> d(µm)</w:t>
            </w:r>
          </w:p>
        </w:tc>
      </w:tr>
      <w:tr w:rsidR="001D7908" w:rsidRPr="00111E73" w:rsidTr="00DD3185">
        <w:trPr>
          <w:trHeight w:val="300"/>
          <w:jc w:val="center"/>
        </w:trPr>
        <w:tc>
          <w:tcPr>
            <w:tcW w:w="774" w:type="dxa"/>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lastRenderedPageBreak/>
              <w:t>Mo-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3,4</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9</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512</w:t>
            </w:r>
          </w:p>
        </w:tc>
      </w:tr>
      <w:tr w:rsidR="001D7908" w:rsidRPr="00111E73" w:rsidTr="00DD3185">
        <w:trPr>
          <w:trHeight w:val="300"/>
          <w:jc w:val="center"/>
        </w:trPr>
        <w:tc>
          <w:tcPr>
            <w:tcW w:w="774" w:type="dxa"/>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Mo-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3,8</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8</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256</w:t>
            </w:r>
          </w:p>
        </w:tc>
      </w:tr>
      <w:tr w:rsidR="001D7908" w:rsidRPr="00111E73" w:rsidTr="00DD3185">
        <w:trPr>
          <w:trHeight w:val="315"/>
          <w:jc w:val="center"/>
        </w:trPr>
        <w:tc>
          <w:tcPr>
            <w:tcW w:w="774" w:type="dxa"/>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Mo-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8,9</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6,99</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127,12</w:t>
            </w:r>
          </w:p>
        </w:tc>
      </w:tr>
      <w:tr w:rsidR="001D7908" w:rsidRPr="00111E73" w:rsidTr="00DD3185">
        <w:trPr>
          <w:trHeight w:val="300"/>
          <w:jc w:val="center"/>
        </w:trPr>
        <w:tc>
          <w:tcPr>
            <w:tcW w:w="774" w:type="dxa"/>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Mo-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28,5</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6,02</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color w:val="000000"/>
                <w:sz w:val="24"/>
                <w:szCs w:val="24"/>
                <w:lang w:eastAsia="es-ES"/>
              </w:rPr>
            </w:pPr>
            <w:r w:rsidRPr="00111E73">
              <w:rPr>
                <w:rFonts w:ascii="Times New Roman" w:eastAsia="Times New Roman" w:hAnsi="Times New Roman"/>
                <w:color w:val="000000"/>
                <w:sz w:val="24"/>
                <w:szCs w:val="24"/>
                <w:lang w:eastAsia="es-ES"/>
              </w:rPr>
              <w:t>64,89</w:t>
            </w:r>
          </w:p>
        </w:tc>
      </w:tr>
    </w:tbl>
    <w:p w:rsidR="001D7908" w:rsidRPr="00111E73" w:rsidRDefault="001D7908" w:rsidP="001D7908">
      <w:pPr>
        <w:jc w:val="both"/>
        <w:rPr>
          <w:rFonts w:ascii="Times New Roman" w:eastAsiaTheme="minorEastAsia" w:hAnsi="Times New Roman"/>
          <w:sz w:val="24"/>
          <w:szCs w:val="24"/>
        </w:rPr>
      </w:pPr>
    </w:p>
    <w:p w:rsidR="001D7908" w:rsidRDefault="001D7908" w:rsidP="001D7908">
      <w:pPr>
        <w:spacing w:line="360" w:lineRule="auto"/>
        <w:jc w:val="both"/>
        <w:rPr>
          <w:rFonts w:ascii="Times New Roman" w:eastAsiaTheme="minorEastAsia" w:hAnsi="Times New Roman"/>
          <w:sz w:val="24"/>
          <w:szCs w:val="24"/>
        </w:rPr>
      </w:pPr>
      <w:r w:rsidRPr="00111E73">
        <w:rPr>
          <w:rFonts w:ascii="Times New Roman" w:eastAsiaTheme="minorEastAsia" w:hAnsi="Times New Roman"/>
          <w:sz w:val="24"/>
          <w:szCs w:val="24"/>
        </w:rPr>
        <w:t>En la Tabla 3.2 las modas presentan una regularidad y constituyen una serie que se enmarca en una secuencia descendente, cuyo factor es aproximadamente 2</w:t>
      </w:r>
      <w:r w:rsidRPr="00111E73">
        <w:rPr>
          <w:rFonts w:ascii="Times New Roman" w:eastAsiaTheme="minorEastAsia" w:hAnsi="Times New Roman"/>
          <w:sz w:val="24"/>
          <w:szCs w:val="24"/>
          <w:vertAlign w:val="superscript"/>
        </w:rPr>
        <w:t>n</w:t>
      </w:r>
      <w:r w:rsidRPr="00111E73">
        <w:rPr>
          <w:rFonts w:ascii="Times New Roman" w:eastAsiaTheme="minorEastAsia" w:hAnsi="Times New Roman"/>
          <w:sz w:val="24"/>
          <w:szCs w:val="24"/>
        </w:rPr>
        <w:t xml:space="preserve"> (n = 9…6), lo cual indica que es posible que exista un predominio de un mineral por el campo que abarca cada moda. </w:t>
      </w:r>
    </w:p>
    <w:p w:rsidR="001D7908" w:rsidRPr="00111E73" w:rsidRDefault="001D7908" w:rsidP="00080B0A">
      <w:pPr>
        <w:spacing w:after="0" w:line="360" w:lineRule="auto"/>
        <w:jc w:val="both"/>
        <w:rPr>
          <w:rFonts w:ascii="Times New Roman" w:hAnsi="Times New Roman"/>
          <w:sz w:val="24"/>
          <w:szCs w:val="24"/>
        </w:rPr>
      </w:pPr>
      <w:r w:rsidRPr="00111E73">
        <w:rPr>
          <w:rFonts w:ascii="Times New Roman" w:hAnsi="Times New Roman"/>
          <w:noProof/>
          <w:sz w:val="24"/>
          <w:szCs w:val="24"/>
          <w:lang w:val="es-ES_tradnl" w:eastAsia="es-ES_tradnl"/>
        </w:rPr>
        <w:drawing>
          <wp:inline distT="0" distB="0" distL="0" distR="0">
            <wp:extent cx="5400040" cy="2416233"/>
            <wp:effectExtent l="0" t="0" r="10160" b="317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D7908" w:rsidRPr="00080B0A" w:rsidRDefault="001D7908" w:rsidP="00080B0A">
      <w:pPr>
        <w:pStyle w:val="Ttulo4"/>
        <w:spacing w:before="0" w:line="276" w:lineRule="auto"/>
        <w:rPr>
          <w:rFonts w:ascii="Times New Roman" w:hAnsi="Times New Roman" w:cs="Times New Roman"/>
          <w:i w:val="0"/>
          <w:szCs w:val="20"/>
        </w:rPr>
      </w:pPr>
      <w:r w:rsidRPr="00080B0A">
        <w:rPr>
          <w:rFonts w:ascii="Times New Roman" w:hAnsi="Times New Roman" w:cs="Times New Roman"/>
          <w:i w:val="0"/>
          <w:szCs w:val="20"/>
        </w:rPr>
        <w:t xml:space="preserve">Figura </w:t>
      </w:r>
      <w:r w:rsidR="003C6D4E" w:rsidRPr="00080B0A">
        <w:rPr>
          <w:rFonts w:ascii="Times New Roman" w:hAnsi="Times New Roman" w:cs="Times New Roman"/>
          <w:i w:val="0"/>
          <w:szCs w:val="20"/>
        </w:rPr>
        <w:fldChar w:fldCharType="begin"/>
      </w:r>
      <w:r w:rsidRPr="00080B0A">
        <w:rPr>
          <w:rFonts w:ascii="Times New Roman" w:hAnsi="Times New Roman" w:cs="Times New Roman"/>
          <w:i w:val="0"/>
          <w:szCs w:val="20"/>
        </w:rPr>
        <w:instrText xml:space="preserve"> STYLEREF 1 \s </w:instrText>
      </w:r>
      <w:r w:rsidR="003C6D4E" w:rsidRPr="00080B0A">
        <w:rPr>
          <w:rFonts w:ascii="Times New Roman" w:hAnsi="Times New Roman" w:cs="Times New Roman"/>
          <w:i w:val="0"/>
          <w:szCs w:val="20"/>
        </w:rPr>
        <w:fldChar w:fldCharType="separate"/>
      </w:r>
      <w:r w:rsidRPr="00080B0A">
        <w:rPr>
          <w:rFonts w:ascii="Times New Roman" w:hAnsi="Times New Roman" w:cs="Times New Roman"/>
          <w:i w:val="0"/>
          <w:noProof/>
          <w:szCs w:val="20"/>
        </w:rPr>
        <w:t>3</w:t>
      </w:r>
      <w:r w:rsidR="003C6D4E" w:rsidRPr="00080B0A">
        <w:rPr>
          <w:rFonts w:ascii="Times New Roman" w:hAnsi="Times New Roman" w:cs="Times New Roman"/>
          <w:i w:val="0"/>
          <w:noProof/>
          <w:szCs w:val="20"/>
        </w:rPr>
        <w:fldChar w:fldCharType="end"/>
      </w:r>
      <w:r w:rsidRPr="00080B0A">
        <w:rPr>
          <w:rFonts w:ascii="Times New Roman" w:hAnsi="Times New Roman" w:cs="Times New Roman"/>
          <w:i w:val="0"/>
          <w:szCs w:val="20"/>
        </w:rPr>
        <w:t>.2: Curva de frecuencia y densidad en función de las clases granulométricas por tamización.</w:t>
      </w:r>
    </w:p>
    <w:p w:rsidR="001D7908" w:rsidRPr="00111E73" w:rsidRDefault="001D7908" w:rsidP="001D7908">
      <w:pPr>
        <w:spacing w:line="360" w:lineRule="auto"/>
        <w:jc w:val="both"/>
        <w:rPr>
          <w:rFonts w:ascii="Times New Roman" w:hAnsi="Times New Roman"/>
          <w:sz w:val="24"/>
          <w:szCs w:val="24"/>
        </w:rPr>
      </w:pPr>
      <w:r w:rsidRPr="00111E73">
        <w:rPr>
          <w:rFonts w:ascii="Times New Roman" w:hAnsi="Times New Roman"/>
          <w:sz w:val="24"/>
          <w:szCs w:val="24"/>
        </w:rPr>
        <w:t>En la Figura 3.2 se observa que existe una aceptable correspondencia entre los máximos de la curva de frecuencia granulométrica y los máximos de los valores de la distribución de las densidades de la muestra, excepto en los granos gruesos (d &gt; 800 µm), esto se debe principalmente a la asociación de distintas fases mineralógicas (diferentes densidades) que se aglomeran en el rango de tamaño de granos entre 725 y 1590 µm con cantidades parecidas pero con densidades diferentes, presentando la fracción granulométrica 1024 µm la máxima densidad (3,99 g/cm</w:t>
      </w:r>
      <w:r w:rsidRPr="00111E73">
        <w:rPr>
          <w:rFonts w:ascii="Times New Roman" w:hAnsi="Times New Roman"/>
          <w:sz w:val="24"/>
          <w:szCs w:val="24"/>
          <w:vertAlign w:val="superscript"/>
        </w:rPr>
        <w:t>3</w:t>
      </w:r>
      <w:r w:rsidRPr="00111E73">
        <w:rPr>
          <w:rFonts w:ascii="Times New Roman" w:hAnsi="Times New Roman"/>
          <w:sz w:val="24"/>
          <w:szCs w:val="24"/>
        </w:rPr>
        <w:t>). En las zonas de los granos gruesos se concentran los aglomerados de minerales de hierro en menor proporción con los minerales de menor densidad (silicatos de magnesio y SiO</w:t>
      </w:r>
      <w:r w:rsidRPr="00111E73">
        <w:rPr>
          <w:rFonts w:ascii="Times New Roman" w:hAnsi="Times New Roman"/>
          <w:sz w:val="24"/>
          <w:szCs w:val="24"/>
          <w:vertAlign w:val="subscript"/>
        </w:rPr>
        <w:t>2</w:t>
      </w:r>
      <w:r w:rsidRPr="00111E73">
        <w:rPr>
          <w:rFonts w:ascii="Times New Roman" w:hAnsi="Times New Roman"/>
          <w:sz w:val="24"/>
          <w:szCs w:val="24"/>
        </w:rPr>
        <w:t xml:space="preserve">).También se aprecia como en los granos finos debe de existir una mayor concentración de las sustancias con la mayor densidad, posiblemente </w:t>
      </w:r>
      <w:proofErr w:type="spellStart"/>
      <w:r w:rsidRPr="00111E73">
        <w:rPr>
          <w:rFonts w:ascii="Times New Roman" w:hAnsi="Times New Roman"/>
          <w:sz w:val="24"/>
          <w:szCs w:val="24"/>
        </w:rPr>
        <w:t>maghemita</w:t>
      </w:r>
      <w:proofErr w:type="spellEnd"/>
      <w:r w:rsidRPr="00111E73">
        <w:rPr>
          <w:rFonts w:ascii="Times New Roman" w:hAnsi="Times New Roman"/>
          <w:sz w:val="24"/>
          <w:szCs w:val="24"/>
        </w:rPr>
        <w:t xml:space="preserve"> γ-Fe</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xml:space="preserve">, </w:t>
      </w:r>
      <w:proofErr w:type="spellStart"/>
      <w:r w:rsidRPr="00111E73">
        <w:rPr>
          <w:rFonts w:ascii="Times New Roman" w:hAnsi="Times New Roman"/>
          <w:sz w:val="24"/>
          <w:szCs w:val="24"/>
        </w:rPr>
        <w:t>hematita</w:t>
      </w:r>
      <w:proofErr w:type="spellEnd"/>
      <w:r w:rsidRPr="00111E73">
        <w:rPr>
          <w:rFonts w:ascii="Times New Roman" w:hAnsi="Times New Roman"/>
          <w:sz w:val="24"/>
          <w:szCs w:val="24"/>
        </w:rPr>
        <w:t xml:space="preserve"> α-Fe</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magnetita Fe</w:t>
      </w:r>
      <w:r w:rsidRPr="00111E73">
        <w:rPr>
          <w:rFonts w:ascii="Times New Roman" w:hAnsi="Times New Roman"/>
          <w:sz w:val="24"/>
          <w:szCs w:val="24"/>
          <w:vertAlign w:val="subscript"/>
        </w:rPr>
        <w:t>3</w:t>
      </w:r>
      <w:r w:rsidRPr="00111E73">
        <w:rPr>
          <w:rFonts w:ascii="Times New Roman" w:hAnsi="Times New Roman"/>
          <w:sz w:val="24"/>
          <w:szCs w:val="24"/>
        </w:rPr>
        <w:t>O</w:t>
      </w:r>
      <w:r w:rsidRPr="00111E73">
        <w:rPr>
          <w:rFonts w:ascii="Times New Roman" w:hAnsi="Times New Roman"/>
          <w:sz w:val="24"/>
          <w:szCs w:val="24"/>
          <w:vertAlign w:val="subscript"/>
        </w:rPr>
        <w:t>4</w:t>
      </w:r>
      <w:r w:rsidRPr="00111E73">
        <w:rPr>
          <w:rFonts w:ascii="Times New Roman" w:hAnsi="Times New Roman"/>
          <w:sz w:val="24"/>
          <w:szCs w:val="24"/>
        </w:rPr>
        <w:t xml:space="preserve">. </w:t>
      </w:r>
    </w:p>
    <w:p w:rsidR="001D7908" w:rsidRDefault="001D7908" w:rsidP="001D7908">
      <w:pPr>
        <w:spacing w:line="360" w:lineRule="auto"/>
        <w:jc w:val="both"/>
        <w:rPr>
          <w:rFonts w:ascii="Times New Roman" w:hAnsi="Times New Roman"/>
          <w:sz w:val="24"/>
          <w:szCs w:val="24"/>
          <w:lang w:eastAsia="es-MX"/>
        </w:rPr>
      </w:pPr>
      <w:r w:rsidRPr="00111E73">
        <w:rPr>
          <w:rFonts w:ascii="Times New Roman" w:hAnsi="Times New Roman"/>
          <w:sz w:val="24"/>
          <w:szCs w:val="24"/>
          <w:lang w:eastAsia="es-MX"/>
        </w:rPr>
        <w:lastRenderedPageBreak/>
        <w:t xml:space="preserve">La utilización del </w:t>
      </w:r>
      <w:proofErr w:type="spellStart"/>
      <w:r w:rsidRPr="00111E73">
        <w:rPr>
          <w:rFonts w:ascii="Times New Roman" w:hAnsi="Times New Roman"/>
          <w:sz w:val="24"/>
          <w:szCs w:val="24"/>
          <w:lang w:eastAsia="es-MX"/>
        </w:rPr>
        <w:t>granulómetro</w:t>
      </w:r>
      <w:proofErr w:type="spellEnd"/>
      <w:r w:rsidRPr="00111E73">
        <w:rPr>
          <w:rFonts w:ascii="Times New Roman" w:hAnsi="Times New Roman"/>
          <w:sz w:val="24"/>
          <w:szCs w:val="24"/>
          <w:lang w:eastAsia="es-MX"/>
        </w:rPr>
        <w:t xml:space="preserve"> Laser pretende disgregar los posibles aglomerados en sus partículas constitutivas y estrechar grandemente las clases granulométricas, enriqueciendo así la gama de clases granulométricas. Esto se evidencia en las ordenadas de la Figura 3.3, con una disminución del contenido porcentual másico por clase granulométrica y en las abscisas con un aumento de las clases granulométricas, es decir, una distribución de la misma masa en más clases granulométricas. </w:t>
      </w:r>
    </w:p>
    <w:p w:rsidR="00080B0A" w:rsidRDefault="001D7908" w:rsidP="001D7908">
      <w:pPr>
        <w:spacing w:line="360" w:lineRule="auto"/>
        <w:jc w:val="both"/>
        <w:rPr>
          <w:rFonts w:ascii="Times New Roman" w:hAnsi="Times New Roman"/>
          <w:sz w:val="24"/>
          <w:szCs w:val="24"/>
          <w:lang w:eastAsia="es-MX"/>
        </w:rPr>
      </w:pPr>
      <w:r w:rsidRPr="00111E73">
        <w:rPr>
          <w:rFonts w:ascii="Times New Roman" w:hAnsi="Times New Roman"/>
          <w:sz w:val="24"/>
          <w:szCs w:val="24"/>
          <w:lang w:eastAsia="es-MX"/>
        </w:rPr>
        <w:t>Mediante los datos experimentales se determinó la curva de frecuencia e integrales granulométricas que se muestran en la</w:t>
      </w:r>
      <w:r w:rsidRPr="00111E73">
        <w:rPr>
          <w:rFonts w:ascii="Times New Roman" w:hAnsi="Times New Roman"/>
          <w:sz w:val="24"/>
          <w:szCs w:val="24"/>
          <w:lang w:val="es-ES_tradnl"/>
        </w:rPr>
        <w:t xml:space="preserve"> Figura 3.3</w:t>
      </w:r>
      <w:r w:rsidRPr="00111E73">
        <w:rPr>
          <w:rFonts w:ascii="Times New Roman" w:hAnsi="Times New Roman"/>
          <w:sz w:val="24"/>
          <w:szCs w:val="24"/>
          <w:lang w:eastAsia="es-MX"/>
        </w:rPr>
        <w:t xml:space="preserve">. </w:t>
      </w:r>
    </w:p>
    <w:p w:rsidR="001D7908" w:rsidRDefault="001D7908" w:rsidP="001D7908">
      <w:pPr>
        <w:spacing w:line="360" w:lineRule="auto"/>
        <w:jc w:val="both"/>
        <w:rPr>
          <w:rFonts w:ascii="Times New Roman" w:hAnsi="Times New Roman"/>
          <w:sz w:val="24"/>
          <w:szCs w:val="24"/>
        </w:rPr>
      </w:pPr>
      <w:r w:rsidRPr="00111E73">
        <w:rPr>
          <w:rFonts w:ascii="Times New Roman" w:hAnsi="Times New Roman"/>
          <w:noProof/>
          <w:sz w:val="24"/>
          <w:szCs w:val="24"/>
          <w:lang w:val="es-ES_tradnl" w:eastAsia="es-ES_tradnl"/>
        </w:rPr>
        <w:drawing>
          <wp:anchor distT="0" distB="0" distL="114300" distR="114300" simplePos="0" relativeHeight="251652608" behindDoc="0" locked="0" layoutInCell="1" allowOverlap="1">
            <wp:simplePos x="0" y="0"/>
            <wp:positionH relativeFrom="column">
              <wp:posOffset>-5080</wp:posOffset>
            </wp:positionH>
            <wp:positionV relativeFrom="paragraph">
              <wp:posOffset>445135</wp:posOffset>
            </wp:positionV>
            <wp:extent cx="5400040" cy="2349500"/>
            <wp:effectExtent l="0" t="0" r="10160" b="12700"/>
            <wp:wrapTopAndBottom/>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bookmarkStart w:id="2" w:name="_Ref388431400"/>
    </w:p>
    <w:p w:rsidR="001D7908" w:rsidRPr="00080B0A" w:rsidRDefault="001D7908" w:rsidP="00080B0A">
      <w:pPr>
        <w:jc w:val="center"/>
        <w:rPr>
          <w:rFonts w:ascii="Times New Roman" w:hAnsi="Times New Roman"/>
          <w:b/>
          <w:sz w:val="20"/>
          <w:szCs w:val="20"/>
        </w:rPr>
      </w:pPr>
      <w:r w:rsidRPr="00080B0A">
        <w:rPr>
          <w:rFonts w:ascii="Times New Roman" w:hAnsi="Times New Roman"/>
          <w:b/>
          <w:sz w:val="20"/>
          <w:szCs w:val="20"/>
        </w:rPr>
        <w:t xml:space="preserve">Figura </w:t>
      </w:r>
      <w:r w:rsidR="003C6D4E" w:rsidRPr="00080B0A">
        <w:rPr>
          <w:rFonts w:ascii="Times New Roman" w:hAnsi="Times New Roman"/>
          <w:b/>
          <w:sz w:val="20"/>
          <w:szCs w:val="20"/>
        </w:rPr>
        <w:fldChar w:fldCharType="begin"/>
      </w:r>
      <w:r w:rsidRPr="00080B0A">
        <w:rPr>
          <w:rFonts w:ascii="Times New Roman" w:hAnsi="Times New Roman"/>
          <w:b/>
          <w:sz w:val="20"/>
          <w:szCs w:val="20"/>
        </w:rPr>
        <w:instrText xml:space="preserve"> STYLEREF 1 \s </w:instrText>
      </w:r>
      <w:r w:rsidR="003C6D4E" w:rsidRPr="00080B0A">
        <w:rPr>
          <w:rFonts w:ascii="Times New Roman" w:hAnsi="Times New Roman"/>
          <w:b/>
          <w:sz w:val="20"/>
          <w:szCs w:val="20"/>
        </w:rPr>
        <w:fldChar w:fldCharType="separate"/>
      </w:r>
      <w:r w:rsidRPr="00080B0A">
        <w:rPr>
          <w:rFonts w:ascii="Times New Roman" w:hAnsi="Times New Roman"/>
          <w:b/>
          <w:noProof/>
          <w:sz w:val="20"/>
          <w:szCs w:val="20"/>
        </w:rPr>
        <w:t>3</w:t>
      </w:r>
      <w:r w:rsidR="003C6D4E" w:rsidRPr="00080B0A">
        <w:rPr>
          <w:rFonts w:ascii="Times New Roman" w:hAnsi="Times New Roman"/>
          <w:b/>
          <w:noProof/>
          <w:sz w:val="20"/>
          <w:szCs w:val="20"/>
        </w:rPr>
        <w:fldChar w:fldCharType="end"/>
      </w:r>
      <w:r w:rsidRPr="00080B0A">
        <w:rPr>
          <w:rFonts w:ascii="Times New Roman" w:hAnsi="Times New Roman"/>
          <w:b/>
          <w:sz w:val="20"/>
          <w:szCs w:val="20"/>
        </w:rPr>
        <w:t>.3</w:t>
      </w:r>
      <w:bookmarkEnd w:id="2"/>
      <w:r w:rsidRPr="00080B0A">
        <w:rPr>
          <w:rFonts w:ascii="Times New Roman" w:hAnsi="Times New Roman"/>
          <w:b/>
          <w:sz w:val="20"/>
          <w:szCs w:val="20"/>
        </w:rPr>
        <w:t>: Curva de frecuencia y sumatoria vs fi, correspondientes al análisis granulométrico por Laser.</w:t>
      </w:r>
    </w:p>
    <w:p w:rsidR="001D7908" w:rsidRPr="00111E73" w:rsidRDefault="001D7908" w:rsidP="001D7908">
      <w:pPr>
        <w:spacing w:line="360" w:lineRule="auto"/>
        <w:jc w:val="both"/>
        <w:rPr>
          <w:rFonts w:ascii="Times New Roman" w:hAnsi="Times New Roman"/>
          <w:sz w:val="24"/>
          <w:szCs w:val="24"/>
        </w:rPr>
      </w:pPr>
      <w:bookmarkStart w:id="3" w:name="_Ref388431512"/>
      <w:r w:rsidRPr="00111E73">
        <w:rPr>
          <w:rFonts w:ascii="Times New Roman" w:hAnsi="Times New Roman"/>
          <w:sz w:val="24"/>
          <w:szCs w:val="24"/>
        </w:rPr>
        <w:t xml:space="preserve">El análisis de la curva de frecuencia, obtenida por el </w:t>
      </w:r>
      <w:proofErr w:type="spellStart"/>
      <w:r w:rsidRPr="00111E73">
        <w:rPr>
          <w:rFonts w:ascii="Times New Roman" w:hAnsi="Times New Roman"/>
          <w:sz w:val="24"/>
          <w:szCs w:val="24"/>
        </w:rPr>
        <w:t>granulómetro</w:t>
      </w:r>
      <w:proofErr w:type="spellEnd"/>
      <w:r w:rsidRPr="00111E73">
        <w:rPr>
          <w:rFonts w:ascii="Times New Roman" w:hAnsi="Times New Roman"/>
          <w:sz w:val="24"/>
          <w:szCs w:val="24"/>
        </w:rPr>
        <w:t xml:space="preserve"> Laser, presenta la mediana d</w:t>
      </w:r>
      <w:r w:rsidRPr="00111E73">
        <w:rPr>
          <w:rFonts w:ascii="Times New Roman" w:hAnsi="Times New Roman"/>
          <w:sz w:val="24"/>
          <w:szCs w:val="24"/>
          <w:vertAlign w:val="subscript"/>
        </w:rPr>
        <w:t xml:space="preserve">50 </w:t>
      </w:r>
      <w:r w:rsidRPr="00111E73">
        <w:rPr>
          <w:rFonts w:ascii="Times New Roman" w:hAnsi="Times New Roman"/>
          <w:sz w:val="24"/>
          <w:szCs w:val="24"/>
        </w:rPr>
        <w:t>=32,44 µm (ø= -5,02) como punto de equilibrio másico entre la fracción gruesa y fina, indicando que los granos finos se encuentran en la región de d</w:t>
      </w:r>
      <w:r w:rsidRPr="00111E73">
        <w:rPr>
          <w:rFonts w:ascii="Times New Roman" w:hAnsi="Times New Roman"/>
          <w:sz w:val="24"/>
          <w:szCs w:val="24"/>
          <w:vertAlign w:val="subscript"/>
        </w:rPr>
        <w:t xml:space="preserve">50 </w:t>
      </w:r>
      <w:r w:rsidRPr="00111E73">
        <w:rPr>
          <w:rFonts w:ascii="Times New Roman" w:hAnsi="Times New Roman"/>
          <w:sz w:val="24"/>
          <w:szCs w:val="24"/>
        </w:rPr>
        <w:t>&lt; 32,44 µm (ø &gt; -5,02) y los granos gruesos se encuentran en la región de d</w:t>
      </w:r>
      <w:r w:rsidRPr="00111E73">
        <w:rPr>
          <w:rFonts w:ascii="Times New Roman" w:hAnsi="Times New Roman"/>
          <w:sz w:val="24"/>
          <w:szCs w:val="24"/>
          <w:vertAlign w:val="subscript"/>
        </w:rPr>
        <w:t xml:space="preserve">50 </w:t>
      </w:r>
      <w:r w:rsidRPr="00111E73">
        <w:rPr>
          <w:rFonts w:ascii="Times New Roman" w:hAnsi="Times New Roman"/>
          <w:sz w:val="24"/>
          <w:szCs w:val="24"/>
        </w:rPr>
        <w:t>&gt; 32,44 µm (ø &lt; -5,02). Se observa una diferencia en el valor de ésta con respecto a la mediana obtenida mediante el análisis granulométrico por tamices (d</w:t>
      </w:r>
      <w:r w:rsidRPr="00111E73">
        <w:rPr>
          <w:rFonts w:ascii="Times New Roman" w:hAnsi="Times New Roman"/>
          <w:sz w:val="24"/>
          <w:szCs w:val="24"/>
          <w:vertAlign w:val="subscript"/>
        </w:rPr>
        <w:t>50</w:t>
      </w:r>
      <w:r w:rsidRPr="00111E73">
        <w:rPr>
          <w:rFonts w:ascii="Times New Roman" w:hAnsi="Times New Roman"/>
          <w:sz w:val="24"/>
          <w:szCs w:val="24"/>
        </w:rPr>
        <w:t>=79,89 µm), lo cual se debe a la disgregación, en la muestra, de partículas aglomeradas (grumos) existentes en las clases granulométricas obtenidas por tamización. La granulometría Laser, incrementó</w:t>
      </w:r>
      <w:r>
        <w:rPr>
          <w:rFonts w:ascii="Times New Roman" w:hAnsi="Times New Roman"/>
          <w:sz w:val="24"/>
          <w:szCs w:val="24"/>
        </w:rPr>
        <w:t xml:space="preserve"> </w:t>
      </w:r>
      <w:r w:rsidRPr="00111E73">
        <w:rPr>
          <w:rFonts w:ascii="Times New Roman" w:hAnsi="Times New Roman"/>
          <w:sz w:val="24"/>
          <w:szCs w:val="24"/>
        </w:rPr>
        <w:t>el número de fracciones granulométricas más pequeñas y desplazó el equilibrio de la curva hacia la zona de los granos más pequeños.</w:t>
      </w:r>
      <w:r>
        <w:rPr>
          <w:rFonts w:ascii="Times New Roman" w:hAnsi="Times New Roman"/>
          <w:sz w:val="24"/>
          <w:szCs w:val="24"/>
        </w:rPr>
        <w:t xml:space="preserve"> </w:t>
      </w:r>
      <w:r w:rsidRPr="00111E73">
        <w:rPr>
          <w:rFonts w:ascii="Times New Roman" w:hAnsi="Times New Roman"/>
          <w:sz w:val="24"/>
          <w:szCs w:val="24"/>
        </w:rPr>
        <w:t xml:space="preserve">La percepción visual del desarrollo de la curva de frecuencia, arroja que ésta presenta de igual forma un carácter polimodal Tabla </w:t>
      </w:r>
      <w:r w:rsidRPr="00111E73">
        <w:rPr>
          <w:rFonts w:ascii="Times New Roman" w:hAnsi="Times New Roman"/>
          <w:sz w:val="24"/>
          <w:szCs w:val="24"/>
        </w:rPr>
        <w:lastRenderedPageBreak/>
        <w:t>3.3, pero la manifestación de las</w:t>
      </w:r>
      <w:r>
        <w:rPr>
          <w:rFonts w:ascii="Times New Roman" w:hAnsi="Times New Roman"/>
          <w:sz w:val="24"/>
          <w:szCs w:val="24"/>
        </w:rPr>
        <w:t xml:space="preserve"> </w:t>
      </w:r>
      <w:r w:rsidRPr="00111E73">
        <w:rPr>
          <w:rFonts w:ascii="Times New Roman" w:hAnsi="Times New Roman"/>
          <w:sz w:val="24"/>
          <w:szCs w:val="24"/>
        </w:rPr>
        <w:t>modas se encuentra con un cierto grado de enmascaramiento (solape). Los valores de las modas expuestos en la Tabla 3.3 no presentan una frecuencia regular y difieren de los obtenidos en el análisis granulométrico por tamices (ver Tabla 3.2).</w:t>
      </w:r>
    </w:p>
    <w:p w:rsidR="001D7908" w:rsidRPr="00080B0A" w:rsidRDefault="001D7908" w:rsidP="00080B0A">
      <w:pPr>
        <w:spacing w:after="0"/>
        <w:jc w:val="center"/>
        <w:rPr>
          <w:rFonts w:ascii="Times New Roman" w:hAnsi="Times New Roman"/>
          <w:b/>
          <w:sz w:val="20"/>
          <w:szCs w:val="20"/>
        </w:rPr>
      </w:pPr>
      <w:r w:rsidRPr="00080B0A">
        <w:rPr>
          <w:rFonts w:ascii="Times New Roman" w:hAnsi="Times New Roman"/>
          <w:b/>
          <w:sz w:val="20"/>
          <w:szCs w:val="20"/>
        </w:rPr>
        <w:t>Tabla 3.3: Moda (máximos) de la curva de frecuencia</w:t>
      </w:r>
    </w:p>
    <w:tbl>
      <w:tblPr>
        <w:tblW w:w="0" w:type="auto"/>
        <w:jc w:val="center"/>
        <w:tblCellMar>
          <w:left w:w="70" w:type="dxa"/>
          <w:right w:w="70" w:type="dxa"/>
        </w:tblCellMar>
        <w:tblLook w:val="04A0" w:firstRow="1" w:lastRow="0" w:firstColumn="1" w:lastColumn="0" w:noHBand="0" w:noVBand="1"/>
      </w:tblPr>
      <w:tblGrid>
        <w:gridCol w:w="1387"/>
        <w:gridCol w:w="1098"/>
        <w:gridCol w:w="1064"/>
        <w:gridCol w:w="1530"/>
      </w:tblGrid>
      <w:tr w:rsidR="001D7908" w:rsidRPr="00111E73" w:rsidTr="00DD3185">
        <w:trPr>
          <w:trHeight w:val="210"/>
          <w:jc w:val="center"/>
        </w:trPr>
        <w:tc>
          <w:tcPr>
            <w:tcW w:w="0" w:type="auto"/>
            <w:gridSpan w:val="4"/>
            <w:tcBorders>
              <w:top w:val="single" w:sz="4" w:space="0" w:color="auto"/>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b/>
                <w:bCs/>
                <w:sz w:val="24"/>
                <w:szCs w:val="24"/>
                <w:lang w:eastAsia="es-ES"/>
              </w:rPr>
            </w:pPr>
            <w:r w:rsidRPr="00111E73">
              <w:rPr>
                <w:rFonts w:ascii="Times New Roman" w:eastAsia="Times New Roman" w:hAnsi="Times New Roman"/>
                <w:b/>
                <w:bCs/>
                <w:sz w:val="24"/>
                <w:szCs w:val="24"/>
                <w:lang w:eastAsia="es-ES"/>
              </w:rPr>
              <w:t>Máximos de la curva de frecuencia (modas: Mo)</w:t>
            </w:r>
          </w:p>
        </w:tc>
      </w:tr>
      <w:tr w:rsidR="001D7908" w:rsidRPr="00111E73" w:rsidTr="00DD3185">
        <w:trPr>
          <w:trHeight w:val="225"/>
          <w:jc w:val="center"/>
        </w:trPr>
        <w:tc>
          <w:tcPr>
            <w:tcW w:w="0" w:type="auto"/>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b/>
                <w:bCs/>
                <w:sz w:val="24"/>
                <w:szCs w:val="24"/>
                <w:lang w:eastAsia="es-ES"/>
              </w:rPr>
            </w:pPr>
            <w:r w:rsidRPr="00111E73">
              <w:rPr>
                <w:rFonts w:ascii="Times New Roman" w:eastAsia="Times New Roman" w:hAnsi="Times New Roman"/>
                <w:b/>
                <w:bCs/>
                <w:sz w:val="24"/>
                <w:szCs w:val="24"/>
                <w:lang w:eastAsia="es-ES"/>
              </w:rPr>
              <w:t>Modas</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b/>
                <w:bCs/>
                <w:sz w:val="24"/>
                <w:szCs w:val="24"/>
                <w:lang w:eastAsia="es-ES"/>
              </w:rPr>
            </w:pPr>
            <w:r w:rsidRPr="00111E73">
              <w:rPr>
                <w:rFonts w:ascii="Times New Roman" w:eastAsia="Times New Roman" w:hAnsi="Times New Roman"/>
                <w:b/>
                <w:bCs/>
                <w:sz w:val="24"/>
                <w:szCs w:val="24"/>
                <w:lang w:eastAsia="es-ES"/>
              </w:rPr>
              <w:t>m-%</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b/>
                <w:bCs/>
                <w:sz w:val="24"/>
                <w:szCs w:val="24"/>
                <w:lang w:eastAsia="es-ES"/>
              </w:rPr>
            </w:pPr>
            <w:r w:rsidRPr="00111E73">
              <w:rPr>
                <w:rFonts w:ascii="Times New Roman" w:eastAsia="Times New Roman" w:hAnsi="Times New Roman"/>
                <w:b/>
                <w:bCs/>
                <w:sz w:val="24"/>
                <w:szCs w:val="24"/>
                <w:lang w:eastAsia="es-ES"/>
              </w:rPr>
              <w:t xml:space="preserve">ø </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b/>
                <w:bCs/>
                <w:sz w:val="24"/>
                <w:szCs w:val="24"/>
                <w:lang w:eastAsia="es-ES"/>
              </w:rPr>
            </w:pPr>
            <w:r w:rsidRPr="00111E73">
              <w:rPr>
                <w:rFonts w:ascii="Times New Roman" w:eastAsia="Times New Roman" w:hAnsi="Times New Roman"/>
                <w:b/>
                <w:bCs/>
                <w:sz w:val="24"/>
                <w:szCs w:val="24"/>
                <w:lang w:eastAsia="es-ES"/>
              </w:rPr>
              <w:t>d(µm)</w:t>
            </w:r>
          </w:p>
        </w:tc>
      </w:tr>
      <w:tr w:rsidR="001D7908" w:rsidRPr="00111E73" w:rsidTr="00DD3185">
        <w:trPr>
          <w:trHeight w:val="210"/>
          <w:jc w:val="center"/>
        </w:trPr>
        <w:tc>
          <w:tcPr>
            <w:tcW w:w="0" w:type="auto"/>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Mo-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2,79</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8,25</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304,437</w:t>
            </w:r>
          </w:p>
        </w:tc>
      </w:tr>
      <w:tr w:rsidR="001D7908" w:rsidRPr="00111E73" w:rsidTr="00DD3185">
        <w:trPr>
          <w:trHeight w:val="210"/>
          <w:jc w:val="center"/>
        </w:trPr>
        <w:tc>
          <w:tcPr>
            <w:tcW w:w="0" w:type="auto"/>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Mo-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5,5</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5,84</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57,282</w:t>
            </w:r>
          </w:p>
        </w:tc>
      </w:tr>
      <w:tr w:rsidR="001D7908" w:rsidRPr="00111E73" w:rsidTr="00DD3185">
        <w:trPr>
          <w:trHeight w:val="210"/>
          <w:jc w:val="center"/>
        </w:trPr>
        <w:tc>
          <w:tcPr>
            <w:tcW w:w="0" w:type="auto"/>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Mo-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5,42</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5,59</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48,168</w:t>
            </w:r>
          </w:p>
        </w:tc>
      </w:tr>
      <w:tr w:rsidR="001D7908" w:rsidRPr="00111E73" w:rsidTr="00DD3185">
        <w:trPr>
          <w:trHeight w:val="210"/>
          <w:jc w:val="center"/>
        </w:trPr>
        <w:tc>
          <w:tcPr>
            <w:tcW w:w="0" w:type="auto"/>
            <w:tcBorders>
              <w:top w:val="nil"/>
              <w:left w:val="single" w:sz="4" w:space="0" w:color="auto"/>
              <w:bottom w:val="single" w:sz="4" w:space="0" w:color="auto"/>
              <w:right w:val="single" w:sz="4" w:space="0" w:color="auto"/>
            </w:tcBorders>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Mo-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4</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4,2*</w:t>
            </w:r>
          </w:p>
        </w:tc>
        <w:tc>
          <w:tcPr>
            <w:tcW w:w="0" w:type="auto"/>
            <w:tcBorders>
              <w:top w:val="nil"/>
              <w:left w:val="nil"/>
              <w:bottom w:val="single" w:sz="4" w:space="0" w:color="auto"/>
              <w:right w:val="single" w:sz="4" w:space="0" w:color="auto"/>
            </w:tcBorders>
            <w:shd w:val="clear" w:color="auto" w:fill="auto"/>
            <w:noWrap/>
            <w:vAlign w:val="bottom"/>
            <w:hideMark/>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18,379*</w:t>
            </w:r>
          </w:p>
        </w:tc>
      </w:tr>
      <w:tr w:rsidR="001D7908" w:rsidRPr="00111E73" w:rsidTr="00DD3185">
        <w:trPr>
          <w:trHeight w:val="210"/>
          <w:jc w:val="center"/>
        </w:trPr>
        <w:tc>
          <w:tcPr>
            <w:tcW w:w="0" w:type="auto"/>
            <w:gridSpan w:val="4"/>
            <w:tcBorders>
              <w:top w:val="single" w:sz="4" w:space="0" w:color="auto"/>
              <w:left w:val="single" w:sz="4" w:space="0" w:color="auto"/>
              <w:bottom w:val="single" w:sz="4" w:space="0" w:color="auto"/>
              <w:right w:val="single" w:sz="4" w:space="0" w:color="auto"/>
            </w:tcBorders>
            <w:vAlign w:val="center"/>
          </w:tcPr>
          <w:p w:rsidR="001D7908" w:rsidRPr="00111E73" w:rsidRDefault="001D7908" w:rsidP="00DD3185">
            <w:pPr>
              <w:spacing w:after="0"/>
              <w:jc w:val="both"/>
              <w:rPr>
                <w:rFonts w:ascii="Times New Roman" w:eastAsia="Times New Roman" w:hAnsi="Times New Roman"/>
                <w:sz w:val="24"/>
                <w:szCs w:val="24"/>
                <w:lang w:eastAsia="es-ES"/>
              </w:rPr>
            </w:pPr>
            <w:r w:rsidRPr="00111E73">
              <w:rPr>
                <w:rFonts w:ascii="Times New Roman" w:eastAsia="Times New Roman" w:hAnsi="Times New Roman"/>
                <w:sz w:val="24"/>
                <w:szCs w:val="24"/>
                <w:lang w:eastAsia="es-ES"/>
              </w:rPr>
              <w:t>*: valores aproximados por apreciación</w:t>
            </w:r>
          </w:p>
        </w:tc>
      </w:tr>
    </w:tbl>
    <w:p w:rsidR="001D7908" w:rsidRPr="00111E73" w:rsidRDefault="001D7908" w:rsidP="001D7908">
      <w:pPr>
        <w:jc w:val="both"/>
        <w:rPr>
          <w:rFonts w:ascii="Times New Roman" w:hAnsi="Times New Roman"/>
          <w:sz w:val="24"/>
          <w:szCs w:val="24"/>
        </w:rPr>
      </w:pPr>
    </w:p>
    <w:p w:rsidR="001D7908" w:rsidRDefault="001D7908" w:rsidP="00DD3185">
      <w:pPr>
        <w:spacing w:line="360" w:lineRule="auto"/>
        <w:jc w:val="both"/>
        <w:rPr>
          <w:rFonts w:ascii="Times New Roman" w:hAnsi="Times New Roman"/>
          <w:sz w:val="24"/>
          <w:szCs w:val="24"/>
        </w:rPr>
      </w:pPr>
      <w:r w:rsidRPr="00111E73">
        <w:rPr>
          <w:rFonts w:ascii="Times New Roman" w:hAnsi="Times New Roman"/>
          <w:sz w:val="24"/>
          <w:szCs w:val="24"/>
        </w:rPr>
        <w:t xml:space="preserve">Se observa también que los picos en la curva granulométrica del Laser son más ancho que en la curva granulométrica de tamices, indicando que en la primera existe un enriquecimiento de algunos picos. </w:t>
      </w:r>
    </w:p>
    <w:p w:rsidR="001D7908" w:rsidRPr="0038485F" w:rsidRDefault="001D7908" w:rsidP="00DD3185">
      <w:pPr>
        <w:spacing w:line="360" w:lineRule="auto"/>
        <w:jc w:val="both"/>
        <w:rPr>
          <w:rFonts w:ascii="Times New Roman" w:hAnsi="Times New Roman"/>
          <w:sz w:val="24"/>
          <w:szCs w:val="24"/>
        </w:rPr>
      </w:pPr>
      <w:r w:rsidRPr="0038485F">
        <w:rPr>
          <w:rFonts w:ascii="Times New Roman" w:hAnsi="Times New Roman"/>
          <w:sz w:val="24"/>
          <w:szCs w:val="24"/>
        </w:rPr>
        <w:t>En la valoración y descripción de la distribución granulométrica por tamización y Laser se utilizó dos descriptores estadísticos: la moda y la mediana. Existe una aceptable correspondencia entre los valores de la media y los de la mediana (d</w:t>
      </w:r>
      <w:r w:rsidRPr="0038485F">
        <w:rPr>
          <w:rFonts w:ascii="Times New Roman" w:hAnsi="Times New Roman"/>
          <w:sz w:val="24"/>
          <w:szCs w:val="24"/>
          <w:vertAlign w:val="subscript"/>
        </w:rPr>
        <w:t xml:space="preserve">50 </w:t>
      </w:r>
      <w:r w:rsidRPr="0038485F">
        <w:rPr>
          <w:rFonts w:ascii="Times New Roman" w:hAnsi="Times New Roman"/>
          <w:sz w:val="24"/>
          <w:szCs w:val="24"/>
        </w:rPr>
        <w:t xml:space="preserve">=32,44 µm) debido a que los primeros constituyen valores geométricos respecto a la masa de la población granulométrica. El estadístico, grado de dispersión es </w:t>
      </w:r>
      <w:r w:rsidRPr="0038485F">
        <w:rPr>
          <w:rFonts w:ascii="Times New Roman" w:hAnsi="Times New Roman"/>
          <w:sz w:val="24"/>
          <w:szCs w:val="24"/>
          <w:lang w:val="en-US"/>
        </w:rPr>
        <w:t>σ</w:t>
      </w:r>
      <w:r w:rsidRPr="0038485F">
        <w:rPr>
          <w:rFonts w:ascii="Times New Roman" w:hAnsi="Times New Roman"/>
          <w:sz w:val="24"/>
          <w:szCs w:val="24"/>
          <w:vertAlign w:val="subscript"/>
        </w:rPr>
        <w:t>1</w:t>
      </w:r>
      <w:r w:rsidRPr="0038485F">
        <w:rPr>
          <w:rFonts w:ascii="Times New Roman" w:hAnsi="Times New Roman"/>
          <w:sz w:val="24"/>
          <w:szCs w:val="24"/>
        </w:rPr>
        <w:t xml:space="preserve"> = 2,28, por lo que el criterio cualitativo indica que la población granulométrica se encuentra muy mal dispersa, lo que confirma la posible existencia de la formación de granos aglomerados. El índice de asimetría es Sk</w:t>
      </w:r>
      <w:r w:rsidRPr="0038485F">
        <w:rPr>
          <w:rFonts w:ascii="Times New Roman" w:hAnsi="Times New Roman"/>
          <w:sz w:val="24"/>
          <w:szCs w:val="24"/>
          <w:vertAlign w:val="subscript"/>
        </w:rPr>
        <w:t>1</w:t>
      </w:r>
      <w:r w:rsidRPr="0038485F">
        <w:rPr>
          <w:rFonts w:ascii="Times New Roman" w:hAnsi="Times New Roman"/>
          <w:sz w:val="24"/>
          <w:szCs w:val="24"/>
        </w:rPr>
        <w:t>= 0,45, lo que indica que la gráfica es muy asimétrica hacia los granos finos, y a su vez afirma que la cola presenta una granulometría esencialmente fina, concordando con lo proyectado por los resultados del análisis granulométrico por tamices. El parámetro de angulosidad gráfica (</w:t>
      </w:r>
      <w:proofErr w:type="spellStart"/>
      <w:r w:rsidRPr="0038485F">
        <w:rPr>
          <w:rFonts w:ascii="Times New Roman" w:hAnsi="Times New Roman"/>
          <w:sz w:val="24"/>
          <w:szCs w:val="24"/>
        </w:rPr>
        <w:t>curtosis</w:t>
      </w:r>
      <w:proofErr w:type="spellEnd"/>
      <w:r w:rsidRPr="0038485F">
        <w:rPr>
          <w:rFonts w:ascii="Times New Roman" w:hAnsi="Times New Roman"/>
          <w:sz w:val="24"/>
          <w:szCs w:val="24"/>
        </w:rPr>
        <w:t>) es K</w:t>
      </w:r>
      <w:r w:rsidRPr="0038485F">
        <w:rPr>
          <w:rFonts w:ascii="Times New Roman" w:hAnsi="Times New Roman"/>
          <w:sz w:val="24"/>
          <w:szCs w:val="24"/>
          <w:vertAlign w:val="subscript"/>
        </w:rPr>
        <w:t xml:space="preserve">G </w:t>
      </w:r>
      <w:r w:rsidRPr="0038485F">
        <w:rPr>
          <w:rFonts w:ascii="Times New Roman" w:hAnsi="Times New Roman"/>
          <w:sz w:val="24"/>
          <w:szCs w:val="24"/>
        </w:rPr>
        <w:t xml:space="preserve">= 1,15 lo que indica que la curva de frecuencia es </w:t>
      </w:r>
      <w:proofErr w:type="spellStart"/>
      <w:r w:rsidRPr="0038485F">
        <w:rPr>
          <w:rFonts w:ascii="Times New Roman" w:hAnsi="Times New Roman"/>
          <w:sz w:val="24"/>
          <w:szCs w:val="24"/>
        </w:rPr>
        <w:t>leptocúrtica</w:t>
      </w:r>
      <w:proofErr w:type="spellEnd"/>
      <w:r w:rsidRPr="0038485F">
        <w:rPr>
          <w:rFonts w:ascii="Times New Roman" w:hAnsi="Times New Roman"/>
          <w:sz w:val="24"/>
          <w:szCs w:val="24"/>
        </w:rPr>
        <w:t>, es decir, esta poco dispersa (bien seleccionada). El tamaño promedio de grano para toda la población granulométrica de la cola es de 92,31 µm, mientras que la densidad de la misma es de 4,042 g/cm</w:t>
      </w:r>
      <w:r w:rsidRPr="0038485F">
        <w:rPr>
          <w:rFonts w:ascii="Times New Roman" w:hAnsi="Times New Roman"/>
          <w:sz w:val="24"/>
          <w:szCs w:val="24"/>
          <w:vertAlign w:val="superscript"/>
        </w:rPr>
        <w:t>3</w:t>
      </w:r>
      <w:r w:rsidRPr="0038485F">
        <w:rPr>
          <w:rFonts w:ascii="Times New Roman" w:hAnsi="Times New Roman"/>
          <w:sz w:val="24"/>
          <w:szCs w:val="24"/>
        </w:rPr>
        <w:t xml:space="preserve">. </w:t>
      </w:r>
    </w:p>
    <w:p w:rsidR="001D7908" w:rsidRPr="00111E73" w:rsidRDefault="001D7908" w:rsidP="00DD3185">
      <w:pPr>
        <w:spacing w:line="360" w:lineRule="auto"/>
        <w:jc w:val="both"/>
        <w:rPr>
          <w:rFonts w:ascii="Times New Roman" w:hAnsi="Times New Roman"/>
          <w:sz w:val="24"/>
          <w:szCs w:val="24"/>
        </w:rPr>
      </w:pPr>
      <w:r w:rsidRPr="00111E73">
        <w:rPr>
          <w:rFonts w:ascii="Times New Roman" w:hAnsi="Times New Roman"/>
          <w:sz w:val="24"/>
          <w:szCs w:val="24"/>
        </w:rPr>
        <w:lastRenderedPageBreak/>
        <w:t>Mediante el análisis químico que se realizó a través de la técnica de FRX por Energía Dispersiva fue posible obtener la composición química de la cola, la cual se muestra en la Tabla 3.4. Lo cual permite establecer una estrategia para el diseño de formulaciones.</w:t>
      </w:r>
    </w:p>
    <w:p w:rsidR="001D7908" w:rsidRPr="00080B0A" w:rsidRDefault="001D7908" w:rsidP="00080B0A">
      <w:pPr>
        <w:pStyle w:val="Prrafodelista"/>
        <w:spacing w:after="0"/>
        <w:ind w:left="0"/>
        <w:jc w:val="center"/>
        <w:rPr>
          <w:rFonts w:ascii="Times New Roman" w:hAnsi="Times New Roman" w:cs="Times New Roman"/>
          <w:b/>
          <w:sz w:val="20"/>
          <w:szCs w:val="20"/>
        </w:rPr>
      </w:pPr>
      <w:r w:rsidRPr="00080B0A">
        <w:rPr>
          <w:rFonts w:ascii="Times New Roman" w:hAnsi="Times New Roman" w:cs="Times New Roman"/>
          <w:b/>
          <w:sz w:val="20"/>
          <w:szCs w:val="20"/>
        </w:rPr>
        <w:t xml:space="preserve">Tabla 3.4: </w:t>
      </w:r>
      <w:r w:rsidRPr="00080B0A">
        <w:rPr>
          <w:rFonts w:ascii="Times New Roman" w:hAnsi="Times New Roman" w:cs="Times New Roman"/>
          <w:b/>
          <w:sz w:val="20"/>
          <w:szCs w:val="20"/>
          <w:lang w:val="es-ES_tradnl"/>
        </w:rPr>
        <w:t>Composición química de la cola mediante análisis por FRX</w:t>
      </w:r>
    </w:p>
    <w:tbl>
      <w:tblPr>
        <w:tblW w:w="6446" w:type="dxa"/>
        <w:jc w:val="center"/>
        <w:tblLook w:val="04A0" w:firstRow="1" w:lastRow="0" w:firstColumn="1" w:lastColumn="0" w:noHBand="0" w:noVBand="1"/>
      </w:tblPr>
      <w:tblGrid>
        <w:gridCol w:w="1429"/>
        <w:gridCol w:w="763"/>
        <w:gridCol w:w="707"/>
        <w:gridCol w:w="763"/>
        <w:gridCol w:w="662"/>
        <w:gridCol w:w="749"/>
        <w:gridCol w:w="767"/>
        <w:gridCol w:w="726"/>
      </w:tblGrid>
      <w:tr w:rsidR="001D7908" w:rsidRPr="00111E73" w:rsidTr="00DD3185">
        <w:trPr>
          <w:jc w:val="center"/>
        </w:trPr>
        <w:tc>
          <w:tcPr>
            <w:tcW w:w="1339" w:type="dxa"/>
            <w:vAlign w:val="center"/>
          </w:tcPr>
          <w:p w:rsidR="001D7908" w:rsidRPr="00111E73" w:rsidRDefault="001D7908" w:rsidP="00DD3185">
            <w:pPr>
              <w:spacing w:after="0"/>
              <w:jc w:val="both"/>
              <w:rPr>
                <w:color w:val="000000"/>
                <w:sz w:val="24"/>
                <w:szCs w:val="24"/>
              </w:rPr>
            </w:pPr>
            <w:r w:rsidRPr="00111E73">
              <w:rPr>
                <w:color w:val="000000"/>
                <w:sz w:val="24"/>
                <w:szCs w:val="24"/>
              </w:rPr>
              <w:t>Compuestos</w:t>
            </w:r>
          </w:p>
        </w:tc>
        <w:tc>
          <w:tcPr>
            <w:tcW w:w="717" w:type="dxa"/>
            <w:vAlign w:val="center"/>
          </w:tcPr>
          <w:p w:rsidR="001D7908" w:rsidRPr="00111E73" w:rsidRDefault="001D7908" w:rsidP="00DD3185">
            <w:pPr>
              <w:spacing w:after="0"/>
              <w:jc w:val="both"/>
              <w:rPr>
                <w:color w:val="000000"/>
                <w:sz w:val="24"/>
                <w:szCs w:val="24"/>
              </w:rPr>
            </w:pPr>
            <w:r w:rsidRPr="00111E73">
              <w:rPr>
                <w:color w:val="000000"/>
                <w:sz w:val="24"/>
                <w:szCs w:val="24"/>
              </w:rPr>
              <w:t>SiO</w:t>
            </w:r>
            <w:r w:rsidRPr="00111E73">
              <w:rPr>
                <w:color w:val="000000"/>
                <w:sz w:val="24"/>
                <w:szCs w:val="24"/>
                <w:vertAlign w:val="subscript"/>
              </w:rPr>
              <w:t>2</w:t>
            </w:r>
          </w:p>
        </w:tc>
        <w:tc>
          <w:tcPr>
            <w:tcW w:w="650" w:type="dxa"/>
            <w:vAlign w:val="center"/>
          </w:tcPr>
          <w:p w:rsidR="001D7908" w:rsidRPr="00111E73" w:rsidRDefault="001D7908" w:rsidP="00DD3185">
            <w:pPr>
              <w:spacing w:after="0"/>
              <w:jc w:val="both"/>
              <w:rPr>
                <w:color w:val="000000"/>
                <w:sz w:val="24"/>
                <w:szCs w:val="24"/>
              </w:rPr>
            </w:pPr>
            <w:proofErr w:type="spellStart"/>
            <w:r w:rsidRPr="00111E73">
              <w:rPr>
                <w:color w:val="000000"/>
                <w:sz w:val="24"/>
                <w:szCs w:val="24"/>
              </w:rPr>
              <w:t>MgO</w:t>
            </w:r>
            <w:proofErr w:type="spellEnd"/>
          </w:p>
        </w:tc>
        <w:tc>
          <w:tcPr>
            <w:tcW w:w="717" w:type="dxa"/>
            <w:vAlign w:val="center"/>
          </w:tcPr>
          <w:p w:rsidR="001D7908" w:rsidRPr="00111E73" w:rsidRDefault="001D7908" w:rsidP="00DD3185">
            <w:pPr>
              <w:spacing w:after="0"/>
              <w:jc w:val="both"/>
              <w:rPr>
                <w:color w:val="000000"/>
                <w:sz w:val="24"/>
                <w:szCs w:val="24"/>
              </w:rPr>
            </w:pPr>
            <w:proofErr w:type="spellStart"/>
            <w:r w:rsidRPr="00111E73">
              <w:rPr>
                <w:color w:val="000000"/>
                <w:sz w:val="24"/>
                <w:szCs w:val="24"/>
              </w:rPr>
              <w:t>CaO</w:t>
            </w:r>
            <w:proofErr w:type="spellEnd"/>
          </w:p>
        </w:tc>
        <w:tc>
          <w:tcPr>
            <w:tcW w:w="650" w:type="dxa"/>
            <w:vAlign w:val="center"/>
          </w:tcPr>
          <w:p w:rsidR="001D7908" w:rsidRPr="00111E73" w:rsidRDefault="001D7908" w:rsidP="00DD3185">
            <w:pPr>
              <w:spacing w:after="0"/>
              <w:jc w:val="both"/>
              <w:rPr>
                <w:color w:val="000000"/>
                <w:sz w:val="24"/>
                <w:szCs w:val="24"/>
              </w:rPr>
            </w:pPr>
            <w:r w:rsidRPr="00111E73">
              <w:rPr>
                <w:color w:val="000000"/>
                <w:sz w:val="24"/>
                <w:szCs w:val="24"/>
              </w:rPr>
              <w:t>P</w:t>
            </w:r>
            <w:r w:rsidRPr="00111E73">
              <w:rPr>
                <w:color w:val="000000"/>
                <w:sz w:val="24"/>
                <w:szCs w:val="24"/>
                <w:vertAlign w:val="subscript"/>
              </w:rPr>
              <w:t>2</w:t>
            </w:r>
            <w:r w:rsidRPr="00111E73">
              <w:rPr>
                <w:color w:val="000000"/>
                <w:sz w:val="24"/>
                <w:szCs w:val="24"/>
              </w:rPr>
              <w:t>O</w:t>
            </w:r>
            <w:r w:rsidRPr="00111E73">
              <w:rPr>
                <w:color w:val="000000"/>
                <w:sz w:val="24"/>
                <w:szCs w:val="24"/>
                <w:vertAlign w:val="subscript"/>
              </w:rPr>
              <w:t>5</w:t>
            </w:r>
          </w:p>
        </w:tc>
        <w:tc>
          <w:tcPr>
            <w:tcW w:w="728" w:type="dxa"/>
            <w:vAlign w:val="center"/>
          </w:tcPr>
          <w:p w:rsidR="001D7908" w:rsidRPr="00111E73" w:rsidRDefault="001D7908" w:rsidP="00DD3185">
            <w:pPr>
              <w:spacing w:after="0"/>
              <w:jc w:val="both"/>
              <w:rPr>
                <w:color w:val="000000"/>
                <w:sz w:val="24"/>
                <w:szCs w:val="24"/>
              </w:rPr>
            </w:pPr>
            <w:r w:rsidRPr="00111E73">
              <w:rPr>
                <w:color w:val="000000"/>
                <w:sz w:val="24"/>
                <w:szCs w:val="24"/>
              </w:rPr>
              <w:t>Al</w:t>
            </w:r>
            <w:r w:rsidRPr="00111E73">
              <w:rPr>
                <w:color w:val="000000"/>
                <w:sz w:val="24"/>
                <w:szCs w:val="24"/>
                <w:vertAlign w:val="subscript"/>
              </w:rPr>
              <w:t>2</w:t>
            </w:r>
            <w:r w:rsidRPr="00111E73">
              <w:rPr>
                <w:color w:val="000000"/>
                <w:sz w:val="24"/>
                <w:szCs w:val="24"/>
              </w:rPr>
              <w:t>O</w:t>
            </w:r>
            <w:r w:rsidRPr="00111E73">
              <w:rPr>
                <w:color w:val="000000"/>
                <w:sz w:val="24"/>
                <w:szCs w:val="24"/>
                <w:vertAlign w:val="subscript"/>
              </w:rPr>
              <w:t>3</w:t>
            </w:r>
          </w:p>
        </w:tc>
        <w:tc>
          <w:tcPr>
            <w:tcW w:w="945" w:type="dxa"/>
            <w:vAlign w:val="center"/>
          </w:tcPr>
          <w:p w:rsidR="001D7908" w:rsidRPr="00111E73" w:rsidRDefault="001D7908" w:rsidP="00DD3185">
            <w:pPr>
              <w:spacing w:after="0"/>
              <w:jc w:val="both"/>
              <w:rPr>
                <w:color w:val="000000"/>
                <w:sz w:val="24"/>
                <w:szCs w:val="24"/>
              </w:rPr>
            </w:pPr>
            <w:r w:rsidRPr="00111E73">
              <w:rPr>
                <w:color w:val="000000"/>
                <w:sz w:val="24"/>
                <w:szCs w:val="24"/>
              </w:rPr>
              <w:t>Fe</w:t>
            </w:r>
            <w:r w:rsidRPr="00111E73">
              <w:rPr>
                <w:color w:val="000000"/>
                <w:sz w:val="24"/>
                <w:szCs w:val="24"/>
                <w:vertAlign w:val="subscript"/>
              </w:rPr>
              <w:t>2</w:t>
            </w:r>
            <w:r w:rsidRPr="00111E73">
              <w:rPr>
                <w:color w:val="000000"/>
                <w:sz w:val="24"/>
                <w:szCs w:val="24"/>
              </w:rPr>
              <w:t>O</w:t>
            </w:r>
            <w:r w:rsidRPr="00111E73">
              <w:rPr>
                <w:color w:val="000000"/>
                <w:sz w:val="24"/>
                <w:szCs w:val="24"/>
                <w:vertAlign w:val="subscript"/>
              </w:rPr>
              <w:t>3</w:t>
            </w:r>
          </w:p>
        </w:tc>
        <w:tc>
          <w:tcPr>
            <w:tcW w:w="700" w:type="dxa"/>
            <w:vAlign w:val="center"/>
          </w:tcPr>
          <w:p w:rsidR="001D7908" w:rsidRPr="00111E73" w:rsidRDefault="001D7908" w:rsidP="00DD3185">
            <w:pPr>
              <w:spacing w:after="0"/>
              <w:jc w:val="both"/>
              <w:rPr>
                <w:color w:val="000000"/>
                <w:sz w:val="24"/>
                <w:szCs w:val="24"/>
              </w:rPr>
            </w:pPr>
            <w:r w:rsidRPr="00111E73">
              <w:rPr>
                <w:color w:val="000000"/>
                <w:sz w:val="24"/>
                <w:szCs w:val="24"/>
              </w:rPr>
              <w:t>Na</w:t>
            </w:r>
            <w:r w:rsidRPr="00111E73">
              <w:rPr>
                <w:color w:val="000000"/>
                <w:sz w:val="24"/>
                <w:szCs w:val="24"/>
                <w:vertAlign w:val="subscript"/>
              </w:rPr>
              <w:t>2</w:t>
            </w:r>
            <w:r w:rsidRPr="00111E73">
              <w:rPr>
                <w:color w:val="000000"/>
                <w:sz w:val="24"/>
                <w:szCs w:val="24"/>
              </w:rPr>
              <w:t>O</w:t>
            </w:r>
          </w:p>
        </w:tc>
      </w:tr>
      <w:tr w:rsidR="001D7908" w:rsidRPr="00111E73" w:rsidTr="00DD3185">
        <w:trPr>
          <w:jc w:val="center"/>
        </w:trPr>
        <w:tc>
          <w:tcPr>
            <w:tcW w:w="1339" w:type="dxa"/>
            <w:vAlign w:val="center"/>
          </w:tcPr>
          <w:p w:rsidR="001D7908" w:rsidRPr="00111E73" w:rsidRDefault="001D7908" w:rsidP="00DD3185">
            <w:pPr>
              <w:spacing w:after="0"/>
              <w:jc w:val="both"/>
              <w:rPr>
                <w:b/>
                <w:sz w:val="24"/>
                <w:szCs w:val="24"/>
                <w:lang w:val="es-ES_tradnl"/>
              </w:rPr>
            </w:pPr>
            <w:r w:rsidRPr="00111E73">
              <w:rPr>
                <w:b/>
                <w:sz w:val="24"/>
                <w:szCs w:val="24"/>
                <w:lang w:val="es-ES_tradnl"/>
              </w:rPr>
              <w:t>%</w:t>
            </w:r>
          </w:p>
        </w:tc>
        <w:tc>
          <w:tcPr>
            <w:tcW w:w="717" w:type="dxa"/>
            <w:vAlign w:val="center"/>
          </w:tcPr>
          <w:p w:rsidR="001D7908" w:rsidRPr="00111E73" w:rsidRDefault="001D7908" w:rsidP="00DD3185">
            <w:pPr>
              <w:spacing w:after="0"/>
              <w:jc w:val="both"/>
              <w:rPr>
                <w:sz w:val="24"/>
                <w:szCs w:val="24"/>
              </w:rPr>
            </w:pPr>
            <w:r w:rsidRPr="00111E73">
              <w:rPr>
                <w:sz w:val="24"/>
                <w:szCs w:val="24"/>
              </w:rPr>
              <w:t>13,26</w:t>
            </w:r>
          </w:p>
        </w:tc>
        <w:tc>
          <w:tcPr>
            <w:tcW w:w="650" w:type="dxa"/>
            <w:vAlign w:val="center"/>
          </w:tcPr>
          <w:p w:rsidR="001D7908" w:rsidRPr="00111E73" w:rsidRDefault="001D7908" w:rsidP="00DD3185">
            <w:pPr>
              <w:spacing w:after="0"/>
              <w:jc w:val="both"/>
              <w:rPr>
                <w:sz w:val="24"/>
                <w:szCs w:val="24"/>
              </w:rPr>
            </w:pPr>
            <w:r w:rsidRPr="00111E73">
              <w:rPr>
                <w:sz w:val="24"/>
                <w:szCs w:val="24"/>
              </w:rPr>
              <w:t>7,08</w:t>
            </w:r>
          </w:p>
        </w:tc>
        <w:tc>
          <w:tcPr>
            <w:tcW w:w="717" w:type="dxa"/>
            <w:vAlign w:val="center"/>
          </w:tcPr>
          <w:p w:rsidR="001D7908" w:rsidRPr="00111E73" w:rsidRDefault="001D7908" w:rsidP="00DD3185">
            <w:pPr>
              <w:spacing w:after="0"/>
              <w:jc w:val="both"/>
              <w:rPr>
                <w:sz w:val="24"/>
                <w:szCs w:val="24"/>
              </w:rPr>
            </w:pPr>
            <w:r w:rsidRPr="00111E73">
              <w:rPr>
                <w:sz w:val="24"/>
                <w:szCs w:val="24"/>
              </w:rPr>
              <w:t>0,13</w:t>
            </w:r>
          </w:p>
        </w:tc>
        <w:tc>
          <w:tcPr>
            <w:tcW w:w="650" w:type="dxa"/>
            <w:vAlign w:val="center"/>
          </w:tcPr>
          <w:p w:rsidR="001D7908" w:rsidRPr="00111E73" w:rsidRDefault="001D7908" w:rsidP="00DD3185">
            <w:pPr>
              <w:spacing w:after="0"/>
              <w:jc w:val="both"/>
              <w:rPr>
                <w:sz w:val="24"/>
                <w:szCs w:val="24"/>
              </w:rPr>
            </w:pPr>
            <w:r w:rsidRPr="00111E73">
              <w:rPr>
                <w:sz w:val="24"/>
                <w:szCs w:val="24"/>
              </w:rPr>
              <w:t>0,01</w:t>
            </w:r>
          </w:p>
        </w:tc>
        <w:tc>
          <w:tcPr>
            <w:tcW w:w="728" w:type="dxa"/>
            <w:vAlign w:val="center"/>
          </w:tcPr>
          <w:p w:rsidR="001D7908" w:rsidRPr="00111E73" w:rsidRDefault="001D7908" w:rsidP="00DD3185">
            <w:pPr>
              <w:spacing w:after="0"/>
              <w:jc w:val="both"/>
              <w:rPr>
                <w:sz w:val="24"/>
                <w:szCs w:val="24"/>
              </w:rPr>
            </w:pPr>
            <w:r w:rsidRPr="00111E73">
              <w:rPr>
                <w:sz w:val="24"/>
                <w:szCs w:val="24"/>
              </w:rPr>
              <w:t>3,40</w:t>
            </w:r>
          </w:p>
        </w:tc>
        <w:tc>
          <w:tcPr>
            <w:tcW w:w="945" w:type="dxa"/>
            <w:vAlign w:val="center"/>
          </w:tcPr>
          <w:p w:rsidR="001D7908" w:rsidRPr="00111E73" w:rsidRDefault="001D7908" w:rsidP="00DD3185">
            <w:pPr>
              <w:spacing w:after="0"/>
              <w:jc w:val="both"/>
              <w:rPr>
                <w:sz w:val="24"/>
                <w:szCs w:val="24"/>
              </w:rPr>
            </w:pPr>
            <w:r w:rsidRPr="00111E73">
              <w:rPr>
                <w:sz w:val="24"/>
                <w:szCs w:val="24"/>
              </w:rPr>
              <w:t>68,94</w:t>
            </w:r>
          </w:p>
        </w:tc>
        <w:tc>
          <w:tcPr>
            <w:tcW w:w="700" w:type="dxa"/>
            <w:vAlign w:val="center"/>
          </w:tcPr>
          <w:p w:rsidR="001D7908" w:rsidRPr="00111E73" w:rsidRDefault="001D7908" w:rsidP="00DD3185">
            <w:pPr>
              <w:spacing w:after="0"/>
              <w:jc w:val="both"/>
              <w:rPr>
                <w:b/>
                <w:sz w:val="24"/>
                <w:szCs w:val="24"/>
                <w:lang w:val="es-ES_tradnl"/>
              </w:rPr>
            </w:pPr>
            <w:r w:rsidRPr="00111E73">
              <w:rPr>
                <w:sz w:val="24"/>
                <w:szCs w:val="24"/>
              </w:rPr>
              <w:t>0,04</w:t>
            </w:r>
          </w:p>
        </w:tc>
      </w:tr>
      <w:tr w:rsidR="001D7908" w:rsidRPr="00111E73" w:rsidTr="00DD3185">
        <w:trPr>
          <w:jc w:val="center"/>
        </w:trPr>
        <w:tc>
          <w:tcPr>
            <w:tcW w:w="6446" w:type="dxa"/>
            <w:gridSpan w:val="8"/>
            <w:vAlign w:val="center"/>
          </w:tcPr>
          <w:p w:rsidR="001D7908" w:rsidRPr="00111E73" w:rsidRDefault="001D7908" w:rsidP="00DD3185">
            <w:pPr>
              <w:spacing w:after="0"/>
              <w:jc w:val="both"/>
              <w:rPr>
                <w:color w:val="FF0000"/>
                <w:sz w:val="24"/>
                <w:szCs w:val="24"/>
              </w:rPr>
            </w:pPr>
          </w:p>
        </w:tc>
      </w:tr>
      <w:tr w:rsidR="001D7908" w:rsidRPr="00111E73" w:rsidTr="00DD3185">
        <w:trPr>
          <w:jc w:val="center"/>
        </w:trPr>
        <w:tc>
          <w:tcPr>
            <w:tcW w:w="1339" w:type="dxa"/>
            <w:vAlign w:val="center"/>
          </w:tcPr>
          <w:p w:rsidR="001D7908" w:rsidRPr="00111E73" w:rsidRDefault="001D7908" w:rsidP="00DD3185">
            <w:pPr>
              <w:spacing w:after="0"/>
              <w:jc w:val="both"/>
              <w:rPr>
                <w:b/>
                <w:sz w:val="24"/>
                <w:szCs w:val="24"/>
                <w:lang w:val="es-ES_tradnl"/>
              </w:rPr>
            </w:pPr>
            <w:r w:rsidRPr="00111E73">
              <w:rPr>
                <w:color w:val="000000"/>
                <w:sz w:val="24"/>
                <w:szCs w:val="24"/>
              </w:rPr>
              <w:t>Compuestos</w:t>
            </w:r>
          </w:p>
        </w:tc>
        <w:tc>
          <w:tcPr>
            <w:tcW w:w="717" w:type="dxa"/>
            <w:vAlign w:val="center"/>
          </w:tcPr>
          <w:p w:rsidR="001D7908" w:rsidRPr="00111E73" w:rsidRDefault="001D7908" w:rsidP="00DD3185">
            <w:pPr>
              <w:spacing w:after="0"/>
              <w:jc w:val="both"/>
              <w:rPr>
                <w:color w:val="000000"/>
                <w:sz w:val="24"/>
                <w:szCs w:val="24"/>
              </w:rPr>
            </w:pPr>
            <w:r w:rsidRPr="00111E73">
              <w:rPr>
                <w:color w:val="000000"/>
                <w:sz w:val="24"/>
                <w:szCs w:val="24"/>
              </w:rPr>
              <w:t>TiO</w:t>
            </w:r>
            <w:r w:rsidRPr="00111E73">
              <w:rPr>
                <w:color w:val="000000"/>
                <w:sz w:val="24"/>
                <w:szCs w:val="24"/>
                <w:vertAlign w:val="subscript"/>
              </w:rPr>
              <w:t>2</w:t>
            </w:r>
          </w:p>
        </w:tc>
        <w:tc>
          <w:tcPr>
            <w:tcW w:w="650" w:type="dxa"/>
            <w:vAlign w:val="center"/>
          </w:tcPr>
          <w:p w:rsidR="001D7908" w:rsidRPr="00111E73" w:rsidRDefault="001D7908" w:rsidP="00DD3185">
            <w:pPr>
              <w:spacing w:after="0"/>
              <w:jc w:val="both"/>
              <w:rPr>
                <w:color w:val="000000"/>
                <w:sz w:val="24"/>
                <w:szCs w:val="24"/>
              </w:rPr>
            </w:pPr>
            <w:proofErr w:type="spellStart"/>
            <w:r w:rsidRPr="00111E73">
              <w:rPr>
                <w:color w:val="000000"/>
                <w:sz w:val="24"/>
                <w:szCs w:val="24"/>
              </w:rPr>
              <w:t>MnO</w:t>
            </w:r>
            <w:proofErr w:type="spellEnd"/>
          </w:p>
        </w:tc>
        <w:tc>
          <w:tcPr>
            <w:tcW w:w="717" w:type="dxa"/>
            <w:vAlign w:val="center"/>
          </w:tcPr>
          <w:p w:rsidR="001D7908" w:rsidRPr="00111E73" w:rsidRDefault="001D7908" w:rsidP="00DD3185">
            <w:pPr>
              <w:spacing w:after="0"/>
              <w:jc w:val="both"/>
              <w:rPr>
                <w:color w:val="FF0000"/>
                <w:sz w:val="24"/>
                <w:szCs w:val="24"/>
              </w:rPr>
            </w:pPr>
            <w:proofErr w:type="spellStart"/>
            <w:r w:rsidRPr="00111E73">
              <w:rPr>
                <w:color w:val="000000"/>
                <w:sz w:val="24"/>
                <w:szCs w:val="24"/>
              </w:rPr>
              <w:t>NiO</w:t>
            </w:r>
            <w:proofErr w:type="spellEnd"/>
          </w:p>
        </w:tc>
        <w:tc>
          <w:tcPr>
            <w:tcW w:w="650" w:type="dxa"/>
            <w:vAlign w:val="center"/>
          </w:tcPr>
          <w:p w:rsidR="001D7908" w:rsidRPr="00111E73" w:rsidRDefault="001D7908" w:rsidP="00DD3185">
            <w:pPr>
              <w:spacing w:after="0"/>
              <w:jc w:val="both"/>
              <w:rPr>
                <w:color w:val="FF0000"/>
                <w:sz w:val="24"/>
                <w:szCs w:val="24"/>
              </w:rPr>
            </w:pPr>
            <w:proofErr w:type="spellStart"/>
            <w:r w:rsidRPr="00111E73">
              <w:rPr>
                <w:color w:val="000000"/>
                <w:sz w:val="24"/>
                <w:szCs w:val="24"/>
              </w:rPr>
              <w:t>CoO</w:t>
            </w:r>
            <w:proofErr w:type="spellEnd"/>
          </w:p>
        </w:tc>
        <w:tc>
          <w:tcPr>
            <w:tcW w:w="728" w:type="dxa"/>
            <w:vAlign w:val="center"/>
          </w:tcPr>
          <w:p w:rsidR="001D7908" w:rsidRPr="00111E73" w:rsidRDefault="001D7908" w:rsidP="00DD3185">
            <w:pPr>
              <w:spacing w:after="0"/>
              <w:jc w:val="both"/>
              <w:rPr>
                <w:sz w:val="24"/>
                <w:szCs w:val="24"/>
              </w:rPr>
            </w:pPr>
            <w:r w:rsidRPr="00111E73">
              <w:rPr>
                <w:color w:val="000000"/>
                <w:sz w:val="24"/>
                <w:szCs w:val="24"/>
              </w:rPr>
              <w:t>Cr</w:t>
            </w:r>
            <w:r w:rsidRPr="00111E73">
              <w:rPr>
                <w:color w:val="000000"/>
                <w:sz w:val="24"/>
                <w:szCs w:val="24"/>
                <w:vertAlign w:val="subscript"/>
              </w:rPr>
              <w:t>2</w:t>
            </w:r>
            <w:r w:rsidRPr="00111E73">
              <w:rPr>
                <w:color w:val="000000"/>
                <w:sz w:val="24"/>
                <w:szCs w:val="24"/>
              </w:rPr>
              <w:t>O</w:t>
            </w:r>
            <w:r w:rsidRPr="00111E73">
              <w:rPr>
                <w:color w:val="000000"/>
                <w:sz w:val="24"/>
                <w:szCs w:val="24"/>
                <w:vertAlign w:val="subscript"/>
              </w:rPr>
              <w:t>3</w:t>
            </w:r>
          </w:p>
        </w:tc>
        <w:tc>
          <w:tcPr>
            <w:tcW w:w="1645" w:type="dxa"/>
            <w:gridSpan w:val="2"/>
            <w:vAlign w:val="center"/>
          </w:tcPr>
          <w:p w:rsidR="001D7908" w:rsidRPr="00111E73" w:rsidRDefault="001D7908" w:rsidP="00DD3185">
            <w:pPr>
              <w:spacing w:after="0"/>
              <w:jc w:val="both"/>
              <w:rPr>
                <w:color w:val="FF0000"/>
                <w:sz w:val="24"/>
                <w:szCs w:val="24"/>
              </w:rPr>
            </w:pPr>
            <w:proofErr w:type="spellStart"/>
            <w:r w:rsidRPr="00111E73">
              <w:rPr>
                <w:color w:val="000000"/>
                <w:sz w:val="24"/>
                <w:szCs w:val="24"/>
              </w:rPr>
              <w:t>ƩMe</w:t>
            </w:r>
            <w:r w:rsidRPr="00111E73">
              <w:rPr>
                <w:color w:val="000000"/>
                <w:sz w:val="24"/>
                <w:szCs w:val="24"/>
                <w:vertAlign w:val="subscript"/>
              </w:rPr>
              <w:t>x</w:t>
            </w:r>
            <w:r w:rsidRPr="00111E73">
              <w:rPr>
                <w:color w:val="000000"/>
                <w:sz w:val="24"/>
                <w:szCs w:val="24"/>
              </w:rPr>
              <w:t>O</w:t>
            </w:r>
            <w:r w:rsidRPr="00111E73">
              <w:rPr>
                <w:color w:val="000000"/>
                <w:sz w:val="24"/>
                <w:szCs w:val="24"/>
                <w:vertAlign w:val="subscript"/>
              </w:rPr>
              <w:t>y</w:t>
            </w:r>
            <w:proofErr w:type="spellEnd"/>
          </w:p>
        </w:tc>
      </w:tr>
      <w:tr w:rsidR="001D7908" w:rsidRPr="00111E73" w:rsidTr="00DD3185">
        <w:trPr>
          <w:jc w:val="center"/>
        </w:trPr>
        <w:tc>
          <w:tcPr>
            <w:tcW w:w="1339" w:type="dxa"/>
            <w:vAlign w:val="center"/>
          </w:tcPr>
          <w:p w:rsidR="001D7908" w:rsidRPr="00111E73" w:rsidRDefault="001D7908" w:rsidP="00DD3185">
            <w:pPr>
              <w:spacing w:after="0"/>
              <w:jc w:val="both"/>
              <w:rPr>
                <w:b/>
                <w:sz w:val="24"/>
                <w:szCs w:val="24"/>
                <w:lang w:val="es-ES_tradnl"/>
              </w:rPr>
            </w:pPr>
            <w:r w:rsidRPr="00111E73">
              <w:rPr>
                <w:b/>
                <w:sz w:val="24"/>
                <w:szCs w:val="24"/>
                <w:lang w:val="es-ES_tradnl"/>
              </w:rPr>
              <w:t>%</w:t>
            </w:r>
          </w:p>
        </w:tc>
        <w:tc>
          <w:tcPr>
            <w:tcW w:w="717" w:type="dxa"/>
            <w:vAlign w:val="center"/>
          </w:tcPr>
          <w:p w:rsidR="001D7908" w:rsidRPr="00111E73" w:rsidRDefault="001D7908" w:rsidP="00DD3185">
            <w:pPr>
              <w:spacing w:after="0"/>
              <w:jc w:val="both"/>
              <w:rPr>
                <w:sz w:val="24"/>
                <w:szCs w:val="24"/>
              </w:rPr>
            </w:pPr>
            <w:r w:rsidRPr="00111E73">
              <w:rPr>
                <w:sz w:val="24"/>
                <w:szCs w:val="24"/>
              </w:rPr>
              <w:t>0,15</w:t>
            </w:r>
          </w:p>
        </w:tc>
        <w:tc>
          <w:tcPr>
            <w:tcW w:w="650" w:type="dxa"/>
            <w:vAlign w:val="center"/>
          </w:tcPr>
          <w:p w:rsidR="001D7908" w:rsidRPr="00111E73" w:rsidRDefault="001D7908" w:rsidP="00DD3185">
            <w:pPr>
              <w:spacing w:after="0"/>
              <w:jc w:val="both"/>
              <w:rPr>
                <w:sz w:val="24"/>
                <w:szCs w:val="24"/>
              </w:rPr>
            </w:pPr>
            <w:r w:rsidRPr="00111E73">
              <w:rPr>
                <w:sz w:val="24"/>
                <w:szCs w:val="24"/>
              </w:rPr>
              <w:t>1,07</w:t>
            </w:r>
          </w:p>
        </w:tc>
        <w:tc>
          <w:tcPr>
            <w:tcW w:w="717" w:type="dxa"/>
            <w:vAlign w:val="center"/>
          </w:tcPr>
          <w:p w:rsidR="001D7908" w:rsidRPr="00111E73" w:rsidRDefault="001D7908" w:rsidP="00DD3185">
            <w:pPr>
              <w:spacing w:after="0"/>
              <w:jc w:val="both"/>
              <w:rPr>
                <w:color w:val="FF0000"/>
                <w:sz w:val="24"/>
                <w:szCs w:val="24"/>
              </w:rPr>
            </w:pPr>
            <w:r w:rsidRPr="00111E73">
              <w:rPr>
                <w:sz w:val="24"/>
                <w:szCs w:val="24"/>
              </w:rPr>
              <w:t>0,366</w:t>
            </w:r>
          </w:p>
        </w:tc>
        <w:tc>
          <w:tcPr>
            <w:tcW w:w="650" w:type="dxa"/>
            <w:vAlign w:val="center"/>
          </w:tcPr>
          <w:p w:rsidR="001D7908" w:rsidRPr="00111E73" w:rsidRDefault="001D7908" w:rsidP="00DD3185">
            <w:pPr>
              <w:spacing w:after="0"/>
              <w:jc w:val="both"/>
              <w:rPr>
                <w:color w:val="FF0000"/>
                <w:sz w:val="24"/>
                <w:szCs w:val="24"/>
              </w:rPr>
            </w:pPr>
            <w:r w:rsidRPr="00111E73">
              <w:rPr>
                <w:sz w:val="24"/>
                <w:szCs w:val="24"/>
              </w:rPr>
              <w:t>0,1</w:t>
            </w:r>
          </w:p>
        </w:tc>
        <w:tc>
          <w:tcPr>
            <w:tcW w:w="728" w:type="dxa"/>
            <w:vAlign w:val="center"/>
          </w:tcPr>
          <w:p w:rsidR="001D7908" w:rsidRPr="00111E73" w:rsidRDefault="001D7908" w:rsidP="00DD3185">
            <w:pPr>
              <w:spacing w:after="0"/>
              <w:jc w:val="both"/>
              <w:rPr>
                <w:sz w:val="24"/>
                <w:szCs w:val="24"/>
              </w:rPr>
            </w:pPr>
            <w:r w:rsidRPr="00111E73">
              <w:rPr>
                <w:sz w:val="24"/>
                <w:szCs w:val="24"/>
              </w:rPr>
              <w:t>5,11</w:t>
            </w:r>
          </w:p>
        </w:tc>
        <w:tc>
          <w:tcPr>
            <w:tcW w:w="1645" w:type="dxa"/>
            <w:gridSpan w:val="2"/>
            <w:vAlign w:val="center"/>
          </w:tcPr>
          <w:p w:rsidR="001D7908" w:rsidRPr="00111E73" w:rsidRDefault="001D7908" w:rsidP="00DD3185">
            <w:pPr>
              <w:spacing w:after="0"/>
              <w:jc w:val="both"/>
              <w:rPr>
                <w:color w:val="FF0000"/>
                <w:sz w:val="24"/>
                <w:szCs w:val="24"/>
              </w:rPr>
            </w:pPr>
            <w:r w:rsidRPr="00111E73">
              <w:rPr>
                <w:sz w:val="24"/>
                <w:szCs w:val="24"/>
                <w:lang w:val="en-US"/>
              </w:rPr>
              <w:t>=</w:t>
            </w:r>
            <w:r w:rsidR="003C6D4E" w:rsidRPr="00111E73">
              <w:rPr>
                <w:sz w:val="24"/>
                <w:szCs w:val="24"/>
                <w:lang w:val="en-US"/>
              </w:rPr>
              <w:fldChar w:fldCharType="begin"/>
            </w:r>
            <w:r w:rsidRPr="00111E73">
              <w:rPr>
                <w:sz w:val="24"/>
                <w:szCs w:val="24"/>
                <w:lang w:val="en-US"/>
              </w:rPr>
              <w:instrText xml:space="preserve"> =SUM(LEFT) </w:instrText>
            </w:r>
            <w:r w:rsidR="003C6D4E" w:rsidRPr="00111E73">
              <w:rPr>
                <w:sz w:val="24"/>
                <w:szCs w:val="24"/>
                <w:lang w:val="en-US"/>
              </w:rPr>
              <w:fldChar w:fldCharType="separate"/>
            </w:r>
            <w:r w:rsidRPr="00111E73">
              <w:rPr>
                <w:noProof/>
                <w:sz w:val="24"/>
                <w:szCs w:val="24"/>
                <w:lang w:val="en-US"/>
              </w:rPr>
              <w:t>99,656</w:t>
            </w:r>
            <w:r w:rsidR="003C6D4E" w:rsidRPr="00111E73">
              <w:rPr>
                <w:sz w:val="24"/>
                <w:szCs w:val="24"/>
                <w:lang w:val="en-US"/>
              </w:rPr>
              <w:fldChar w:fldCharType="end"/>
            </w:r>
          </w:p>
        </w:tc>
      </w:tr>
    </w:tbl>
    <w:p w:rsidR="001D7908" w:rsidRPr="00111E73" w:rsidRDefault="001D7908" w:rsidP="001D7908">
      <w:pPr>
        <w:jc w:val="both"/>
        <w:rPr>
          <w:rFonts w:ascii="Times New Roman" w:hAnsi="Times New Roman"/>
          <w:sz w:val="24"/>
          <w:szCs w:val="24"/>
        </w:rPr>
      </w:pPr>
    </w:p>
    <w:p w:rsidR="001D7908" w:rsidRPr="00234922" w:rsidRDefault="001D7908" w:rsidP="00234922">
      <w:pPr>
        <w:spacing w:line="360" w:lineRule="auto"/>
        <w:jc w:val="both"/>
        <w:rPr>
          <w:rFonts w:ascii="Times New Roman" w:hAnsi="Times New Roman"/>
          <w:sz w:val="24"/>
          <w:szCs w:val="24"/>
        </w:rPr>
      </w:pPr>
      <w:r w:rsidRPr="00234922">
        <w:rPr>
          <w:rFonts w:ascii="Times New Roman" w:hAnsi="Times New Roman"/>
          <w:sz w:val="24"/>
          <w:szCs w:val="24"/>
        </w:rPr>
        <w:t xml:space="preserve">De acuerdo a los valores de la Tabla 3.4 se puede plantear que las colas son esencialmente ferrosas, apreciándose que el contenido de óxidos de hierro representan el 68,94 % de la masa de la muestra, además, presentan contenidos significativos de sílice (13,26%) y de Mg (7,08%), mientras que los óxidos Al, Mn y Cr alcanzan como promedio 3,40, 1,07 y 5,11 respectivamente. </w:t>
      </w:r>
    </w:p>
    <w:bookmarkEnd w:id="3"/>
    <w:p w:rsidR="001D7908" w:rsidRPr="00234922" w:rsidRDefault="001D7908" w:rsidP="00234922">
      <w:pPr>
        <w:spacing w:line="360" w:lineRule="auto"/>
        <w:jc w:val="both"/>
        <w:rPr>
          <w:rFonts w:ascii="Times New Roman" w:hAnsi="Times New Roman"/>
          <w:b/>
          <w:sz w:val="24"/>
          <w:szCs w:val="24"/>
        </w:rPr>
      </w:pPr>
      <w:r w:rsidRPr="00234922">
        <w:rPr>
          <w:rFonts w:ascii="Times New Roman" w:hAnsi="Times New Roman"/>
          <w:b/>
          <w:sz w:val="24"/>
          <w:szCs w:val="24"/>
        </w:rPr>
        <w:t>Resultados del diseño de formulaciones</w:t>
      </w:r>
    </w:p>
    <w:p w:rsidR="001D7908" w:rsidRPr="00234922" w:rsidRDefault="001D7908" w:rsidP="00234922">
      <w:pPr>
        <w:spacing w:line="360" w:lineRule="auto"/>
        <w:jc w:val="both"/>
        <w:rPr>
          <w:rFonts w:ascii="Times New Roman" w:hAnsi="Times New Roman"/>
          <w:sz w:val="24"/>
          <w:szCs w:val="24"/>
        </w:rPr>
      </w:pPr>
      <w:r w:rsidRPr="00234922">
        <w:rPr>
          <w:rFonts w:ascii="Times New Roman" w:hAnsi="Times New Roman"/>
          <w:sz w:val="24"/>
          <w:szCs w:val="24"/>
        </w:rPr>
        <w:t xml:space="preserve">A partir de la composición química de la cola reportada por la técnica de FRX por Energía Dispersiva (Tabla 3.4) y la </w:t>
      </w:r>
      <w:proofErr w:type="spellStart"/>
      <w:r w:rsidRPr="00234922">
        <w:rPr>
          <w:rFonts w:ascii="Times New Roman" w:hAnsi="Times New Roman"/>
          <w:sz w:val="24"/>
          <w:szCs w:val="24"/>
          <w:lang w:eastAsia="es-MX"/>
        </w:rPr>
        <w:t>estequiometría</w:t>
      </w:r>
      <w:proofErr w:type="spellEnd"/>
      <w:r w:rsidRPr="00234922">
        <w:rPr>
          <w:rFonts w:ascii="Times New Roman" w:hAnsi="Times New Roman"/>
          <w:sz w:val="24"/>
          <w:szCs w:val="24"/>
        </w:rPr>
        <w:t xml:space="preserve"> de las ecuaciones químicas predichas (ver Tabla 2.1)</w:t>
      </w:r>
      <w:r w:rsidRPr="00234922">
        <w:rPr>
          <w:rFonts w:ascii="Times New Roman" w:hAnsi="Times New Roman"/>
          <w:sz w:val="24"/>
          <w:szCs w:val="24"/>
          <w:lang w:eastAsia="es-MX"/>
        </w:rPr>
        <w:t xml:space="preserve"> se diseñó una mezcla de los reactantes como se muestra a continuación:</w:t>
      </w:r>
    </w:p>
    <w:p w:rsidR="001D7908" w:rsidRPr="00080B0A" w:rsidRDefault="001D7908" w:rsidP="00080B0A">
      <w:pPr>
        <w:pStyle w:val="Prrafodelista"/>
        <w:spacing w:after="0" w:line="360" w:lineRule="auto"/>
        <w:ind w:left="0"/>
        <w:jc w:val="center"/>
        <w:rPr>
          <w:rFonts w:ascii="Times New Roman" w:hAnsi="Times New Roman" w:cs="Times New Roman"/>
          <w:b/>
          <w:sz w:val="20"/>
          <w:szCs w:val="20"/>
        </w:rPr>
      </w:pPr>
      <w:r w:rsidRPr="00080B0A">
        <w:rPr>
          <w:rFonts w:ascii="Times New Roman" w:hAnsi="Times New Roman" w:cs="Times New Roman"/>
          <w:b/>
          <w:sz w:val="20"/>
          <w:szCs w:val="20"/>
        </w:rPr>
        <w:t xml:space="preserve">Tabla 3.5: </w:t>
      </w:r>
      <w:r w:rsidRPr="00080B0A">
        <w:rPr>
          <w:rFonts w:ascii="Times New Roman" w:hAnsi="Times New Roman" w:cs="Times New Roman"/>
          <w:b/>
          <w:sz w:val="20"/>
          <w:szCs w:val="20"/>
          <w:lang w:val="es-ES_tradnl"/>
        </w:rPr>
        <w:t xml:space="preserve">Cálculos </w:t>
      </w:r>
      <w:proofErr w:type="spellStart"/>
      <w:r w:rsidRPr="00080B0A">
        <w:rPr>
          <w:rFonts w:ascii="Times New Roman" w:hAnsi="Times New Roman" w:cs="Times New Roman"/>
          <w:b/>
          <w:sz w:val="20"/>
          <w:szCs w:val="20"/>
          <w:lang w:val="es-ES_tradnl"/>
        </w:rPr>
        <w:t>estequiométricos</w:t>
      </w:r>
      <w:proofErr w:type="spellEnd"/>
      <w:r w:rsidRPr="00080B0A">
        <w:rPr>
          <w:rFonts w:ascii="Times New Roman" w:hAnsi="Times New Roman" w:cs="Times New Roman"/>
          <w:b/>
          <w:sz w:val="20"/>
          <w:szCs w:val="20"/>
          <w:lang w:val="es-ES_tradnl"/>
        </w:rPr>
        <w:t xml:space="preserve"> para la mezcla que contiene grafito</w:t>
      </w:r>
    </w:p>
    <w:tbl>
      <w:tblPr>
        <w:tblW w:w="5000" w:type="pct"/>
        <w:jc w:val="center"/>
        <w:tblCellMar>
          <w:left w:w="70" w:type="dxa"/>
          <w:right w:w="70" w:type="dxa"/>
        </w:tblCellMar>
        <w:tblLook w:val="04A0" w:firstRow="1" w:lastRow="0" w:firstColumn="1" w:lastColumn="0" w:noHBand="0" w:noVBand="1"/>
      </w:tblPr>
      <w:tblGrid>
        <w:gridCol w:w="902"/>
        <w:gridCol w:w="973"/>
        <w:gridCol w:w="877"/>
        <w:gridCol w:w="1101"/>
        <w:gridCol w:w="965"/>
        <w:gridCol w:w="828"/>
        <w:gridCol w:w="1103"/>
        <w:gridCol w:w="1013"/>
        <w:gridCol w:w="882"/>
      </w:tblGrid>
      <w:tr w:rsidR="001D7908" w:rsidRPr="00111E73" w:rsidTr="00DD3185">
        <w:trPr>
          <w:trHeight w:val="300"/>
          <w:jc w:val="center"/>
        </w:trPr>
        <w:tc>
          <w:tcPr>
            <w:tcW w:w="2229"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bookmarkStart w:id="4" w:name="_Ref388392416"/>
            <w:bookmarkStart w:id="5" w:name="_Ref388392388"/>
            <w:r w:rsidRPr="00B91BEA">
              <w:rPr>
                <w:rFonts w:ascii="Times New Roman" w:eastAsia="Times New Roman" w:hAnsi="Times New Roman"/>
                <w:b/>
                <w:color w:val="000000"/>
                <w:sz w:val="18"/>
                <w:szCs w:val="18"/>
                <w:lang w:eastAsia="es-ES"/>
              </w:rPr>
              <w:t>Reactantes</w:t>
            </w:r>
          </w:p>
        </w:tc>
        <w:tc>
          <w:tcPr>
            <w:tcW w:w="2771" w:type="pct"/>
            <w:gridSpan w:val="5"/>
            <w:tcBorders>
              <w:top w:val="single" w:sz="4" w:space="0" w:color="auto"/>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Productos</w:t>
            </w:r>
          </w:p>
        </w:tc>
      </w:tr>
      <w:tr w:rsidR="001D7908" w:rsidRPr="00111E73" w:rsidTr="00DD3185">
        <w:trPr>
          <w:trHeight w:val="300"/>
          <w:jc w:val="center"/>
        </w:trPr>
        <w:tc>
          <w:tcPr>
            <w:tcW w:w="1085" w:type="pct"/>
            <w:gridSpan w:val="2"/>
            <w:tcBorders>
              <w:top w:val="nil"/>
              <w:left w:val="single" w:sz="4" w:space="0" w:color="auto"/>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Cola</w:t>
            </w:r>
          </w:p>
        </w:tc>
        <w:tc>
          <w:tcPr>
            <w:tcW w:w="507" w:type="pct"/>
            <w:tcBorders>
              <w:top w:val="nil"/>
              <w:left w:val="nil"/>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Grafito</w:t>
            </w:r>
          </w:p>
        </w:tc>
        <w:tc>
          <w:tcPr>
            <w:tcW w:w="637" w:type="pct"/>
            <w:tcBorders>
              <w:top w:val="nil"/>
              <w:left w:val="nil"/>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Aluminio</w:t>
            </w:r>
          </w:p>
        </w:tc>
        <w:tc>
          <w:tcPr>
            <w:tcW w:w="1037" w:type="pct"/>
            <w:gridSpan w:val="2"/>
            <w:tcBorders>
              <w:top w:val="nil"/>
              <w:left w:val="nil"/>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etales</w:t>
            </w:r>
          </w:p>
        </w:tc>
        <w:tc>
          <w:tcPr>
            <w:tcW w:w="638" w:type="pct"/>
            <w:tcBorders>
              <w:top w:val="nil"/>
              <w:left w:val="nil"/>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Al</w:t>
            </w:r>
            <w:r w:rsidRPr="00B91BEA">
              <w:rPr>
                <w:rFonts w:ascii="Times New Roman" w:eastAsia="Times New Roman" w:hAnsi="Times New Roman"/>
                <w:b/>
                <w:color w:val="000000"/>
                <w:sz w:val="18"/>
                <w:szCs w:val="18"/>
                <w:vertAlign w:val="subscript"/>
                <w:lang w:eastAsia="es-ES"/>
              </w:rPr>
              <w:t>2</w:t>
            </w:r>
            <w:r w:rsidRPr="00B91BEA">
              <w:rPr>
                <w:rFonts w:ascii="Times New Roman" w:eastAsia="Times New Roman" w:hAnsi="Times New Roman"/>
                <w:b/>
                <w:color w:val="000000"/>
                <w:sz w:val="18"/>
                <w:szCs w:val="18"/>
                <w:lang w:eastAsia="es-ES"/>
              </w:rPr>
              <w:t>O</w:t>
            </w:r>
            <w:r w:rsidRPr="00B91BEA">
              <w:rPr>
                <w:rFonts w:ascii="Times New Roman" w:eastAsia="Times New Roman" w:hAnsi="Times New Roman"/>
                <w:b/>
                <w:color w:val="000000"/>
                <w:sz w:val="18"/>
                <w:szCs w:val="18"/>
                <w:vertAlign w:val="subscript"/>
                <w:lang w:eastAsia="es-ES"/>
              </w:rPr>
              <w:t>3</w:t>
            </w:r>
          </w:p>
        </w:tc>
        <w:tc>
          <w:tcPr>
            <w:tcW w:w="1096" w:type="pct"/>
            <w:gridSpan w:val="2"/>
            <w:tcBorders>
              <w:top w:val="nil"/>
              <w:left w:val="nil"/>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color w:val="000000"/>
                <w:sz w:val="18"/>
                <w:szCs w:val="18"/>
                <w:lang w:eastAsia="es-ES"/>
              </w:rPr>
            </w:pP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Óxidos</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g)</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g)</w:t>
            </w: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g)</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etal</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g)</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m(g)</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Otros</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b/>
                <w:color w:val="000000"/>
                <w:sz w:val="18"/>
                <w:szCs w:val="18"/>
                <w:lang w:eastAsia="es-ES"/>
              </w:rPr>
              <w:t>m(g)</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Fe</w:t>
            </w:r>
            <w:r w:rsidRPr="00B91BEA">
              <w:rPr>
                <w:rFonts w:ascii="Times New Roman" w:eastAsia="Times New Roman" w:hAnsi="Times New Roman"/>
                <w:color w:val="000000"/>
                <w:sz w:val="18"/>
                <w:szCs w:val="18"/>
                <w:vertAlign w:val="subscript"/>
                <w:lang w:eastAsia="es-ES"/>
              </w:rPr>
              <w:t>3</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4</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68,652</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5,881</w:t>
            </w: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20,509</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Fe</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47,193</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34,241</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FeAl</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4</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7,727</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roofErr w:type="spellStart"/>
            <w:r w:rsidRPr="00B91BEA">
              <w:rPr>
                <w:rFonts w:ascii="Times New Roman" w:eastAsia="Times New Roman" w:hAnsi="Times New Roman"/>
                <w:color w:val="000000"/>
                <w:sz w:val="18"/>
                <w:szCs w:val="18"/>
                <w:lang w:eastAsia="es-ES"/>
              </w:rPr>
              <w:t>NiO</w:t>
            </w:r>
            <w:proofErr w:type="spellEnd"/>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377</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91</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Ni</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296</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171</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CrAl</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4</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2,876</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roofErr w:type="spellStart"/>
            <w:r w:rsidRPr="00B91BEA">
              <w:rPr>
                <w:rFonts w:ascii="Times New Roman" w:eastAsia="Times New Roman" w:hAnsi="Times New Roman"/>
                <w:color w:val="000000"/>
                <w:sz w:val="18"/>
                <w:szCs w:val="18"/>
                <w:lang w:eastAsia="es-ES"/>
              </w:rPr>
              <w:t>CoO</w:t>
            </w:r>
            <w:proofErr w:type="spellEnd"/>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103</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25</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Co</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81</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47</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MnAl</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4</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269</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Cr</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3</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5,147</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1,521</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Cr</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2,641</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1,150</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Al2Si</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5</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4,322</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roofErr w:type="spellStart"/>
            <w:r w:rsidRPr="00B91BEA">
              <w:rPr>
                <w:rFonts w:ascii="Times New Roman" w:eastAsia="Times New Roman" w:hAnsi="Times New Roman"/>
                <w:color w:val="000000"/>
                <w:sz w:val="18"/>
                <w:szCs w:val="18"/>
                <w:lang w:eastAsia="es-ES"/>
              </w:rPr>
              <w:t>MnO</w:t>
            </w:r>
            <w:proofErr w:type="spellEnd"/>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1,102</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251</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Mn</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768</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317</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MgAl</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4</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25,742</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SiO</w:t>
            </w:r>
            <w:r w:rsidRPr="00B91BEA">
              <w:rPr>
                <w:rFonts w:ascii="Times New Roman" w:eastAsia="Times New Roman" w:hAnsi="Times New Roman"/>
                <w:color w:val="000000"/>
                <w:sz w:val="18"/>
                <w:szCs w:val="18"/>
                <w:vertAlign w:val="subscript"/>
                <w:lang w:eastAsia="es-ES"/>
              </w:rPr>
              <w:t>2</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13,661</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7,356</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Si</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5,106</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11,589</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TiAl</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4</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80</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Al</w:t>
            </w:r>
            <w:r w:rsidRPr="00B91BEA">
              <w:rPr>
                <w:rFonts w:ascii="Times New Roman" w:eastAsia="Times New Roman" w:hAnsi="Times New Roman"/>
                <w:color w:val="000000"/>
                <w:sz w:val="18"/>
                <w:szCs w:val="18"/>
                <w:vertAlign w:val="subscript"/>
                <w:lang w:eastAsia="es-ES"/>
              </w:rPr>
              <w:t>2</w:t>
            </w:r>
            <w:r w:rsidRPr="00B91BEA">
              <w:rPr>
                <w:rFonts w:ascii="Times New Roman" w:eastAsia="Times New Roman" w:hAnsi="Times New Roman"/>
                <w:color w:val="000000"/>
                <w:sz w:val="18"/>
                <w:szCs w:val="18"/>
                <w:lang w:eastAsia="es-ES"/>
              </w:rPr>
              <w:t>O</w:t>
            </w:r>
            <w:r w:rsidRPr="00B91BEA">
              <w:rPr>
                <w:rFonts w:ascii="Times New Roman" w:eastAsia="Times New Roman" w:hAnsi="Times New Roman"/>
                <w:color w:val="000000"/>
                <w:sz w:val="18"/>
                <w:szCs w:val="18"/>
                <w:vertAlign w:val="subscript"/>
                <w:lang w:eastAsia="es-ES"/>
              </w:rPr>
              <w:t>3</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3,507</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Ti</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69</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66</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Fe</w:t>
            </w:r>
            <w:r w:rsidRPr="00B91BEA">
              <w:rPr>
                <w:rFonts w:ascii="Times New Roman" w:eastAsia="Times New Roman" w:hAnsi="Times New Roman"/>
                <w:color w:val="000000"/>
                <w:sz w:val="18"/>
                <w:szCs w:val="18"/>
                <w:vertAlign w:val="subscript"/>
                <w:lang w:eastAsia="es-ES"/>
              </w:rPr>
              <w:t>3</w:t>
            </w:r>
            <w:r w:rsidRPr="00B91BEA">
              <w:rPr>
                <w:rFonts w:ascii="Times New Roman" w:eastAsia="Times New Roman" w:hAnsi="Times New Roman"/>
                <w:color w:val="000000"/>
                <w:sz w:val="18"/>
                <w:szCs w:val="18"/>
                <w:lang w:eastAsia="es-ES"/>
              </w:rPr>
              <w:t>C</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50,573</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roofErr w:type="spellStart"/>
            <w:r w:rsidRPr="00B91BEA">
              <w:rPr>
                <w:rFonts w:ascii="Times New Roman" w:eastAsia="Times New Roman" w:hAnsi="Times New Roman"/>
                <w:color w:val="000000"/>
                <w:sz w:val="18"/>
                <w:szCs w:val="18"/>
                <w:lang w:eastAsia="es-ES"/>
              </w:rPr>
              <w:t>MgO</w:t>
            </w:r>
            <w:proofErr w:type="spellEnd"/>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7,296</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Mn</w:t>
            </w:r>
            <w:r w:rsidRPr="00B91BEA">
              <w:rPr>
                <w:rFonts w:ascii="Times New Roman" w:eastAsia="Times New Roman" w:hAnsi="Times New Roman"/>
                <w:color w:val="000000"/>
                <w:sz w:val="18"/>
                <w:szCs w:val="18"/>
                <w:vertAlign w:val="subscript"/>
                <w:lang w:eastAsia="es-ES"/>
              </w:rPr>
              <w:t>3</w:t>
            </w:r>
            <w:r w:rsidRPr="00B91BEA">
              <w:rPr>
                <w:rFonts w:ascii="Times New Roman" w:eastAsia="Times New Roman" w:hAnsi="Times New Roman"/>
                <w:color w:val="000000"/>
                <w:sz w:val="18"/>
                <w:szCs w:val="18"/>
                <w:lang w:eastAsia="es-ES"/>
              </w:rPr>
              <w:t>C</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824</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TiO</w:t>
            </w:r>
            <w:r w:rsidRPr="00B91BEA">
              <w:rPr>
                <w:rFonts w:ascii="Times New Roman" w:eastAsia="Times New Roman" w:hAnsi="Times New Roman"/>
                <w:color w:val="000000"/>
                <w:sz w:val="18"/>
                <w:szCs w:val="18"/>
                <w:vertAlign w:val="subscript"/>
                <w:lang w:eastAsia="es-ES"/>
              </w:rPr>
              <w:t>2</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155</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0,061</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Cr</w:t>
            </w:r>
            <w:r w:rsidRPr="00B91BEA">
              <w:rPr>
                <w:rFonts w:ascii="Times New Roman" w:eastAsia="Times New Roman" w:hAnsi="Times New Roman"/>
                <w:color w:val="000000"/>
                <w:sz w:val="18"/>
                <w:szCs w:val="18"/>
                <w:vertAlign w:val="subscript"/>
                <w:lang w:eastAsia="es-ES"/>
              </w:rPr>
              <w:t>7</w:t>
            </w:r>
            <w:r w:rsidRPr="00B91BEA">
              <w:rPr>
                <w:rFonts w:ascii="Times New Roman" w:eastAsia="Times New Roman" w:hAnsi="Times New Roman"/>
                <w:color w:val="000000"/>
                <w:sz w:val="18"/>
                <w:szCs w:val="18"/>
                <w:lang w:eastAsia="es-ES"/>
              </w:rPr>
              <w:t>C</w:t>
            </w:r>
            <w:r w:rsidRPr="00B91BEA">
              <w:rPr>
                <w:rFonts w:ascii="Times New Roman" w:eastAsia="Times New Roman" w:hAnsi="Times New Roman"/>
                <w:color w:val="000000"/>
                <w:sz w:val="18"/>
                <w:szCs w:val="18"/>
                <w:vertAlign w:val="subscript"/>
                <w:lang w:eastAsia="es-ES"/>
              </w:rPr>
              <w:t>3</w:t>
            </w: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2,903</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roofErr w:type="spellStart"/>
            <w:r w:rsidRPr="00B91BEA">
              <w:rPr>
                <w:rFonts w:ascii="Times New Roman" w:eastAsia="Times New Roman" w:hAnsi="Times New Roman"/>
                <w:color w:val="000000"/>
                <w:sz w:val="18"/>
                <w:szCs w:val="18"/>
                <w:lang w:eastAsia="es-ES"/>
              </w:rPr>
              <w:t>SiC</w:t>
            </w:r>
            <w:proofErr w:type="spellEnd"/>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7,289</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Suma</w:t>
            </w: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100,000</w:t>
            </w: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5,881</w:t>
            </w: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29,813</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0,447</w:t>
            </w: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47,580</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102,606</w:t>
            </w: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14,939**</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r>
      <w:tr w:rsidR="001D7908" w:rsidRPr="00111E73" w:rsidTr="00DD3185">
        <w:trPr>
          <w:trHeight w:val="300"/>
          <w:jc w:val="center"/>
        </w:trPr>
        <w:tc>
          <w:tcPr>
            <w:tcW w:w="522" w:type="pct"/>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63"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0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32,641*</w:t>
            </w: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r>
      <w:tr w:rsidR="001D7908" w:rsidRPr="00111E73" w:rsidTr="00DD3185">
        <w:trPr>
          <w:trHeight w:val="300"/>
          <w:jc w:val="center"/>
        </w:trPr>
        <w:tc>
          <w:tcPr>
            <w:tcW w:w="1592" w:type="pct"/>
            <w:gridSpan w:val="3"/>
            <w:tcBorders>
              <w:top w:val="nil"/>
              <w:left w:val="single" w:sz="4" w:space="0" w:color="auto"/>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Balance de masa en g</w:t>
            </w:r>
          </w:p>
        </w:tc>
        <w:tc>
          <w:tcPr>
            <w:tcW w:w="637"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135,693</w:t>
            </w:r>
          </w:p>
        </w:tc>
        <w:tc>
          <w:tcPr>
            <w:tcW w:w="55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b/>
                <w:color w:val="000000"/>
                <w:sz w:val="18"/>
                <w:szCs w:val="18"/>
                <w:lang w:eastAsia="es-ES"/>
              </w:rPr>
            </w:pPr>
            <w:r w:rsidRPr="00B91BEA">
              <w:rPr>
                <w:rFonts w:ascii="Times New Roman" w:eastAsia="Times New Roman" w:hAnsi="Times New Roman"/>
                <w:b/>
                <w:color w:val="000000"/>
                <w:sz w:val="18"/>
                <w:szCs w:val="18"/>
                <w:lang w:eastAsia="es-ES"/>
              </w:rPr>
              <w:t>135,693</w:t>
            </w:r>
          </w:p>
        </w:tc>
        <w:tc>
          <w:tcPr>
            <w:tcW w:w="479"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638"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86"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c>
          <w:tcPr>
            <w:tcW w:w="510" w:type="pct"/>
            <w:tcBorders>
              <w:top w:val="nil"/>
              <w:left w:val="nil"/>
              <w:bottom w:val="single" w:sz="4" w:space="0" w:color="auto"/>
              <w:right w:val="single" w:sz="4" w:space="0" w:color="auto"/>
            </w:tcBorders>
            <w:shd w:val="clear" w:color="auto" w:fill="auto"/>
            <w:noWrap/>
            <w:vAlign w:val="bottom"/>
            <w:hideMark/>
          </w:tcPr>
          <w:p w:rsidR="001D7908" w:rsidRPr="00B91BEA" w:rsidRDefault="001D7908" w:rsidP="00DD3185">
            <w:pPr>
              <w:spacing w:after="0"/>
              <w:jc w:val="both"/>
              <w:rPr>
                <w:rFonts w:ascii="Times New Roman" w:eastAsia="Times New Roman" w:hAnsi="Times New Roman"/>
                <w:color w:val="000000"/>
                <w:sz w:val="18"/>
                <w:szCs w:val="18"/>
                <w:lang w:eastAsia="es-ES"/>
              </w:rPr>
            </w:pPr>
          </w:p>
        </w:tc>
      </w:tr>
      <w:tr w:rsidR="001D7908" w:rsidRPr="00111E73" w:rsidTr="00DD3185">
        <w:trPr>
          <w:trHeight w:val="300"/>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auto"/>
            <w:noWrap/>
            <w:vAlign w:val="bottom"/>
          </w:tcPr>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b/>
                <w:color w:val="000000"/>
                <w:sz w:val="18"/>
                <w:szCs w:val="18"/>
                <w:lang w:eastAsia="es-ES"/>
              </w:rPr>
              <w:t>Leyenda:</w:t>
            </w:r>
            <w:r w:rsidRPr="00B91BEA">
              <w:rPr>
                <w:rFonts w:ascii="Times New Roman" w:eastAsia="Times New Roman" w:hAnsi="Times New Roman"/>
                <w:color w:val="000000"/>
                <w:sz w:val="18"/>
                <w:szCs w:val="18"/>
                <w:lang w:eastAsia="es-ES"/>
              </w:rPr>
              <w:t xml:space="preserve"> **cantidad de óxido de aluminio consumido en la reacción con el óxido de magnesio</w:t>
            </w:r>
          </w:p>
          <w:p w:rsidR="001D7908" w:rsidRPr="00B91BEA" w:rsidRDefault="001D7908" w:rsidP="00DD3185">
            <w:pPr>
              <w:spacing w:after="0"/>
              <w:jc w:val="both"/>
              <w:rPr>
                <w:rFonts w:ascii="Times New Roman" w:eastAsia="Times New Roman" w:hAnsi="Times New Roman"/>
                <w:color w:val="000000"/>
                <w:sz w:val="18"/>
                <w:szCs w:val="18"/>
                <w:lang w:eastAsia="es-ES"/>
              </w:rPr>
            </w:pPr>
            <w:r w:rsidRPr="00B91BEA">
              <w:rPr>
                <w:rFonts w:ascii="Times New Roman" w:eastAsia="Times New Roman" w:hAnsi="Times New Roman"/>
                <w:color w:val="000000"/>
                <w:sz w:val="18"/>
                <w:szCs w:val="18"/>
                <w:lang w:eastAsia="es-ES"/>
              </w:rPr>
              <w:t>* cantidad de óxido de aluminio remanente</w:t>
            </w:r>
          </w:p>
        </w:tc>
      </w:tr>
      <w:bookmarkEnd w:id="4"/>
      <w:bookmarkEnd w:id="5"/>
    </w:tbl>
    <w:p w:rsidR="001D7908" w:rsidRDefault="001D7908" w:rsidP="001D7908">
      <w:pPr>
        <w:spacing w:after="0"/>
        <w:jc w:val="both"/>
        <w:rPr>
          <w:rFonts w:ascii="Times New Roman" w:hAnsi="Times New Roman"/>
          <w:sz w:val="24"/>
          <w:szCs w:val="24"/>
        </w:rPr>
      </w:pPr>
    </w:p>
    <w:p w:rsidR="001D7908" w:rsidRPr="00111E73" w:rsidRDefault="001D7908" w:rsidP="00234922">
      <w:pPr>
        <w:spacing w:after="0" w:line="360" w:lineRule="auto"/>
        <w:jc w:val="both"/>
        <w:rPr>
          <w:rFonts w:ascii="Times New Roman" w:hAnsi="Times New Roman"/>
          <w:sz w:val="24"/>
          <w:szCs w:val="24"/>
        </w:rPr>
      </w:pPr>
      <w:r w:rsidRPr="00111E73">
        <w:rPr>
          <w:rFonts w:ascii="Times New Roman" w:hAnsi="Times New Roman"/>
          <w:sz w:val="24"/>
          <w:szCs w:val="24"/>
        </w:rPr>
        <w:t xml:space="preserve">Los cálculos </w:t>
      </w:r>
      <w:proofErr w:type="spellStart"/>
      <w:r w:rsidRPr="00111E73">
        <w:rPr>
          <w:rFonts w:ascii="Times New Roman" w:hAnsi="Times New Roman"/>
          <w:sz w:val="24"/>
          <w:szCs w:val="24"/>
        </w:rPr>
        <w:t>estequiométricos</w:t>
      </w:r>
      <w:proofErr w:type="spellEnd"/>
      <w:r w:rsidRPr="00111E73">
        <w:rPr>
          <w:rFonts w:ascii="Times New Roman" w:hAnsi="Times New Roman"/>
          <w:sz w:val="24"/>
          <w:szCs w:val="24"/>
        </w:rPr>
        <w:t xml:space="preserve"> indican que para 100 g de cola debemos adicionar 29,813 g de aluminio, para que la reacción </w:t>
      </w:r>
      <w:proofErr w:type="spellStart"/>
      <w:r w:rsidRPr="00111E73">
        <w:rPr>
          <w:rFonts w:ascii="Times New Roman" w:hAnsi="Times New Roman"/>
          <w:sz w:val="24"/>
          <w:szCs w:val="24"/>
        </w:rPr>
        <w:t>aluminotérmica</w:t>
      </w:r>
      <w:proofErr w:type="spellEnd"/>
      <w:r w:rsidRPr="00111E73">
        <w:rPr>
          <w:rFonts w:ascii="Times New Roman" w:hAnsi="Times New Roman"/>
          <w:sz w:val="24"/>
          <w:szCs w:val="24"/>
        </w:rPr>
        <w:t xml:space="preserve"> ocurra completamente y 5,881 g de grafito para que ocurran completamente las reacciones </w:t>
      </w:r>
      <w:proofErr w:type="spellStart"/>
      <w:r w:rsidRPr="00111E73">
        <w:rPr>
          <w:rFonts w:ascii="Times New Roman" w:hAnsi="Times New Roman"/>
          <w:sz w:val="24"/>
          <w:szCs w:val="24"/>
        </w:rPr>
        <w:t>carbotérmicas</w:t>
      </w:r>
      <w:proofErr w:type="spellEnd"/>
      <w:r w:rsidRPr="00111E73">
        <w:rPr>
          <w:rFonts w:ascii="Times New Roman" w:hAnsi="Times New Roman"/>
          <w:sz w:val="24"/>
          <w:szCs w:val="24"/>
        </w:rPr>
        <w:t xml:space="preserve">. </w:t>
      </w:r>
    </w:p>
    <w:p w:rsidR="001D7908" w:rsidRPr="00111E73" w:rsidRDefault="001D7908" w:rsidP="001D7908">
      <w:pPr>
        <w:jc w:val="both"/>
        <w:rPr>
          <w:rFonts w:ascii="Times New Roman" w:hAnsi="Times New Roman"/>
          <w:sz w:val="24"/>
          <w:szCs w:val="24"/>
          <w:lang w:val="es-ES_tradnl"/>
        </w:rPr>
      </w:pPr>
      <w:r w:rsidRPr="00111E73">
        <w:rPr>
          <w:rFonts w:ascii="Times New Roman" w:hAnsi="Times New Roman"/>
          <w:noProof/>
          <w:sz w:val="24"/>
          <w:szCs w:val="24"/>
          <w:lang w:val="es-ES_tradnl" w:eastAsia="es-ES_tradnl"/>
        </w:rPr>
        <w:drawing>
          <wp:inline distT="0" distB="0" distL="0" distR="0">
            <wp:extent cx="5336275" cy="2430780"/>
            <wp:effectExtent l="0" t="0" r="17145" b="76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D7908" w:rsidRPr="00080B0A" w:rsidRDefault="001D7908" w:rsidP="00080B0A">
      <w:pPr>
        <w:pStyle w:val="Ttulo4"/>
        <w:spacing w:before="0" w:line="276" w:lineRule="auto"/>
        <w:rPr>
          <w:rFonts w:ascii="Times New Roman" w:hAnsi="Times New Roman" w:cs="Times New Roman"/>
          <w:i w:val="0"/>
          <w:szCs w:val="20"/>
        </w:rPr>
      </w:pPr>
      <w:bookmarkStart w:id="6" w:name="_Ref388910237"/>
      <w:r w:rsidRPr="00080B0A">
        <w:rPr>
          <w:rFonts w:ascii="Times New Roman" w:hAnsi="Times New Roman" w:cs="Times New Roman"/>
          <w:i w:val="0"/>
          <w:szCs w:val="20"/>
        </w:rPr>
        <w:t xml:space="preserve">Figura </w:t>
      </w:r>
      <w:r w:rsidR="003C6D4E" w:rsidRPr="00080B0A">
        <w:rPr>
          <w:rFonts w:ascii="Times New Roman" w:hAnsi="Times New Roman" w:cs="Times New Roman"/>
          <w:i w:val="0"/>
          <w:szCs w:val="20"/>
        </w:rPr>
        <w:fldChar w:fldCharType="begin"/>
      </w:r>
      <w:r w:rsidRPr="00080B0A">
        <w:rPr>
          <w:rFonts w:ascii="Times New Roman" w:hAnsi="Times New Roman" w:cs="Times New Roman"/>
          <w:i w:val="0"/>
          <w:szCs w:val="20"/>
        </w:rPr>
        <w:instrText xml:space="preserve"> STYLEREF 1 \s </w:instrText>
      </w:r>
      <w:r w:rsidR="003C6D4E" w:rsidRPr="00080B0A">
        <w:rPr>
          <w:rFonts w:ascii="Times New Roman" w:hAnsi="Times New Roman" w:cs="Times New Roman"/>
          <w:i w:val="0"/>
          <w:szCs w:val="20"/>
        </w:rPr>
        <w:fldChar w:fldCharType="separate"/>
      </w:r>
      <w:r w:rsidRPr="00080B0A">
        <w:rPr>
          <w:rFonts w:ascii="Times New Roman" w:hAnsi="Times New Roman" w:cs="Times New Roman"/>
          <w:i w:val="0"/>
          <w:noProof/>
          <w:szCs w:val="20"/>
        </w:rPr>
        <w:t>3</w:t>
      </w:r>
      <w:r w:rsidR="003C6D4E" w:rsidRPr="00080B0A">
        <w:rPr>
          <w:rFonts w:ascii="Times New Roman" w:hAnsi="Times New Roman" w:cs="Times New Roman"/>
          <w:i w:val="0"/>
          <w:noProof/>
          <w:szCs w:val="20"/>
        </w:rPr>
        <w:fldChar w:fldCharType="end"/>
      </w:r>
      <w:r w:rsidRPr="00080B0A">
        <w:rPr>
          <w:rFonts w:ascii="Times New Roman" w:hAnsi="Times New Roman" w:cs="Times New Roman"/>
          <w:i w:val="0"/>
          <w:szCs w:val="20"/>
        </w:rPr>
        <w:t>.</w:t>
      </w:r>
      <w:bookmarkEnd w:id="6"/>
      <w:r w:rsidRPr="00080B0A">
        <w:rPr>
          <w:rFonts w:ascii="Times New Roman" w:hAnsi="Times New Roman" w:cs="Times New Roman"/>
          <w:i w:val="0"/>
          <w:szCs w:val="20"/>
        </w:rPr>
        <w:t xml:space="preserve">4: El comportamiento de </w:t>
      </w:r>
      <w:r w:rsidRPr="00080B0A">
        <w:rPr>
          <w:rFonts w:ascii="Times New Roman" w:hAnsi="Times New Roman" w:cs="Times New Roman"/>
          <w:i w:val="0"/>
          <w:szCs w:val="20"/>
          <w:lang w:val="es-ES_tradnl"/>
        </w:rPr>
        <w:t xml:space="preserve">ΔG (cal/mol) vs </w:t>
      </w:r>
      <w:proofErr w:type="gramStart"/>
      <w:r w:rsidRPr="00080B0A">
        <w:rPr>
          <w:rFonts w:ascii="Times New Roman" w:hAnsi="Times New Roman" w:cs="Times New Roman"/>
          <w:i w:val="0"/>
          <w:szCs w:val="20"/>
          <w:lang w:val="es-ES_tradnl"/>
        </w:rPr>
        <w:t>T(</w:t>
      </w:r>
      <w:proofErr w:type="gramEnd"/>
      <w:r w:rsidRPr="00080B0A">
        <w:rPr>
          <w:rFonts w:ascii="Times New Roman" w:hAnsi="Times New Roman" w:cs="Times New Roman"/>
          <w:i w:val="0"/>
          <w:szCs w:val="20"/>
          <w:lang w:val="es-ES_tradnl"/>
        </w:rPr>
        <w:t>K)</w:t>
      </w:r>
      <w:r w:rsidRPr="00080B0A">
        <w:rPr>
          <w:rFonts w:ascii="Times New Roman" w:hAnsi="Times New Roman" w:cs="Times New Roman"/>
          <w:i w:val="0"/>
          <w:szCs w:val="20"/>
        </w:rPr>
        <w:t xml:space="preserve"> para las ecuaciones tipo I, II y III, planteadas en la Tabla 2.4.</w:t>
      </w:r>
    </w:p>
    <w:p w:rsidR="001D7908" w:rsidRPr="00111E73" w:rsidRDefault="001D7908" w:rsidP="00234922">
      <w:pPr>
        <w:spacing w:line="360" w:lineRule="auto"/>
        <w:jc w:val="both"/>
        <w:rPr>
          <w:rFonts w:ascii="Times New Roman" w:hAnsi="Times New Roman"/>
          <w:sz w:val="24"/>
          <w:szCs w:val="24"/>
        </w:rPr>
      </w:pPr>
      <w:r w:rsidRPr="00111E73">
        <w:rPr>
          <w:rFonts w:ascii="Times New Roman" w:hAnsi="Times New Roman"/>
          <w:sz w:val="24"/>
          <w:szCs w:val="24"/>
          <w:lang w:val="es-ES_tradnl"/>
        </w:rPr>
        <w:t>El estudio termodinámico se muestra en la Figura 3.</w:t>
      </w:r>
      <w:r>
        <w:rPr>
          <w:rFonts w:ascii="Times New Roman" w:hAnsi="Times New Roman"/>
          <w:sz w:val="24"/>
          <w:szCs w:val="24"/>
          <w:lang w:val="es-ES_tradnl"/>
        </w:rPr>
        <w:t xml:space="preserve">4, </w:t>
      </w:r>
      <w:r>
        <w:rPr>
          <w:rFonts w:ascii="Times New Roman" w:hAnsi="Times New Roman"/>
          <w:sz w:val="24"/>
          <w:szCs w:val="24"/>
        </w:rPr>
        <w:t>este</w:t>
      </w:r>
      <w:r w:rsidRPr="00111E73">
        <w:rPr>
          <w:rFonts w:ascii="Times New Roman" w:hAnsi="Times New Roman"/>
          <w:sz w:val="24"/>
          <w:szCs w:val="24"/>
        </w:rPr>
        <w:t xml:space="preserve"> indica que las reacciones predichas en la Tabla 2.4 tipo I, II y III pueden ocurrir de manera espontánea, </w:t>
      </w:r>
      <w:r w:rsidRPr="00111E73">
        <w:rPr>
          <w:rFonts w:ascii="Times New Roman" w:hAnsi="Times New Roman"/>
          <w:sz w:val="24"/>
          <w:szCs w:val="24"/>
          <w:lang w:val="es-ES_tradnl"/>
        </w:rPr>
        <w:t xml:space="preserve">exceptuando las siguientes reacciones </w:t>
      </w:r>
      <w:r w:rsidRPr="00111E73">
        <w:rPr>
          <w:rFonts w:ascii="Times New Roman" w:hAnsi="Times New Roman"/>
          <w:sz w:val="24"/>
          <w:szCs w:val="24"/>
        </w:rPr>
        <w:t>3 Cr</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xml:space="preserve"> + 2Al →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 xml:space="preserve">3 </w:t>
      </w:r>
      <w:r w:rsidRPr="00111E73">
        <w:rPr>
          <w:rFonts w:ascii="Times New Roman" w:hAnsi="Times New Roman"/>
          <w:sz w:val="24"/>
          <w:szCs w:val="24"/>
        </w:rPr>
        <w:t xml:space="preserve">+ 6 </w:t>
      </w:r>
      <w:proofErr w:type="spellStart"/>
      <w:r w:rsidRPr="00111E73">
        <w:rPr>
          <w:rFonts w:ascii="Times New Roman" w:hAnsi="Times New Roman"/>
          <w:sz w:val="24"/>
          <w:szCs w:val="24"/>
        </w:rPr>
        <w:t>CrO</w:t>
      </w:r>
      <w:proofErr w:type="spellEnd"/>
      <w:r>
        <w:rPr>
          <w:rFonts w:ascii="Times New Roman" w:hAnsi="Times New Roman"/>
          <w:sz w:val="24"/>
          <w:szCs w:val="24"/>
        </w:rPr>
        <w:t xml:space="preserve">,  </w:t>
      </w:r>
      <w:r w:rsidRPr="00111E73">
        <w:rPr>
          <w:rFonts w:ascii="Times New Roman" w:hAnsi="Times New Roman"/>
          <w:sz w:val="24"/>
          <w:szCs w:val="24"/>
        </w:rPr>
        <w:t>3 SiO</w:t>
      </w:r>
      <w:r w:rsidRPr="00111E73">
        <w:rPr>
          <w:rFonts w:ascii="Times New Roman" w:hAnsi="Times New Roman"/>
          <w:sz w:val="24"/>
          <w:szCs w:val="24"/>
          <w:vertAlign w:val="subscript"/>
        </w:rPr>
        <w:t>2</w:t>
      </w:r>
      <w:r w:rsidRPr="00111E73">
        <w:rPr>
          <w:rFonts w:ascii="Times New Roman" w:hAnsi="Times New Roman"/>
          <w:sz w:val="24"/>
          <w:szCs w:val="24"/>
        </w:rPr>
        <w:t xml:space="preserve"> + 2Al →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 xml:space="preserve">3 </w:t>
      </w:r>
      <w:r w:rsidRPr="00111E73">
        <w:rPr>
          <w:rFonts w:ascii="Times New Roman" w:hAnsi="Times New Roman"/>
          <w:sz w:val="24"/>
          <w:szCs w:val="24"/>
        </w:rPr>
        <w:t xml:space="preserve">+ 3 </w:t>
      </w:r>
      <w:proofErr w:type="spellStart"/>
      <w:r w:rsidRPr="00111E73">
        <w:rPr>
          <w:rFonts w:ascii="Times New Roman" w:hAnsi="Times New Roman"/>
          <w:sz w:val="24"/>
          <w:szCs w:val="24"/>
        </w:rPr>
        <w:t>SiO</w:t>
      </w:r>
      <w:proofErr w:type="spellEnd"/>
      <w:r>
        <w:rPr>
          <w:rFonts w:ascii="Times New Roman" w:hAnsi="Times New Roman"/>
          <w:sz w:val="24"/>
          <w:szCs w:val="24"/>
        </w:rPr>
        <w:t xml:space="preserve">,  </w:t>
      </w:r>
      <w:r w:rsidRPr="00111E73">
        <w:rPr>
          <w:rFonts w:ascii="Times New Roman" w:hAnsi="Times New Roman"/>
          <w:sz w:val="24"/>
          <w:szCs w:val="24"/>
        </w:rPr>
        <w:t>3 TiO</w:t>
      </w:r>
      <w:r w:rsidRPr="00111E73">
        <w:rPr>
          <w:rFonts w:ascii="Times New Roman" w:hAnsi="Times New Roman"/>
          <w:sz w:val="24"/>
          <w:szCs w:val="24"/>
          <w:vertAlign w:val="subscript"/>
        </w:rPr>
        <w:t>2</w:t>
      </w:r>
      <w:r w:rsidRPr="00111E73">
        <w:rPr>
          <w:rFonts w:ascii="Times New Roman" w:hAnsi="Times New Roman"/>
          <w:sz w:val="24"/>
          <w:szCs w:val="24"/>
        </w:rPr>
        <w:t xml:space="preserve"> + 2Al → 3 </w:t>
      </w:r>
      <w:proofErr w:type="spellStart"/>
      <w:r w:rsidRPr="00111E73">
        <w:rPr>
          <w:rFonts w:ascii="Times New Roman" w:hAnsi="Times New Roman"/>
          <w:sz w:val="24"/>
          <w:szCs w:val="24"/>
        </w:rPr>
        <w:t>TiO</w:t>
      </w:r>
      <w:proofErr w:type="spellEnd"/>
      <w:r w:rsidRPr="00111E73">
        <w:rPr>
          <w:rFonts w:ascii="Times New Roman" w:hAnsi="Times New Roman"/>
          <w:sz w:val="24"/>
          <w:szCs w:val="24"/>
        </w:rPr>
        <w:t xml:space="preserve"> +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Pr>
          <w:rFonts w:ascii="Times New Roman" w:hAnsi="Times New Roman"/>
          <w:sz w:val="24"/>
          <w:szCs w:val="24"/>
        </w:rPr>
        <w:t xml:space="preserve">,  </w:t>
      </w:r>
      <w:proofErr w:type="spellStart"/>
      <w:r w:rsidRPr="00111E73">
        <w:rPr>
          <w:rFonts w:ascii="Times New Roman" w:hAnsi="Times New Roman"/>
          <w:sz w:val="24"/>
          <w:szCs w:val="24"/>
        </w:rPr>
        <w:t>MgO</w:t>
      </w:r>
      <w:proofErr w:type="spellEnd"/>
      <w:r w:rsidRPr="00111E73">
        <w:rPr>
          <w:rFonts w:ascii="Times New Roman" w:hAnsi="Times New Roman"/>
          <w:sz w:val="24"/>
          <w:szCs w:val="24"/>
        </w:rPr>
        <w:t xml:space="preserve"> +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xml:space="preserve"> → Mg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4</w:t>
      </w:r>
      <w:r>
        <w:rPr>
          <w:rFonts w:ascii="Times New Roman" w:hAnsi="Times New Roman"/>
          <w:sz w:val="24"/>
          <w:szCs w:val="24"/>
          <w:vertAlign w:val="subscript"/>
        </w:rPr>
        <w:t xml:space="preserve"> </w:t>
      </w:r>
      <w:r w:rsidRPr="00111E73">
        <w:rPr>
          <w:rFonts w:ascii="Times New Roman" w:hAnsi="Times New Roman"/>
          <w:sz w:val="24"/>
          <w:szCs w:val="24"/>
          <w:lang w:val="es-ES_tradnl"/>
        </w:rPr>
        <w:t>que no ocurren de manera espontánea</w:t>
      </w:r>
      <w:r>
        <w:rPr>
          <w:rFonts w:ascii="Times New Roman" w:hAnsi="Times New Roman"/>
          <w:sz w:val="24"/>
          <w:szCs w:val="24"/>
          <w:lang w:val="es-ES_tradnl"/>
        </w:rPr>
        <w:t xml:space="preserve">. </w:t>
      </w:r>
      <w:r w:rsidRPr="00111E73">
        <w:rPr>
          <w:rFonts w:ascii="Times New Roman" w:hAnsi="Times New Roman"/>
          <w:sz w:val="24"/>
          <w:szCs w:val="24"/>
        </w:rPr>
        <w:t>Es importante destacar que la reacción con mayor carácter espontáneo (</w:t>
      </w:r>
      <w:r w:rsidRPr="00111E73">
        <w:rPr>
          <w:rFonts w:ascii="Times New Roman" w:hAnsi="Times New Roman"/>
          <w:sz w:val="24"/>
          <w:szCs w:val="24"/>
          <w:lang w:val="es-ES_tradnl"/>
        </w:rPr>
        <w:t>ΔG más negativo)</w:t>
      </w:r>
      <w:r w:rsidRPr="00111E73">
        <w:rPr>
          <w:rFonts w:ascii="Times New Roman" w:hAnsi="Times New Roman"/>
          <w:sz w:val="24"/>
          <w:szCs w:val="24"/>
        </w:rPr>
        <w:t xml:space="preserve"> es: 3 Fe</w:t>
      </w:r>
      <w:r w:rsidRPr="00111E73">
        <w:rPr>
          <w:rFonts w:ascii="Times New Roman" w:hAnsi="Times New Roman"/>
          <w:sz w:val="24"/>
          <w:szCs w:val="24"/>
          <w:vertAlign w:val="subscript"/>
        </w:rPr>
        <w:t>3</w:t>
      </w:r>
      <w:r w:rsidRPr="00111E73">
        <w:rPr>
          <w:rFonts w:ascii="Times New Roman" w:hAnsi="Times New Roman"/>
          <w:sz w:val="24"/>
          <w:szCs w:val="24"/>
        </w:rPr>
        <w:t>O</w:t>
      </w:r>
      <w:r w:rsidRPr="00111E73">
        <w:rPr>
          <w:rFonts w:ascii="Times New Roman" w:hAnsi="Times New Roman"/>
          <w:sz w:val="24"/>
          <w:szCs w:val="24"/>
          <w:vertAlign w:val="subscript"/>
        </w:rPr>
        <w:t>4</w:t>
      </w:r>
      <w:r w:rsidRPr="00111E73">
        <w:rPr>
          <w:rFonts w:ascii="Times New Roman" w:hAnsi="Times New Roman"/>
          <w:sz w:val="24"/>
          <w:szCs w:val="24"/>
        </w:rPr>
        <w:t xml:space="preserve"> + 8 Al → 4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xml:space="preserve"> + 9 Fe, la cual contiene la magnetita que es el reaccionante que se encuentra en proporción mayoritaria en la cola. </w:t>
      </w:r>
    </w:p>
    <w:p w:rsidR="001D7908" w:rsidRPr="00111E73" w:rsidRDefault="001D7908" w:rsidP="00234922">
      <w:pPr>
        <w:spacing w:line="360" w:lineRule="auto"/>
        <w:jc w:val="both"/>
        <w:rPr>
          <w:rFonts w:ascii="Times New Roman" w:hAnsi="Times New Roman"/>
          <w:color w:val="FF0000"/>
          <w:sz w:val="24"/>
          <w:szCs w:val="24"/>
        </w:rPr>
      </w:pPr>
      <w:bookmarkStart w:id="7" w:name="_Toc413271520"/>
      <w:bookmarkStart w:id="8" w:name="_Toc413410460"/>
      <w:r w:rsidRPr="00111E73">
        <w:rPr>
          <w:rFonts w:ascii="Times New Roman" w:hAnsi="Times New Roman"/>
          <w:sz w:val="24"/>
          <w:szCs w:val="24"/>
        </w:rPr>
        <w:t xml:space="preserve">Durante el proceso de </w:t>
      </w:r>
      <w:proofErr w:type="spellStart"/>
      <w:r w:rsidRPr="00111E73">
        <w:rPr>
          <w:rFonts w:ascii="Times New Roman" w:hAnsi="Times New Roman"/>
          <w:sz w:val="24"/>
          <w:szCs w:val="24"/>
        </w:rPr>
        <w:t>sinterización</w:t>
      </w:r>
      <w:proofErr w:type="spellEnd"/>
      <w:r w:rsidRPr="00111E73">
        <w:rPr>
          <w:rFonts w:ascii="Times New Roman" w:hAnsi="Times New Roman"/>
          <w:sz w:val="24"/>
          <w:szCs w:val="24"/>
        </w:rPr>
        <w:t xml:space="preserve"> escalonado las mezclas </w:t>
      </w:r>
      <w:proofErr w:type="spellStart"/>
      <w:r w:rsidRPr="00111E73">
        <w:rPr>
          <w:rFonts w:ascii="Times New Roman" w:hAnsi="Times New Roman"/>
          <w:sz w:val="24"/>
          <w:szCs w:val="24"/>
        </w:rPr>
        <w:t>pirometalúrgicas</w:t>
      </w:r>
      <w:proofErr w:type="spellEnd"/>
      <w:r w:rsidRPr="00111E73">
        <w:rPr>
          <w:rFonts w:ascii="Times New Roman" w:hAnsi="Times New Roman"/>
          <w:sz w:val="24"/>
          <w:szCs w:val="24"/>
        </w:rPr>
        <w:t xml:space="preserve"> reaccionaron observándose en la superficie de la pastilla (mayormente donde existían grietas) pequeñas pepitas de aluminio, </w:t>
      </w:r>
      <w:bookmarkEnd w:id="7"/>
      <w:bookmarkEnd w:id="8"/>
      <w:r w:rsidRPr="00111E73">
        <w:rPr>
          <w:rFonts w:ascii="Times New Roman" w:hAnsi="Times New Roman"/>
          <w:sz w:val="24"/>
          <w:szCs w:val="24"/>
        </w:rPr>
        <w:t xml:space="preserve">que son indicios de que cierta cantidad de metal reaccionaba en la superficie de los granos de la cola formando una capa “impermeable” de alúmina y/o espinelas que impedía la difusión del resto del aluminio hacia el interior </w:t>
      </w:r>
      <w:r w:rsidRPr="00111E73">
        <w:rPr>
          <w:rFonts w:ascii="Times New Roman" w:hAnsi="Times New Roman"/>
          <w:sz w:val="24"/>
          <w:szCs w:val="24"/>
        </w:rPr>
        <w:lastRenderedPageBreak/>
        <w:t>del grano. Este aluminio residual se expandía hacia la superficie de la pastilla por las fallas que menor resistencia le prestaban.</w:t>
      </w:r>
    </w:p>
    <w:p w:rsidR="001D7908" w:rsidRPr="00111E73" w:rsidRDefault="001D7908" w:rsidP="00234922">
      <w:pPr>
        <w:spacing w:line="360" w:lineRule="auto"/>
        <w:jc w:val="both"/>
        <w:rPr>
          <w:rFonts w:ascii="Times New Roman" w:hAnsi="Times New Roman"/>
          <w:sz w:val="24"/>
          <w:szCs w:val="24"/>
        </w:rPr>
      </w:pPr>
      <w:bookmarkStart w:id="9" w:name="_Toc413271521"/>
      <w:bookmarkStart w:id="10" w:name="_Toc413410461"/>
      <w:r w:rsidRPr="00111E73">
        <w:rPr>
          <w:rFonts w:ascii="Times New Roman" w:hAnsi="Times New Roman"/>
          <w:sz w:val="24"/>
          <w:szCs w:val="24"/>
        </w:rPr>
        <w:t>La reacción ocurrió por reducción-difusión</w:t>
      </w:r>
      <w:bookmarkEnd w:id="9"/>
      <w:bookmarkEnd w:id="10"/>
      <w:r w:rsidRPr="00111E73">
        <w:rPr>
          <w:rFonts w:ascii="Times New Roman" w:hAnsi="Times New Roman"/>
          <w:sz w:val="24"/>
          <w:szCs w:val="24"/>
        </w:rPr>
        <w:t>. Inicialmente ocurre una reducción, ya que, solo se presenta la reacción entre el Al y los componentes de la cola. Luego se muestra la difusión en los productos de la reacción anterior, es decir, se crearon productos intermedios que impiden la continuidad de la primera pero que a su vez son capaces de reaccionar entre sí.</w:t>
      </w:r>
    </w:p>
    <w:p w:rsidR="001D7908" w:rsidRPr="00111E73" w:rsidRDefault="001D7908" w:rsidP="00234922">
      <w:pPr>
        <w:spacing w:line="360" w:lineRule="auto"/>
        <w:jc w:val="both"/>
        <w:rPr>
          <w:rFonts w:ascii="Times New Roman" w:hAnsi="Times New Roman"/>
          <w:b/>
          <w:sz w:val="24"/>
          <w:szCs w:val="24"/>
        </w:rPr>
      </w:pPr>
      <w:r w:rsidRPr="00111E73">
        <w:rPr>
          <w:rFonts w:ascii="Times New Roman" w:hAnsi="Times New Roman"/>
          <w:b/>
          <w:sz w:val="24"/>
          <w:szCs w:val="24"/>
        </w:rPr>
        <w:t>Caracterización de las pastillas tratadas térmicamente</w:t>
      </w:r>
    </w:p>
    <w:p w:rsidR="001D7908" w:rsidRPr="00111E73" w:rsidRDefault="001D7908" w:rsidP="00234922">
      <w:pPr>
        <w:spacing w:line="360" w:lineRule="auto"/>
        <w:jc w:val="both"/>
        <w:rPr>
          <w:rFonts w:ascii="Times New Roman" w:hAnsi="Times New Roman"/>
          <w:sz w:val="24"/>
          <w:szCs w:val="24"/>
          <w:lang w:eastAsia="es-MX"/>
        </w:rPr>
      </w:pPr>
      <w:r w:rsidRPr="00111E73">
        <w:rPr>
          <w:rFonts w:ascii="Times New Roman" w:hAnsi="Times New Roman"/>
          <w:sz w:val="24"/>
          <w:szCs w:val="24"/>
        </w:rPr>
        <w:t>En la Figura 3.</w:t>
      </w:r>
      <w:r>
        <w:rPr>
          <w:rFonts w:ascii="Times New Roman" w:hAnsi="Times New Roman"/>
          <w:sz w:val="24"/>
          <w:szCs w:val="24"/>
        </w:rPr>
        <w:t>5</w:t>
      </w:r>
      <w:r w:rsidRPr="00111E73">
        <w:rPr>
          <w:rFonts w:ascii="Times New Roman" w:hAnsi="Times New Roman"/>
          <w:sz w:val="24"/>
          <w:szCs w:val="24"/>
        </w:rPr>
        <w:t xml:space="preserve"> se expone el patrón de difracción de las pastillas tratadas, en el cual se detectó la presencia de las fases minerales siguientes: corindón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xml:space="preserve">), </w:t>
      </w:r>
      <w:proofErr w:type="spellStart"/>
      <w:r w:rsidRPr="00111E73">
        <w:rPr>
          <w:rFonts w:ascii="Times New Roman" w:hAnsi="Times New Roman"/>
          <w:sz w:val="24"/>
          <w:szCs w:val="24"/>
        </w:rPr>
        <w:t>hercyneta</w:t>
      </w:r>
      <w:proofErr w:type="spellEnd"/>
      <w:r w:rsidRPr="00111E73">
        <w:rPr>
          <w:rFonts w:ascii="Times New Roman" w:hAnsi="Times New Roman"/>
          <w:sz w:val="24"/>
          <w:szCs w:val="24"/>
        </w:rPr>
        <w:t xml:space="preserve"> (Fe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4</w:t>
      </w:r>
      <w:r w:rsidRPr="00111E73">
        <w:rPr>
          <w:rFonts w:ascii="Times New Roman" w:hAnsi="Times New Roman"/>
          <w:sz w:val="24"/>
          <w:szCs w:val="24"/>
        </w:rPr>
        <w:t>), espinela [Mg(</w:t>
      </w:r>
      <w:proofErr w:type="spellStart"/>
      <w:r w:rsidRPr="00111E73">
        <w:rPr>
          <w:rFonts w:ascii="Times New Roman" w:hAnsi="Times New Roman"/>
          <w:sz w:val="24"/>
          <w:szCs w:val="24"/>
        </w:rPr>
        <w:t>Al</w:t>
      </w:r>
      <w:proofErr w:type="gramStart"/>
      <w:r w:rsidRPr="00111E73">
        <w:rPr>
          <w:rFonts w:ascii="Times New Roman" w:hAnsi="Times New Roman"/>
          <w:sz w:val="24"/>
          <w:szCs w:val="24"/>
        </w:rPr>
        <w:t>,Fe</w:t>
      </w:r>
      <w:proofErr w:type="spellEnd"/>
      <w:proofErr w:type="gramEnd"/>
      <w:r w:rsidRPr="00111E73">
        <w:rPr>
          <w:rFonts w:ascii="Times New Roman" w:hAnsi="Times New Roman"/>
          <w:sz w:val="24"/>
          <w:szCs w:val="24"/>
        </w:rPr>
        <w:t>)</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4</w:t>
      </w:r>
      <w:r w:rsidRPr="00111E73">
        <w:rPr>
          <w:rFonts w:ascii="Times New Roman" w:hAnsi="Times New Roman"/>
          <w:sz w:val="24"/>
          <w:szCs w:val="24"/>
        </w:rPr>
        <w:t>], óxido de silicio (SiO</w:t>
      </w:r>
      <w:r w:rsidRPr="00111E73">
        <w:rPr>
          <w:rFonts w:ascii="Times New Roman" w:hAnsi="Times New Roman"/>
          <w:sz w:val="24"/>
          <w:szCs w:val="24"/>
          <w:vertAlign w:val="subscript"/>
        </w:rPr>
        <w:t>2</w:t>
      </w:r>
      <w:r w:rsidRPr="00111E73">
        <w:rPr>
          <w:rFonts w:ascii="Times New Roman" w:hAnsi="Times New Roman"/>
          <w:sz w:val="24"/>
          <w:szCs w:val="24"/>
        </w:rPr>
        <w:t xml:space="preserve">), </w:t>
      </w:r>
      <w:proofErr w:type="spellStart"/>
      <w:r w:rsidRPr="00111E73">
        <w:rPr>
          <w:rFonts w:ascii="Times New Roman" w:hAnsi="Times New Roman"/>
          <w:sz w:val="24"/>
          <w:szCs w:val="24"/>
        </w:rPr>
        <w:t>aluminoferrita</w:t>
      </w:r>
      <w:proofErr w:type="spellEnd"/>
      <w:r w:rsidRPr="00111E73">
        <w:rPr>
          <w:rFonts w:ascii="Times New Roman" w:hAnsi="Times New Roman"/>
          <w:sz w:val="24"/>
          <w:szCs w:val="24"/>
        </w:rPr>
        <w:t xml:space="preserve"> (Al</w:t>
      </w:r>
      <w:r w:rsidRPr="00111E73">
        <w:rPr>
          <w:rFonts w:ascii="Times New Roman" w:hAnsi="Times New Roman"/>
          <w:sz w:val="24"/>
          <w:szCs w:val="24"/>
          <w:vertAlign w:val="subscript"/>
        </w:rPr>
        <w:t>3</w:t>
      </w:r>
      <w:r w:rsidRPr="00111E73">
        <w:rPr>
          <w:rFonts w:ascii="Times New Roman" w:hAnsi="Times New Roman"/>
          <w:sz w:val="24"/>
          <w:szCs w:val="24"/>
        </w:rPr>
        <w:t>Fe</w:t>
      </w:r>
      <w:r w:rsidRPr="00111E73">
        <w:rPr>
          <w:rFonts w:ascii="Times New Roman" w:hAnsi="Times New Roman"/>
          <w:sz w:val="24"/>
          <w:szCs w:val="24"/>
          <w:vertAlign w:val="subscript"/>
        </w:rPr>
        <w:t>5</w:t>
      </w:r>
      <w:r w:rsidRPr="00111E73">
        <w:rPr>
          <w:rFonts w:ascii="Times New Roman" w:hAnsi="Times New Roman"/>
          <w:sz w:val="24"/>
          <w:szCs w:val="24"/>
        </w:rPr>
        <w:t>O</w:t>
      </w:r>
      <w:r w:rsidRPr="00111E73">
        <w:rPr>
          <w:rFonts w:ascii="Times New Roman" w:hAnsi="Times New Roman"/>
          <w:sz w:val="24"/>
          <w:szCs w:val="24"/>
          <w:vertAlign w:val="subscript"/>
        </w:rPr>
        <w:t>12</w:t>
      </w:r>
      <w:r w:rsidR="00080B0A">
        <w:rPr>
          <w:rFonts w:ascii="Times New Roman" w:hAnsi="Times New Roman"/>
          <w:sz w:val="24"/>
          <w:szCs w:val="24"/>
        </w:rPr>
        <w:t>)</w:t>
      </w:r>
      <w:r w:rsidRPr="00111E73">
        <w:rPr>
          <w:rFonts w:ascii="Times New Roman" w:hAnsi="Times New Roman"/>
          <w:color w:val="000000"/>
          <w:sz w:val="24"/>
          <w:szCs w:val="24"/>
          <w:lang w:val="es-ES_tradnl"/>
        </w:rPr>
        <w:t xml:space="preserve">. </w:t>
      </w:r>
      <w:r w:rsidRPr="00111E73">
        <w:rPr>
          <w:rFonts w:ascii="Times New Roman" w:hAnsi="Times New Roman"/>
          <w:sz w:val="24"/>
          <w:szCs w:val="24"/>
          <w:lang w:val="es-ES_tradnl"/>
        </w:rPr>
        <w:t xml:space="preserve">La </w:t>
      </w:r>
      <w:proofErr w:type="spellStart"/>
      <w:r w:rsidRPr="00111E73">
        <w:rPr>
          <w:rFonts w:ascii="Times New Roman" w:hAnsi="Times New Roman"/>
          <w:sz w:val="24"/>
          <w:szCs w:val="24"/>
        </w:rPr>
        <w:t>aluminoferrita</w:t>
      </w:r>
      <w:proofErr w:type="spellEnd"/>
      <w:r w:rsidRPr="00111E73">
        <w:rPr>
          <w:rFonts w:ascii="Times New Roman" w:hAnsi="Times New Roman"/>
          <w:sz w:val="24"/>
          <w:szCs w:val="24"/>
        </w:rPr>
        <w:t xml:space="preserve"> constituye </w:t>
      </w:r>
      <w:r w:rsidRPr="00111E73">
        <w:rPr>
          <w:rFonts w:ascii="Times New Roman" w:hAnsi="Times New Roman"/>
          <w:sz w:val="24"/>
          <w:szCs w:val="24"/>
          <w:lang w:val="es-ES_tradnl"/>
        </w:rPr>
        <w:t>la fase mineral principal</w:t>
      </w:r>
      <w:r w:rsidRPr="00111E73">
        <w:rPr>
          <w:rFonts w:ascii="Times New Roman" w:hAnsi="Times New Roman"/>
          <w:sz w:val="24"/>
          <w:szCs w:val="24"/>
          <w:lang w:eastAsia="es-MX"/>
        </w:rPr>
        <w:t>.</w:t>
      </w:r>
    </w:p>
    <w:p w:rsidR="001D7908" w:rsidRDefault="001D7908" w:rsidP="00234922">
      <w:pPr>
        <w:spacing w:line="360" w:lineRule="auto"/>
        <w:jc w:val="both"/>
        <w:rPr>
          <w:rFonts w:ascii="Times New Roman" w:hAnsi="Times New Roman"/>
          <w:sz w:val="24"/>
          <w:szCs w:val="24"/>
        </w:rPr>
      </w:pPr>
      <w:r w:rsidRPr="00111E73">
        <w:rPr>
          <w:rFonts w:ascii="Times New Roman" w:hAnsi="Times New Roman"/>
          <w:sz w:val="24"/>
          <w:szCs w:val="24"/>
        </w:rPr>
        <w:t>La identificación de las fases mencionadas anteriormente permite corroborar lo acertado de las reacciones predichas (ver Tabla 2.</w:t>
      </w:r>
      <w:r>
        <w:rPr>
          <w:rFonts w:ascii="Times New Roman" w:hAnsi="Times New Roman"/>
          <w:sz w:val="24"/>
          <w:szCs w:val="24"/>
        </w:rPr>
        <w:t>1</w:t>
      </w:r>
      <w:r w:rsidRPr="00111E73">
        <w:rPr>
          <w:rFonts w:ascii="Times New Roman" w:hAnsi="Times New Roman"/>
          <w:sz w:val="24"/>
          <w:szCs w:val="24"/>
        </w:rPr>
        <w:t>) y del tratamiento térmico utilizado, que se muestra con la formación de las fases Fe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4</w:t>
      </w:r>
      <w:r w:rsidRPr="00111E73">
        <w:rPr>
          <w:rFonts w:ascii="Times New Roman" w:hAnsi="Times New Roman"/>
          <w:sz w:val="24"/>
          <w:szCs w:val="24"/>
        </w:rPr>
        <w:t xml:space="preserve"> y Al</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3</w:t>
      </w:r>
      <w:r w:rsidRPr="00111E73">
        <w:rPr>
          <w:rFonts w:ascii="Times New Roman" w:hAnsi="Times New Roman"/>
          <w:sz w:val="24"/>
          <w:szCs w:val="24"/>
        </w:rPr>
        <w:t>, pero la existencia de las fases Mg(</w:t>
      </w:r>
      <w:proofErr w:type="spellStart"/>
      <w:r w:rsidRPr="00111E73">
        <w:rPr>
          <w:rFonts w:ascii="Times New Roman" w:hAnsi="Times New Roman"/>
          <w:sz w:val="24"/>
          <w:szCs w:val="24"/>
        </w:rPr>
        <w:t>Al</w:t>
      </w:r>
      <w:proofErr w:type="gramStart"/>
      <w:r w:rsidRPr="00111E73">
        <w:rPr>
          <w:rFonts w:ascii="Times New Roman" w:hAnsi="Times New Roman"/>
          <w:sz w:val="24"/>
          <w:szCs w:val="24"/>
        </w:rPr>
        <w:t>,Fe</w:t>
      </w:r>
      <w:proofErr w:type="spellEnd"/>
      <w:proofErr w:type="gramEnd"/>
      <w:r w:rsidRPr="00111E73">
        <w:rPr>
          <w:rFonts w:ascii="Times New Roman" w:hAnsi="Times New Roman"/>
          <w:sz w:val="24"/>
          <w:szCs w:val="24"/>
        </w:rPr>
        <w:t>)</w:t>
      </w:r>
      <w:r w:rsidRPr="00111E73">
        <w:rPr>
          <w:rFonts w:ascii="Times New Roman" w:hAnsi="Times New Roman"/>
          <w:sz w:val="24"/>
          <w:szCs w:val="24"/>
          <w:vertAlign w:val="subscript"/>
        </w:rPr>
        <w:t>2</w:t>
      </w:r>
      <w:r w:rsidRPr="00111E73">
        <w:rPr>
          <w:rFonts w:ascii="Times New Roman" w:hAnsi="Times New Roman"/>
          <w:sz w:val="24"/>
          <w:szCs w:val="24"/>
        </w:rPr>
        <w:t>O</w:t>
      </w:r>
      <w:r w:rsidRPr="00111E73">
        <w:rPr>
          <w:rFonts w:ascii="Times New Roman" w:hAnsi="Times New Roman"/>
          <w:sz w:val="24"/>
          <w:szCs w:val="24"/>
          <w:vertAlign w:val="subscript"/>
        </w:rPr>
        <w:t>4</w:t>
      </w:r>
      <w:r w:rsidRPr="00111E73">
        <w:rPr>
          <w:rFonts w:ascii="Times New Roman" w:hAnsi="Times New Roman"/>
          <w:sz w:val="24"/>
          <w:szCs w:val="24"/>
        </w:rPr>
        <w:t xml:space="preserve"> y Al</w:t>
      </w:r>
      <w:r w:rsidRPr="00111E73">
        <w:rPr>
          <w:rFonts w:ascii="Times New Roman" w:hAnsi="Times New Roman"/>
          <w:sz w:val="24"/>
          <w:szCs w:val="24"/>
          <w:vertAlign w:val="subscript"/>
        </w:rPr>
        <w:t>3</w:t>
      </w:r>
      <w:r w:rsidRPr="00111E73">
        <w:rPr>
          <w:rFonts w:ascii="Times New Roman" w:hAnsi="Times New Roman"/>
          <w:sz w:val="24"/>
          <w:szCs w:val="24"/>
        </w:rPr>
        <w:t>Fe</w:t>
      </w:r>
      <w:r w:rsidRPr="00111E73">
        <w:rPr>
          <w:rFonts w:ascii="Times New Roman" w:hAnsi="Times New Roman"/>
          <w:sz w:val="24"/>
          <w:szCs w:val="24"/>
          <w:vertAlign w:val="subscript"/>
        </w:rPr>
        <w:t>5</w:t>
      </w:r>
      <w:r w:rsidRPr="00111E73">
        <w:rPr>
          <w:rFonts w:ascii="Times New Roman" w:hAnsi="Times New Roman"/>
          <w:sz w:val="24"/>
          <w:szCs w:val="24"/>
        </w:rPr>
        <w:t>O</w:t>
      </w:r>
      <w:r w:rsidRPr="00111E73">
        <w:rPr>
          <w:rFonts w:ascii="Times New Roman" w:hAnsi="Times New Roman"/>
          <w:sz w:val="24"/>
          <w:szCs w:val="24"/>
          <w:vertAlign w:val="subscript"/>
        </w:rPr>
        <w:t xml:space="preserve">12 </w:t>
      </w:r>
      <w:r w:rsidRPr="00111E73">
        <w:rPr>
          <w:rFonts w:ascii="Times New Roman" w:hAnsi="Times New Roman"/>
          <w:sz w:val="24"/>
          <w:szCs w:val="24"/>
        </w:rPr>
        <w:t xml:space="preserve">indican que el mecanismo por el cual ocurren las reacciones es aún más complejo de lo planteado en el presente trabajo. La </w:t>
      </w:r>
      <w:r w:rsidR="00080B0A">
        <w:rPr>
          <w:rFonts w:ascii="Times New Roman" w:hAnsi="Times New Roman"/>
          <w:sz w:val="24"/>
          <w:szCs w:val="24"/>
        </w:rPr>
        <w:t xml:space="preserve">no </w:t>
      </w:r>
      <w:r w:rsidRPr="00111E73">
        <w:rPr>
          <w:rFonts w:ascii="Times New Roman" w:hAnsi="Times New Roman"/>
          <w:sz w:val="24"/>
          <w:szCs w:val="24"/>
        </w:rPr>
        <w:t xml:space="preserve">existencia </w:t>
      </w:r>
      <w:r w:rsidR="00080B0A">
        <w:rPr>
          <w:rFonts w:ascii="Times New Roman" w:hAnsi="Times New Roman"/>
          <w:sz w:val="24"/>
          <w:szCs w:val="24"/>
        </w:rPr>
        <w:t xml:space="preserve">de carburos </w:t>
      </w:r>
      <w:r w:rsidRPr="00111E73">
        <w:rPr>
          <w:rFonts w:ascii="Times New Roman" w:hAnsi="Times New Roman"/>
          <w:sz w:val="24"/>
          <w:szCs w:val="24"/>
        </w:rPr>
        <w:t xml:space="preserve">en las muestras revela que el </w:t>
      </w:r>
      <w:r w:rsidR="00080B0A">
        <w:rPr>
          <w:rFonts w:ascii="Times New Roman" w:hAnsi="Times New Roman"/>
          <w:sz w:val="24"/>
          <w:szCs w:val="24"/>
        </w:rPr>
        <w:t>grafito</w:t>
      </w:r>
      <w:r w:rsidRPr="00111E73">
        <w:rPr>
          <w:rFonts w:ascii="Times New Roman" w:hAnsi="Times New Roman"/>
          <w:sz w:val="24"/>
          <w:szCs w:val="24"/>
        </w:rPr>
        <w:t xml:space="preserve"> no reaccionó como se había predicho, lo cual va en contra del aporte de dureza al material</w:t>
      </w:r>
      <w:r>
        <w:rPr>
          <w:rFonts w:ascii="Times New Roman" w:hAnsi="Times New Roman"/>
          <w:sz w:val="24"/>
          <w:szCs w:val="24"/>
        </w:rPr>
        <w:t>.</w:t>
      </w:r>
    </w:p>
    <w:p w:rsidR="001D7908" w:rsidRPr="00111E73" w:rsidRDefault="001D7908" w:rsidP="001D7908">
      <w:pPr>
        <w:jc w:val="both"/>
        <w:rPr>
          <w:rFonts w:ascii="Times New Roman" w:hAnsi="Times New Roman"/>
          <w:sz w:val="24"/>
          <w:szCs w:val="24"/>
          <w:lang w:val="pt-BR"/>
        </w:rPr>
      </w:pPr>
      <w:r w:rsidRPr="00111E73">
        <w:rPr>
          <w:rFonts w:ascii="Times New Roman" w:hAnsi="Times New Roman"/>
          <w:sz w:val="24"/>
          <w:szCs w:val="24"/>
        </w:rPr>
        <w:t xml:space="preserve"> </w:t>
      </w:r>
      <w:bookmarkStart w:id="11" w:name="_Ref388392458"/>
      <w:r w:rsidRPr="00111E73">
        <w:rPr>
          <w:rFonts w:ascii="Times New Roman" w:hAnsi="Times New Roman"/>
          <w:noProof/>
          <w:sz w:val="24"/>
          <w:szCs w:val="24"/>
          <w:lang w:val="es-ES_tradnl" w:eastAsia="es-ES_tradnl"/>
        </w:rPr>
        <w:drawing>
          <wp:inline distT="0" distB="0" distL="0" distR="0">
            <wp:extent cx="5048596" cy="1961515"/>
            <wp:effectExtent l="0" t="0" r="0" b="635"/>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D7908" w:rsidRPr="00080B0A" w:rsidRDefault="001D7908" w:rsidP="00080B0A">
      <w:pPr>
        <w:pStyle w:val="Ttulo4"/>
        <w:spacing w:line="276" w:lineRule="auto"/>
        <w:rPr>
          <w:rFonts w:ascii="Times New Roman" w:hAnsi="Times New Roman" w:cs="Times New Roman"/>
          <w:i w:val="0"/>
          <w:szCs w:val="20"/>
          <w:lang w:val="es-ES_tradnl"/>
        </w:rPr>
      </w:pPr>
      <w:r w:rsidRPr="00080B0A">
        <w:rPr>
          <w:rFonts w:ascii="Times New Roman" w:hAnsi="Times New Roman" w:cs="Times New Roman"/>
          <w:szCs w:val="20"/>
        </w:rPr>
        <w:t xml:space="preserve">Figura </w:t>
      </w:r>
      <w:r w:rsidR="003C6D4E" w:rsidRPr="00080B0A">
        <w:rPr>
          <w:rFonts w:ascii="Times New Roman" w:hAnsi="Times New Roman" w:cs="Times New Roman"/>
          <w:szCs w:val="20"/>
        </w:rPr>
        <w:fldChar w:fldCharType="begin"/>
      </w:r>
      <w:r w:rsidRPr="00080B0A">
        <w:rPr>
          <w:rFonts w:ascii="Times New Roman" w:hAnsi="Times New Roman" w:cs="Times New Roman"/>
          <w:szCs w:val="20"/>
        </w:rPr>
        <w:instrText xml:space="preserve"> STYLEREF 1 \s </w:instrText>
      </w:r>
      <w:r w:rsidR="003C6D4E" w:rsidRPr="00080B0A">
        <w:rPr>
          <w:rFonts w:ascii="Times New Roman" w:hAnsi="Times New Roman" w:cs="Times New Roman"/>
          <w:szCs w:val="20"/>
        </w:rPr>
        <w:fldChar w:fldCharType="separate"/>
      </w:r>
      <w:r w:rsidRPr="00080B0A">
        <w:rPr>
          <w:rFonts w:ascii="Times New Roman" w:hAnsi="Times New Roman" w:cs="Times New Roman"/>
          <w:noProof/>
          <w:szCs w:val="20"/>
        </w:rPr>
        <w:t>3</w:t>
      </w:r>
      <w:r w:rsidR="003C6D4E" w:rsidRPr="00080B0A">
        <w:rPr>
          <w:rFonts w:ascii="Times New Roman" w:hAnsi="Times New Roman" w:cs="Times New Roman"/>
          <w:noProof/>
          <w:szCs w:val="20"/>
        </w:rPr>
        <w:fldChar w:fldCharType="end"/>
      </w:r>
      <w:r w:rsidRPr="00080B0A">
        <w:rPr>
          <w:rFonts w:ascii="Times New Roman" w:hAnsi="Times New Roman" w:cs="Times New Roman"/>
          <w:szCs w:val="20"/>
        </w:rPr>
        <w:t>.</w:t>
      </w:r>
      <w:bookmarkEnd w:id="11"/>
      <w:r w:rsidRPr="00080B0A">
        <w:rPr>
          <w:rFonts w:ascii="Times New Roman" w:hAnsi="Times New Roman" w:cs="Times New Roman"/>
          <w:szCs w:val="20"/>
        </w:rPr>
        <w:t>5: Patrón de difracción de rayos-X de las pastillas tratadas térmicamente</w:t>
      </w:r>
      <w:r w:rsidRPr="00080B0A">
        <w:rPr>
          <w:rFonts w:ascii="Times New Roman" w:hAnsi="Times New Roman" w:cs="Times New Roman"/>
          <w:i w:val="0"/>
          <w:szCs w:val="20"/>
          <w:lang w:val="es-ES_tradnl"/>
        </w:rPr>
        <w:t>.</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503E25" w:rsidRPr="00503E25" w:rsidRDefault="00503E25" w:rsidP="00503E25">
      <w:pPr>
        <w:pStyle w:val="Prrafodelista"/>
        <w:numPr>
          <w:ilvl w:val="0"/>
          <w:numId w:val="5"/>
        </w:numPr>
        <w:spacing w:after="100" w:afterAutospacing="1" w:line="360" w:lineRule="auto"/>
        <w:jc w:val="both"/>
        <w:rPr>
          <w:rFonts w:ascii="Times New Roman" w:hAnsi="Times New Roman" w:cs="Times New Roman"/>
          <w:sz w:val="24"/>
          <w:szCs w:val="24"/>
        </w:rPr>
      </w:pPr>
      <w:r w:rsidRPr="00503E25">
        <w:rPr>
          <w:rFonts w:ascii="Times New Roman" w:hAnsi="Times New Roman" w:cs="Times New Roman"/>
          <w:sz w:val="24"/>
          <w:szCs w:val="24"/>
        </w:rPr>
        <w:t>El análisis granulométrico indica que el tamaño promedio de los granos de la cola es superior al tamaño de grano del polvo de aluminio y de grafito, lo cual muestra que la superficie de los primeros es cubierta por los otros dos en estado sólido.</w:t>
      </w:r>
    </w:p>
    <w:p w:rsidR="00503E25" w:rsidRPr="00503E25" w:rsidRDefault="00503E25" w:rsidP="00503E25">
      <w:pPr>
        <w:pStyle w:val="Prrafodelista"/>
        <w:numPr>
          <w:ilvl w:val="0"/>
          <w:numId w:val="5"/>
        </w:numPr>
        <w:spacing w:after="100" w:afterAutospacing="1" w:line="360" w:lineRule="auto"/>
        <w:jc w:val="both"/>
        <w:rPr>
          <w:rFonts w:ascii="Times New Roman" w:hAnsi="Times New Roman" w:cs="Times New Roman"/>
          <w:sz w:val="24"/>
          <w:szCs w:val="24"/>
        </w:rPr>
      </w:pPr>
      <w:r w:rsidRPr="00503E25">
        <w:rPr>
          <w:rFonts w:ascii="Times New Roman" w:hAnsi="Times New Roman" w:cs="Times New Roman"/>
          <w:sz w:val="24"/>
          <w:szCs w:val="24"/>
          <w:lang w:val="es-ES_tradnl"/>
        </w:rPr>
        <w:t xml:space="preserve">La caracterización química realizada a la muestra de cola, que fue tomada de la presa de cola, indica que la primera constituye una fuente concentrada de elementos químicos como Fe (&gt; 60 %), Cr, Si, Al (&lt; 10 %) y Ti, Mn, Ni, Co (&lt; 1 %), elementos que por sus concentraciones constituyen una atractiva mena para la obtención del CERMET, por métodos </w:t>
      </w:r>
      <w:proofErr w:type="spellStart"/>
      <w:r w:rsidRPr="00503E25">
        <w:rPr>
          <w:rFonts w:ascii="Times New Roman" w:hAnsi="Times New Roman" w:cs="Times New Roman"/>
          <w:sz w:val="24"/>
          <w:szCs w:val="24"/>
          <w:lang w:val="es-ES_tradnl"/>
        </w:rPr>
        <w:t>pirometalúrgicos</w:t>
      </w:r>
      <w:proofErr w:type="spellEnd"/>
      <w:r w:rsidRPr="00503E25">
        <w:rPr>
          <w:rFonts w:ascii="Times New Roman" w:hAnsi="Times New Roman" w:cs="Times New Roman"/>
          <w:sz w:val="24"/>
          <w:szCs w:val="24"/>
          <w:lang w:val="es-ES_tradnl"/>
        </w:rPr>
        <w:t xml:space="preserve">. </w:t>
      </w:r>
    </w:p>
    <w:p w:rsidR="00503E25" w:rsidRPr="00503E25" w:rsidRDefault="00503E25" w:rsidP="00503E25">
      <w:pPr>
        <w:pStyle w:val="Prrafodelista"/>
        <w:numPr>
          <w:ilvl w:val="0"/>
          <w:numId w:val="5"/>
        </w:numPr>
        <w:spacing w:after="100" w:afterAutospacing="1" w:line="360" w:lineRule="auto"/>
        <w:jc w:val="both"/>
        <w:rPr>
          <w:rFonts w:ascii="Times New Roman" w:hAnsi="Times New Roman" w:cs="Times New Roman"/>
          <w:sz w:val="24"/>
          <w:szCs w:val="24"/>
        </w:rPr>
      </w:pPr>
      <w:r w:rsidRPr="00503E25">
        <w:rPr>
          <w:rFonts w:ascii="Times New Roman" w:hAnsi="Times New Roman" w:cs="Times New Roman"/>
          <w:sz w:val="24"/>
          <w:szCs w:val="24"/>
          <w:lang w:val="es-ES_tradnl"/>
        </w:rPr>
        <w:t xml:space="preserve">Los resultados obtenidos mediante la caracterización química de la cola y la realización del balance de masa basado en la </w:t>
      </w:r>
      <w:proofErr w:type="spellStart"/>
      <w:r w:rsidRPr="00503E25">
        <w:rPr>
          <w:rFonts w:ascii="Times New Roman" w:hAnsi="Times New Roman" w:cs="Times New Roman"/>
          <w:sz w:val="24"/>
          <w:szCs w:val="24"/>
        </w:rPr>
        <w:t>estequiometría</w:t>
      </w:r>
      <w:proofErr w:type="spellEnd"/>
      <w:r w:rsidRPr="00503E25">
        <w:rPr>
          <w:rFonts w:ascii="Times New Roman" w:hAnsi="Times New Roman" w:cs="Times New Roman"/>
          <w:sz w:val="24"/>
          <w:szCs w:val="24"/>
        </w:rPr>
        <w:t xml:space="preserve"> de las reacciones </w:t>
      </w:r>
      <w:proofErr w:type="spellStart"/>
      <w:r w:rsidRPr="00503E25">
        <w:rPr>
          <w:rFonts w:ascii="Times New Roman" w:hAnsi="Times New Roman" w:cs="Times New Roman"/>
          <w:sz w:val="24"/>
          <w:szCs w:val="24"/>
        </w:rPr>
        <w:t>aluminotérmicas</w:t>
      </w:r>
      <w:proofErr w:type="spellEnd"/>
      <w:r w:rsidRPr="00503E25">
        <w:rPr>
          <w:rFonts w:ascii="Times New Roman" w:hAnsi="Times New Roman" w:cs="Times New Roman"/>
          <w:sz w:val="24"/>
          <w:szCs w:val="24"/>
        </w:rPr>
        <w:t xml:space="preserve"> de los reactantes </w:t>
      </w:r>
      <w:r w:rsidRPr="00503E25">
        <w:rPr>
          <w:rFonts w:ascii="Times New Roman" w:hAnsi="Times New Roman" w:cs="Times New Roman"/>
          <w:sz w:val="24"/>
          <w:szCs w:val="24"/>
          <w:lang w:val="es-ES_tradnl"/>
        </w:rPr>
        <w:t>permitieron diseñar una mezcla reactiva.</w:t>
      </w:r>
    </w:p>
    <w:p w:rsidR="00503E25" w:rsidRPr="00503E25" w:rsidRDefault="00503E25" w:rsidP="00503E25">
      <w:pPr>
        <w:pStyle w:val="Prrafodelista"/>
        <w:numPr>
          <w:ilvl w:val="0"/>
          <w:numId w:val="5"/>
        </w:numPr>
        <w:spacing w:after="100" w:afterAutospacing="1" w:line="360" w:lineRule="auto"/>
        <w:jc w:val="both"/>
        <w:rPr>
          <w:rFonts w:ascii="Times New Roman" w:hAnsi="Times New Roman" w:cs="Times New Roman"/>
          <w:sz w:val="24"/>
          <w:szCs w:val="24"/>
        </w:rPr>
      </w:pPr>
      <w:r w:rsidRPr="00503E25">
        <w:rPr>
          <w:rFonts w:ascii="Times New Roman" w:hAnsi="Times New Roman" w:cs="Times New Roman"/>
          <w:sz w:val="24"/>
          <w:szCs w:val="24"/>
        </w:rPr>
        <w:t xml:space="preserve">La caracterización fásica por DRX de los productos de la reacción de reducción </w:t>
      </w:r>
      <w:proofErr w:type="spellStart"/>
      <w:r w:rsidRPr="00503E25">
        <w:rPr>
          <w:rFonts w:ascii="Times New Roman" w:hAnsi="Times New Roman" w:cs="Times New Roman"/>
          <w:sz w:val="24"/>
          <w:szCs w:val="24"/>
        </w:rPr>
        <w:t>aluminotérmica</w:t>
      </w:r>
      <w:proofErr w:type="spellEnd"/>
      <w:r w:rsidRPr="00503E25">
        <w:rPr>
          <w:rFonts w:ascii="Times New Roman" w:hAnsi="Times New Roman" w:cs="Times New Roman"/>
          <w:sz w:val="24"/>
          <w:szCs w:val="24"/>
        </w:rPr>
        <w:t xml:space="preserve"> controlada permite estimar los posibles mecanismos de formación de los productos de la reacción </w:t>
      </w:r>
      <w:proofErr w:type="spellStart"/>
      <w:r w:rsidRPr="00503E25">
        <w:rPr>
          <w:rFonts w:ascii="Times New Roman" w:hAnsi="Times New Roman" w:cs="Times New Roman"/>
          <w:sz w:val="24"/>
          <w:szCs w:val="24"/>
        </w:rPr>
        <w:t>aluminotérmica</w:t>
      </w:r>
      <w:proofErr w:type="spellEnd"/>
      <w:r w:rsidRPr="00503E25">
        <w:rPr>
          <w:rFonts w:ascii="Times New Roman" w:hAnsi="Times New Roman" w:cs="Times New Roman"/>
          <w:sz w:val="24"/>
          <w:szCs w:val="24"/>
        </w:rPr>
        <w:t xml:space="preserve">, productos que concuerda parcialmente con los resultados pronosticados por la valoración </w:t>
      </w:r>
      <w:proofErr w:type="spellStart"/>
      <w:r w:rsidRPr="00503E25">
        <w:rPr>
          <w:rFonts w:ascii="Times New Roman" w:hAnsi="Times New Roman" w:cs="Times New Roman"/>
          <w:sz w:val="24"/>
          <w:szCs w:val="24"/>
        </w:rPr>
        <w:t>estequiométrica</w:t>
      </w:r>
      <w:proofErr w:type="spellEnd"/>
      <w:r w:rsidRPr="00503E25">
        <w:rPr>
          <w:rFonts w:ascii="Times New Roman" w:hAnsi="Times New Roman" w:cs="Times New Roman"/>
          <w:sz w:val="24"/>
          <w:szCs w:val="24"/>
        </w:rPr>
        <w:t xml:space="preserve"> de las reacciones </w:t>
      </w:r>
      <w:proofErr w:type="spellStart"/>
      <w:r w:rsidRPr="00503E25">
        <w:rPr>
          <w:rFonts w:ascii="Times New Roman" w:hAnsi="Times New Roman" w:cs="Times New Roman"/>
          <w:sz w:val="24"/>
          <w:szCs w:val="24"/>
        </w:rPr>
        <w:t>aluminotérmicas</w:t>
      </w:r>
      <w:proofErr w:type="spellEnd"/>
      <w:r w:rsidRPr="00503E25">
        <w:rPr>
          <w:rFonts w:ascii="Times New Roman" w:hAnsi="Times New Roman" w:cs="Times New Roman"/>
          <w:sz w:val="24"/>
          <w:szCs w:val="24"/>
        </w:rPr>
        <w:t xml:space="preserve"> parciales del tipo </w:t>
      </w:r>
      <w:proofErr w:type="spellStart"/>
      <w:r w:rsidRPr="00503E25">
        <w:rPr>
          <w:rFonts w:ascii="Times New Roman" w:hAnsi="Times New Roman" w:cs="Times New Roman"/>
          <w:sz w:val="24"/>
          <w:szCs w:val="24"/>
        </w:rPr>
        <w:t>redox</w:t>
      </w:r>
      <w:proofErr w:type="spellEnd"/>
      <w:r w:rsidRPr="00503E25">
        <w:rPr>
          <w:rFonts w:ascii="Times New Roman" w:hAnsi="Times New Roman" w:cs="Times New Roman"/>
          <w:sz w:val="24"/>
          <w:szCs w:val="24"/>
        </w:rPr>
        <w:t xml:space="preserve"> y por el balance material previo (composiciones químicas).</w:t>
      </w:r>
    </w:p>
    <w:p w:rsidR="00503E25" w:rsidRPr="00503E25" w:rsidRDefault="00503E25" w:rsidP="00503E25">
      <w:pPr>
        <w:pStyle w:val="Prrafodelista"/>
        <w:numPr>
          <w:ilvl w:val="0"/>
          <w:numId w:val="5"/>
        </w:numPr>
        <w:spacing w:after="100" w:afterAutospacing="1" w:line="360" w:lineRule="auto"/>
        <w:jc w:val="both"/>
        <w:rPr>
          <w:rFonts w:ascii="Times New Roman" w:hAnsi="Times New Roman" w:cs="Times New Roman"/>
          <w:sz w:val="24"/>
          <w:szCs w:val="24"/>
        </w:rPr>
      </w:pPr>
      <w:r w:rsidRPr="00503E25">
        <w:rPr>
          <w:rFonts w:ascii="Times New Roman" w:hAnsi="Times New Roman" w:cs="Times New Roman"/>
          <w:sz w:val="24"/>
          <w:szCs w:val="24"/>
          <w:lang w:val="es-ES_tradnl"/>
        </w:rPr>
        <w:t xml:space="preserve">La utilización de la cola del proceso </w:t>
      </w:r>
      <w:proofErr w:type="spellStart"/>
      <w:r w:rsidRPr="00503E25">
        <w:rPr>
          <w:rFonts w:ascii="Times New Roman" w:hAnsi="Times New Roman" w:cs="Times New Roman"/>
          <w:sz w:val="24"/>
          <w:szCs w:val="24"/>
          <w:lang w:val="es-ES_tradnl"/>
        </w:rPr>
        <w:t>hidrometalúrgico</w:t>
      </w:r>
      <w:proofErr w:type="spellEnd"/>
      <w:r w:rsidRPr="00503E25">
        <w:rPr>
          <w:rFonts w:ascii="Times New Roman" w:hAnsi="Times New Roman" w:cs="Times New Roman"/>
          <w:sz w:val="24"/>
          <w:szCs w:val="24"/>
          <w:lang w:val="es-ES_tradnl"/>
        </w:rPr>
        <w:t xml:space="preserve"> CARON es una nueva alternativa como fuente de materia prima para obtener, amigablemente con el medioambiente, materiales de alto valor de uso y altas prestaciones. </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D6400" w:rsidRDefault="00FD6400" w:rsidP="00982413">
      <w:pPr>
        <w:pStyle w:val="EndNoteBibliography"/>
        <w:numPr>
          <w:ilvl w:val="0"/>
          <w:numId w:val="6"/>
        </w:numPr>
        <w:spacing w:after="0"/>
      </w:pPr>
      <w:bookmarkStart w:id="12" w:name="_ENREF_8"/>
      <w:r>
        <w:t>BLOTT, S. J. &amp; PYE, K. 2001. GRADISTAT: A GRAIN SIZE DISTRIBUTION AND STATISTICS PACKAGE FOR THE ANALYSIS OF UNCONSOLIDATED SEDIMENTS.  Earth Surface Processes and Landforms  1237–1248</w:t>
      </w:r>
    </w:p>
    <w:p w:rsidR="00503E25" w:rsidRDefault="00503E25" w:rsidP="00503E25">
      <w:pPr>
        <w:pStyle w:val="EndNoteBibliography"/>
        <w:numPr>
          <w:ilvl w:val="0"/>
          <w:numId w:val="6"/>
        </w:numPr>
        <w:spacing w:after="0"/>
      </w:pPr>
      <w:r w:rsidRPr="00400F08">
        <w:t>FOLK,</w:t>
      </w:r>
      <w:r w:rsidRPr="00732B5D">
        <w:t xml:space="preserve"> R. L. &amp; WARD, W. C. 1957 BRAZOS RIVER BAR: A STUDY IN THE SIGNIFICANCE OF GRAIN SIZE PARAMETERS. </w:t>
      </w:r>
      <w:r w:rsidRPr="00936F8E">
        <w:rPr>
          <w:i/>
        </w:rPr>
        <w:t xml:space="preserve">JOURNAl OF SEDIMENTARY PETROLOGY </w:t>
      </w:r>
      <w:r w:rsidRPr="00936F8E">
        <w:t>27 3-26.</w:t>
      </w:r>
      <w:bookmarkEnd w:id="12"/>
    </w:p>
    <w:p w:rsidR="0007126B" w:rsidRPr="00936F8E" w:rsidRDefault="0007126B" w:rsidP="0001383A">
      <w:pPr>
        <w:pStyle w:val="EndNoteBibliography"/>
        <w:numPr>
          <w:ilvl w:val="0"/>
          <w:numId w:val="6"/>
        </w:numPr>
        <w:spacing w:after="0"/>
      </w:pPr>
      <w:r w:rsidRPr="0007126B">
        <w:rPr>
          <w:lang w:val="es-ES_tradnl"/>
        </w:rPr>
        <w:t>GARCÍA, C. 2012. Impacto y riesgo ambiental  de los residuos mineros-metalúrgicos de la sierra</w:t>
      </w:r>
      <w:r w:rsidRPr="0007126B">
        <w:rPr>
          <w:lang w:val="es-ES_tradnl"/>
        </w:rPr>
        <w:t xml:space="preserve"> </w:t>
      </w:r>
      <w:r w:rsidRPr="0007126B">
        <w:rPr>
          <w:lang w:val="es-ES_tradnl"/>
        </w:rPr>
        <w:t xml:space="preserve">de Cartagena-La Unión (Murcia-España).  Tesis Doctoral, Universidad politécnica de </w:t>
      </w:r>
      <w:r>
        <w:t>Cartagena.</w:t>
      </w:r>
    </w:p>
    <w:p w:rsidR="00503E25" w:rsidRPr="00732B5D" w:rsidRDefault="00503E25" w:rsidP="00503E25">
      <w:pPr>
        <w:pStyle w:val="EndNoteBibliography"/>
        <w:numPr>
          <w:ilvl w:val="0"/>
          <w:numId w:val="6"/>
        </w:numPr>
        <w:spacing w:after="0"/>
      </w:pPr>
      <w:bookmarkStart w:id="13" w:name="_ENREF_14"/>
      <w:bookmarkStart w:id="14" w:name="_ENREF_20"/>
      <w:r w:rsidRPr="00E37F12">
        <w:rPr>
          <w:lang w:val="pt-BR"/>
        </w:rPr>
        <w:t xml:space="preserve">HENDAOUI, A., VREL, D., AMARA, A., LANGLOIS, P. &amp; GUERIOUNE, M. 2009. </w:t>
      </w:r>
      <w:r w:rsidRPr="00732B5D">
        <w:t xml:space="preserve">A novel method for synthesis of low-cost Ti-Al-C-based cermets. </w:t>
      </w:r>
      <w:r w:rsidRPr="00732B5D">
        <w:rPr>
          <w:i/>
        </w:rPr>
        <w:t>International Journal of Self-Propagating High-Temperature Synthesis,</w:t>
      </w:r>
      <w:r w:rsidRPr="00732B5D">
        <w:t xml:space="preserve"> 18</w:t>
      </w:r>
      <w:r w:rsidRPr="00732B5D">
        <w:rPr>
          <w:b/>
        </w:rPr>
        <w:t>,</w:t>
      </w:r>
      <w:r w:rsidRPr="00732B5D">
        <w:t xml:space="preserve"> 267-272.</w:t>
      </w:r>
      <w:bookmarkEnd w:id="13"/>
    </w:p>
    <w:p w:rsidR="00503E25" w:rsidRPr="009F41B3" w:rsidRDefault="00503E25" w:rsidP="00503E25">
      <w:pPr>
        <w:pStyle w:val="EndNoteBibliography"/>
        <w:numPr>
          <w:ilvl w:val="0"/>
          <w:numId w:val="6"/>
        </w:numPr>
        <w:spacing w:after="0"/>
        <w:rPr>
          <w:lang w:val="es-ES_tradnl"/>
        </w:rPr>
      </w:pPr>
      <w:r w:rsidRPr="00400F08">
        <w:lastRenderedPageBreak/>
        <w:t xml:space="preserve">MEI, J., HALLDEAM, R. D. &amp; XIAO, P. 1999. </w:t>
      </w:r>
      <w:r w:rsidRPr="00732B5D">
        <w:t xml:space="preserve">Mechanisms of the aluminium-iron oxide thermite reaction. </w:t>
      </w:r>
      <w:r w:rsidRPr="009F41B3">
        <w:rPr>
          <w:i/>
          <w:lang w:val="es-ES_tradnl"/>
        </w:rPr>
        <w:t>Scripta Materialia,</w:t>
      </w:r>
      <w:r w:rsidRPr="009F41B3">
        <w:rPr>
          <w:lang w:val="es-ES_tradnl"/>
        </w:rPr>
        <w:t xml:space="preserve"> 41</w:t>
      </w:r>
      <w:r w:rsidRPr="009F41B3">
        <w:rPr>
          <w:b/>
          <w:lang w:val="es-ES_tradnl"/>
        </w:rPr>
        <w:t>,</w:t>
      </w:r>
      <w:r w:rsidRPr="009F41B3">
        <w:rPr>
          <w:lang w:val="es-ES_tradnl"/>
        </w:rPr>
        <w:t xml:space="preserve"> 541-548.</w:t>
      </w:r>
      <w:bookmarkEnd w:id="14"/>
    </w:p>
    <w:p w:rsidR="00503E25" w:rsidRPr="009F41B3" w:rsidRDefault="00503E25" w:rsidP="00503E25">
      <w:pPr>
        <w:pStyle w:val="EndNoteBibliography"/>
        <w:numPr>
          <w:ilvl w:val="0"/>
          <w:numId w:val="6"/>
        </w:numPr>
        <w:spacing w:after="0"/>
        <w:rPr>
          <w:lang w:val="es-ES_tradnl"/>
        </w:rPr>
      </w:pPr>
      <w:bookmarkStart w:id="15" w:name="_ENREF_23"/>
      <w:r w:rsidRPr="00400F08">
        <w:rPr>
          <w:lang w:val="es-ES"/>
        </w:rPr>
        <w:t>OLMOS,</w:t>
      </w:r>
      <w:r w:rsidRPr="00732B5D">
        <w:rPr>
          <w:lang w:val="es-ES"/>
        </w:rPr>
        <w:t xml:space="preserve"> P. A. 2012. </w:t>
      </w:r>
      <w:r w:rsidRPr="00732B5D">
        <w:rPr>
          <w:i/>
          <w:lang w:val="es-ES"/>
        </w:rPr>
        <w:t>Nuevos materiales tipo cermet de matriz Fe: Estudio de la composición, microestructura y propiedades.</w:t>
      </w:r>
      <w:r w:rsidRPr="00732B5D">
        <w:rPr>
          <w:lang w:val="es-ES"/>
        </w:rPr>
        <w:t xml:space="preserve"> </w:t>
      </w:r>
      <w:r w:rsidRPr="009F41B3">
        <w:rPr>
          <w:lang w:val="es-ES_tradnl"/>
        </w:rPr>
        <w:t>Doctoral, Universidad Carlos III de Madrid.</w:t>
      </w:r>
      <w:bookmarkEnd w:id="15"/>
    </w:p>
    <w:p w:rsidR="00503E25" w:rsidRPr="008D47DA" w:rsidRDefault="00503E25" w:rsidP="00503E25">
      <w:pPr>
        <w:pStyle w:val="EndNoteBibliography"/>
        <w:numPr>
          <w:ilvl w:val="0"/>
          <w:numId w:val="6"/>
        </w:numPr>
        <w:spacing w:after="0"/>
        <w:rPr>
          <w:lang w:val="es-ES"/>
        </w:rPr>
      </w:pPr>
      <w:bookmarkStart w:id="16" w:name="_ENREF_28"/>
      <w:bookmarkStart w:id="17" w:name="_ENREF_29"/>
      <w:bookmarkStart w:id="18" w:name="_ENREF_32"/>
      <w:r w:rsidRPr="00DD1049">
        <w:rPr>
          <w:lang w:val="es-ES"/>
        </w:rPr>
        <w:t>PURÓN, A. &amp; BREFF</w:t>
      </w:r>
      <w:r w:rsidRPr="00732B5D">
        <w:rPr>
          <w:lang w:val="es-ES"/>
        </w:rPr>
        <w:t xml:space="preserve">, A. 2003. Composición mineralógica de las colas del proceso Caron en Moa, Holguin, Cuba. </w:t>
      </w:r>
      <w:r w:rsidRPr="008D47DA">
        <w:rPr>
          <w:i/>
          <w:lang w:val="es-ES"/>
        </w:rPr>
        <w:t>Minería y Geología</w:t>
      </w:r>
      <w:r w:rsidRPr="008D47DA">
        <w:rPr>
          <w:b/>
          <w:lang w:val="es-ES"/>
        </w:rPr>
        <w:t>,</w:t>
      </w:r>
      <w:r w:rsidRPr="008D47DA">
        <w:rPr>
          <w:lang w:val="es-ES"/>
        </w:rPr>
        <w:t xml:space="preserve"> 21-28.</w:t>
      </w:r>
      <w:bookmarkEnd w:id="16"/>
    </w:p>
    <w:p w:rsidR="000A45F3" w:rsidRPr="00FD6400" w:rsidRDefault="000A45F3" w:rsidP="008C643E">
      <w:pPr>
        <w:pStyle w:val="EndNoteBibliography"/>
        <w:numPr>
          <w:ilvl w:val="0"/>
          <w:numId w:val="6"/>
        </w:numPr>
        <w:spacing w:after="0"/>
        <w:rPr>
          <w:lang w:val="es-ES_tradnl"/>
        </w:rPr>
      </w:pPr>
      <w:r w:rsidRPr="000A45F3">
        <w:rPr>
          <w:lang w:val="es-ES_tradnl"/>
        </w:rPr>
        <w:t xml:space="preserve">QUINTANA PUCHOL, R., RODRÍGUEZ SOSA, E., PERDOMO GONZÁLEZ, L., PAUMIER CASTAÑEDA, Y. &amp; YANES SIERRA, L. 2016. Concepción novedosa de la reutilización de los residuos sólidos de la industria hidrometalúrgica niquelífera cubana. </w:t>
      </w:r>
      <w:r w:rsidRPr="00FD6400">
        <w:rPr>
          <w:lang w:val="es-ES_tradnl"/>
        </w:rPr>
        <w:t>Revista Centro Azúcar</w:t>
      </w:r>
    </w:p>
    <w:p w:rsidR="00503E25" w:rsidRPr="00503E25" w:rsidRDefault="00503E25" w:rsidP="00503E25">
      <w:pPr>
        <w:pStyle w:val="EndNoteBibliography"/>
        <w:numPr>
          <w:ilvl w:val="0"/>
          <w:numId w:val="6"/>
        </w:numPr>
        <w:spacing w:after="0"/>
      </w:pPr>
      <w:r w:rsidRPr="00503E25">
        <w:t xml:space="preserve">REMY, H. 1961. </w:t>
      </w:r>
      <w:r w:rsidRPr="00503E25">
        <w:rPr>
          <w:i/>
        </w:rPr>
        <w:t>Lehrbuch der Anorganischen Chemie</w:t>
      </w:r>
      <w:r w:rsidRPr="00503E25">
        <w:t>, Akademische Verhagsgesellschaft.</w:t>
      </w:r>
      <w:bookmarkEnd w:id="17"/>
    </w:p>
    <w:p w:rsidR="0007126B" w:rsidRPr="0007126B" w:rsidRDefault="0007126B" w:rsidP="00AD0CEC">
      <w:pPr>
        <w:pStyle w:val="EndNoteBibliography"/>
        <w:numPr>
          <w:ilvl w:val="0"/>
          <w:numId w:val="6"/>
        </w:numPr>
        <w:spacing w:after="0"/>
        <w:rPr>
          <w:lang w:val="es-ES_tradnl"/>
        </w:rPr>
      </w:pPr>
      <w:r w:rsidRPr="0007126B">
        <w:rPr>
          <w:lang w:val="es-ES_tradnl"/>
        </w:rPr>
        <w:t>RODRÍGUEZ-PACHECO, R. L. 2002. Estudio experimental de flujo y transporte de cromo, níquel y manganeso en residuos de la zona minera de Moa (Cuba): influencia del comportamiento hidromecánico. Doctoral, UNIVERSIDAD POLITÉCNICA DE CATALUÑA.</w:t>
      </w:r>
    </w:p>
    <w:p w:rsidR="00503E25" w:rsidRPr="00732B5D" w:rsidRDefault="00503E25" w:rsidP="00503E25">
      <w:pPr>
        <w:pStyle w:val="EndNoteBibliography"/>
        <w:numPr>
          <w:ilvl w:val="0"/>
          <w:numId w:val="6"/>
        </w:numPr>
        <w:spacing w:after="0"/>
      </w:pPr>
      <w:r w:rsidRPr="00400F08">
        <w:t>SANDHAGE,</w:t>
      </w:r>
      <w:r w:rsidRPr="00732B5D">
        <w:t xml:space="preserve"> K. H. &amp; CLAUSSEN, N. 2003. Reaction casting of ceramic/metal and ceramic/intermetallic composite.</w:t>
      </w:r>
      <w:r w:rsidRPr="00732B5D">
        <w:rPr>
          <w:b/>
        </w:rPr>
        <w:t>,</w:t>
      </w:r>
      <w:r w:rsidRPr="00732B5D">
        <w:t xml:space="preserve"> 421-434.</w:t>
      </w:r>
      <w:bookmarkEnd w:id="18"/>
    </w:p>
    <w:p w:rsidR="00503E25" w:rsidRDefault="00503E25" w:rsidP="00503E25">
      <w:pPr>
        <w:pStyle w:val="EndNoteBibliography"/>
        <w:numPr>
          <w:ilvl w:val="0"/>
          <w:numId w:val="6"/>
        </w:numPr>
        <w:rPr>
          <w:lang w:val="es-ES"/>
        </w:rPr>
      </w:pPr>
      <w:bookmarkStart w:id="19" w:name="_ENREF_37"/>
      <w:r w:rsidRPr="00400F08">
        <w:t>WEAST,</w:t>
      </w:r>
      <w:r w:rsidRPr="00732B5D">
        <w:t xml:space="preserve"> R. C. 1980. </w:t>
      </w:r>
      <w:r w:rsidRPr="00732B5D">
        <w:rPr>
          <w:i/>
        </w:rPr>
        <w:t>Hanbook of Chemistry and Physics.</w:t>
      </w:r>
      <w:r w:rsidRPr="00732B5D">
        <w:t xml:space="preserve"> </w:t>
      </w:r>
      <w:r w:rsidRPr="00732B5D">
        <w:rPr>
          <w:lang w:val="es-ES"/>
        </w:rPr>
        <w:t>CRC PRESS, Boca Ratón, Florida.</w:t>
      </w:r>
      <w:bookmarkEnd w:id="19"/>
    </w:p>
    <w:p w:rsidR="007122DB" w:rsidRDefault="007122DB" w:rsidP="007122DB">
      <w:pPr>
        <w:pStyle w:val="EndNoteBibliography"/>
        <w:rPr>
          <w:lang w:val="es-ES"/>
        </w:rPr>
      </w:pPr>
    </w:p>
    <w:p w:rsidR="00D36D1C" w:rsidRPr="007122DB" w:rsidRDefault="00D36D1C" w:rsidP="00FF3346">
      <w:pPr>
        <w:spacing w:after="0" w:line="360" w:lineRule="auto"/>
        <w:jc w:val="both"/>
        <w:rPr>
          <w:rFonts w:ascii="Times New Roman" w:hAnsi="Times New Roman" w:cs="Times New Roman"/>
          <w:sz w:val="24"/>
          <w:szCs w:val="24"/>
          <w:lang w:val="en-US"/>
        </w:rPr>
      </w:pPr>
    </w:p>
    <w:sectPr w:rsidR="00D36D1C" w:rsidRPr="007122DB"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3185" w:rsidRDefault="00DD3185" w:rsidP="00C8585B">
      <w:pPr>
        <w:spacing w:after="0" w:line="240" w:lineRule="auto"/>
      </w:pPr>
      <w:r>
        <w:separator/>
      </w:r>
    </w:p>
  </w:endnote>
  <w:endnote w:type="continuationSeparator" w:id="0">
    <w:p w:rsidR="00DD3185" w:rsidRDefault="00DD318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DD3185" w:rsidRDefault="003C6D4E">
        <w:pPr>
          <w:pStyle w:val="Piedepgina"/>
          <w:jc w:val="right"/>
        </w:pPr>
        <w:r>
          <w:fldChar w:fldCharType="begin"/>
        </w:r>
        <w:r w:rsidR="00DD3185">
          <w:instrText xml:space="preserve"> PAGE   \* MERGEFORMAT </w:instrText>
        </w:r>
        <w:r>
          <w:fldChar w:fldCharType="separate"/>
        </w:r>
        <w:r w:rsidR="00FD6400">
          <w:rPr>
            <w:noProof/>
          </w:rPr>
          <w:t>16</w:t>
        </w:r>
        <w:r>
          <w:rPr>
            <w:noProof/>
          </w:rPr>
          <w:fldChar w:fldCharType="end"/>
        </w:r>
      </w:p>
    </w:sdtContent>
  </w:sdt>
  <w:p w:rsidR="00DD3185" w:rsidRPr="00C8585B" w:rsidRDefault="00DD3185"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rsidR="00DD3185" w:rsidRPr="00C8585B" w:rsidRDefault="00DD3185"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DD3185" w:rsidRDefault="00DD3185" w:rsidP="00DE1E05">
    <w:pPr>
      <w:pStyle w:val="Piedepgina"/>
      <w:jc w:val="center"/>
    </w:pPr>
    <w:r>
      <w:rPr>
        <w:rFonts w:ascii="Verdana" w:hAnsi="Verdana"/>
        <w:b/>
        <w:sz w:val="16"/>
        <w:szCs w:val="16"/>
        <w:lang w:val="es-ES_tradnl"/>
      </w:rPr>
      <w:t>XI Conferencia Científica Internacional de Ingeniería Mecánic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3185" w:rsidRDefault="00DD3185" w:rsidP="00C8585B">
      <w:pPr>
        <w:spacing w:after="0" w:line="240" w:lineRule="auto"/>
      </w:pPr>
      <w:r>
        <w:separator/>
      </w:r>
    </w:p>
  </w:footnote>
  <w:footnote w:type="continuationSeparator" w:id="0">
    <w:p w:rsidR="00DD3185" w:rsidRDefault="00DD3185"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DD3185" w:rsidRPr="004D77C8" w:rsidTr="00F31B37">
      <w:trPr>
        <w:trHeight w:val="1114"/>
        <w:jc w:val="center"/>
      </w:trPr>
      <w:tc>
        <w:tcPr>
          <w:tcW w:w="1425" w:type="dxa"/>
        </w:tcPr>
        <w:p w:rsidR="00DD3185" w:rsidRPr="004D77C8" w:rsidRDefault="00DD3185" w:rsidP="00C8585B">
          <w:pPr>
            <w:pStyle w:val="Encabezado"/>
            <w:jc w:val="both"/>
            <w:rPr>
              <w:rFonts w:ascii="Verdana" w:hAnsi="Verdana"/>
              <w:b/>
              <w:sz w:val="18"/>
              <w:szCs w:val="18"/>
              <w:lang w:val="es-ES_tradnl"/>
            </w:rPr>
          </w:pPr>
          <w:r>
            <w:rPr>
              <w:rFonts w:ascii="Liberation Sans" w:hAnsi="Liberation Sans"/>
              <w:noProof/>
              <w:sz w:val="28"/>
              <w:szCs w:val="28"/>
              <w:lang w:val="es-ES_tradnl" w:eastAsia="es-ES_tradnl"/>
            </w:rPr>
            <w:drawing>
              <wp:anchor distT="0" distB="0" distL="114300" distR="114300" simplePos="0" relativeHeight="251661824"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DD3185" w:rsidRDefault="00DD3185" w:rsidP="00F31B37">
          <w:pPr>
            <w:pStyle w:val="Encabezado"/>
            <w:jc w:val="center"/>
            <w:rPr>
              <w:rFonts w:ascii="Verdana" w:hAnsi="Verdana"/>
              <w:b/>
              <w:sz w:val="16"/>
              <w:szCs w:val="16"/>
              <w:lang w:val="es-ES_tradnl"/>
            </w:rPr>
          </w:pPr>
        </w:p>
        <w:p w:rsidR="00DD3185" w:rsidRPr="00C8585B" w:rsidRDefault="00DD3185"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rsidR="00DD3185" w:rsidRPr="00C8585B" w:rsidRDefault="00DD3185"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DD3185" w:rsidRPr="007C7F71" w:rsidRDefault="00DD3185" w:rsidP="00F31B37">
          <w:pPr>
            <w:pStyle w:val="Encabezado"/>
            <w:jc w:val="center"/>
            <w:rPr>
              <w:rFonts w:ascii="Verdana" w:hAnsi="Verdana"/>
              <w:b/>
              <w:sz w:val="18"/>
              <w:szCs w:val="18"/>
            </w:rPr>
          </w:pPr>
          <w:r>
            <w:rPr>
              <w:rFonts w:ascii="Verdana" w:hAnsi="Verdana"/>
              <w:b/>
              <w:sz w:val="16"/>
              <w:szCs w:val="16"/>
              <w:lang w:val="es-ES_tradnl"/>
            </w:rPr>
            <w:t xml:space="preserve">XI Conferencia Científica Internacional de Ingeniería Mecánica </w:t>
          </w:r>
        </w:p>
      </w:tc>
    </w:tr>
  </w:tbl>
  <w:p w:rsidR="00DD3185" w:rsidRDefault="00DD318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C27E9E"/>
    <w:multiLevelType w:val="hybridMultilevel"/>
    <w:tmpl w:val="9E0CAF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5954EE3"/>
    <w:multiLevelType w:val="hybridMultilevel"/>
    <w:tmpl w:val="A6EAF7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83171E7"/>
    <w:multiLevelType w:val="multilevel"/>
    <w:tmpl w:val="55B68EA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B7F6075"/>
    <w:multiLevelType w:val="hybridMultilevel"/>
    <w:tmpl w:val="AAF60A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656A502D"/>
    <w:multiLevelType w:val="multilevel"/>
    <w:tmpl w:val="55B68EA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72C77A3A"/>
    <w:multiLevelType w:val="hybridMultilevel"/>
    <w:tmpl w:val="4F0E3DE8"/>
    <w:lvl w:ilvl="0" w:tplc="0896E330">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C8585B"/>
    <w:rsid w:val="00046F14"/>
    <w:rsid w:val="0007126B"/>
    <w:rsid w:val="00072C98"/>
    <w:rsid w:val="00080B0A"/>
    <w:rsid w:val="000A45F3"/>
    <w:rsid w:val="000A6EC7"/>
    <w:rsid w:val="000C0312"/>
    <w:rsid w:val="000C14DC"/>
    <w:rsid w:val="000E62A6"/>
    <w:rsid w:val="00170832"/>
    <w:rsid w:val="001D7908"/>
    <w:rsid w:val="00203534"/>
    <w:rsid w:val="00232C65"/>
    <w:rsid w:val="00234922"/>
    <w:rsid w:val="00280B0C"/>
    <w:rsid w:val="002E0882"/>
    <w:rsid w:val="002E272A"/>
    <w:rsid w:val="00331C18"/>
    <w:rsid w:val="00385C76"/>
    <w:rsid w:val="003C6D4E"/>
    <w:rsid w:val="003E4686"/>
    <w:rsid w:val="00403285"/>
    <w:rsid w:val="00435A2C"/>
    <w:rsid w:val="004403B7"/>
    <w:rsid w:val="004F641E"/>
    <w:rsid w:val="00503E25"/>
    <w:rsid w:val="005754D8"/>
    <w:rsid w:val="006271E4"/>
    <w:rsid w:val="00667F10"/>
    <w:rsid w:val="00671849"/>
    <w:rsid w:val="006D5368"/>
    <w:rsid w:val="007122DB"/>
    <w:rsid w:val="00731036"/>
    <w:rsid w:val="007455FF"/>
    <w:rsid w:val="007B1D0B"/>
    <w:rsid w:val="007C223E"/>
    <w:rsid w:val="007C7F71"/>
    <w:rsid w:val="00815971"/>
    <w:rsid w:val="0088159E"/>
    <w:rsid w:val="0089604E"/>
    <w:rsid w:val="008A1C16"/>
    <w:rsid w:val="009061A5"/>
    <w:rsid w:val="0091621C"/>
    <w:rsid w:val="00972A58"/>
    <w:rsid w:val="009B1EF2"/>
    <w:rsid w:val="009D5E02"/>
    <w:rsid w:val="009D67CD"/>
    <w:rsid w:val="00A156A5"/>
    <w:rsid w:val="00A21A1F"/>
    <w:rsid w:val="00A62A14"/>
    <w:rsid w:val="00A65C6D"/>
    <w:rsid w:val="00A93C32"/>
    <w:rsid w:val="00AE534B"/>
    <w:rsid w:val="00AF0959"/>
    <w:rsid w:val="00B10F49"/>
    <w:rsid w:val="00B16DBD"/>
    <w:rsid w:val="00B2024E"/>
    <w:rsid w:val="00B63778"/>
    <w:rsid w:val="00B6396B"/>
    <w:rsid w:val="00B80E97"/>
    <w:rsid w:val="00BC44CC"/>
    <w:rsid w:val="00BC770B"/>
    <w:rsid w:val="00C02432"/>
    <w:rsid w:val="00C17100"/>
    <w:rsid w:val="00C8585B"/>
    <w:rsid w:val="00CD2BC3"/>
    <w:rsid w:val="00D36D1C"/>
    <w:rsid w:val="00D73DE9"/>
    <w:rsid w:val="00D96F44"/>
    <w:rsid w:val="00DD3185"/>
    <w:rsid w:val="00DD63AE"/>
    <w:rsid w:val="00DE1E05"/>
    <w:rsid w:val="00DF67C7"/>
    <w:rsid w:val="00E37F12"/>
    <w:rsid w:val="00E40131"/>
    <w:rsid w:val="00E87BD0"/>
    <w:rsid w:val="00E912D0"/>
    <w:rsid w:val="00EA340A"/>
    <w:rsid w:val="00F31B37"/>
    <w:rsid w:val="00F36063"/>
    <w:rsid w:val="00FD5C76"/>
    <w:rsid w:val="00FD640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docId w15:val="{D39EBC32-8122-470B-9C3A-0F2DD76D1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4">
    <w:name w:val="heading 4"/>
    <w:basedOn w:val="Normal"/>
    <w:next w:val="Normal"/>
    <w:link w:val="Ttulo4Car"/>
    <w:uiPriority w:val="9"/>
    <w:unhideWhenUsed/>
    <w:qFormat/>
    <w:rsid w:val="001D7908"/>
    <w:pPr>
      <w:keepNext/>
      <w:keepLines/>
      <w:spacing w:before="200" w:after="0" w:afterAutospacing="1" w:line="360" w:lineRule="auto"/>
      <w:jc w:val="center"/>
      <w:outlineLvl w:val="3"/>
    </w:pPr>
    <w:rPr>
      <w:rFonts w:ascii="Arial" w:eastAsiaTheme="majorEastAsia" w:hAnsi="Arial" w:cstheme="majorBidi"/>
      <w:b/>
      <w:bCs/>
      <w:i/>
      <w:iCs/>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PrrafodelistaCar">
    <w:name w:val="Párrafo de lista Car"/>
    <w:link w:val="Prrafodelista"/>
    <w:uiPriority w:val="34"/>
    <w:rsid w:val="00B10F49"/>
  </w:style>
  <w:style w:type="paragraph" w:styleId="HTMLconformatoprevio">
    <w:name w:val="HTML Preformatted"/>
    <w:basedOn w:val="Normal"/>
    <w:link w:val="HTMLconformatoprevioCar"/>
    <w:uiPriority w:val="99"/>
    <w:unhideWhenUsed/>
    <w:rsid w:val="00232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232C65"/>
    <w:rPr>
      <w:rFonts w:ascii="Courier New" w:eastAsia="Times New Roman" w:hAnsi="Courier New" w:cs="Courier New"/>
      <w:sz w:val="20"/>
      <w:szCs w:val="20"/>
      <w:lang w:eastAsia="es-ES"/>
    </w:rPr>
  </w:style>
  <w:style w:type="character" w:customStyle="1" w:styleId="y2iqfc">
    <w:name w:val="y2iqfc"/>
    <w:basedOn w:val="Fuentedeprrafopredeter"/>
    <w:rsid w:val="00232C65"/>
  </w:style>
  <w:style w:type="character" w:customStyle="1" w:styleId="Ttulo4Car">
    <w:name w:val="Título 4 Car"/>
    <w:basedOn w:val="Fuentedeprrafopredeter"/>
    <w:link w:val="Ttulo4"/>
    <w:uiPriority w:val="9"/>
    <w:rsid w:val="001D7908"/>
    <w:rPr>
      <w:rFonts w:ascii="Arial" w:eastAsiaTheme="majorEastAsia" w:hAnsi="Arial" w:cstheme="majorBidi"/>
      <w:b/>
      <w:bCs/>
      <w:i/>
      <w:iCs/>
      <w:sz w:val="20"/>
    </w:rPr>
  </w:style>
  <w:style w:type="paragraph" w:customStyle="1" w:styleId="EndNoteBibliography">
    <w:name w:val="EndNote Bibliography"/>
    <w:basedOn w:val="Normal"/>
    <w:link w:val="EndNoteBibliographyCar"/>
    <w:rsid w:val="00503E25"/>
    <w:pPr>
      <w:spacing w:after="100" w:afterAutospacing="1"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503E25"/>
    <w:rPr>
      <w:rFonts w:ascii="Calibri" w:hAnsi="Calibri" w:cs="Calibri"/>
      <w:noProof/>
      <w:lang w:val="en-US"/>
    </w:rPr>
  </w:style>
  <w:style w:type="character" w:customStyle="1" w:styleId="hwtze">
    <w:name w:val="hwtze"/>
    <w:basedOn w:val="Fuentedeprrafopredeter"/>
    <w:rsid w:val="007122DB"/>
  </w:style>
  <w:style w:type="character" w:customStyle="1" w:styleId="rynqvb">
    <w:name w:val="rynqvb"/>
    <w:basedOn w:val="Fuentedeprrafopredeter"/>
    <w:rsid w:val="00712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2851">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618030612">
      <w:bodyDiv w:val="1"/>
      <w:marLeft w:val="0"/>
      <w:marRight w:val="0"/>
      <w:marTop w:val="0"/>
      <w:marBottom w:val="0"/>
      <w:divBdr>
        <w:top w:val="none" w:sz="0" w:space="0" w:color="auto"/>
        <w:left w:val="none" w:sz="0" w:space="0" w:color="auto"/>
        <w:bottom w:val="none" w:sz="0" w:space="0" w:color="auto"/>
        <w:right w:val="none" w:sz="0" w:space="0" w:color="auto"/>
      </w:divBdr>
      <w:divsChild>
        <w:div w:id="350225343">
          <w:marLeft w:val="0"/>
          <w:marRight w:val="0"/>
          <w:marTop w:val="0"/>
          <w:marBottom w:val="0"/>
          <w:divBdr>
            <w:top w:val="none" w:sz="0" w:space="0" w:color="auto"/>
            <w:left w:val="none" w:sz="0" w:space="0" w:color="auto"/>
            <w:bottom w:val="none" w:sz="0" w:space="0" w:color="auto"/>
            <w:right w:val="none" w:sz="0" w:space="0" w:color="auto"/>
          </w:divBdr>
          <w:divsChild>
            <w:div w:id="158158627">
              <w:marLeft w:val="0"/>
              <w:marRight w:val="0"/>
              <w:marTop w:val="0"/>
              <w:marBottom w:val="0"/>
              <w:divBdr>
                <w:top w:val="none" w:sz="0" w:space="0" w:color="auto"/>
                <w:left w:val="none" w:sz="0" w:space="0" w:color="auto"/>
                <w:bottom w:val="none" w:sz="0" w:space="0" w:color="auto"/>
                <w:right w:val="none" w:sz="0" w:space="0" w:color="auto"/>
              </w:divBdr>
            </w:div>
          </w:divsChild>
        </w:div>
        <w:div w:id="198475235">
          <w:marLeft w:val="0"/>
          <w:marRight w:val="0"/>
          <w:marTop w:val="0"/>
          <w:marBottom w:val="0"/>
          <w:divBdr>
            <w:top w:val="none" w:sz="0" w:space="0" w:color="auto"/>
            <w:left w:val="none" w:sz="0" w:space="0" w:color="auto"/>
            <w:bottom w:val="none" w:sz="0" w:space="0" w:color="auto"/>
            <w:right w:val="none" w:sz="0" w:space="0" w:color="auto"/>
          </w:divBdr>
          <w:divsChild>
            <w:div w:id="1948343286">
              <w:marLeft w:val="0"/>
              <w:marRight w:val="0"/>
              <w:marTop w:val="0"/>
              <w:marBottom w:val="0"/>
              <w:divBdr>
                <w:top w:val="none" w:sz="0" w:space="0" w:color="auto"/>
                <w:left w:val="none" w:sz="0" w:space="0" w:color="auto"/>
                <w:bottom w:val="none" w:sz="0" w:space="0" w:color="auto"/>
                <w:right w:val="none" w:sz="0" w:space="0" w:color="auto"/>
              </w:divBdr>
              <w:divsChild>
                <w:div w:id="77255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865658">
          <w:marLeft w:val="0"/>
          <w:marRight w:val="0"/>
          <w:marTop w:val="0"/>
          <w:marBottom w:val="0"/>
          <w:divBdr>
            <w:top w:val="none" w:sz="0" w:space="0" w:color="auto"/>
            <w:left w:val="none" w:sz="0" w:space="0" w:color="auto"/>
            <w:bottom w:val="none" w:sz="0" w:space="0" w:color="auto"/>
            <w:right w:val="none" w:sz="0" w:space="0" w:color="auto"/>
          </w:divBdr>
          <w:divsChild>
            <w:div w:id="1455371625">
              <w:marLeft w:val="0"/>
              <w:marRight w:val="0"/>
              <w:marTop w:val="0"/>
              <w:marBottom w:val="0"/>
              <w:divBdr>
                <w:top w:val="none" w:sz="0" w:space="0" w:color="auto"/>
                <w:left w:val="none" w:sz="0" w:space="0" w:color="auto"/>
                <w:bottom w:val="none" w:sz="0" w:space="0" w:color="auto"/>
                <w:right w:val="none" w:sz="0" w:space="0" w:color="auto"/>
              </w:divBdr>
              <w:divsChild>
                <w:div w:id="168717365">
                  <w:marLeft w:val="0"/>
                  <w:marRight w:val="0"/>
                  <w:marTop w:val="0"/>
                  <w:marBottom w:val="0"/>
                  <w:divBdr>
                    <w:top w:val="none" w:sz="0" w:space="0" w:color="auto"/>
                    <w:left w:val="none" w:sz="0" w:space="0" w:color="auto"/>
                    <w:bottom w:val="none" w:sz="0" w:space="0" w:color="auto"/>
                    <w:right w:val="none" w:sz="0" w:space="0" w:color="auto"/>
                  </w:divBdr>
                  <w:divsChild>
                    <w:div w:id="19276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611131">
      <w:bodyDiv w:val="1"/>
      <w:marLeft w:val="0"/>
      <w:marRight w:val="0"/>
      <w:marTop w:val="0"/>
      <w:marBottom w:val="0"/>
      <w:divBdr>
        <w:top w:val="none" w:sz="0" w:space="0" w:color="auto"/>
        <w:left w:val="none" w:sz="0" w:space="0" w:color="auto"/>
        <w:bottom w:val="none" w:sz="0" w:space="0" w:color="auto"/>
        <w:right w:val="none" w:sz="0" w:space="0" w:color="auto"/>
      </w:divBdr>
    </w:div>
    <w:div w:id="2104178783">
      <w:bodyDiv w:val="1"/>
      <w:marLeft w:val="0"/>
      <w:marRight w:val="0"/>
      <w:marTop w:val="0"/>
      <w:marBottom w:val="0"/>
      <w:divBdr>
        <w:top w:val="none" w:sz="0" w:space="0" w:color="auto"/>
        <w:left w:val="none" w:sz="0" w:space="0" w:color="auto"/>
        <w:bottom w:val="none" w:sz="0" w:space="0" w:color="auto"/>
        <w:right w:val="none" w:sz="0" w:space="0" w:color="auto"/>
      </w:divBdr>
    </w:div>
    <w:div w:id="2110270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velynrs@uclv.edu.cu" TargetMode="External"/><Relationship Id="rId12"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ESIS\calculo\granulometria%20por%20tamices\granulometria%20de%20la%20col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ESIS\calculo\granulometria%20por%20tamices\granulometria%20de%20la%20col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ESIS\calculo\granulometria%20Laser\2-Processo%20Moa%20Caron%20(1-5-2016).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ESIS\calculo\termodinamica\estudio%20(17-5-201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TESIS\calculo\DRX\DRX%20para%20pastillas%20tratadas\comparaci&#243;n%20entre%20muestr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urvas</a:t>
            </a:r>
            <a:r>
              <a:rPr lang="es-ES" baseline="0"/>
              <a:t> de frecuencia y sumatorias por tamización</a:t>
            </a:r>
            <a:endParaRPr lang="es-ES"/>
          </a:p>
        </c:rich>
      </c:tx>
      <c:layout/>
      <c:overlay val="0"/>
      <c:spPr>
        <a:noFill/>
        <a:ln>
          <a:noFill/>
        </a:ln>
        <a:effectLst/>
      </c:spPr>
    </c:title>
    <c:autoTitleDeleted val="0"/>
    <c:plotArea>
      <c:layout>
        <c:manualLayout>
          <c:layoutTarget val="inner"/>
          <c:xMode val="edge"/>
          <c:yMode val="edge"/>
          <c:x val="0.1268465229248017"/>
          <c:y val="0.11902124448976897"/>
          <c:w val="0.77489312173427538"/>
          <c:h val="0.73959877563290244"/>
        </c:manualLayout>
      </c:layout>
      <c:scatterChart>
        <c:scatterStyle val="smoothMarker"/>
        <c:varyColors val="0"/>
        <c:ser>
          <c:idx val="1"/>
          <c:order val="1"/>
          <c:tx>
            <c:strRef>
              <c:f>'analisis estadistico de la curv'!$E$1</c:f>
              <c:strCache>
                <c:ptCount val="1"/>
                <c:pt idx="0">
                  <c:v>∑ Asc</c:v>
                </c:pt>
              </c:strCache>
            </c:strRef>
          </c:tx>
          <c:spPr>
            <a:ln w="9525" cap="rnd">
              <a:solidFill>
                <a:schemeClr val="accent2"/>
              </a:solidFill>
              <a:round/>
            </a:ln>
            <a:effectLst/>
          </c:spPr>
          <c:marker>
            <c:symbol val="none"/>
          </c:marker>
          <c:xVal>
            <c:numRef>
              <c:f>'analisis estadistico de la curv'!$C$2:$C$15</c:f>
              <c:numCache>
                <c:formatCode>0.000</c:formatCode>
                <c:ptCount val="14"/>
                <c:pt idx="0">
                  <c:v>-10.965784284662099</c:v>
                </c:pt>
                <c:pt idx="1">
                  <c:v>-10.634811050171713</c:v>
                </c:pt>
                <c:pt idx="2">
                  <c:v>-9.9872640120725382</c:v>
                </c:pt>
                <c:pt idx="3">
                  <c:v>-9.5018371849022962</c:v>
                </c:pt>
                <c:pt idx="4">
                  <c:v>-9.0014081943928037</c:v>
                </c:pt>
                <c:pt idx="5">
                  <c:v>-8.5018371849022962</c:v>
                </c:pt>
                <c:pt idx="6">
                  <c:v>-8.1032878084120235</c:v>
                </c:pt>
                <c:pt idx="7">
                  <c:v>-7.748192849589457</c:v>
                </c:pt>
                <c:pt idx="8">
                  <c:v>-7.3663222142458151</c:v>
                </c:pt>
                <c:pt idx="9">
                  <c:v>-7</c:v>
                </c:pt>
                <c:pt idx="10">
                  <c:v>-6.4998458870832074</c:v>
                </c:pt>
                <c:pt idx="11">
                  <c:v>-6.1085244567781674</c:v>
                </c:pt>
                <c:pt idx="12">
                  <c:v>-5.6582114827517964</c:v>
                </c:pt>
                <c:pt idx="13">
                  <c:v>-4.2854022188622478</c:v>
                </c:pt>
              </c:numCache>
            </c:numRef>
          </c:xVal>
          <c:yVal>
            <c:numRef>
              <c:f>'analisis estadistico de la curv'!$E$2:$E$15</c:f>
              <c:numCache>
                <c:formatCode>0.00</c:formatCode>
                <c:ptCount val="14"/>
                <c:pt idx="0">
                  <c:v>0</c:v>
                </c:pt>
                <c:pt idx="1">
                  <c:v>2.3549707133114017</c:v>
                </c:pt>
                <c:pt idx="2">
                  <c:v>4.3097568803658826</c:v>
                </c:pt>
                <c:pt idx="3">
                  <c:v>6.0689641338361557</c:v>
                </c:pt>
                <c:pt idx="4">
                  <c:v>9.4740431677766193</c:v>
                </c:pt>
                <c:pt idx="5">
                  <c:v>11.95739388590227</c:v>
                </c:pt>
                <c:pt idx="6">
                  <c:v>15.603185428869454</c:v>
                </c:pt>
                <c:pt idx="7">
                  <c:v>19.240953221535737</c:v>
                </c:pt>
                <c:pt idx="8">
                  <c:v>22.738305383936453</c:v>
                </c:pt>
                <c:pt idx="9">
                  <c:v>31.290620235898249</c:v>
                </c:pt>
                <c:pt idx="10">
                  <c:v>42.054481264543007</c:v>
                </c:pt>
                <c:pt idx="11">
                  <c:v>70.031292626173496</c:v>
                </c:pt>
                <c:pt idx="12">
                  <c:v>95.517732488164981</c:v>
                </c:pt>
                <c:pt idx="13">
                  <c:v>99.997732488164985</c:v>
                </c:pt>
              </c:numCache>
            </c:numRef>
          </c:yVal>
          <c:smooth val="1"/>
        </c:ser>
        <c:ser>
          <c:idx val="2"/>
          <c:order val="2"/>
          <c:tx>
            <c:strRef>
              <c:f>'analisis estadistico de la curv'!$F$1</c:f>
              <c:strCache>
                <c:ptCount val="1"/>
                <c:pt idx="0">
                  <c:v>∑ Desc</c:v>
                </c:pt>
              </c:strCache>
            </c:strRef>
          </c:tx>
          <c:spPr>
            <a:ln w="9525" cap="rnd">
              <a:solidFill>
                <a:schemeClr val="accent3"/>
              </a:solidFill>
              <a:round/>
            </a:ln>
            <a:effectLst/>
          </c:spPr>
          <c:marker>
            <c:symbol val="none"/>
          </c:marker>
          <c:xVal>
            <c:numRef>
              <c:f>'analisis estadistico de la curv'!$C$2:$C$15</c:f>
              <c:numCache>
                <c:formatCode>0.000</c:formatCode>
                <c:ptCount val="14"/>
                <c:pt idx="0">
                  <c:v>-10.965784284662099</c:v>
                </c:pt>
                <c:pt idx="1">
                  <c:v>-10.634811050171713</c:v>
                </c:pt>
                <c:pt idx="2">
                  <c:v>-9.9872640120725382</c:v>
                </c:pt>
                <c:pt idx="3">
                  <c:v>-9.5018371849022962</c:v>
                </c:pt>
                <c:pt idx="4">
                  <c:v>-9.0014081943928037</c:v>
                </c:pt>
                <c:pt idx="5">
                  <c:v>-8.5018371849022962</c:v>
                </c:pt>
                <c:pt idx="6">
                  <c:v>-8.1032878084120235</c:v>
                </c:pt>
                <c:pt idx="7">
                  <c:v>-7.748192849589457</c:v>
                </c:pt>
                <c:pt idx="8">
                  <c:v>-7.3663222142458151</c:v>
                </c:pt>
                <c:pt idx="9">
                  <c:v>-7</c:v>
                </c:pt>
                <c:pt idx="10">
                  <c:v>-6.4998458870832074</c:v>
                </c:pt>
                <c:pt idx="11">
                  <c:v>-6.1085244567781674</c:v>
                </c:pt>
                <c:pt idx="12">
                  <c:v>-5.6582114827517964</c:v>
                </c:pt>
                <c:pt idx="13">
                  <c:v>-4.2854022188622478</c:v>
                </c:pt>
              </c:numCache>
            </c:numRef>
          </c:xVal>
          <c:yVal>
            <c:numRef>
              <c:f>'analisis estadistico de la curv'!$F$2:$F$15</c:f>
              <c:numCache>
                <c:formatCode>0.00</c:formatCode>
                <c:ptCount val="14"/>
                <c:pt idx="0">
                  <c:v>100</c:v>
                </c:pt>
                <c:pt idx="1">
                  <c:v>97.645029286688583</c:v>
                </c:pt>
                <c:pt idx="2">
                  <c:v>95.690243119634118</c:v>
                </c:pt>
                <c:pt idx="3">
                  <c:v>93.931035866163839</c:v>
                </c:pt>
                <c:pt idx="4">
                  <c:v>90.525956832223315</c:v>
                </c:pt>
                <c:pt idx="5">
                  <c:v>88.042606114097708</c:v>
                </c:pt>
                <c:pt idx="6">
                  <c:v>84.396814571130562</c:v>
                </c:pt>
                <c:pt idx="7">
                  <c:v>80.759046778464196</c:v>
                </c:pt>
                <c:pt idx="8">
                  <c:v>77.261694616063565</c:v>
                </c:pt>
                <c:pt idx="9">
                  <c:v>68.70937976410174</c:v>
                </c:pt>
                <c:pt idx="10">
                  <c:v>57.945518735456972</c:v>
                </c:pt>
                <c:pt idx="11">
                  <c:v>29.968707373826497</c:v>
                </c:pt>
                <c:pt idx="12">
                  <c:v>4.482267511835019</c:v>
                </c:pt>
                <c:pt idx="13">
                  <c:v>2.26751183501506E-3</c:v>
                </c:pt>
              </c:numCache>
            </c:numRef>
          </c:yVal>
          <c:smooth val="1"/>
        </c:ser>
        <c:dLbls>
          <c:showLegendKey val="0"/>
          <c:showVal val="0"/>
          <c:showCatName val="0"/>
          <c:showSerName val="0"/>
          <c:showPercent val="0"/>
          <c:showBubbleSize val="0"/>
        </c:dLbls>
        <c:axId val="159483648"/>
        <c:axId val="159484208"/>
      </c:scatterChart>
      <c:scatterChart>
        <c:scatterStyle val="smoothMarker"/>
        <c:varyColors val="0"/>
        <c:ser>
          <c:idx val="0"/>
          <c:order val="0"/>
          <c:tx>
            <c:strRef>
              <c:f>'analisis estadistico de la curv'!$D$1</c:f>
              <c:strCache>
                <c:ptCount val="1"/>
                <c:pt idx="0">
                  <c:v>MC, m,%</c:v>
                </c:pt>
              </c:strCache>
            </c:strRef>
          </c:tx>
          <c:spPr>
            <a:ln w="9525" cap="rnd">
              <a:solidFill>
                <a:schemeClr val="accent1"/>
              </a:solidFill>
              <a:round/>
            </a:ln>
            <a:effectLst/>
          </c:spPr>
          <c:marker>
            <c:symbol val="none"/>
          </c:marker>
          <c:xVal>
            <c:numRef>
              <c:f>'analisis estadistico de la curv'!$C$2:$C$15</c:f>
              <c:numCache>
                <c:formatCode>0.000</c:formatCode>
                <c:ptCount val="14"/>
                <c:pt idx="0">
                  <c:v>-10.965784284662099</c:v>
                </c:pt>
                <c:pt idx="1">
                  <c:v>-10.634811050171713</c:v>
                </c:pt>
                <c:pt idx="2">
                  <c:v>-9.9872640120725382</c:v>
                </c:pt>
                <c:pt idx="3">
                  <c:v>-9.5018371849022962</c:v>
                </c:pt>
                <c:pt idx="4">
                  <c:v>-9.0014081943928037</c:v>
                </c:pt>
                <c:pt idx="5">
                  <c:v>-8.5018371849022962</c:v>
                </c:pt>
                <c:pt idx="6">
                  <c:v>-8.1032878084120235</c:v>
                </c:pt>
                <c:pt idx="7">
                  <c:v>-7.748192849589457</c:v>
                </c:pt>
                <c:pt idx="8">
                  <c:v>-7.3663222142458151</c:v>
                </c:pt>
                <c:pt idx="9">
                  <c:v>-7</c:v>
                </c:pt>
                <c:pt idx="10">
                  <c:v>-6.4998458870832074</c:v>
                </c:pt>
                <c:pt idx="11">
                  <c:v>-6.1085244567781674</c:v>
                </c:pt>
                <c:pt idx="12">
                  <c:v>-5.6582114827517964</c:v>
                </c:pt>
                <c:pt idx="13">
                  <c:v>-4.2854022188622478</c:v>
                </c:pt>
              </c:numCache>
            </c:numRef>
          </c:xVal>
          <c:yVal>
            <c:numRef>
              <c:f>'analisis estadistico de la curv'!$D$2:$D$15</c:f>
              <c:numCache>
                <c:formatCode>General</c:formatCode>
                <c:ptCount val="14"/>
                <c:pt idx="0">
                  <c:v>0</c:v>
                </c:pt>
                <c:pt idx="1">
                  <c:v>2.3549707133114017</c:v>
                </c:pt>
                <c:pt idx="2">
                  <c:v>1.954786167054481</c:v>
                </c:pt>
                <c:pt idx="3">
                  <c:v>1.7592072534702718</c:v>
                </c:pt>
                <c:pt idx="4">
                  <c:v>3.4050790339404626</c:v>
                </c:pt>
                <c:pt idx="5">
                  <c:v>2.4833507181256547</c:v>
                </c:pt>
                <c:pt idx="6">
                  <c:v>3.6457915429671859</c:v>
                </c:pt>
                <c:pt idx="7">
                  <c:v>3.6377677926662937</c:v>
                </c:pt>
                <c:pt idx="8">
                  <c:v>3.4973521624007069</c:v>
                </c:pt>
                <c:pt idx="9">
                  <c:v>8.552314851961814</c:v>
                </c:pt>
                <c:pt idx="10">
                  <c:v>10.763861028644788</c:v>
                </c:pt>
                <c:pt idx="11">
                  <c:v>27.976811361630435</c:v>
                </c:pt>
                <c:pt idx="12">
                  <c:v>25.486439861991478</c:v>
                </c:pt>
                <c:pt idx="13">
                  <c:v>4.4800000000000004</c:v>
                </c:pt>
              </c:numCache>
            </c:numRef>
          </c:yVal>
          <c:smooth val="1"/>
        </c:ser>
        <c:dLbls>
          <c:showLegendKey val="0"/>
          <c:showVal val="0"/>
          <c:showCatName val="0"/>
          <c:showSerName val="0"/>
          <c:showPercent val="0"/>
          <c:showBubbleSize val="0"/>
        </c:dLbls>
        <c:axId val="159485328"/>
        <c:axId val="159484768"/>
      </c:scatterChart>
      <c:valAx>
        <c:axId val="159483648"/>
        <c:scaling>
          <c:orientation val="minMax"/>
          <c:max val="-4"/>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200" b="0"/>
                  <a:t> Tamaño de</a:t>
                </a:r>
                <a:r>
                  <a:rPr lang="es-ES" sz="1200" b="0" baseline="0"/>
                  <a:t> grano       </a:t>
                </a:r>
                <a:r>
                  <a:rPr lang="es-ES" sz="1200" b="0"/>
                  <a:t>         </a:t>
                </a:r>
                <a:r>
                  <a:rPr lang="az-Cyrl-AZ"/>
                  <a:t>ф</a:t>
                </a:r>
                <a:r>
                  <a:rPr lang="en-US"/>
                  <a:t>=-log</a:t>
                </a:r>
                <a:r>
                  <a:rPr lang="en-US" baseline="-25000"/>
                  <a:t>2</a:t>
                </a:r>
                <a:r>
                  <a:rPr lang="en-US"/>
                  <a:t>(d</a:t>
                </a:r>
                <a:r>
                  <a:rPr lang="en-US" baseline="-25000"/>
                  <a:t>clase</a:t>
                </a:r>
                <a:r>
                  <a:rPr lang="en-US"/>
                  <a:t>)</a:t>
                </a:r>
              </a:p>
            </c:rich>
          </c:tx>
          <c:layout>
            <c:manualLayout>
              <c:xMode val="edge"/>
              <c:yMode val="edge"/>
              <c:x val="0.30494570410589572"/>
              <c:y val="0.92509444795944862"/>
            </c:manualLayout>
          </c:layout>
          <c:overlay val="0"/>
          <c:spPr>
            <a:noFill/>
            <a:ln>
              <a:noFill/>
            </a:ln>
            <a:effectLst/>
          </c:spPr>
        </c:title>
        <c:numFmt formatCode="General"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59484208"/>
        <c:crossesAt val="-10"/>
        <c:crossBetween val="midCat"/>
        <c:majorUnit val="0.5"/>
        <c:minorUnit val="0.1"/>
      </c:valAx>
      <c:valAx>
        <c:axId val="15948420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200" b="0">
                    <a:latin typeface="+mn-lt"/>
                    <a:cs typeface="Times New Roman" panose="02020603050405020304" pitchFamily="18" charset="0"/>
                  </a:rPr>
                  <a:t>m-% de la curva sumatoria</a:t>
                </a:r>
              </a:p>
            </c:rich>
          </c:tx>
          <c:layout>
            <c:manualLayout>
              <c:xMode val="edge"/>
              <c:yMode val="edge"/>
              <c:x val="2.7065910622884298E-2"/>
              <c:y val="0.22480070859167411"/>
            </c:manualLayout>
          </c:layout>
          <c:overlay val="0"/>
          <c:spPr>
            <a:noFill/>
            <a:ln>
              <a:noFill/>
            </a:ln>
            <a:effectLst/>
          </c:sp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59483648"/>
        <c:crossesAt val="-10"/>
        <c:crossBetween val="midCat"/>
        <c:majorUnit val="10"/>
      </c:valAx>
      <c:valAx>
        <c:axId val="159484768"/>
        <c:scaling>
          <c:orientation val="minMax"/>
        </c:scaling>
        <c:delete val="0"/>
        <c:axPos val="r"/>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59485328"/>
        <c:crosses val="max"/>
        <c:crossBetween val="midCat"/>
      </c:valAx>
      <c:valAx>
        <c:axId val="159485328"/>
        <c:scaling>
          <c:orientation val="minMax"/>
        </c:scaling>
        <c:delete val="1"/>
        <c:axPos val="b"/>
        <c:numFmt formatCode="0.000" sourceLinked="1"/>
        <c:majorTickMark val="out"/>
        <c:minorTickMark val="none"/>
        <c:tickLblPos val="none"/>
        <c:crossAx val="159484768"/>
        <c:crosses val="autoZero"/>
        <c:crossBetween val="midCat"/>
      </c:valAx>
      <c:spPr>
        <a:noFill/>
        <a:ln>
          <a:noFill/>
        </a:ln>
        <a:effectLst/>
      </c:spPr>
    </c:plotArea>
    <c:legend>
      <c:legendPos val="r"/>
      <c:layout>
        <c:manualLayout>
          <c:xMode val="edge"/>
          <c:yMode val="edge"/>
          <c:x val="0.74076525359071488"/>
          <c:y val="0.13238110515193571"/>
          <c:w val="0.14985740846364101"/>
          <c:h val="0.3491463423139426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_tradnl"/>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lases granulométricas por tamización vs densidad</a:t>
            </a:r>
          </a:p>
        </c:rich>
      </c:tx>
      <c:layout/>
      <c:overlay val="0"/>
      <c:spPr>
        <a:noFill/>
        <a:ln>
          <a:noFill/>
        </a:ln>
        <a:effectLst/>
      </c:spPr>
    </c:title>
    <c:autoTitleDeleted val="0"/>
    <c:plotArea>
      <c:layout>
        <c:manualLayout>
          <c:layoutTarget val="inner"/>
          <c:xMode val="edge"/>
          <c:yMode val="edge"/>
          <c:x val="9.898475887440969E-2"/>
          <c:y val="0.17171296296296304"/>
          <c:w val="0.74055631480049144"/>
          <c:h val="0.62271617089530451"/>
        </c:manualLayout>
      </c:layout>
      <c:scatterChart>
        <c:scatterStyle val="smoothMarker"/>
        <c:varyColors val="0"/>
        <c:ser>
          <c:idx val="1"/>
          <c:order val="1"/>
          <c:tx>
            <c:strRef>
              <c:f>Hoja1!$G$2</c:f>
              <c:strCache>
                <c:ptCount val="1"/>
                <c:pt idx="0">
                  <c:v>MC, m,%</c:v>
                </c:pt>
              </c:strCache>
            </c:strRef>
          </c:tx>
          <c:spPr>
            <a:ln w="12700" cap="rnd">
              <a:solidFill>
                <a:schemeClr val="accent2"/>
              </a:solidFill>
              <a:round/>
            </a:ln>
            <a:effectLst/>
          </c:spPr>
          <c:marker>
            <c:symbol val="none"/>
          </c:marker>
          <c:xVal>
            <c:numRef>
              <c:f>Hoja1!$D$4:$D$16</c:f>
              <c:numCache>
                <c:formatCode>General</c:formatCode>
                <c:ptCount val="13"/>
                <c:pt idx="0">
                  <c:v>1590</c:v>
                </c:pt>
                <c:pt idx="1">
                  <c:v>1015</c:v>
                </c:pt>
                <c:pt idx="2">
                  <c:v>725</c:v>
                </c:pt>
                <c:pt idx="3">
                  <c:v>512.5</c:v>
                </c:pt>
                <c:pt idx="4">
                  <c:v>362.5</c:v>
                </c:pt>
                <c:pt idx="5">
                  <c:v>275</c:v>
                </c:pt>
                <c:pt idx="6">
                  <c:v>215</c:v>
                </c:pt>
                <c:pt idx="7">
                  <c:v>165</c:v>
                </c:pt>
                <c:pt idx="8">
                  <c:v>128</c:v>
                </c:pt>
                <c:pt idx="9">
                  <c:v>90.5</c:v>
                </c:pt>
                <c:pt idx="10">
                  <c:v>69</c:v>
                </c:pt>
                <c:pt idx="11">
                  <c:v>50.5</c:v>
                </c:pt>
                <c:pt idx="12">
                  <c:v>19.5</c:v>
                </c:pt>
              </c:numCache>
            </c:numRef>
          </c:xVal>
          <c:yVal>
            <c:numRef>
              <c:f>Hoja1!$G$4:$G$16</c:f>
              <c:numCache>
                <c:formatCode>General</c:formatCode>
                <c:ptCount val="13"/>
                <c:pt idx="0">
                  <c:v>2.3549707133114017</c:v>
                </c:pt>
                <c:pt idx="1">
                  <c:v>1.9547861670544813</c:v>
                </c:pt>
                <c:pt idx="2">
                  <c:v>1.7592072534702718</c:v>
                </c:pt>
                <c:pt idx="3">
                  <c:v>3.4050790339404635</c:v>
                </c:pt>
                <c:pt idx="4">
                  <c:v>2.4833507181256529</c:v>
                </c:pt>
                <c:pt idx="5">
                  <c:v>3.6457915429671841</c:v>
                </c:pt>
                <c:pt idx="6">
                  <c:v>3.6377677926662924</c:v>
                </c:pt>
                <c:pt idx="7">
                  <c:v>3.4973521624007069</c:v>
                </c:pt>
                <c:pt idx="8">
                  <c:v>8.5523148519618104</c:v>
                </c:pt>
                <c:pt idx="9">
                  <c:v>10.763861028644788</c:v>
                </c:pt>
                <c:pt idx="10">
                  <c:v>27.976811361630432</c:v>
                </c:pt>
                <c:pt idx="11">
                  <c:v>25.486439861991489</c:v>
                </c:pt>
                <c:pt idx="12">
                  <c:v>4.4800000000000004</c:v>
                </c:pt>
              </c:numCache>
            </c:numRef>
          </c:yVal>
          <c:smooth val="1"/>
        </c:ser>
        <c:dLbls>
          <c:showLegendKey val="0"/>
          <c:showVal val="0"/>
          <c:showCatName val="0"/>
          <c:showSerName val="0"/>
          <c:showPercent val="0"/>
          <c:showBubbleSize val="0"/>
        </c:dLbls>
        <c:axId val="159488128"/>
        <c:axId val="159488688"/>
      </c:scatterChart>
      <c:scatterChart>
        <c:scatterStyle val="smoothMarker"/>
        <c:varyColors val="0"/>
        <c:ser>
          <c:idx val="0"/>
          <c:order val="0"/>
          <c:tx>
            <c:strRef>
              <c:f>Hoja1!$E$2</c:f>
              <c:strCache>
                <c:ptCount val="1"/>
                <c:pt idx="0">
                  <c:v>MC,d(g/cm3)</c:v>
                </c:pt>
              </c:strCache>
            </c:strRef>
          </c:tx>
          <c:spPr>
            <a:ln w="12700" cap="rnd">
              <a:solidFill>
                <a:schemeClr val="accent1"/>
              </a:solidFill>
              <a:round/>
            </a:ln>
            <a:effectLst/>
          </c:spPr>
          <c:marker>
            <c:symbol val="none"/>
          </c:marker>
          <c:xVal>
            <c:numRef>
              <c:f>Hoja1!$D$4:$D$16</c:f>
              <c:numCache>
                <c:formatCode>General</c:formatCode>
                <c:ptCount val="13"/>
                <c:pt idx="0">
                  <c:v>1590</c:v>
                </c:pt>
                <c:pt idx="1">
                  <c:v>1015</c:v>
                </c:pt>
                <c:pt idx="2">
                  <c:v>725</c:v>
                </c:pt>
                <c:pt idx="3">
                  <c:v>512.5</c:v>
                </c:pt>
                <c:pt idx="4">
                  <c:v>362.5</c:v>
                </c:pt>
                <c:pt idx="5">
                  <c:v>275</c:v>
                </c:pt>
                <c:pt idx="6">
                  <c:v>215</c:v>
                </c:pt>
                <c:pt idx="7">
                  <c:v>165</c:v>
                </c:pt>
                <c:pt idx="8">
                  <c:v>128</c:v>
                </c:pt>
                <c:pt idx="9">
                  <c:v>90.5</c:v>
                </c:pt>
                <c:pt idx="10">
                  <c:v>69</c:v>
                </c:pt>
                <c:pt idx="11">
                  <c:v>50.5</c:v>
                </c:pt>
                <c:pt idx="12">
                  <c:v>19.5</c:v>
                </c:pt>
              </c:numCache>
            </c:numRef>
          </c:xVal>
          <c:yVal>
            <c:numRef>
              <c:f>Hoja1!$E$4:$E$16</c:f>
              <c:numCache>
                <c:formatCode>General</c:formatCode>
                <c:ptCount val="13"/>
                <c:pt idx="0">
                  <c:v>3.8211999999999997</c:v>
                </c:pt>
                <c:pt idx="1">
                  <c:v>3.9863</c:v>
                </c:pt>
                <c:pt idx="2">
                  <c:v>3.7436000000000003</c:v>
                </c:pt>
                <c:pt idx="3">
                  <c:v>3.9066999999999994</c:v>
                </c:pt>
                <c:pt idx="4">
                  <c:v>3.8633000000000002</c:v>
                </c:pt>
                <c:pt idx="5">
                  <c:v>3.8441000000000001</c:v>
                </c:pt>
                <c:pt idx="6">
                  <c:v>3.7746</c:v>
                </c:pt>
                <c:pt idx="7">
                  <c:v>3.8360999999999996</c:v>
                </c:pt>
                <c:pt idx="8">
                  <c:v>3.8788999999999993</c:v>
                </c:pt>
                <c:pt idx="9">
                  <c:v>4.0867000000000004</c:v>
                </c:pt>
                <c:pt idx="10">
                  <c:v>4.1263999999999994</c:v>
                </c:pt>
                <c:pt idx="11">
                  <c:v>4.1419999999999995</c:v>
                </c:pt>
                <c:pt idx="12">
                  <c:v>4.1563999999999997</c:v>
                </c:pt>
              </c:numCache>
            </c:numRef>
          </c:yVal>
          <c:smooth val="1"/>
        </c:ser>
        <c:dLbls>
          <c:showLegendKey val="0"/>
          <c:showVal val="0"/>
          <c:showCatName val="0"/>
          <c:showSerName val="0"/>
          <c:showPercent val="0"/>
          <c:showBubbleSize val="0"/>
        </c:dLbls>
        <c:axId val="159489808"/>
        <c:axId val="159489248"/>
      </c:scatterChart>
      <c:valAx>
        <c:axId val="159488128"/>
        <c:scaling>
          <c:logBase val="2"/>
          <c:orientation val="minMax"/>
          <c:max val="2048"/>
          <c:min val="1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d(</a:t>
                </a:r>
                <a:r>
                  <a:rPr lang="es-ES">
                    <a:latin typeface="Calibri" panose="020F0502020204030204" pitchFamily="34" charset="0"/>
                    <a:cs typeface="Calibri" panose="020F0502020204030204" pitchFamily="34" charset="0"/>
                  </a:rPr>
                  <a:t>µm)</a:t>
                </a:r>
                <a:endParaRPr lang="es-ES"/>
              </a:p>
            </c:rich>
          </c:tx>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59488688"/>
        <c:crosses val="autoZero"/>
        <c:crossBetween val="midCat"/>
        <c:majorUnit val="2"/>
        <c:minorUnit val="2"/>
      </c:valAx>
      <c:valAx>
        <c:axId val="159488688"/>
        <c:scaling>
          <c:orientation val="minMax"/>
          <c:max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m-%</a:t>
                </a:r>
              </a:p>
            </c:rich>
          </c:tx>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59488128"/>
        <c:crossesAt val="16"/>
        <c:crossBetween val="midCat"/>
      </c:valAx>
      <c:valAx>
        <c:axId val="1594892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a:t>ρ</a:t>
                </a:r>
                <a:r>
                  <a:rPr lang="en-US"/>
                  <a:t>(g/cm</a:t>
                </a:r>
                <a:r>
                  <a:rPr lang="en-US" baseline="30000"/>
                  <a:t>3</a:t>
                </a:r>
                <a:r>
                  <a:rPr lang="en-US" baseline="0"/>
                  <a:t>)</a:t>
                </a:r>
                <a:endParaRPr lang="es-ES"/>
              </a:p>
            </c:rich>
          </c:tx>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59489808"/>
        <c:crosses val="max"/>
        <c:crossBetween val="midCat"/>
        <c:majorUnit val="0.1"/>
      </c:valAx>
      <c:valAx>
        <c:axId val="159489808"/>
        <c:scaling>
          <c:logBase val="2"/>
          <c:orientation val="minMax"/>
        </c:scaling>
        <c:delete val="1"/>
        <c:axPos val="b"/>
        <c:numFmt formatCode="General" sourceLinked="1"/>
        <c:majorTickMark val="out"/>
        <c:minorTickMark val="none"/>
        <c:tickLblPos val="none"/>
        <c:crossAx val="159489248"/>
        <c:crosses val="autoZero"/>
        <c:crossBetween val="midCat"/>
      </c:valAx>
      <c:spPr>
        <a:noFill/>
        <a:ln>
          <a:noFill/>
        </a:ln>
        <a:effectLst/>
      </c:spPr>
    </c:plotArea>
    <c:legend>
      <c:legendPos val="r"/>
      <c:layout>
        <c:manualLayout>
          <c:xMode val="edge"/>
          <c:yMode val="edge"/>
          <c:x val="0.6464266593834368"/>
          <c:y val="0.1859714931466902"/>
          <c:w val="0.18438910761154853"/>
          <c:h val="0.253473315835520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_tradnl"/>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600" b="0" i="0" baseline="0">
                <a:effectLst/>
              </a:rPr>
              <a:t>Curvas de frecuencia y sumatorias</a:t>
            </a:r>
            <a:endParaRPr lang="es-ES" sz="1600">
              <a:effectLst/>
            </a:endParaRPr>
          </a:p>
        </c:rich>
      </c:tx>
      <c:layout/>
      <c:overlay val="0"/>
      <c:spPr>
        <a:noFill/>
        <a:ln>
          <a:noFill/>
        </a:ln>
        <a:effectLst/>
      </c:spPr>
    </c:title>
    <c:autoTitleDeleted val="0"/>
    <c:plotArea>
      <c:layout>
        <c:manualLayout>
          <c:layoutTarget val="inner"/>
          <c:xMode val="edge"/>
          <c:yMode val="edge"/>
          <c:x val="9.8196065652675996E-2"/>
          <c:y val="0.13213598946374797"/>
          <c:w val="0.8160165440713496"/>
          <c:h val="0.70967379976913381"/>
        </c:manualLayout>
      </c:layout>
      <c:scatterChart>
        <c:scatterStyle val="smoothMarker"/>
        <c:varyColors val="0"/>
        <c:ser>
          <c:idx val="1"/>
          <c:order val="1"/>
          <c:tx>
            <c:strRef>
              <c:f>Hoja1!$F$3</c:f>
              <c:strCache>
                <c:ptCount val="1"/>
                <c:pt idx="0">
                  <c:v>C. Ascd, m-%</c:v>
                </c:pt>
              </c:strCache>
            </c:strRef>
          </c:tx>
          <c:spPr>
            <a:ln w="12700" cap="rnd">
              <a:solidFill>
                <a:schemeClr val="accent2"/>
              </a:solidFill>
              <a:round/>
            </a:ln>
            <a:effectLst/>
          </c:spPr>
          <c:marker>
            <c:symbol val="none"/>
          </c:marker>
          <c:xVal>
            <c:numRef>
              <c:f>Hoja1!$D$4:$D$48</c:f>
              <c:numCache>
                <c:formatCode>General</c:formatCode>
                <c:ptCount val="45"/>
                <c:pt idx="0">
                  <c:v>-9.9592775057205056</c:v>
                </c:pt>
                <c:pt idx="1">
                  <c:v>-9.7092561672534732</c:v>
                </c:pt>
                <c:pt idx="2">
                  <c:v>-9.4592266758085053</c:v>
                </c:pt>
                <c:pt idx="3">
                  <c:v>-9.209209646557353</c:v>
                </c:pt>
                <c:pt idx="4">
                  <c:v>-8.9594224200936736</c:v>
                </c:pt>
                <c:pt idx="5">
                  <c:v>-8.7094285013683503</c:v>
                </c:pt>
                <c:pt idx="6">
                  <c:v>-8.4594316186373071</c:v>
                </c:pt>
                <c:pt idx="7">
                  <c:v>-8.2094533656289528</c:v>
                </c:pt>
                <c:pt idx="8">
                  <c:v>-7.959422420093679</c:v>
                </c:pt>
                <c:pt idx="9">
                  <c:v>-7.7094285013683503</c:v>
                </c:pt>
                <c:pt idx="10">
                  <c:v>-7.4594316186372955</c:v>
                </c:pt>
                <c:pt idx="11">
                  <c:v>-7.2094533656289492</c:v>
                </c:pt>
                <c:pt idx="12">
                  <c:v>-6.9588426752432424</c:v>
                </c:pt>
                <c:pt idx="13">
                  <c:v>-6.7087390413595793</c:v>
                </c:pt>
                <c:pt idx="14">
                  <c:v>-6.4592676667033899</c:v>
                </c:pt>
                <c:pt idx="15">
                  <c:v>-6.2092583936655679</c:v>
                </c:pt>
                <c:pt idx="16">
                  <c:v>-5.9593064897596619</c:v>
                </c:pt>
                <c:pt idx="17">
                  <c:v>-5.709290635723363</c:v>
                </c:pt>
                <c:pt idx="18">
                  <c:v>-5.4594316186372955</c:v>
                </c:pt>
                <c:pt idx="19">
                  <c:v>-5.2094533656289501</c:v>
                </c:pt>
                <c:pt idx="20">
                  <c:v>-4.9593064897596619</c:v>
                </c:pt>
                <c:pt idx="21">
                  <c:v>-4.709290635723363</c:v>
                </c:pt>
                <c:pt idx="22">
                  <c:v>-4.4594316186372955</c:v>
                </c:pt>
                <c:pt idx="23">
                  <c:v>-4.2094533656289492</c:v>
                </c:pt>
                <c:pt idx="24">
                  <c:v>-3.9588426752432371</c:v>
                </c:pt>
                <c:pt idx="25">
                  <c:v>-3.7092906357233582</c:v>
                </c:pt>
                <c:pt idx="26">
                  <c:v>-3.4594316186372982</c:v>
                </c:pt>
                <c:pt idx="27">
                  <c:v>-3.2094533656289501</c:v>
                </c:pt>
                <c:pt idx="28">
                  <c:v>-2.9597701552114675</c:v>
                </c:pt>
                <c:pt idx="29">
                  <c:v>-2.7092906357233582</c:v>
                </c:pt>
                <c:pt idx="30">
                  <c:v>-2.4594316186372982</c:v>
                </c:pt>
                <c:pt idx="31">
                  <c:v>-2.2078928516413359</c:v>
                </c:pt>
                <c:pt idx="32">
                  <c:v>-1.9597701552114675</c:v>
                </c:pt>
                <c:pt idx="33">
                  <c:v>-1.7092906357233573</c:v>
                </c:pt>
                <c:pt idx="34">
                  <c:v>-1.459431618637296</c:v>
                </c:pt>
                <c:pt idx="35">
                  <c:v>-1.209141397838591</c:v>
                </c:pt>
                <c:pt idx="36">
                  <c:v>-0.95902821894369428</c:v>
                </c:pt>
                <c:pt idx="37">
                  <c:v>-0.70929063572335782</c:v>
                </c:pt>
                <c:pt idx="38">
                  <c:v>-0.45943161863729726</c:v>
                </c:pt>
                <c:pt idx="39">
                  <c:v>-0.20914139783859176</c:v>
                </c:pt>
                <c:pt idx="40">
                  <c:v>4.0971781056306195E-2</c:v>
                </c:pt>
                <c:pt idx="41">
                  <c:v>0.29159201651640371</c:v>
                </c:pt>
                <c:pt idx="42">
                  <c:v>0.54161799584398651</c:v>
                </c:pt>
                <c:pt idx="43">
                  <c:v>0.7908586021614088</c:v>
                </c:pt>
                <c:pt idx="44">
                  <c:v>1.0409717810563062</c:v>
                </c:pt>
              </c:numCache>
            </c:numRef>
          </c:xVal>
          <c:yVal>
            <c:numRef>
              <c:f>Hoja1!$F$4:$F$48</c:f>
              <c:numCache>
                <c:formatCode>General</c:formatCode>
                <c:ptCount val="45"/>
                <c:pt idx="0">
                  <c:v>100</c:v>
                </c:pt>
                <c:pt idx="1">
                  <c:v>99.61999999999999</c:v>
                </c:pt>
                <c:pt idx="2">
                  <c:v>99.13</c:v>
                </c:pt>
                <c:pt idx="3">
                  <c:v>98.440000000000026</c:v>
                </c:pt>
                <c:pt idx="4">
                  <c:v>97.53</c:v>
                </c:pt>
                <c:pt idx="5">
                  <c:v>96.35</c:v>
                </c:pt>
                <c:pt idx="6">
                  <c:v>94.410000000000025</c:v>
                </c:pt>
                <c:pt idx="7">
                  <c:v>91.8</c:v>
                </c:pt>
                <c:pt idx="8">
                  <c:v>89.07</c:v>
                </c:pt>
                <c:pt idx="9">
                  <c:v>86.77</c:v>
                </c:pt>
                <c:pt idx="10">
                  <c:v>84.97</c:v>
                </c:pt>
                <c:pt idx="11">
                  <c:v>83.460000000000022</c:v>
                </c:pt>
                <c:pt idx="12">
                  <c:v>81.92</c:v>
                </c:pt>
                <c:pt idx="13">
                  <c:v>80.040000000000006</c:v>
                </c:pt>
                <c:pt idx="14">
                  <c:v>77.48</c:v>
                </c:pt>
                <c:pt idx="15">
                  <c:v>73.930000000000007</c:v>
                </c:pt>
                <c:pt idx="16">
                  <c:v>69.3</c:v>
                </c:pt>
                <c:pt idx="17">
                  <c:v>63.87</c:v>
                </c:pt>
                <c:pt idx="18">
                  <c:v>58.41</c:v>
                </c:pt>
                <c:pt idx="19">
                  <c:v>53.01</c:v>
                </c:pt>
                <c:pt idx="20">
                  <c:v>48.11</c:v>
                </c:pt>
                <c:pt idx="21">
                  <c:v>43.65</c:v>
                </c:pt>
                <c:pt idx="22">
                  <c:v>39.449999999999996</c:v>
                </c:pt>
                <c:pt idx="23">
                  <c:v>35.349999999999994</c:v>
                </c:pt>
                <c:pt idx="24">
                  <c:v>31.35</c:v>
                </c:pt>
                <c:pt idx="25">
                  <c:v>27.55</c:v>
                </c:pt>
                <c:pt idx="26">
                  <c:v>24.08</c:v>
                </c:pt>
                <c:pt idx="27">
                  <c:v>20.99</c:v>
                </c:pt>
                <c:pt idx="28">
                  <c:v>18.239999999999988</c:v>
                </c:pt>
                <c:pt idx="29">
                  <c:v>15.79</c:v>
                </c:pt>
                <c:pt idx="30">
                  <c:v>13.61</c:v>
                </c:pt>
                <c:pt idx="31">
                  <c:v>11.69</c:v>
                </c:pt>
                <c:pt idx="32">
                  <c:v>10.01</c:v>
                </c:pt>
                <c:pt idx="33">
                  <c:v>8.5400000000000009</c:v>
                </c:pt>
                <c:pt idx="34">
                  <c:v>7.25</c:v>
                </c:pt>
                <c:pt idx="35">
                  <c:v>6.1</c:v>
                </c:pt>
                <c:pt idx="36">
                  <c:v>5.08</c:v>
                </c:pt>
                <c:pt idx="37">
                  <c:v>4.1599999999999975</c:v>
                </c:pt>
                <c:pt idx="38">
                  <c:v>3.3299999999999987</c:v>
                </c:pt>
                <c:pt idx="39">
                  <c:v>2.58</c:v>
                </c:pt>
                <c:pt idx="40">
                  <c:v>1.9000000000000001</c:v>
                </c:pt>
                <c:pt idx="41">
                  <c:v>1.31</c:v>
                </c:pt>
                <c:pt idx="42">
                  <c:v>0.8</c:v>
                </c:pt>
                <c:pt idx="43">
                  <c:v>0.36000000000000015</c:v>
                </c:pt>
                <c:pt idx="44">
                  <c:v>0</c:v>
                </c:pt>
              </c:numCache>
            </c:numRef>
          </c:yVal>
          <c:smooth val="1"/>
        </c:ser>
        <c:ser>
          <c:idx val="2"/>
          <c:order val="2"/>
          <c:tx>
            <c:strRef>
              <c:f>Hoja1!$G$3</c:f>
              <c:strCache>
                <c:ptCount val="1"/>
                <c:pt idx="0">
                  <c:v>C. Descd, m-%</c:v>
                </c:pt>
              </c:strCache>
            </c:strRef>
          </c:tx>
          <c:spPr>
            <a:ln w="12700" cap="rnd">
              <a:solidFill>
                <a:schemeClr val="accent3"/>
              </a:solidFill>
              <a:round/>
            </a:ln>
            <a:effectLst/>
          </c:spPr>
          <c:marker>
            <c:symbol val="none"/>
          </c:marker>
          <c:xVal>
            <c:numRef>
              <c:f>Hoja1!$D$4:$D$48</c:f>
              <c:numCache>
                <c:formatCode>General</c:formatCode>
                <c:ptCount val="45"/>
                <c:pt idx="0">
                  <c:v>-9.9592775057205056</c:v>
                </c:pt>
                <c:pt idx="1">
                  <c:v>-9.7092561672534732</c:v>
                </c:pt>
                <c:pt idx="2">
                  <c:v>-9.4592266758085053</c:v>
                </c:pt>
                <c:pt idx="3">
                  <c:v>-9.209209646557353</c:v>
                </c:pt>
                <c:pt idx="4">
                  <c:v>-8.9594224200936736</c:v>
                </c:pt>
                <c:pt idx="5">
                  <c:v>-8.7094285013683503</c:v>
                </c:pt>
                <c:pt idx="6">
                  <c:v>-8.4594316186373071</c:v>
                </c:pt>
                <c:pt idx="7">
                  <c:v>-8.2094533656289528</c:v>
                </c:pt>
                <c:pt idx="8">
                  <c:v>-7.959422420093679</c:v>
                </c:pt>
                <c:pt idx="9">
                  <c:v>-7.7094285013683503</c:v>
                </c:pt>
                <c:pt idx="10">
                  <c:v>-7.4594316186372955</c:v>
                </c:pt>
                <c:pt idx="11">
                  <c:v>-7.2094533656289492</c:v>
                </c:pt>
                <c:pt idx="12">
                  <c:v>-6.9588426752432424</c:v>
                </c:pt>
                <c:pt idx="13">
                  <c:v>-6.7087390413595793</c:v>
                </c:pt>
                <c:pt idx="14">
                  <c:v>-6.4592676667033899</c:v>
                </c:pt>
                <c:pt idx="15">
                  <c:v>-6.2092583936655679</c:v>
                </c:pt>
                <c:pt idx="16">
                  <c:v>-5.9593064897596619</c:v>
                </c:pt>
                <c:pt idx="17">
                  <c:v>-5.709290635723363</c:v>
                </c:pt>
                <c:pt idx="18">
                  <c:v>-5.4594316186372955</c:v>
                </c:pt>
                <c:pt idx="19">
                  <c:v>-5.2094533656289501</c:v>
                </c:pt>
                <c:pt idx="20">
                  <c:v>-4.9593064897596619</c:v>
                </c:pt>
                <c:pt idx="21">
                  <c:v>-4.709290635723363</c:v>
                </c:pt>
                <c:pt idx="22">
                  <c:v>-4.4594316186372955</c:v>
                </c:pt>
                <c:pt idx="23">
                  <c:v>-4.2094533656289492</c:v>
                </c:pt>
                <c:pt idx="24">
                  <c:v>-3.9588426752432371</c:v>
                </c:pt>
                <c:pt idx="25">
                  <c:v>-3.7092906357233582</c:v>
                </c:pt>
                <c:pt idx="26">
                  <c:v>-3.4594316186372982</c:v>
                </c:pt>
                <c:pt idx="27">
                  <c:v>-3.2094533656289501</c:v>
                </c:pt>
                <c:pt idx="28">
                  <c:v>-2.9597701552114675</c:v>
                </c:pt>
                <c:pt idx="29">
                  <c:v>-2.7092906357233582</c:v>
                </c:pt>
                <c:pt idx="30">
                  <c:v>-2.4594316186372982</c:v>
                </c:pt>
                <c:pt idx="31">
                  <c:v>-2.2078928516413359</c:v>
                </c:pt>
                <c:pt idx="32">
                  <c:v>-1.9597701552114675</c:v>
                </c:pt>
                <c:pt idx="33">
                  <c:v>-1.7092906357233573</c:v>
                </c:pt>
                <c:pt idx="34">
                  <c:v>-1.459431618637296</c:v>
                </c:pt>
                <c:pt idx="35">
                  <c:v>-1.209141397838591</c:v>
                </c:pt>
                <c:pt idx="36">
                  <c:v>-0.95902821894369428</c:v>
                </c:pt>
                <c:pt idx="37">
                  <c:v>-0.70929063572335782</c:v>
                </c:pt>
                <c:pt idx="38">
                  <c:v>-0.45943161863729726</c:v>
                </c:pt>
                <c:pt idx="39">
                  <c:v>-0.20914139783859176</c:v>
                </c:pt>
                <c:pt idx="40">
                  <c:v>4.0971781056306195E-2</c:v>
                </c:pt>
                <c:pt idx="41">
                  <c:v>0.29159201651640371</c:v>
                </c:pt>
                <c:pt idx="42">
                  <c:v>0.54161799584398651</c:v>
                </c:pt>
                <c:pt idx="43">
                  <c:v>0.7908586021614088</c:v>
                </c:pt>
                <c:pt idx="44">
                  <c:v>1.0409717810563062</c:v>
                </c:pt>
              </c:numCache>
            </c:numRef>
          </c:xVal>
          <c:yVal>
            <c:numRef>
              <c:f>Hoja1!$G$4:$G$48</c:f>
              <c:numCache>
                <c:formatCode>General</c:formatCode>
                <c:ptCount val="45"/>
                <c:pt idx="0">
                  <c:v>0</c:v>
                </c:pt>
                <c:pt idx="1">
                  <c:v>0.38000000000000017</c:v>
                </c:pt>
                <c:pt idx="2">
                  <c:v>0.87000000000000033</c:v>
                </c:pt>
                <c:pt idx="3">
                  <c:v>1.56</c:v>
                </c:pt>
                <c:pt idx="4">
                  <c:v>2.4699999999999998</c:v>
                </c:pt>
                <c:pt idx="5">
                  <c:v>3.6500000000000004</c:v>
                </c:pt>
                <c:pt idx="6">
                  <c:v>5.59</c:v>
                </c:pt>
                <c:pt idx="7">
                  <c:v>8.2000000000000011</c:v>
                </c:pt>
                <c:pt idx="8">
                  <c:v>10.93</c:v>
                </c:pt>
                <c:pt idx="9">
                  <c:v>13.229999999999999</c:v>
                </c:pt>
                <c:pt idx="10">
                  <c:v>15.030000000000001</c:v>
                </c:pt>
                <c:pt idx="11">
                  <c:v>16.540000000000003</c:v>
                </c:pt>
                <c:pt idx="12">
                  <c:v>18.080000000000002</c:v>
                </c:pt>
                <c:pt idx="13">
                  <c:v>19.95999999999999</c:v>
                </c:pt>
                <c:pt idx="14">
                  <c:v>22.52</c:v>
                </c:pt>
                <c:pt idx="15">
                  <c:v>26.07</c:v>
                </c:pt>
                <c:pt idx="16">
                  <c:v>30.7</c:v>
                </c:pt>
                <c:pt idx="17">
                  <c:v>36.13000000000001</c:v>
                </c:pt>
                <c:pt idx="18">
                  <c:v>41.59</c:v>
                </c:pt>
                <c:pt idx="19">
                  <c:v>46.99</c:v>
                </c:pt>
                <c:pt idx="20">
                  <c:v>51.889999999999993</c:v>
                </c:pt>
                <c:pt idx="21">
                  <c:v>56.35</c:v>
                </c:pt>
                <c:pt idx="22">
                  <c:v>60.55</c:v>
                </c:pt>
                <c:pt idx="23">
                  <c:v>64.649999999999991</c:v>
                </c:pt>
                <c:pt idx="24">
                  <c:v>68.649999999999991</c:v>
                </c:pt>
                <c:pt idx="25">
                  <c:v>72.450000000000017</c:v>
                </c:pt>
                <c:pt idx="26">
                  <c:v>75.92</c:v>
                </c:pt>
                <c:pt idx="27">
                  <c:v>79.009999999999991</c:v>
                </c:pt>
                <c:pt idx="28">
                  <c:v>81.759999999999991</c:v>
                </c:pt>
                <c:pt idx="29">
                  <c:v>84.210000000000022</c:v>
                </c:pt>
                <c:pt idx="30">
                  <c:v>86.39</c:v>
                </c:pt>
                <c:pt idx="31">
                  <c:v>88.31</c:v>
                </c:pt>
                <c:pt idx="32">
                  <c:v>89.990000000000023</c:v>
                </c:pt>
                <c:pt idx="33">
                  <c:v>91.460000000000022</c:v>
                </c:pt>
                <c:pt idx="34">
                  <c:v>92.750000000000014</c:v>
                </c:pt>
                <c:pt idx="35">
                  <c:v>93.90000000000002</c:v>
                </c:pt>
                <c:pt idx="36">
                  <c:v>94.920000000000016</c:v>
                </c:pt>
                <c:pt idx="37">
                  <c:v>95.840000000000032</c:v>
                </c:pt>
                <c:pt idx="38">
                  <c:v>96.669999999999987</c:v>
                </c:pt>
                <c:pt idx="39">
                  <c:v>97.420000000000016</c:v>
                </c:pt>
                <c:pt idx="40">
                  <c:v>98.100000000000009</c:v>
                </c:pt>
                <c:pt idx="41">
                  <c:v>98.690000000000012</c:v>
                </c:pt>
                <c:pt idx="42">
                  <c:v>99.200000000000031</c:v>
                </c:pt>
                <c:pt idx="43">
                  <c:v>99.640000000000029</c:v>
                </c:pt>
                <c:pt idx="44">
                  <c:v>100.00000000000003</c:v>
                </c:pt>
              </c:numCache>
            </c:numRef>
          </c:yVal>
          <c:smooth val="1"/>
        </c:ser>
        <c:dLbls>
          <c:showLegendKey val="0"/>
          <c:showVal val="0"/>
          <c:showCatName val="0"/>
          <c:showSerName val="0"/>
          <c:showPercent val="0"/>
          <c:showBubbleSize val="0"/>
        </c:dLbls>
        <c:axId val="189982288"/>
        <c:axId val="189982848"/>
      </c:scatterChart>
      <c:scatterChart>
        <c:scatterStyle val="smoothMarker"/>
        <c:varyColors val="0"/>
        <c:ser>
          <c:idx val="0"/>
          <c:order val="0"/>
          <c:tx>
            <c:strRef>
              <c:f>Hoja1!$E$3</c:f>
              <c:strCache>
                <c:ptCount val="1"/>
                <c:pt idx="0">
                  <c:v>C. Frec,m-%</c:v>
                </c:pt>
              </c:strCache>
            </c:strRef>
          </c:tx>
          <c:spPr>
            <a:ln w="12700" cap="rnd">
              <a:solidFill>
                <a:schemeClr val="accent1"/>
              </a:solidFill>
              <a:round/>
            </a:ln>
            <a:effectLst/>
          </c:spPr>
          <c:marker>
            <c:symbol val="none"/>
          </c:marker>
          <c:xVal>
            <c:numRef>
              <c:f>Hoja1!$D$4:$D$48</c:f>
              <c:numCache>
                <c:formatCode>General</c:formatCode>
                <c:ptCount val="45"/>
                <c:pt idx="0">
                  <c:v>-9.9592775057205056</c:v>
                </c:pt>
                <c:pt idx="1">
                  <c:v>-9.7092561672534732</c:v>
                </c:pt>
                <c:pt idx="2">
                  <c:v>-9.4592266758085053</c:v>
                </c:pt>
                <c:pt idx="3">
                  <c:v>-9.209209646557353</c:v>
                </c:pt>
                <c:pt idx="4">
                  <c:v>-8.9594224200936736</c:v>
                </c:pt>
                <c:pt idx="5">
                  <c:v>-8.7094285013683503</c:v>
                </c:pt>
                <c:pt idx="6">
                  <c:v>-8.4594316186373071</c:v>
                </c:pt>
                <c:pt idx="7">
                  <c:v>-8.2094533656289528</c:v>
                </c:pt>
                <c:pt idx="8">
                  <c:v>-7.959422420093679</c:v>
                </c:pt>
                <c:pt idx="9">
                  <c:v>-7.7094285013683503</c:v>
                </c:pt>
                <c:pt idx="10">
                  <c:v>-7.4594316186372955</c:v>
                </c:pt>
                <c:pt idx="11">
                  <c:v>-7.2094533656289492</c:v>
                </c:pt>
                <c:pt idx="12">
                  <c:v>-6.9588426752432424</c:v>
                </c:pt>
                <c:pt idx="13">
                  <c:v>-6.7087390413595793</c:v>
                </c:pt>
                <c:pt idx="14">
                  <c:v>-6.4592676667033899</c:v>
                </c:pt>
                <c:pt idx="15">
                  <c:v>-6.2092583936655679</c:v>
                </c:pt>
                <c:pt idx="16">
                  <c:v>-5.9593064897596619</c:v>
                </c:pt>
                <c:pt idx="17">
                  <c:v>-5.709290635723363</c:v>
                </c:pt>
                <c:pt idx="18">
                  <c:v>-5.4594316186372955</c:v>
                </c:pt>
                <c:pt idx="19">
                  <c:v>-5.2094533656289501</c:v>
                </c:pt>
                <c:pt idx="20">
                  <c:v>-4.9593064897596619</c:v>
                </c:pt>
                <c:pt idx="21">
                  <c:v>-4.709290635723363</c:v>
                </c:pt>
                <c:pt idx="22">
                  <c:v>-4.4594316186372955</c:v>
                </c:pt>
                <c:pt idx="23">
                  <c:v>-4.2094533656289492</c:v>
                </c:pt>
                <c:pt idx="24">
                  <c:v>-3.9588426752432371</c:v>
                </c:pt>
                <c:pt idx="25">
                  <c:v>-3.7092906357233582</c:v>
                </c:pt>
                <c:pt idx="26">
                  <c:v>-3.4594316186372982</c:v>
                </c:pt>
                <c:pt idx="27">
                  <c:v>-3.2094533656289501</c:v>
                </c:pt>
                <c:pt idx="28">
                  <c:v>-2.9597701552114675</c:v>
                </c:pt>
                <c:pt idx="29">
                  <c:v>-2.7092906357233582</c:v>
                </c:pt>
                <c:pt idx="30">
                  <c:v>-2.4594316186372982</c:v>
                </c:pt>
                <c:pt idx="31">
                  <c:v>-2.2078928516413359</c:v>
                </c:pt>
                <c:pt idx="32">
                  <c:v>-1.9597701552114675</c:v>
                </c:pt>
                <c:pt idx="33">
                  <c:v>-1.7092906357233573</c:v>
                </c:pt>
                <c:pt idx="34">
                  <c:v>-1.459431618637296</c:v>
                </c:pt>
                <c:pt idx="35">
                  <c:v>-1.209141397838591</c:v>
                </c:pt>
                <c:pt idx="36">
                  <c:v>-0.95902821894369428</c:v>
                </c:pt>
                <c:pt idx="37">
                  <c:v>-0.70929063572335782</c:v>
                </c:pt>
                <c:pt idx="38">
                  <c:v>-0.45943161863729726</c:v>
                </c:pt>
                <c:pt idx="39">
                  <c:v>-0.20914139783859176</c:v>
                </c:pt>
                <c:pt idx="40">
                  <c:v>4.0971781056306195E-2</c:v>
                </c:pt>
                <c:pt idx="41">
                  <c:v>0.29159201651640371</c:v>
                </c:pt>
                <c:pt idx="42">
                  <c:v>0.54161799584398651</c:v>
                </c:pt>
                <c:pt idx="43">
                  <c:v>0.7908586021614088</c:v>
                </c:pt>
                <c:pt idx="44">
                  <c:v>1.0409717810563062</c:v>
                </c:pt>
              </c:numCache>
            </c:numRef>
          </c:xVal>
          <c:yVal>
            <c:numRef>
              <c:f>Hoja1!$E$4:$E$48</c:f>
              <c:numCache>
                <c:formatCode>General</c:formatCode>
                <c:ptCount val="45"/>
                <c:pt idx="0">
                  <c:v>0.38000000000000017</c:v>
                </c:pt>
                <c:pt idx="1">
                  <c:v>0.49000000000000016</c:v>
                </c:pt>
                <c:pt idx="2">
                  <c:v>0.69000000000000028</c:v>
                </c:pt>
                <c:pt idx="3">
                  <c:v>0.91</c:v>
                </c:pt>
                <c:pt idx="4">
                  <c:v>1.1800000000000006</c:v>
                </c:pt>
                <c:pt idx="5">
                  <c:v>1.9400000000000006</c:v>
                </c:pt>
                <c:pt idx="6">
                  <c:v>2.61</c:v>
                </c:pt>
                <c:pt idx="7">
                  <c:v>2.73</c:v>
                </c:pt>
                <c:pt idx="8">
                  <c:v>2.2999999999999998</c:v>
                </c:pt>
                <c:pt idx="9">
                  <c:v>1.8</c:v>
                </c:pt>
                <c:pt idx="10">
                  <c:v>1.51</c:v>
                </c:pt>
                <c:pt idx="11">
                  <c:v>1.54</c:v>
                </c:pt>
                <c:pt idx="12">
                  <c:v>1.8800000000000001</c:v>
                </c:pt>
                <c:pt idx="13">
                  <c:v>2.56</c:v>
                </c:pt>
                <c:pt idx="14">
                  <c:v>3.55</c:v>
                </c:pt>
                <c:pt idx="15">
                  <c:v>4.63</c:v>
                </c:pt>
                <c:pt idx="16">
                  <c:v>5.4300000000000024</c:v>
                </c:pt>
                <c:pt idx="17">
                  <c:v>5.46</c:v>
                </c:pt>
                <c:pt idx="18">
                  <c:v>5.4</c:v>
                </c:pt>
                <c:pt idx="19">
                  <c:v>4.9000000000000004</c:v>
                </c:pt>
                <c:pt idx="20">
                  <c:v>4.46</c:v>
                </c:pt>
                <c:pt idx="21">
                  <c:v>4.2</c:v>
                </c:pt>
                <c:pt idx="22">
                  <c:v>4.0999999999999996</c:v>
                </c:pt>
                <c:pt idx="23">
                  <c:v>4</c:v>
                </c:pt>
                <c:pt idx="24">
                  <c:v>3.8</c:v>
                </c:pt>
                <c:pt idx="25">
                  <c:v>3.4699999999999998</c:v>
                </c:pt>
                <c:pt idx="26">
                  <c:v>3.09</c:v>
                </c:pt>
                <c:pt idx="27">
                  <c:v>2.75</c:v>
                </c:pt>
                <c:pt idx="28">
                  <c:v>2.4499999999999997</c:v>
                </c:pt>
                <c:pt idx="29">
                  <c:v>2.1800000000000002</c:v>
                </c:pt>
                <c:pt idx="30">
                  <c:v>1.9200000000000006</c:v>
                </c:pt>
                <c:pt idx="31">
                  <c:v>1.6800000000000006</c:v>
                </c:pt>
                <c:pt idx="32">
                  <c:v>1.47</c:v>
                </c:pt>
                <c:pt idx="33">
                  <c:v>1.29</c:v>
                </c:pt>
                <c:pt idx="34">
                  <c:v>1.1499999999999992</c:v>
                </c:pt>
                <c:pt idx="35">
                  <c:v>1.02</c:v>
                </c:pt>
                <c:pt idx="36">
                  <c:v>0.92</c:v>
                </c:pt>
                <c:pt idx="37">
                  <c:v>0.83000000000000029</c:v>
                </c:pt>
                <c:pt idx="38">
                  <c:v>0.75000000000000033</c:v>
                </c:pt>
                <c:pt idx="39">
                  <c:v>0.68</c:v>
                </c:pt>
                <c:pt idx="40">
                  <c:v>0.59</c:v>
                </c:pt>
                <c:pt idx="41">
                  <c:v>0.51</c:v>
                </c:pt>
                <c:pt idx="42">
                  <c:v>0.44</c:v>
                </c:pt>
                <c:pt idx="43">
                  <c:v>0.36000000000000015</c:v>
                </c:pt>
                <c:pt idx="44">
                  <c:v>0</c:v>
                </c:pt>
              </c:numCache>
            </c:numRef>
          </c:yVal>
          <c:smooth val="1"/>
        </c:ser>
        <c:dLbls>
          <c:showLegendKey val="0"/>
          <c:showVal val="0"/>
          <c:showCatName val="0"/>
          <c:showSerName val="0"/>
          <c:showPercent val="0"/>
          <c:showBubbleSize val="0"/>
        </c:dLbls>
        <c:axId val="189983408"/>
        <c:axId val="189983968"/>
      </c:scatterChart>
      <c:valAx>
        <c:axId val="189982288"/>
        <c:scaling>
          <c:orientation val="minMax"/>
          <c:min val="-10"/>
        </c:scaling>
        <c:delete val="0"/>
        <c:axPos val="b"/>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amaño de grano                               </a:t>
                </a:r>
                <a:r>
                  <a:rPr lang="el-GR"/>
                  <a:t>Φ</a:t>
                </a:r>
                <a:r>
                  <a:rPr lang="en-US"/>
                  <a:t>=-log</a:t>
                </a:r>
                <a:r>
                  <a:rPr lang="en-US" baseline="-25000"/>
                  <a:t>2</a:t>
                </a:r>
                <a:r>
                  <a:rPr lang="en-US"/>
                  <a:t>(d</a:t>
                </a:r>
                <a:r>
                  <a:rPr lang="en-US" baseline="-25000"/>
                  <a:t>clase</a:t>
                </a:r>
                <a:r>
                  <a:rPr lang="en-US"/>
                  <a:t>)</a:t>
                </a:r>
                <a:endParaRPr lang="es-ES"/>
              </a:p>
            </c:rich>
          </c:tx>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0" vert="horz"/>
          <a:lstStyle/>
          <a:p>
            <a:pPr>
              <a:defRPr sz="900" b="0" i="0" u="none" strike="noStrike" baseline="0">
                <a:solidFill>
                  <a:srgbClr val="333333"/>
                </a:solidFill>
                <a:latin typeface="Calibri"/>
                <a:ea typeface="Calibri"/>
                <a:cs typeface="Calibri"/>
              </a:defRPr>
            </a:pPr>
            <a:endParaRPr lang="es-ES_tradnl"/>
          </a:p>
        </c:txPr>
        <c:crossAx val="189982848"/>
        <c:crosses val="autoZero"/>
        <c:crossBetween val="midCat"/>
        <c:majorUnit val="1"/>
      </c:valAx>
      <c:valAx>
        <c:axId val="18998284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m-% de la</a:t>
                </a:r>
                <a:r>
                  <a:rPr lang="es-ES" baseline="0"/>
                  <a:t> curva sumatoria</a:t>
                </a:r>
                <a:endParaRPr lang="es-ES"/>
              </a:p>
            </c:rich>
          </c:tx>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89982288"/>
        <c:crossesAt val="-10"/>
        <c:crossBetween val="midCat"/>
        <c:majorUnit val="10"/>
      </c:valAx>
      <c:valAx>
        <c:axId val="189983408"/>
        <c:scaling>
          <c:orientation val="minMax"/>
        </c:scaling>
        <c:delete val="1"/>
        <c:axPos val="b"/>
        <c:numFmt formatCode="General" sourceLinked="1"/>
        <c:majorTickMark val="out"/>
        <c:minorTickMark val="none"/>
        <c:tickLblPos val="none"/>
        <c:crossAx val="189983968"/>
        <c:crosses val="autoZero"/>
        <c:crossBetween val="midCat"/>
      </c:valAx>
      <c:valAx>
        <c:axId val="18998396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m-% de la curva de frecuencia</a:t>
                </a:r>
              </a:p>
            </c:rich>
          </c:tx>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89983408"/>
        <c:crosses val="max"/>
        <c:crossBetween val="midCat"/>
      </c:valAx>
      <c:spPr>
        <a:noFill/>
        <a:ln w="25400">
          <a:noFill/>
        </a:ln>
      </c:spPr>
    </c:plotArea>
    <c:legend>
      <c:legendPos val="r"/>
      <c:layout>
        <c:manualLayout>
          <c:xMode val="edge"/>
          <c:yMode val="edge"/>
          <c:x val="0.67761312879163849"/>
          <c:y val="0.25555182432240531"/>
          <c:w val="0.20764698039273796"/>
          <c:h val="0.27319643605975091"/>
        </c:manualLayout>
      </c:layout>
      <c:overlay val="0"/>
      <c:spPr>
        <a:noFill/>
        <a:ln>
          <a:solidFill>
            <a:schemeClr val="bg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_tradnl"/>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_tradnl" sz="1400" b="0" i="0" u="none" strike="noStrike" baseline="0">
                <a:effectLst/>
              </a:rPr>
              <a:t>ΔG (cal/mol) vs T(K) </a:t>
            </a:r>
            <a:endParaRPr lang="es-ES"/>
          </a:p>
        </c:rich>
      </c:tx>
      <c:layout/>
      <c:overlay val="0"/>
      <c:spPr>
        <a:noFill/>
        <a:ln>
          <a:noFill/>
        </a:ln>
        <a:effectLst/>
      </c:spPr>
    </c:title>
    <c:autoTitleDeleted val="0"/>
    <c:plotArea>
      <c:layout>
        <c:manualLayout>
          <c:layoutTarget val="inner"/>
          <c:xMode val="edge"/>
          <c:yMode val="edge"/>
          <c:x val="0.13161846949281866"/>
          <c:y val="0.1186484172699889"/>
          <c:w val="0.62897626684246788"/>
          <c:h val="0.75991780386882291"/>
        </c:manualLayout>
      </c:layout>
      <c:scatterChart>
        <c:scatterStyle val="smoothMarker"/>
        <c:varyColors val="0"/>
        <c:ser>
          <c:idx val="0"/>
          <c:order val="0"/>
          <c:tx>
            <c:strRef>
              <c:f>Fe3O4!$V$3</c:f>
              <c:strCache>
                <c:ptCount val="1"/>
                <c:pt idx="0">
                  <c:v>Fe3O4/Al 0.95</c:v>
                </c:pt>
              </c:strCache>
            </c:strRef>
          </c:tx>
          <c:spPr>
            <a:ln w="12700" cap="rnd">
              <a:solidFill>
                <a:schemeClr val="accent1"/>
              </a:solidFill>
              <a:round/>
            </a:ln>
            <a:effectLst/>
          </c:spPr>
          <c:marker>
            <c:symbol val="none"/>
          </c:marker>
          <c:xVal>
            <c:numRef>
              <c:f>Fe3O4!$L$5:$L$16</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Fe3O4!$V$5:$V$16</c:f>
              <c:numCache>
                <c:formatCode>General</c:formatCode>
                <c:ptCount val="12"/>
                <c:pt idx="0">
                  <c:v>-776153.29331588338</c:v>
                </c:pt>
                <c:pt idx="1">
                  <c:v>-770089.83347918047</c:v>
                </c:pt>
                <c:pt idx="2">
                  <c:v>-763445.32569573179</c:v>
                </c:pt>
                <c:pt idx="3">
                  <c:v>-756319.30740603944</c:v>
                </c:pt>
                <c:pt idx="4">
                  <c:v>-748789.42543985858</c:v>
                </c:pt>
                <c:pt idx="5">
                  <c:v>-740916.59191881237</c:v>
                </c:pt>
                <c:pt idx="6">
                  <c:v>-732749.42158973601</c:v>
                </c:pt>
                <c:pt idx="7">
                  <c:v>-724327.43271670991</c:v>
                </c:pt>
                <c:pt idx="8">
                  <c:v>-715683.29713217507</c:v>
                </c:pt>
                <c:pt idx="9">
                  <c:v>-706844.4341524943</c:v>
                </c:pt>
                <c:pt idx="10">
                  <c:v>-688672.52595103253</c:v>
                </c:pt>
                <c:pt idx="11">
                  <c:v>-679376.95930232911</c:v>
                </c:pt>
              </c:numCache>
            </c:numRef>
          </c:yVal>
          <c:smooth val="1"/>
        </c:ser>
        <c:ser>
          <c:idx val="1"/>
          <c:order val="1"/>
          <c:tx>
            <c:strRef>
              <c:f>Fe3O4!$V$18</c:f>
              <c:strCache>
                <c:ptCount val="1"/>
                <c:pt idx="0">
                  <c:v>Fe3O4/Al  0.5</c:v>
                </c:pt>
              </c:strCache>
            </c:strRef>
          </c:tx>
          <c:spPr>
            <a:ln w="12700" cap="rnd">
              <a:solidFill>
                <a:schemeClr val="accent2"/>
              </a:solidFill>
              <a:prstDash val="lgDashDotDot"/>
              <a:round/>
            </a:ln>
            <a:effectLst/>
          </c:spPr>
          <c:marker>
            <c:symbol val="none"/>
          </c:marker>
          <c:xVal>
            <c:numRef>
              <c:f>Fe3O4!$L$5:$L$16</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Fe3O4!$V$20:$V$31</c:f>
              <c:numCache>
                <c:formatCode>General</c:formatCode>
                <c:ptCount val="12"/>
                <c:pt idx="0">
                  <c:v>-140507.51362813549</c:v>
                </c:pt>
                <c:pt idx="1">
                  <c:v>-130576.09262918217</c:v>
                </c:pt>
                <c:pt idx="2">
                  <c:v>-120973.26975796951</c:v>
                </c:pt>
                <c:pt idx="3">
                  <c:v>-111613.16435428866</c:v>
                </c:pt>
                <c:pt idx="4">
                  <c:v>-102452.26230325839</c:v>
                </c:pt>
                <c:pt idx="5">
                  <c:v>-93465.667957053316</c:v>
                </c:pt>
                <c:pt idx="6">
                  <c:v>-84637.828000474896</c:v>
                </c:pt>
                <c:pt idx="7">
                  <c:v>-75958.355185823661</c:v>
                </c:pt>
                <c:pt idx="8">
                  <c:v>-67419.940202377737</c:v>
                </c:pt>
                <c:pt idx="9">
                  <c:v>-59017.219426409676</c:v>
                </c:pt>
                <c:pt idx="10">
                  <c:v>-42603.459665212067</c:v>
                </c:pt>
                <c:pt idx="11">
                  <c:v>-34586.693064104184</c:v>
                </c:pt>
              </c:numCache>
            </c:numRef>
          </c:yVal>
          <c:smooth val="1"/>
        </c:ser>
        <c:ser>
          <c:idx val="2"/>
          <c:order val="2"/>
          <c:tx>
            <c:strRef>
              <c:f>Cr2O3!$V$1</c:f>
              <c:strCache>
                <c:ptCount val="1"/>
                <c:pt idx="0">
                  <c:v>Cr2O3/Al 0.75</c:v>
                </c:pt>
              </c:strCache>
            </c:strRef>
          </c:tx>
          <c:spPr>
            <a:ln w="12700" cap="rnd">
              <a:solidFill>
                <a:schemeClr val="accent3"/>
              </a:solidFill>
              <a:round/>
            </a:ln>
            <a:effectLst/>
          </c:spPr>
          <c:marker>
            <c:symbol val="none"/>
          </c:marker>
          <c:xVal>
            <c:numRef>
              <c:f>Cr2O3!$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Cr2O3!$V$3:$V$14</c:f>
              <c:numCache>
                <c:formatCode>General</c:formatCode>
                <c:ptCount val="12"/>
                <c:pt idx="0">
                  <c:v>-126725.45950807343</c:v>
                </c:pt>
                <c:pt idx="1">
                  <c:v>-125563.02982315168</c:v>
                </c:pt>
                <c:pt idx="2">
                  <c:v>-124311.42568370036</c:v>
                </c:pt>
                <c:pt idx="3">
                  <c:v>-123008.12600027432</c:v>
                </c:pt>
                <c:pt idx="4">
                  <c:v>-121674.33834004385</c:v>
                </c:pt>
                <c:pt idx="5">
                  <c:v>-120323.53983982405</c:v>
                </c:pt>
                <c:pt idx="6">
                  <c:v>-118965.01082900861</c:v>
                </c:pt>
                <c:pt idx="7">
                  <c:v>-117605.52377189844</c:v>
                </c:pt>
                <c:pt idx="8">
                  <c:v>-116250.24067721445</c:v>
                </c:pt>
                <c:pt idx="9">
                  <c:v>-114903.2301697388</c:v>
                </c:pt>
                <c:pt idx="10">
                  <c:v>-112246.62775701069</c:v>
                </c:pt>
                <c:pt idx="11">
                  <c:v>-110942.04871597968</c:v>
                </c:pt>
              </c:numCache>
            </c:numRef>
          </c:yVal>
          <c:smooth val="1"/>
        </c:ser>
        <c:ser>
          <c:idx val="3"/>
          <c:order val="3"/>
          <c:tx>
            <c:strRef>
              <c:f>Cr2O3!$V$16</c:f>
              <c:strCache>
                <c:ptCount val="1"/>
                <c:pt idx="0">
                  <c:v>Cr2O3/Al  0.25</c:v>
                </c:pt>
              </c:strCache>
            </c:strRef>
          </c:tx>
          <c:spPr>
            <a:ln w="12700" cap="rnd">
              <a:solidFill>
                <a:schemeClr val="accent4"/>
              </a:solidFill>
              <a:round/>
            </a:ln>
            <a:effectLst/>
          </c:spPr>
          <c:marker>
            <c:symbol val="none"/>
          </c:marker>
          <c:xVal>
            <c:numRef>
              <c:f>Cr2O3!$L$18:$L$29</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Cr2O3!$V$18:$V$29</c:f>
              <c:numCache>
                <c:formatCode>General</c:formatCode>
                <c:ptCount val="12"/>
                <c:pt idx="0">
                  <c:v>430168.24864735478</c:v>
                </c:pt>
                <c:pt idx="1">
                  <c:v>438668.20988438342</c:v>
                </c:pt>
                <c:pt idx="2">
                  <c:v>448710.25470562244</c:v>
                </c:pt>
                <c:pt idx="3">
                  <c:v>460024.96677233005</c:v>
                </c:pt>
                <c:pt idx="4">
                  <c:v>472429.06273884769</c:v>
                </c:pt>
                <c:pt idx="5">
                  <c:v>485789.34036012925</c:v>
                </c:pt>
                <c:pt idx="6">
                  <c:v>500004.43094628211</c:v>
                </c:pt>
                <c:pt idx="7">
                  <c:v>514994.51602055755</c:v>
                </c:pt>
                <c:pt idx="8">
                  <c:v>530695.06907815195</c:v>
                </c:pt>
                <c:pt idx="9">
                  <c:v>547052.81955030852</c:v>
                </c:pt>
                <c:pt idx="10">
                  <c:v>581567.58376010309</c:v>
                </c:pt>
                <c:pt idx="11">
                  <c:v>599653.61985149863</c:v>
                </c:pt>
              </c:numCache>
            </c:numRef>
          </c:yVal>
          <c:smooth val="1"/>
        </c:ser>
        <c:ser>
          <c:idx val="4"/>
          <c:order val="4"/>
          <c:tx>
            <c:strRef>
              <c:f>'SiO2'!$W$1</c:f>
              <c:strCache>
                <c:ptCount val="1"/>
                <c:pt idx="0">
                  <c:v>SiO2/Al 0.8</c:v>
                </c:pt>
              </c:strCache>
            </c:strRef>
          </c:tx>
          <c:spPr>
            <a:ln w="12700" cap="rnd">
              <a:solidFill>
                <a:schemeClr val="accent5"/>
              </a:solidFill>
              <a:round/>
            </a:ln>
            <a:effectLst/>
          </c:spPr>
          <c:marker>
            <c:symbol val="none"/>
          </c:marker>
          <c:xVal>
            <c:numRef>
              <c:f>'SiO2'!$M$3:$M$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SiO2'!$W$3:$W$14</c:f>
              <c:numCache>
                <c:formatCode>General</c:formatCode>
                <c:ptCount val="12"/>
                <c:pt idx="0">
                  <c:v>-174886.07384693823</c:v>
                </c:pt>
                <c:pt idx="1">
                  <c:v>-172908.6049162308</c:v>
                </c:pt>
                <c:pt idx="2">
                  <c:v>-170881.00198972027</c:v>
                </c:pt>
                <c:pt idx="3">
                  <c:v>-168794.81109344435</c:v>
                </c:pt>
                <c:pt idx="4">
                  <c:v>-166638.17063126384</c:v>
                </c:pt>
                <c:pt idx="5">
                  <c:v>-164399.70272437227</c:v>
                </c:pt>
                <c:pt idx="6">
                  <c:v>-162069.35833519555</c:v>
                </c:pt>
                <c:pt idx="7">
                  <c:v>-159638.46271489566</c:v>
                </c:pt>
                <c:pt idx="8">
                  <c:v>-157099.55722875037</c:v>
                </c:pt>
                <c:pt idx="9">
                  <c:v>-154446.20947674778</c:v>
                </c:pt>
                <c:pt idx="10">
                  <c:v>-148774.5792452755</c:v>
                </c:pt>
                <c:pt idx="11">
                  <c:v>-145747.14477767731</c:v>
                </c:pt>
              </c:numCache>
            </c:numRef>
          </c:yVal>
          <c:smooth val="1"/>
        </c:ser>
        <c:ser>
          <c:idx val="5"/>
          <c:order val="5"/>
          <c:tx>
            <c:strRef>
              <c:f>'SiO2'!$W$16</c:f>
              <c:strCache>
                <c:ptCount val="1"/>
                <c:pt idx="0">
                  <c:v>SiO2/Al 0.2</c:v>
                </c:pt>
              </c:strCache>
            </c:strRef>
          </c:tx>
          <c:spPr>
            <a:ln w="12700" cap="rnd">
              <a:solidFill>
                <a:schemeClr val="accent6"/>
              </a:solidFill>
              <a:round/>
            </a:ln>
            <a:effectLst/>
          </c:spPr>
          <c:marker>
            <c:symbol val="none"/>
          </c:marker>
          <c:xVal>
            <c:numRef>
              <c:f>'SiO2'!$M$3:$M$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SiO2'!$W$18:$W$29</c:f>
              <c:numCache>
                <c:formatCode>General</c:formatCode>
                <c:ptCount val="12"/>
                <c:pt idx="0">
                  <c:v>228929.84393236283</c:v>
                </c:pt>
                <c:pt idx="1">
                  <c:v>232977.58353341505</c:v>
                </c:pt>
                <c:pt idx="2">
                  <c:v>237670.29055862312</c:v>
                </c:pt>
                <c:pt idx="3">
                  <c:v>242941.13682197424</c:v>
                </c:pt>
                <c:pt idx="4">
                  <c:v>248741.50577971488</c:v>
                </c:pt>
                <c:pt idx="5">
                  <c:v>255034.64202333256</c:v>
                </c:pt>
                <c:pt idx="6">
                  <c:v>261791.85667192299</c:v>
                </c:pt>
                <c:pt idx="7">
                  <c:v>268990.166594568</c:v>
                </c:pt>
                <c:pt idx="8">
                  <c:v>276610.76178144594</c:v>
                </c:pt>
                <c:pt idx="9">
                  <c:v>284637.97157941823</c:v>
                </c:pt>
                <c:pt idx="10">
                  <c:v>301861.12833795813</c:v>
                </c:pt>
                <c:pt idx="11">
                  <c:v>311035.89565201197</c:v>
                </c:pt>
              </c:numCache>
            </c:numRef>
          </c:yVal>
          <c:smooth val="1"/>
        </c:ser>
        <c:ser>
          <c:idx val="6"/>
          <c:order val="6"/>
          <c:tx>
            <c:strRef>
              <c:f>'TiO2'!$V$1</c:f>
              <c:strCache>
                <c:ptCount val="1"/>
                <c:pt idx="0">
                  <c:v>TiO2/Al 0.75</c:v>
                </c:pt>
              </c:strCache>
            </c:strRef>
          </c:tx>
          <c:spPr>
            <a:ln w="19050" cap="rnd">
              <a:solidFill>
                <a:schemeClr val="accent1">
                  <a:lumMod val="60000"/>
                </a:schemeClr>
              </a:solidFill>
              <a:prstDash val="sysDot"/>
              <a:round/>
            </a:ln>
            <a:effectLst/>
          </c:spPr>
          <c:marker>
            <c:symbol val="none"/>
          </c:marker>
          <c:xVal>
            <c:numRef>
              <c:f>'TiO2'!$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TiO2'!$V$3:$V$14</c:f>
              <c:numCache>
                <c:formatCode>General</c:formatCode>
                <c:ptCount val="12"/>
                <c:pt idx="0">
                  <c:v>-114894.69837777394</c:v>
                </c:pt>
                <c:pt idx="1">
                  <c:v>-112965.02933206533</c:v>
                </c:pt>
                <c:pt idx="2">
                  <c:v>-111020.92143376086</c:v>
                </c:pt>
                <c:pt idx="3">
                  <c:v>-109099.04583765639</c:v>
                </c:pt>
                <c:pt idx="4">
                  <c:v>-107203.87516926503</c:v>
                </c:pt>
                <c:pt idx="5">
                  <c:v>-105329.4204438172</c:v>
                </c:pt>
                <c:pt idx="6">
                  <c:v>-103466.46527338788</c:v>
                </c:pt>
                <c:pt idx="7">
                  <c:v>-101605.19908843258</c:v>
                </c:pt>
                <c:pt idx="8">
                  <c:v>-99736.196974527833</c:v>
                </c:pt>
                <c:pt idx="9">
                  <c:v>-97850.757148330522</c:v>
                </c:pt>
                <c:pt idx="10">
                  <c:v>-93999.736091821484</c:v>
                </c:pt>
                <c:pt idx="11">
                  <c:v>-92020.612237277644</c:v>
                </c:pt>
              </c:numCache>
            </c:numRef>
          </c:yVal>
          <c:smooth val="1"/>
        </c:ser>
        <c:ser>
          <c:idx val="7"/>
          <c:order val="7"/>
          <c:tx>
            <c:strRef>
              <c:f>'TiO2'!$V$17</c:f>
              <c:strCache>
                <c:ptCount val="1"/>
                <c:pt idx="0">
                  <c:v>TiO2/Al  0.25</c:v>
                </c:pt>
              </c:strCache>
            </c:strRef>
          </c:tx>
          <c:spPr>
            <a:ln w="12700" cap="rnd">
              <a:solidFill>
                <a:schemeClr val="accent2">
                  <a:lumMod val="60000"/>
                </a:schemeClr>
              </a:solidFill>
              <a:round/>
            </a:ln>
            <a:effectLst/>
          </c:spPr>
          <c:marker>
            <c:symbol val="none"/>
          </c:marker>
          <c:xVal>
            <c:numRef>
              <c:f>'TiO2'!$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TiO2'!$V$19:$V$30</c:f>
              <c:numCache>
                <c:formatCode>General</c:formatCode>
                <c:ptCount val="12"/>
                <c:pt idx="0">
                  <c:v>291747.06010205223</c:v>
                </c:pt>
                <c:pt idx="1">
                  <c:v>295192.60024021711</c:v>
                </c:pt>
                <c:pt idx="2">
                  <c:v>298398.66572466912</c:v>
                </c:pt>
                <c:pt idx="3">
                  <c:v>301389.14630289545</c:v>
                </c:pt>
                <c:pt idx="4">
                  <c:v>304185.71827129408</c:v>
                </c:pt>
                <c:pt idx="5">
                  <c:v>306806.58273180405</c:v>
                </c:pt>
                <c:pt idx="6">
                  <c:v>309266.82514691475</c:v>
                </c:pt>
                <c:pt idx="7">
                  <c:v>311579.00040192186</c:v>
                </c:pt>
                <c:pt idx="8">
                  <c:v>313753.65382558911</c:v>
                </c:pt>
                <c:pt idx="9">
                  <c:v>315799.73520632792</c:v>
                </c:pt>
                <c:pt idx="10">
                  <c:v>319535.843696305</c:v>
                </c:pt>
                <c:pt idx="11">
                  <c:v>321238.31165796617</c:v>
                </c:pt>
              </c:numCache>
            </c:numRef>
          </c:yVal>
          <c:smooth val="1"/>
        </c:ser>
        <c:ser>
          <c:idx val="8"/>
          <c:order val="8"/>
          <c:tx>
            <c:strRef>
              <c:f>MnO!$V$1</c:f>
              <c:strCache>
                <c:ptCount val="1"/>
                <c:pt idx="0">
                  <c:v>MnO/Al 0.9</c:v>
                </c:pt>
              </c:strCache>
            </c:strRef>
          </c:tx>
          <c:spPr>
            <a:ln w="12700" cap="rnd">
              <a:solidFill>
                <a:schemeClr val="accent3">
                  <a:lumMod val="60000"/>
                </a:schemeClr>
              </a:solidFill>
              <a:prstDash val="lgDashDotDot"/>
              <a:round/>
              <a:headEnd type="none"/>
            </a:ln>
            <a:effectLst/>
          </c:spPr>
          <c:marker>
            <c:symbol val="none"/>
          </c:marker>
          <c:xVal>
            <c:numRef>
              <c:f>MnO!$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MnO!$V$3:$V$14</c:f>
              <c:numCache>
                <c:formatCode>General</c:formatCode>
                <c:ptCount val="12"/>
                <c:pt idx="0">
                  <c:v>-114971.74297731691</c:v>
                </c:pt>
                <c:pt idx="1">
                  <c:v>-112820.81350782231</c:v>
                </c:pt>
                <c:pt idx="2">
                  <c:v>-110661.35447376809</c:v>
                </c:pt>
                <c:pt idx="3">
                  <c:v>-108501.82662764343</c:v>
                </c:pt>
                <c:pt idx="4">
                  <c:v>-106348.14226681627</c:v>
                </c:pt>
                <c:pt idx="5">
                  <c:v>-104204.66879552709</c:v>
                </c:pt>
                <c:pt idx="6">
                  <c:v>-102074.76546817175</c:v>
                </c:pt>
                <c:pt idx="7">
                  <c:v>-99961.096900963239</c:v>
                </c:pt>
                <c:pt idx="8">
                  <c:v>-97865.828627562383</c:v>
                </c:pt>
                <c:pt idx="9">
                  <c:v>-95790.755465964423</c:v>
                </c:pt>
                <c:pt idx="10">
                  <c:v>-91707.021136893396</c:v>
                </c:pt>
                <c:pt idx="11">
                  <c:v>-89700.766272266381</c:v>
                </c:pt>
              </c:numCache>
            </c:numRef>
          </c:yVal>
          <c:smooth val="1"/>
        </c:ser>
        <c:ser>
          <c:idx val="9"/>
          <c:order val="9"/>
          <c:tx>
            <c:strRef>
              <c:f>NiO!$V$1</c:f>
              <c:strCache>
                <c:ptCount val="1"/>
                <c:pt idx="0">
                  <c:v>NiO/Al </c:v>
                </c:pt>
              </c:strCache>
            </c:strRef>
          </c:tx>
          <c:spPr>
            <a:ln w="12700" cap="rnd">
              <a:solidFill>
                <a:schemeClr val="accent4">
                  <a:lumMod val="60000"/>
                </a:schemeClr>
              </a:solidFill>
              <a:round/>
            </a:ln>
            <a:effectLst/>
          </c:spPr>
          <c:marker>
            <c:symbol val="none"/>
          </c:marker>
          <c:xVal>
            <c:numRef>
              <c:f>NiO!$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NiO!$V$3:$V$14</c:f>
              <c:numCache>
                <c:formatCode>General</c:formatCode>
                <c:ptCount val="12"/>
                <c:pt idx="0">
                  <c:v>-220982.19545409796</c:v>
                </c:pt>
                <c:pt idx="1">
                  <c:v>-219968.35079450865</c:v>
                </c:pt>
                <c:pt idx="2">
                  <c:v>-218871.58194267142</c:v>
                </c:pt>
                <c:pt idx="3">
                  <c:v>-217747.41741444753</c:v>
                </c:pt>
                <c:pt idx="4">
                  <c:v>-216629.67767805699</c:v>
                </c:pt>
                <c:pt idx="5">
                  <c:v>-215541.1569993599</c:v>
                </c:pt>
                <c:pt idx="6">
                  <c:v>-214498.3021171274</c:v>
                </c:pt>
                <c:pt idx="7">
                  <c:v>-213513.5700102479</c:v>
                </c:pt>
                <c:pt idx="8">
                  <c:v>-212596.74249258477</c:v>
                </c:pt>
                <c:pt idx="9">
                  <c:v>-211755.71713397675</c:v>
                </c:pt>
                <c:pt idx="10">
                  <c:v>-210326.10393978501</c:v>
                </c:pt>
                <c:pt idx="11">
                  <c:v>-209747.66241449429</c:v>
                </c:pt>
              </c:numCache>
            </c:numRef>
          </c:yVal>
          <c:smooth val="1"/>
        </c:ser>
        <c:ser>
          <c:idx val="11"/>
          <c:order val="10"/>
          <c:tx>
            <c:strRef>
              <c:f>CoO!$V$1</c:f>
              <c:strCache>
                <c:ptCount val="1"/>
                <c:pt idx="0">
                  <c:v>CoO/Al </c:v>
                </c:pt>
              </c:strCache>
            </c:strRef>
          </c:tx>
          <c:spPr>
            <a:ln w="22225" cap="rnd">
              <a:solidFill>
                <a:schemeClr val="accent6">
                  <a:lumMod val="60000"/>
                </a:schemeClr>
              </a:solidFill>
              <a:prstDash val="sysDot"/>
              <a:round/>
            </a:ln>
            <a:effectLst/>
          </c:spPr>
          <c:marker>
            <c:symbol val="none"/>
          </c:marker>
          <c:xVal>
            <c:numRef>
              <c:f>CoO!$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CoO!$V$3:$V$14</c:f>
              <c:numCache>
                <c:formatCode>General</c:formatCode>
                <c:ptCount val="12"/>
                <c:pt idx="0">
                  <c:v>-219846.77145039782</c:v>
                </c:pt>
                <c:pt idx="1">
                  <c:v>-217759.87502477472</c:v>
                </c:pt>
                <c:pt idx="2">
                  <c:v>-215540.87618026833</c:v>
                </c:pt>
                <c:pt idx="3">
                  <c:v>-213238.30921068415</c:v>
                </c:pt>
                <c:pt idx="4">
                  <c:v>-210881.10708508603</c:v>
                </c:pt>
                <c:pt idx="5">
                  <c:v>-208488.45368182875</c:v>
                </c:pt>
                <c:pt idx="6">
                  <c:v>-206074.01875605027</c:v>
                </c:pt>
                <c:pt idx="7">
                  <c:v>-203648.05653723591</c:v>
                </c:pt>
                <c:pt idx="8">
                  <c:v>-201218.55866475689</c:v>
                </c:pt>
                <c:pt idx="9">
                  <c:v>-198791.93899224201</c:v>
                </c:pt>
                <c:pt idx="10">
                  <c:v>-193967.54858842632</c:v>
                </c:pt>
                <c:pt idx="11">
                  <c:v>-191577.93495706574</c:v>
                </c:pt>
              </c:numCache>
            </c:numRef>
          </c:yVal>
          <c:smooth val="1"/>
        </c:ser>
        <c:ser>
          <c:idx val="10"/>
          <c:order val="11"/>
          <c:tx>
            <c:strRef>
              <c:f>MgO!$V$1</c:f>
              <c:strCache>
                <c:ptCount val="1"/>
                <c:pt idx="0">
                  <c:v>MgO/Al2O3</c:v>
                </c:pt>
              </c:strCache>
            </c:strRef>
          </c:tx>
          <c:spPr>
            <a:ln w="12700" cap="rnd">
              <a:solidFill>
                <a:schemeClr val="accent5">
                  <a:lumMod val="60000"/>
                </a:schemeClr>
              </a:solidFill>
              <a:round/>
            </a:ln>
            <a:effectLst/>
          </c:spPr>
          <c:marker>
            <c:symbol val="none"/>
          </c:marker>
          <c:xVal>
            <c:numRef>
              <c:f>MgO!$L$3:$L$14</c:f>
              <c:numCache>
                <c:formatCode>General</c:formatCode>
                <c:ptCount val="12"/>
                <c:pt idx="0">
                  <c:v>373</c:v>
                </c:pt>
                <c:pt idx="1">
                  <c:v>473</c:v>
                </c:pt>
                <c:pt idx="2">
                  <c:v>573</c:v>
                </c:pt>
                <c:pt idx="3">
                  <c:v>673</c:v>
                </c:pt>
                <c:pt idx="4">
                  <c:v>773</c:v>
                </c:pt>
                <c:pt idx="5">
                  <c:v>873</c:v>
                </c:pt>
                <c:pt idx="6">
                  <c:v>973</c:v>
                </c:pt>
                <c:pt idx="7">
                  <c:v>1073</c:v>
                </c:pt>
                <c:pt idx="8">
                  <c:v>1173</c:v>
                </c:pt>
                <c:pt idx="9">
                  <c:v>1273</c:v>
                </c:pt>
                <c:pt idx="10">
                  <c:v>1473</c:v>
                </c:pt>
                <c:pt idx="11">
                  <c:v>1573</c:v>
                </c:pt>
              </c:numCache>
            </c:numRef>
          </c:xVal>
          <c:yVal>
            <c:numRef>
              <c:f>MgO!$V$3:$V$14</c:f>
              <c:numCache>
                <c:formatCode>General</c:formatCode>
                <c:ptCount val="12"/>
                <c:pt idx="0">
                  <c:v>406490.83564389008</c:v>
                </c:pt>
                <c:pt idx="1">
                  <c:v>409626.11511979048</c:v>
                </c:pt>
                <c:pt idx="2">
                  <c:v>413569.33612799016</c:v>
                </c:pt>
                <c:pt idx="3">
                  <c:v>418193.05057724525</c:v>
                </c:pt>
                <c:pt idx="4">
                  <c:v>423406.20881128474</c:v>
                </c:pt>
                <c:pt idx="5">
                  <c:v>429140.67831396346</c:v>
                </c:pt>
                <c:pt idx="6">
                  <c:v>435343.62023837323</c:v>
                </c:pt>
                <c:pt idx="7">
                  <c:v>441972.88673561759</c:v>
                </c:pt>
                <c:pt idx="8">
                  <c:v>448994.08765495557</c:v>
                </c:pt>
                <c:pt idx="9">
                  <c:v>456378.63630171394</c:v>
                </c:pt>
                <c:pt idx="10">
                  <c:v>472144.73091035453</c:v>
                </c:pt>
                <c:pt idx="11">
                  <c:v>480487.77433029463</c:v>
                </c:pt>
              </c:numCache>
            </c:numRef>
          </c:yVal>
          <c:smooth val="1"/>
        </c:ser>
        <c:dLbls>
          <c:showLegendKey val="0"/>
          <c:showVal val="0"/>
          <c:showCatName val="0"/>
          <c:showSerName val="0"/>
          <c:showPercent val="0"/>
          <c:showBubbleSize val="0"/>
        </c:dLbls>
        <c:axId val="189992368"/>
        <c:axId val="189992928"/>
      </c:scatterChart>
      <c:valAx>
        <c:axId val="189992368"/>
        <c:scaling>
          <c:orientation val="minMax"/>
          <c:max val="1600"/>
          <c:min val="2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K)</a:t>
                </a:r>
              </a:p>
            </c:rich>
          </c:tx>
          <c:layout/>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89992928"/>
        <c:crossesAt val="-800000"/>
        <c:crossBetween val="midCat"/>
      </c:valAx>
      <c:valAx>
        <c:axId val="189992928"/>
        <c:scaling>
          <c:orientation val="minMax"/>
          <c:max val="600000"/>
          <c:min val="-8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000" b="0" i="0" u="none" strike="noStrike" baseline="0">
                    <a:effectLst/>
                  </a:rPr>
                  <a:t>Δ</a:t>
                </a:r>
                <a:r>
                  <a:rPr lang="es-ES" sz="1000" b="0" i="0" u="none" strike="noStrike" baseline="0">
                    <a:effectLst/>
                  </a:rPr>
                  <a:t>G(cal/mol)</a:t>
                </a:r>
                <a:r>
                  <a:rPr lang="es-ES" sz="1000" b="0" i="0" u="none" strike="noStrike" baseline="0"/>
                  <a:t> </a:t>
                </a:r>
                <a:endParaRPr lang="es-ES"/>
              </a:p>
            </c:rich>
          </c:tx>
          <c:layout/>
          <c:overlay val="0"/>
          <c:spPr>
            <a:noFill/>
            <a:ln>
              <a:noFill/>
            </a:ln>
            <a:effectLst/>
          </c:spPr>
        </c:title>
        <c:numFmt formatCode="General"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89992368"/>
        <c:crosses val="autoZero"/>
        <c:crossBetween val="midCat"/>
        <c:majorUnit val="200000"/>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_tradn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RX-MC</a:t>
            </a:r>
          </a:p>
        </c:rich>
      </c:tx>
      <c:layout/>
      <c:overlay val="0"/>
      <c:spPr>
        <a:noFill/>
        <a:ln>
          <a:noFill/>
        </a:ln>
        <a:effectLst/>
      </c:spPr>
    </c:title>
    <c:autoTitleDeleted val="0"/>
    <c:plotArea>
      <c:layout/>
      <c:scatterChart>
        <c:scatterStyle val="lineMarker"/>
        <c:varyColors val="0"/>
        <c:ser>
          <c:idx val="1"/>
          <c:order val="1"/>
          <c:tx>
            <c:strRef>
              <c:f>'G-1'!$E$2:$E$3</c:f>
              <c:strCache>
                <c:ptCount val="2"/>
                <c:pt idx="0">
                  <c:v>1</c:v>
                </c:pt>
                <c:pt idx="1">
                  <c:v>Ir, %</c:v>
                </c:pt>
              </c:strCache>
            </c:strRef>
          </c:tx>
          <c:spPr>
            <a:ln w="12700" cap="rnd">
              <a:solidFill>
                <a:schemeClr val="accent2"/>
              </a:solidFill>
              <a:round/>
            </a:ln>
            <a:effectLst/>
          </c:spPr>
          <c:marker>
            <c:symbol val="none"/>
          </c:marker>
          <c:xVal>
            <c:numRef>
              <c:f>'G-1'!$C$4:$C$1564</c:f>
              <c:numCache>
                <c:formatCode>General</c:formatCode>
                <c:ptCount val="1561"/>
                <c:pt idx="0">
                  <c:v>2</c:v>
                </c:pt>
                <c:pt idx="1">
                  <c:v>2.0499999999999998</c:v>
                </c:pt>
                <c:pt idx="2">
                  <c:v>2.1</c:v>
                </c:pt>
                <c:pt idx="3">
                  <c:v>2.15</c:v>
                </c:pt>
                <c:pt idx="4">
                  <c:v>2.2000000000000002</c:v>
                </c:pt>
                <c:pt idx="5">
                  <c:v>2.25</c:v>
                </c:pt>
                <c:pt idx="6">
                  <c:v>2.2999999999999998</c:v>
                </c:pt>
                <c:pt idx="7">
                  <c:v>2.3499999999999996</c:v>
                </c:pt>
                <c:pt idx="8">
                  <c:v>2.4</c:v>
                </c:pt>
                <c:pt idx="9">
                  <c:v>2.4499999999999997</c:v>
                </c:pt>
                <c:pt idx="10">
                  <c:v>2.5</c:v>
                </c:pt>
                <c:pt idx="11">
                  <c:v>2.5499999999999998</c:v>
                </c:pt>
                <c:pt idx="12">
                  <c:v>2.6</c:v>
                </c:pt>
                <c:pt idx="13">
                  <c:v>2.65</c:v>
                </c:pt>
                <c:pt idx="14">
                  <c:v>2.7</c:v>
                </c:pt>
                <c:pt idx="15">
                  <c:v>2.75</c:v>
                </c:pt>
                <c:pt idx="16">
                  <c:v>2.8</c:v>
                </c:pt>
                <c:pt idx="17">
                  <c:v>2.8499999999999996</c:v>
                </c:pt>
                <c:pt idx="18">
                  <c:v>2.9</c:v>
                </c:pt>
                <c:pt idx="19">
                  <c:v>2.9499999999999997</c:v>
                </c:pt>
                <c:pt idx="20">
                  <c:v>3</c:v>
                </c:pt>
                <c:pt idx="21">
                  <c:v>3.05</c:v>
                </c:pt>
                <c:pt idx="22">
                  <c:v>3.1</c:v>
                </c:pt>
                <c:pt idx="23">
                  <c:v>3.15</c:v>
                </c:pt>
                <c:pt idx="24">
                  <c:v>3.2</c:v>
                </c:pt>
                <c:pt idx="25">
                  <c:v>3.25</c:v>
                </c:pt>
                <c:pt idx="26">
                  <c:v>3.3</c:v>
                </c:pt>
                <c:pt idx="27">
                  <c:v>3.3499999999999996</c:v>
                </c:pt>
                <c:pt idx="28">
                  <c:v>3.4</c:v>
                </c:pt>
                <c:pt idx="29">
                  <c:v>3.4499999999999997</c:v>
                </c:pt>
                <c:pt idx="30">
                  <c:v>3.5</c:v>
                </c:pt>
                <c:pt idx="31">
                  <c:v>3.55</c:v>
                </c:pt>
                <c:pt idx="32">
                  <c:v>3.6</c:v>
                </c:pt>
                <c:pt idx="33">
                  <c:v>3.65</c:v>
                </c:pt>
                <c:pt idx="34">
                  <c:v>3.7</c:v>
                </c:pt>
                <c:pt idx="35">
                  <c:v>3.75</c:v>
                </c:pt>
                <c:pt idx="36">
                  <c:v>3.8</c:v>
                </c:pt>
                <c:pt idx="37">
                  <c:v>3.8499999999999996</c:v>
                </c:pt>
                <c:pt idx="38">
                  <c:v>3.9</c:v>
                </c:pt>
                <c:pt idx="39">
                  <c:v>3.9499999999999997</c:v>
                </c:pt>
                <c:pt idx="40">
                  <c:v>4</c:v>
                </c:pt>
                <c:pt idx="41">
                  <c:v>4.05</c:v>
                </c:pt>
                <c:pt idx="42">
                  <c:v>4.0999999999999996</c:v>
                </c:pt>
                <c:pt idx="43">
                  <c:v>4.1499999999999995</c:v>
                </c:pt>
                <c:pt idx="44">
                  <c:v>4.2</c:v>
                </c:pt>
                <c:pt idx="45">
                  <c:v>4.25</c:v>
                </c:pt>
                <c:pt idx="46">
                  <c:v>4.3</c:v>
                </c:pt>
                <c:pt idx="47">
                  <c:v>4.3499999999999996</c:v>
                </c:pt>
                <c:pt idx="48">
                  <c:v>4.4000000000000004</c:v>
                </c:pt>
                <c:pt idx="49">
                  <c:v>4.45</c:v>
                </c:pt>
                <c:pt idx="50">
                  <c:v>4.5</c:v>
                </c:pt>
                <c:pt idx="51">
                  <c:v>4.55</c:v>
                </c:pt>
                <c:pt idx="52">
                  <c:v>4.5999999999999996</c:v>
                </c:pt>
                <c:pt idx="53">
                  <c:v>4.6499999999999995</c:v>
                </c:pt>
                <c:pt idx="54">
                  <c:v>4.7</c:v>
                </c:pt>
                <c:pt idx="55">
                  <c:v>4.75</c:v>
                </c:pt>
                <c:pt idx="56">
                  <c:v>4.8</c:v>
                </c:pt>
                <c:pt idx="57">
                  <c:v>4.8499999999999996</c:v>
                </c:pt>
                <c:pt idx="58">
                  <c:v>4.9000000000000004</c:v>
                </c:pt>
                <c:pt idx="59">
                  <c:v>4.95</c:v>
                </c:pt>
                <c:pt idx="60">
                  <c:v>5</c:v>
                </c:pt>
                <c:pt idx="61">
                  <c:v>5.05</c:v>
                </c:pt>
                <c:pt idx="62">
                  <c:v>5.0999999999999996</c:v>
                </c:pt>
                <c:pt idx="63">
                  <c:v>5.1499999999999995</c:v>
                </c:pt>
                <c:pt idx="64">
                  <c:v>5.2</c:v>
                </c:pt>
                <c:pt idx="65">
                  <c:v>5.25</c:v>
                </c:pt>
                <c:pt idx="66">
                  <c:v>5.3</c:v>
                </c:pt>
                <c:pt idx="67">
                  <c:v>5.35</c:v>
                </c:pt>
                <c:pt idx="68">
                  <c:v>5.4</c:v>
                </c:pt>
                <c:pt idx="69">
                  <c:v>5.45</c:v>
                </c:pt>
                <c:pt idx="70">
                  <c:v>5.5</c:v>
                </c:pt>
                <c:pt idx="71">
                  <c:v>5.55</c:v>
                </c:pt>
                <c:pt idx="72">
                  <c:v>5.6</c:v>
                </c:pt>
                <c:pt idx="73">
                  <c:v>5.6499999999999995</c:v>
                </c:pt>
                <c:pt idx="74">
                  <c:v>5.7</c:v>
                </c:pt>
                <c:pt idx="75">
                  <c:v>5.75</c:v>
                </c:pt>
                <c:pt idx="76">
                  <c:v>5.8</c:v>
                </c:pt>
                <c:pt idx="77">
                  <c:v>5.85</c:v>
                </c:pt>
                <c:pt idx="78">
                  <c:v>5.9</c:v>
                </c:pt>
                <c:pt idx="79">
                  <c:v>5.95</c:v>
                </c:pt>
                <c:pt idx="80">
                  <c:v>6</c:v>
                </c:pt>
                <c:pt idx="81">
                  <c:v>6.05</c:v>
                </c:pt>
                <c:pt idx="82">
                  <c:v>6.1</c:v>
                </c:pt>
                <c:pt idx="83">
                  <c:v>6.1499999999999995</c:v>
                </c:pt>
                <c:pt idx="84">
                  <c:v>6.2</c:v>
                </c:pt>
                <c:pt idx="85">
                  <c:v>6.25</c:v>
                </c:pt>
                <c:pt idx="86">
                  <c:v>6.3</c:v>
                </c:pt>
                <c:pt idx="87">
                  <c:v>6.35</c:v>
                </c:pt>
                <c:pt idx="88">
                  <c:v>6.4</c:v>
                </c:pt>
                <c:pt idx="89">
                  <c:v>6.45</c:v>
                </c:pt>
                <c:pt idx="90">
                  <c:v>6.5</c:v>
                </c:pt>
                <c:pt idx="91">
                  <c:v>6.55</c:v>
                </c:pt>
                <c:pt idx="92">
                  <c:v>6.6</c:v>
                </c:pt>
                <c:pt idx="93">
                  <c:v>6.6499999999999995</c:v>
                </c:pt>
                <c:pt idx="94">
                  <c:v>6.7</c:v>
                </c:pt>
                <c:pt idx="95">
                  <c:v>6.75</c:v>
                </c:pt>
                <c:pt idx="96">
                  <c:v>6.8</c:v>
                </c:pt>
                <c:pt idx="97">
                  <c:v>6.85</c:v>
                </c:pt>
                <c:pt idx="98">
                  <c:v>6.9</c:v>
                </c:pt>
                <c:pt idx="99">
                  <c:v>6.95</c:v>
                </c:pt>
                <c:pt idx="100">
                  <c:v>7</c:v>
                </c:pt>
                <c:pt idx="101">
                  <c:v>7.05</c:v>
                </c:pt>
                <c:pt idx="102">
                  <c:v>7.1</c:v>
                </c:pt>
                <c:pt idx="103">
                  <c:v>7.1499999999999995</c:v>
                </c:pt>
                <c:pt idx="104">
                  <c:v>7.2</c:v>
                </c:pt>
                <c:pt idx="105">
                  <c:v>7.25</c:v>
                </c:pt>
                <c:pt idx="106">
                  <c:v>7.3</c:v>
                </c:pt>
                <c:pt idx="107">
                  <c:v>7.35</c:v>
                </c:pt>
                <c:pt idx="108">
                  <c:v>7.4</c:v>
                </c:pt>
                <c:pt idx="109">
                  <c:v>7.45</c:v>
                </c:pt>
                <c:pt idx="110">
                  <c:v>7.5</c:v>
                </c:pt>
                <c:pt idx="111">
                  <c:v>7.55</c:v>
                </c:pt>
                <c:pt idx="112">
                  <c:v>7.6</c:v>
                </c:pt>
                <c:pt idx="113">
                  <c:v>7.6499999999999995</c:v>
                </c:pt>
                <c:pt idx="114">
                  <c:v>7.7</c:v>
                </c:pt>
                <c:pt idx="115">
                  <c:v>7.75</c:v>
                </c:pt>
                <c:pt idx="116">
                  <c:v>7.8</c:v>
                </c:pt>
                <c:pt idx="117">
                  <c:v>7.85</c:v>
                </c:pt>
                <c:pt idx="118">
                  <c:v>7.9</c:v>
                </c:pt>
                <c:pt idx="119">
                  <c:v>7.95</c:v>
                </c:pt>
                <c:pt idx="120">
                  <c:v>8</c:v>
                </c:pt>
                <c:pt idx="121">
                  <c:v>8.0500000000000007</c:v>
                </c:pt>
                <c:pt idx="122">
                  <c:v>8.1</c:v>
                </c:pt>
                <c:pt idx="123">
                  <c:v>8.15</c:v>
                </c:pt>
                <c:pt idx="124">
                  <c:v>8.2000000000000011</c:v>
                </c:pt>
                <c:pt idx="125">
                  <c:v>8.25</c:v>
                </c:pt>
                <c:pt idx="126">
                  <c:v>8.3000000000000007</c:v>
                </c:pt>
                <c:pt idx="127">
                  <c:v>8.3500000000000014</c:v>
                </c:pt>
                <c:pt idx="128">
                  <c:v>8.4</c:v>
                </c:pt>
                <c:pt idx="129">
                  <c:v>8.4500000000000011</c:v>
                </c:pt>
                <c:pt idx="130">
                  <c:v>8.5</c:v>
                </c:pt>
                <c:pt idx="131">
                  <c:v>8.5500000000000007</c:v>
                </c:pt>
                <c:pt idx="132">
                  <c:v>8.6</c:v>
                </c:pt>
                <c:pt idx="133">
                  <c:v>8.65</c:v>
                </c:pt>
                <c:pt idx="134">
                  <c:v>8.7000000000000011</c:v>
                </c:pt>
                <c:pt idx="135">
                  <c:v>8.75</c:v>
                </c:pt>
                <c:pt idx="136">
                  <c:v>8.8000000000000007</c:v>
                </c:pt>
                <c:pt idx="137">
                  <c:v>8.8500000000000014</c:v>
                </c:pt>
                <c:pt idx="138">
                  <c:v>8.9</c:v>
                </c:pt>
                <c:pt idx="139">
                  <c:v>8.9500000000000011</c:v>
                </c:pt>
                <c:pt idx="140">
                  <c:v>9</c:v>
                </c:pt>
                <c:pt idx="141">
                  <c:v>9.0500000000000007</c:v>
                </c:pt>
                <c:pt idx="142">
                  <c:v>9.1</c:v>
                </c:pt>
                <c:pt idx="143">
                  <c:v>9.15</c:v>
                </c:pt>
                <c:pt idx="144">
                  <c:v>9.2000000000000011</c:v>
                </c:pt>
                <c:pt idx="145">
                  <c:v>9.25</c:v>
                </c:pt>
                <c:pt idx="146">
                  <c:v>9.3000000000000007</c:v>
                </c:pt>
                <c:pt idx="147">
                  <c:v>9.3500000000000014</c:v>
                </c:pt>
                <c:pt idx="148">
                  <c:v>9.4</c:v>
                </c:pt>
                <c:pt idx="149">
                  <c:v>9.4500000000000011</c:v>
                </c:pt>
                <c:pt idx="150">
                  <c:v>9.5</c:v>
                </c:pt>
                <c:pt idx="151">
                  <c:v>9.5500000000000007</c:v>
                </c:pt>
                <c:pt idx="152">
                  <c:v>9.6</c:v>
                </c:pt>
                <c:pt idx="153">
                  <c:v>9.65</c:v>
                </c:pt>
                <c:pt idx="154">
                  <c:v>9.7000000000000011</c:v>
                </c:pt>
                <c:pt idx="155">
                  <c:v>9.75</c:v>
                </c:pt>
                <c:pt idx="156">
                  <c:v>9.8000000000000007</c:v>
                </c:pt>
                <c:pt idx="157">
                  <c:v>9.8500000000000014</c:v>
                </c:pt>
                <c:pt idx="158">
                  <c:v>9.9</c:v>
                </c:pt>
                <c:pt idx="159">
                  <c:v>9.9500000000000011</c:v>
                </c:pt>
                <c:pt idx="160">
                  <c:v>10</c:v>
                </c:pt>
                <c:pt idx="161">
                  <c:v>10.050000000000002</c:v>
                </c:pt>
                <c:pt idx="162">
                  <c:v>10.1</c:v>
                </c:pt>
                <c:pt idx="163">
                  <c:v>10.15</c:v>
                </c:pt>
                <c:pt idx="164">
                  <c:v>10.200000000000001</c:v>
                </c:pt>
                <c:pt idx="165">
                  <c:v>10.25</c:v>
                </c:pt>
                <c:pt idx="166">
                  <c:v>10.3</c:v>
                </c:pt>
                <c:pt idx="167">
                  <c:v>10.350000000000001</c:v>
                </c:pt>
                <c:pt idx="168">
                  <c:v>10.4</c:v>
                </c:pt>
                <c:pt idx="169">
                  <c:v>10.450000000000001</c:v>
                </c:pt>
                <c:pt idx="170">
                  <c:v>10.5</c:v>
                </c:pt>
                <c:pt idx="171">
                  <c:v>10.55</c:v>
                </c:pt>
                <c:pt idx="172">
                  <c:v>10.6</c:v>
                </c:pt>
                <c:pt idx="173">
                  <c:v>10.65</c:v>
                </c:pt>
                <c:pt idx="174">
                  <c:v>10.7</c:v>
                </c:pt>
                <c:pt idx="175">
                  <c:v>10.75</c:v>
                </c:pt>
                <c:pt idx="176">
                  <c:v>10.8</c:v>
                </c:pt>
                <c:pt idx="177">
                  <c:v>10.850000000000001</c:v>
                </c:pt>
                <c:pt idx="178">
                  <c:v>10.9</c:v>
                </c:pt>
                <c:pt idx="179">
                  <c:v>10.950000000000001</c:v>
                </c:pt>
                <c:pt idx="180">
                  <c:v>11</c:v>
                </c:pt>
                <c:pt idx="181">
                  <c:v>11.05</c:v>
                </c:pt>
                <c:pt idx="182">
                  <c:v>11.1</c:v>
                </c:pt>
                <c:pt idx="183">
                  <c:v>11.15</c:v>
                </c:pt>
                <c:pt idx="184">
                  <c:v>11.2</c:v>
                </c:pt>
                <c:pt idx="185">
                  <c:v>11.25</c:v>
                </c:pt>
                <c:pt idx="186">
                  <c:v>11.3</c:v>
                </c:pt>
                <c:pt idx="187">
                  <c:v>11.350000000000001</c:v>
                </c:pt>
                <c:pt idx="188">
                  <c:v>11.4</c:v>
                </c:pt>
                <c:pt idx="189">
                  <c:v>11.450000000000001</c:v>
                </c:pt>
                <c:pt idx="190">
                  <c:v>11.5</c:v>
                </c:pt>
                <c:pt idx="191">
                  <c:v>11.55</c:v>
                </c:pt>
                <c:pt idx="192">
                  <c:v>11.6</c:v>
                </c:pt>
                <c:pt idx="193">
                  <c:v>11.65</c:v>
                </c:pt>
                <c:pt idx="194">
                  <c:v>11.7</c:v>
                </c:pt>
                <c:pt idx="195">
                  <c:v>11.75</c:v>
                </c:pt>
                <c:pt idx="196">
                  <c:v>11.8</c:v>
                </c:pt>
                <c:pt idx="197">
                  <c:v>11.850000000000001</c:v>
                </c:pt>
                <c:pt idx="198">
                  <c:v>11.9</c:v>
                </c:pt>
                <c:pt idx="199">
                  <c:v>11.950000000000001</c:v>
                </c:pt>
                <c:pt idx="200">
                  <c:v>12</c:v>
                </c:pt>
                <c:pt idx="201">
                  <c:v>12.05</c:v>
                </c:pt>
                <c:pt idx="202">
                  <c:v>12.1</c:v>
                </c:pt>
                <c:pt idx="203">
                  <c:v>12.15</c:v>
                </c:pt>
                <c:pt idx="204">
                  <c:v>12.2</c:v>
                </c:pt>
                <c:pt idx="205">
                  <c:v>12.25</c:v>
                </c:pt>
                <c:pt idx="206">
                  <c:v>12.3</c:v>
                </c:pt>
                <c:pt idx="207">
                  <c:v>12.350000000000001</c:v>
                </c:pt>
                <c:pt idx="208">
                  <c:v>12.4</c:v>
                </c:pt>
                <c:pt idx="209">
                  <c:v>12.450000000000001</c:v>
                </c:pt>
                <c:pt idx="210">
                  <c:v>12.5</c:v>
                </c:pt>
                <c:pt idx="211">
                  <c:v>12.55</c:v>
                </c:pt>
                <c:pt idx="212">
                  <c:v>12.6</c:v>
                </c:pt>
                <c:pt idx="213">
                  <c:v>12.65</c:v>
                </c:pt>
                <c:pt idx="214">
                  <c:v>12.7</c:v>
                </c:pt>
                <c:pt idx="215">
                  <c:v>12.75</c:v>
                </c:pt>
                <c:pt idx="216">
                  <c:v>12.8</c:v>
                </c:pt>
                <c:pt idx="217">
                  <c:v>12.850000000000001</c:v>
                </c:pt>
                <c:pt idx="218">
                  <c:v>12.9</c:v>
                </c:pt>
                <c:pt idx="219">
                  <c:v>12.950000000000001</c:v>
                </c:pt>
                <c:pt idx="220">
                  <c:v>13</c:v>
                </c:pt>
                <c:pt idx="221">
                  <c:v>13.05</c:v>
                </c:pt>
                <c:pt idx="222">
                  <c:v>13.1</c:v>
                </c:pt>
                <c:pt idx="223">
                  <c:v>13.15</c:v>
                </c:pt>
                <c:pt idx="224">
                  <c:v>13.2</c:v>
                </c:pt>
                <c:pt idx="225">
                  <c:v>13.25</c:v>
                </c:pt>
                <c:pt idx="226">
                  <c:v>13.3</c:v>
                </c:pt>
                <c:pt idx="227">
                  <c:v>13.350000000000001</c:v>
                </c:pt>
                <c:pt idx="228">
                  <c:v>13.4</c:v>
                </c:pt>
                <c:pt idx="229">
                  <c:v>13.450000000000001</c:v>
                </c:pt>
                <c:pt idx="230">
                  <c:v>13.5</c:v>
                </c:pt>
                <c:pt idx="231">
                  <c:v>13.55</c:v>
                </c:pt>
                <c:pt idx="232">
                  <c:v>13.6</c:v>
                </c:pt>
                <c:pt idx="233">
                  <c:v>13.65</c:v>
                </c:pt>
                <c:pt idx="234">
                  <c:v>13.7</c:v>
                </c:pt>
                <c:pt idx="235">
                  <c:v>13.75</c:v>
                </c:pt>
                <c:pt idx="236">
                  <c:v>13.8</c:v>
                </c:pt>
                <c:pt idx="237">
                  <c:v>13.850000000000001</c:v>
                </c:pt>
                <c:pt idx="238">
                  <c:v>13.9</c:v>
                </c:pt>
                <c:pt idx="239">
                  <c:v>13.950000000000001</c:v>
                </c:pt>
                <c:pt idx="240">
                  <c:v>14</c:v>
                </c:pt>
                <c:pt idx="241">
                  <c:v>14.05</c:v>
                </c:pt>
                <c:pt idx="242">
                  <c:v>14.1</c:v>
                </c:pt>
                <c:pt idx="243">
                  <c:v>14.15</c:v>
                </c:pt>
                <c:pt idx="244">
                  <c:v>14.2</c:v>
                </c:pt>
                <c:pt idx="245">
                  <c:v>14.25</c:v>
                </c:pt>
                <c:pt idx="246">
                  <c:v>14.3</c:v>
                </c:pt>
                <c:pt idx="247">
                  <c:v>14.350000000000001</c:v>
                </c:pt>
                <c:pt idx="248">
                  <c:v>14.4</c:v>
                </c:pt>
                <c:pt idx="249">
                  <c:v>14.450000000000001</c:v>
                </c:pt>
                <c:pt idx="250">
                  <c:v>14.5</c:v>
                </c:pt>
                <c:pt idx="251">
                  <c:v>14.55</c:v>
                </c:pt>
                <c:pt idx="252">
                  <c:v>14.6</c:v>
                </c:pt>
                <c:pt idx="253">
                  <c:v>14.65</c:v>
                </c:pt>
                <c:pt idx="254">
                  <c:v>14.7</c:v>
                </c:pt>
                <c:pt idx="255">
                  <c:v>14.75</c:v>
                </c:pt>
                <c:pt idx="256">
                  <c:v>14.8</c:v>
                </c:pt>
                <c:pt idx="257">
                  <c:v>14.850000000000001</c:v>
                </c:pt>
                <c:pt idx="258">
                  <c:v>14.9</c:v>
                </c:pt>
                <c:pt idx="259">
                  <c:v>14.950000000000001</c:v>
                </c:pt>
                <c:pt idx="260">
                  <c:v>15</c:v>
                </c:pt>
                <c:pt idx="261">
                  <c:v>15.05</c:v>
                </c:pt>
                <c:pt idx="262">
                  <c:v>15.1</c:v>
                </c:pt>
                <c:pt idx="263">
                  <c:v>15.15</c:v>
                </c:pt>
                <c:pt idx="264">
                  <c:v>15.2</c:v>
                </c:pt>
                <c:pt idx="265">
                  <c:v>15.25</c:v>
                </c:pt>
                <c:pt idx="266">
                  <c:v>15.3</c:v>
                </c:pt>
                <c:pt idx="267">
                  <c:v>15.350000000000001</c:v>
                </c:pt>
                <c:pt idx="268">
                  <c:v>15.4</c:v>
                </c:pt>
                <c:pt idx="269">
                  <c:v>15.450000000000001</c:v>
                </c:pt>
                <c:pt idx="270">
                  <c:v>15.5</c:v>
                </c:pt>
                <c:pt idx="271">
                  <c:v>15.55</c:v>
                </c:pt>
                <c:pt idx="272">
                  <c:v>15.6</c:v>
                </c:pt>
                <c:pt idx="273">
                  <c:v>15.65</c:v>
                </c:pt>
                <c:pt idx="274">
                  <c:v>15.7</c:v>
                </c:pt>
                <c:pt idx="275">
                  <c:v>15.75</c:v>
                </c:pt>
                <c:pt idx="276">
                  <c:v>15.8</c:v>
                </c:pt>
                <c:pt idx="277">
                  <c:v>15.850000000000001</c:v>
                </c:pt>
                <c:pt idx="278">
                  <c:v>15.9</c:v>
                </c:pt>
                <c:pt idx="279">
                  <c:v>15.950000000000001</c:v>
                </c:pt>
                <c:pt idx="280">
                  <c:v>16</c:v>
                </c:pt>
                <c:pt idx="281">
                  <c:v>16.05</c:v>
                </c:pt>
                <c:pt idx="282">
                  <c:v>16.100000000000001</c:v>
                </c:pt>
                <c:pt idx="283">
                  <c:v>16.149999999999999</c:v>
                </c:pt>
                <c:pt idx="284">
                  <c:v>16.2</c:v>
                </c:pt>
                <c:pt idx="285">
                  <c:v>16.25</c:v>
                </c:pt>
                <c:pt idx="286">
                  <c:v>16.3</c:v>
                </c:pt>
                <c:pt idx="287">
                  <c:v>16.350000000000001</c:v>
                </c:pt>
                <c:pt idx="288">
                  <c:v>16.399999999999999</c:v>
                </c:pt>
                <c:pt idx="289">
                  <c:v>16.45</c:v>
                </c:pt>
                <c:pt idx="290">
                  <c:v>16.5</c:v>
                </c:pt>
                <c:pt idx="291">
                  <c:v>16.55</c:v>
                </c:pt>
                <c:pt idx="292">
                  <c:v>16.600000000000001</c:v>
                </c:pt>
                <c:pt idx="293">
                  <c:v>16.649999999999999</c:v>
                </c:pt>
                <c:pt idx="294">
                  <c:v>16.7</c:v>
                </c:pt>
                <c:pt idx="295">
                  <c:v>16.75</c:v>
                </c:pt>
                <c:pt idx="296">
                  <c:v>16.8</c:v>
                </c:pt>
                <c:pt idx="297">
                  <c:v>16.850000000000001</c:v>
                </c:pt>
                <c:pt idx="298">
                  <c:v>16.899999999999999</c:v>
                </c:pt>
                <c:pt idx="299">
                  <c:v>16.95</c:v>
                </c:pt>
                <c:pt idx="300">
                  <c:v>17</c:v>
                </c:pt>
                <c:pt idx="301">
                  <c:v>17.05</c:v>
                </c:pt>
                <c:pt idx="302">
                  <c:v>17.100000000000001</c:v>
                </c:pt>
                <c:pt idx="303">
                  <c:v>17.149999999999999</c:v>
                </c:pt>
                <c:pt idx="304">
                  <c:v>17.2</c:v>
                </c:pt>
                <c:pt idx="305">
                  <c:v>17.25</c:v>
                </c:pt>
                <c:pt idx="306">
                  <c:v>17.3</c:v>
                </c:pt>
                <c:pt idx="307">
                  <c:v>17.350000000000001</c:v>
                </c:pt>
                <c:pt idx="308">
                  <c:v>17.399999999999999</c:v>
                </c:pt>
                <c:pt idx="309">
                  <c:v>17.45</c:v>
                </c:pt>
                <c:pt idx="310">
                  <c:v>17.5</c:v>
                </c:pt>
                <c:pt idx="311">
                  <c:v>17.55</c:v>
                </c:pt>
                <c:pt idx="312">
                  <c:v>17.600000000000001</c:v>
                </c:pt>
                <c:pt idx="313">
                  <c:v>17.649999999999999</c:v>
                </c:pt>
                <c:pt idx="314">
                  <c:v>17.7</c:v>
                </c:pt>
                <c:pt idx="315">
                  <c:v>17.75</c:v>
                </c:pt>
                <c:pt idx="316">
                  <c:v>17.8</c:v>
                </c:pt>
                <c:pt idx="317">
                  <c:v>17.850000000000001</c:v>
                </c:pt>
                <c:pt idx="318">
                  <c:v>17.899999999999999</c:v>
                </c:pt>
                <c:pt idx="319">
                  <c:v>17.95</c:v>
                </c:pt>
                <c:pt idx="320">
                  <c:v>18</c:v>
                </c:pt>
                <c:pt idx="321">
                  <c:v>18.05</c:v>
                </c:pt>
                <c:pt idx="322">
                  <c:v>18.100000000000001</c:v>
                </c:pt>
                <c:pt idx="323">
                  <c:v>18.149999999999999</c:v>
                </c:pt>
                <c:pt idx="324">
                  <c:v>18.2</c:v>
                </c:pt>
                <c:pt idx="325">
                  <c:v>18.25</c:v>
                </c:pt>
                <c:pt idx="326">
                  <c:v>18.3</c:v>
                </c:pt>
                <c:pt idx="327">
                  <c:v>18.350000000000001</c:v>
                </c:pt>
                <c:pt idx="328">
                  <c:v>18.399999999999999</c:v>
                </c:pt>
                <c:pt idx="329">
                  <c:v>18.45</c:v>
                </c:pt>
                <c:pt idx="330">
                  <c:v>18.5</c:v>
                </c:pt>
                <c:pt idx="331">
                  <c:v>18.55</c:v>
                </c:pt>
                <c:pt idx="332">
                  <c:v>18.600000000000001</c:v>
                </c:pt>
                <c:pt idx="333">
                  <c:v>18.649999999999999</c:v>
                </c:pt>
                <c:pt idx="334">
                  <c:v>18.7</c:v>
                </c:pt>
                <c:pt idx="335">
                  <c:v>18.75</c:v>
                </c:pt>
                <c:pt idx="336">
                  <c:v>18.8</c:v>
                </c:pt>
                <c:pt idx="337">
                  <c:v>18.850000000000001</c:v>
                </c:pt>
                <c:pt idx="338">
                  <c:v>18.899999999999999</c:v>
                </c:pt>
                <c:pt idx="339">
                  <c:v>18.95</c:v>
                </c:pt>
                <c:pt idx="340">
                  <c:v>19</c:v>
                </c:pt>
                <c:pt idx="341">
                  <c:v>19.05</c:v>
                </c:pt>
                <c:pt idx="342">
                  <c:v>19.100000000000001</c:v>
                </c:pt>
                <c:pt idx="343">
                  <c:v>19.149999999999999</c:v>
                </c:pt>
                <c:pt idx="344">
                  <c:v>19.2</c:v>
                </c:pt>
                <c:pt idx="345">
                  <c:v>19.25</c:v>
                </c:pt>
                <c:pt idx="346">
                  <c:v>19.3</c:v>
                </c:pt>
                <c:pt idx="347">
                  <c:v>19.350000000000001</c:v>
                </c:pt>
                <c:pt idx="348">
                  <c:v>19.399999999999999</c:v>
                </c:pt>
                <c:pt idx="349">
                  <c:v>19.45</c:v>
                </c:pt>
                <c:pt idx="350">
                  <c:v>19.5</c:v>
                </c:pt>
                <c:pt idx="351">
                  <c:v>19.55</c:v>
                </c:pt>
                <c:pt idx="352">
                  <c:v>19.600000000000001</c:v>
                </c:pt>
                <c:pt idx="353">
                  <c:v>19.649999999999999</c:v>
                </c:pt>
                <c:pt idx="354">
                  <c:v>19.7</c:v>
                </c:pt>
                <c:pt idx="355">
                  <c:v>19.75</c:v>
                </c:pt>
                <c:pt idx="356">
                  <c:v>19.8</c:v>
                </c:pt>
                <c:pt idx="357">
                  <c:v>19.850000000000001</c:v>
                </c:pt>
                <c:pt idx="358">
                  <c:v>19.899999999999999</c:v>
                </c:pt>
                <c:pt idx="359">
                  <c:v>19.95</c:v>
                </c:pt>
                <c:pt idx="360">
                  <c:v>20</c:v>
                </c:pt>
                <c:pt idx="361">
                  <c:v>20.05</c:v>
                </c:pt>
                <c:pt idx="362">
                  <c:v>20.100000000000001</c:v>
                </c:pt>
                <c:pt idx="363">
                  <c:v>20.149999999999999</c:v>
                </c:pt>
                <c:pt idx="364">
                  <c:v>20.2</c:v>
                </c:pt>
                <c:pt idx="365">
                  <c:v>20.25</c:v>
                </c:pt>
                <c:pt idx="366">
                  <c:v>20.3</c:v>
                </c:pt>
                <c:pt idx="367">
                  <c:v>20.350000000000001</c:v>
                </c:pt>
                <c:pt idx="368">
                  <c:v>20.399999999999999</c:v>
                </c:pt>
                <c:pt idx="369">
                  <c:v>20.45</c:v>
                </c:pt>
                <c:pt idx="370">
                  <c:v>20.5</c:v>
                </c:pt>
                <c:pt idx="371">
                  <c:v>20.55</c:v>
                </c:pt>
                <c:pt idx="372">
                  <c:v>20.6</c:v>
                </c:pt>
                <c:pt idx="373">
                  <c:v>20.650000000000002</c:v>
                </c:pt>
                <c:pt idx="374">
                  <c:v>20.7</c:v>
                </c:pt>
                <c:pt idx="375">
                  <c:v>20.75</c:v>
                </c:pt>
                <c:pt idx="376">
                  <c:v>20.8</c:v>
                </c:pt>
                <c:pt idx="377">
                  <c:v>20.85</c:v>
                </c:pt>
                <c:pt idx="378">
                  <c:v>20.9</c:v>
                </c:pt>
                <c:pt idx="379">
                  <c:v>20.95</c:v>
                </c:pt>
                <c:pt idx="380">
                  <c:v>21</c:v>
                </c:pt>
                <c:pt idx="381">
                  <c:v>21.05</c:v>
                </c:pt>
                <c:pt idx="382">
                  <c:v>21.1</c:v>
                </c:pt>
                <c:pt idx="383">
                  <c:v>21.150000000000002</c:v>
                </c:pt>
                <c:pt idx="384">
                  <c:v>21.2</c:v>
                </c:pt>
                <c:pt idx="385">
                  <c:v>21.25</c:v>
                </c:pt>
                <c:pt idx="386">
                  <c:v>21.3</c:v>
                </c:pt>
                <c:pt idx="387">
                  <c:v>21.35</c:v>
                </c:pt>
                <c:pt idx="388">
                  <c:v>21.4</c:v>
                </c:pt>
                <c:pt idx="389">
                  <c:v>21.45</c:v>
                </c:pt>
                <c:pt idx="390">
                  <c:v>21.5</c:v>
                </c:pt>
                <c:pt idx="391">
                  <c:v>21.55</c:v>
                </c:pt>
                <c:pt idx="392">
                  <c:v>21.6</c:v>
                </c:pt>
                <c:pt idx="393">
                  <c:v>21.650000000000002</c:v>
                </c:pt>
                <c:pt idx="394">
                  <c:v>21.7</c:v>
                </c:pt>
                <c:pt idx="395">
                  <c:v>21.75</c:v>
                </c:pt>
                <c:pt idx="396">
                  <c:v>21.8</c:v>
                </c:pt>
                <c:pt idx="397">
                  <c:v>21.85</c:v>
                </c:pt>
                <c:pt idx="398">
                  <c:v>21.9</c:v>
                </c:pt>
                <c:pt idx="399">
                  <c:v>21.95</c:v>
                </c:pt>
                <c:pt idx="400">
                  <c:v>22</c:v>
                </c:pt>
                <c:pt idx="401">
                  <c:v>22.05</c:v>
                </c:pt>
                <c:pt idx="402">
                  <c:v>22.1</c:v>
                </c:pt>
                <c:pt idx="403">
                  <c:v>22.150000000000002</c:v>
                </c:pt>
                <c:pt idx="404">
                  <c:v>22.2</c:v>
                </c:pt>
                <c:pt idx="405">
                  <c:v>22.25</c:v>
                </c:pt>
                <c:pt idx="406">
                  <c:v>22.3</c:v>
                </c:pt>
                <c:pt idx="407">
                  <c:v>22.35</c:v>
                </c:pt>
                <c:pt idx="408">
                  <c:v>22.4</c:v>
                </c:pt>
                <c:pt idx="409">
                  <c:v>22.45</c:v>
                </c:pt>
                <c:pt idx="410">
                  <c:v>22.5</c:v>
                </c:pt>
                <c:pt idx="411">
                  <c:v>22.55</c:v>
                </c:pt>
                <c:pt idx="412">
                  <c:v>22.6</c:v>
                </c:pt>
                <c:pt idx="413">
                  <c:v>22.650000000000002</c:v>
                </c:pt>
                <c:pt idx="414">
                  <c:v>22.7</c:v>
                </c:pt>
                <c:pt idx="415">
                  <c:v>22.75</c:v>
                </c:pt>
                <c:pt idx="416">
                  <c:v>22.8</c:v>
                </c:pt>
                <c:pt idx="417">
                  <c:v>22.85</c:v>
                </c:pt>
                <c:pt idx="418">
                  <c:v>22.9</c:v>
                </c:pt>
                <c:pt idx="419">
                  <c:v>22.95</c:v>
                </c:pt>
                <c:pt idx="420">
                  <c:v>23</c:v>
                </c:pt>
                <c:pt idx="421">
                  <c:v>23.05</c:v>
                </c:pt>
                <c:pt idx="422">
                  <c:v>23.1</c:v>
                </c:pt>
                <c:pt idx="423">
                  <c:v>23.150000000000002</c:v>
                </c:pt>
                <c:pt idx="424">
                  <c:v>23.2</c:v>
                </c:pt>
                <c:pt idx="425">
                  <c:v>23.25</c:v>
                </c:pt>
                <c:pt idx="426">
                  <c:v>23.3</c:v>
                </c:pt>
                <c:pt idx="427">
                  <c:v>23.35</c:v>
                </c:pt>
                <c:pt idx="428">
                  <c:v>23.4</c:v>
                </c:pt>
                <c:pt idx="429">
                  <c:v>23.45</c:v>
                </c:pt>
                <c:pt idx="430">
                  <c:v>23.5</c:v>
                </c:pt>
                <c:pt idx="431">
                  <c:v>23.55</c:v>
                </c:pt>
                <c:pt idx="432">
                  <c:v>23.6</c:v>
                </c:pt>
                <c:pt idx="433">
                  <c:v>23.650000000000002</c:v>
                </c:pt>
                <c:pt idx="434">
                  <c:v>23.7</c:v>
                </c:pt>
                <c:pt idx="435">
                  <c:v>23.75</c:v>
                </c:pt>
                <c:pt idx="436">
                  <c:v>23.8</c:v>
                </c:pt>
                <c:pt idx="437">
                  <c:v>23.85</c:v>
                </c:pt>
                <c:pt idx="438">
                  <c:v>23.9</c:v>
                </c:pt>
                <c:pt idx="439">
                  <c:v>23.95</c:v>
                </c:pt>
                <c:pt idx="440">
                  <c:v>24</c:v>
                </c:pt>
                <c:pt idx="441">
                  <c:v>24.05</c:v>
                </c:pt>
                <c:pt idx="442">
                  <c:v>24.1</c:v>
                </c:pt>
                <c:pt idx="443">
                  <c:v>24.150000000000002</c:v>
                </c:pt>
                <c:pt idx="444">
                  <c:v>24.2</c:v>
                </c:pt>
                <c:pt idx="445">
                  <c:v>24.25</c:v>
                </c:pt>
                <c:pt idx="446">
                  <c:v>24.3</c:v>
                </c:pt>
                <c:pt idx="447">
                  <c:v>24.35</c:v>
                </c:pt>
                <c:pt idx="448">
                  <c:v>24.4</c:v>
                </c:pt>
                <c:pt idx="449">
                  <c:v>24.45</c:v>
                </c:pt>
                <c:pt idx="450">
                  <c:v>24.5</c:v>
                </c:pt>
                <c:pt idx="451">
                  <c:v>24.55</c:v>
                </c:pt>
                <c:pt idx="452">
                  <c:v>24.6</c:v>
                </c:pt>
                <c:pt idx="453">
                  <c:v>24.650000000000002</c:v>
                </c:pt>
                <c:pt idx="454">
                  <c:v>24.7</c:v>
                </c:pt>
                <c:pt idx="455">
                  <c:v>24.75</c:v>
                </c:pt>
                <c:pt idx="456">
                  <c:v>24.8</c:v>
                </c:pt>
                <c:pt idx="457">
                  <c:v>24.85</c:v>
                </c:pt>
                <c:pt idx="458">
                  <c:v>24.9</c:v>
                </c:pt>
                <c:pt idx="459">
                  <c:v>24.95</c:v>
                </c:pt>
                <c:pt idx="460">
                  <c:v>25</c:v>
                </c:pt>
                <c:pt idx="461">
                  <c:v>25.05</c:v>
                </c:pt>
                <c:pt idx="462">
                  <c:v>25.1</c:v>
                </c:pt>
                <c:pt idx="463">
                  <c:v>25.150000000000002</c:v>
                </c:pt>
                <c:pt idx="464">
                  <c:v>25.2</c:v>
                </c:pt>
                <c:pt idx="465">
                  <c:v>25.25</c:v>
                </c:pt>
                <c:pt idx="466">
                  <c:v>25.3</c:v>
                </c:pt>
                <c:pt idx="467">
                  <c:v>25.35</c:v>
                </c:pt>
                <c:pt idx="468">
                  <c:v>25.4</c:v>
                </c:pt>
                <c:pt idx="469">
                  <c:v>25.45</c:v>
                </c:pt>
                <c:pt idx="470">
                  <c:v>25.5</c:v>
                </c:pt>
                <c:pt idx="471">
                  <c:v>25.55</c:v>
                </c:pt>
                <c:pt idx="472">
                  <c:v>25.6</c:v>
                </c:pt>
                <c:pt idx="473">
                  <c:v>25.650000000000002</c:v>
                </c:pt>
                <c:pt idx="474">
                  <c:v>25.7</c:v>
                </c:pt>
                <c:pt idx="475">
                  <c:v>25.75</c:v>
                </c:pt>
                <c:pt idx="476">
                  <c:v>25.8</c:v>
                </c:pt>
                <c:pt idx="477">
                  <c:v>25.85</c:v>
                </c:pt>
                <c:pt idx="478">
                  <c:v>25.9</c:v>
                </c:pt>
                <c:pt idx="479">
                  <c:v>25.95</c:v>
                </c:pt>
                <c:pt idx="480">
                  <c:v>26</c:v>
                </c:pt>
                <c:pt idx="481">
                  <c:v>26.05</c:v>
                </c:pt>
                <c:pt idx="482">
                  <c:v>26.1</c:v>
                </c:pt>
                <c:pt idx="483">
                  <c:v>26.150000000000002</c:v>
                </c:pt>
                <c:pt idx="484">
                  <c:v>26.2</c:v>
                </c:pt>
                <c:pt idx="485">
                  <c:v>26.25</c:v>
                </c:pt>
                <c:pt idx="486">
                  <c:v>26.3</c:v>
                </c:pt>
                <c:pt idx="487">
                  <c:v>26.35</c:v>
                </c:pt>
                <c:pt idx="488">
                  <c:v>26.4</c:v>
                </c:pt>
                <c:pt idx="489">
                  <c:v>26.45</c:v>
                </c:pt>
                <c:pt idx="490">
                  <c:v>26.5</c:v>
                </c:pt>
                <c:pt idx="491">
                  <c:v>26.55</c:v>
                </c:pt>
                <c:pt idx="492">
                  <c:v>26.6</c:v>
                </c:pt>
                <c:pt idx="493">
                  <c:v>26.650000000000002</c:v>
                </c:pt>
                <c:pt idx="494">
                  <c:v>26.7</c:v>
                </c:pt>
                <c:pt idx="495">
                  <c:v>26.75</c:v>
                </c:pt>
                <c:pt idx="496">
                  <c:v>26.8</c:v>
                </c:pt>
                <c:pt idx="497">
                  <c:v>26.85</c:v>
                </c:pt>
                <c:pt idx="498">
                  <c:v>26.9</c:v>
                </c:pt>
                <c:pt idx="499">
                  <c:v>26.95</c:v>
                </c:pt>
                <c:pt idx="500">
                  <c:v>27</c:v>
                </c:pt>
                <c:pt idx="501">
                  <c:v>27.05</c:v>
                </c:pt>
                <c:pt idx="502">
                  <c:v>27.1</c:v>
                </c:pt>
                <c:pt idx="503">
                  <c:v>27.150000000000002</c:v>
                </c:pt>
                <c:pt idx="504">
                  <c:v>27.2</c:v>
                </c:pt>
                <c:pt idx="505">
                  <c:v>27.25</c:v>
                </c:pt>
                <c:pt idx="506">
                  <c:v>27.3</c:v>
                </c:pt>
                <c:pt idx="507">
                  <c:v>27.35</c:v>
                </c:pt>
                <c:pt idx="508">
                  <c:v>27.4</c:v>
                </c:pt>
                <c:pt idx="509">
                  <c:v>27.45</c:v>
                </c:pt>
                <c:pt idx="510">
                  <c:v>27.5</c:v>
                </c:pt>
                <c:pt idx="511">
                  <c:v>27.55</c:v>
                </c:pt>
                <c:pt idx="512">
                  <c:v>27.6</c:v>
                </c:pt>
                <c:pt idx="513">
                  <c:v>27.650000000000002</c:v>
                </c:pt>
                <c:pt idx="514">
                  <c:v>27.7</c:v>
                </c:pt>
                <c:pt idx="515">
                  <c:v>27.75</c:v>
                </c:pt>
                <c:pt idx="516">
                  <c:v>27.8</c:v>
                </c:pt>
                <c:pt idx="517">
                  <c:v>27.85</c:v>
                </c:pt>
                <c:pt idx="518">
                  <c:v>27.9</c:v>
                </c:pt>
                <c:pt idx="519">
                  <c:v>27.95</c:v>
                </c:pt>
                <c:pt idx="520">
                  <c:v>28</c:v>
                </c:pt>
                <c:pt idx="521">
                  <c:v>28.05</c:v>
                </c:pt>
                <c:pt idx="522">
                  <c:v>28.1</c:v>
                </c:pt>
                <c:pt idx="523">
                  <c:v>28.150000000000002</c:v>
                </c:pt>
                <c:pt idx="524">
                  <c:v>28.2</c:v>
                </c:pt>
                <c:pt idx="525">
                  <c:v>28.25</c:v>
                </c:pt>
                <c:pt idx="526">
                  <c:v>28.3</c:v>
                </c:pt>
                <c:pt idx="527">
                  <c:v>28.35</c:v>
                </c:pt>
                <c:pt idx="528">
                  <c:v>28.4</c:v>
                </c:pt>
                <c:pt idx="529">
                  <c:v>28.45</c:v>
                </c:pt>
                <c:pt idx="530">
                  <c:v>28.5</c:v>
                </c:pt>
                <c:pt idx="531">
                  <c:v>28.55</c:v>
                </c:pt>
                <c:pt idx="532">
                  <c:v>28.6</c:v>
                </c:pt>
                <c:pt idx="533">
                  <c:v>28.650000000000002</c:v>
                </c:pt>
                <c:pt idx="534">
                  <c:v>28.7</c:v>
                </c:pt>
                <c:pt idx="535">
                  <c:v>28.75</c:v>
                </c:pt>
                <c:pt idx="536">
                  <c:v>28.8</c:v>
                </c:pt>
                <c:pt idx="537">
                  <c:v>28.85</c:v>
                </c:pt>
                <c:pt idx="538">
                  <c:v>28.9</c:v>
                </c:pt>
                <c:pt idx="539">
                  <c:v>28.95</c:v>
                </c:pt>
                <c:pt idx="540">
                  <c:v>29</c:v>
                </c:pt>
                <c:pt idx="541">
                  <c:v>29.05</c:v>
                </c:pt>
                <c:pt idx="542">
                  <c:v>29.1</c:v>
                </c:pt>
                <c:pt idx="543">
                  <c:v>29.150000000000002</c:v>
                </c:pt>
                <c:pt idx="544">
                  <c:v>29.2</c:v>
                </c:pt>
                <c:pt idx="545">
                  <c:v>29.25</c:v>
                </c:pt>
                <c:pt idx="546">
                  <c:v>29.3</c:v>
                </c:pt>
                <c:pt idx="547">
                  <c:v>29.35</c:v>
                </c:pt>
                <c:pt idx="548">
                  <c:v>29.4</c:v>
                </c:pt>
                <c:pt idx="549">
                  <c:v>29.45</c:v>
                </c:pt>
                <c:pt idx="550">
                  <c:v>29.5</c:v>
                </c:pt>
                <c:pt idx="551">
                  <c:v>29.55</c:v>
                </c:pt>
                <c:pt idx="552">
                  <c:v>29.6</c:v>
                </c:pt>
                <c:pt idx="553">
                  <c:v>29.650000000000002</c:v>
                </c:pt>
                <c:pt idx="554">
                  <c:v>29.7</c:v>
                </c:pt>
                <c:pt idx="555">
                  <c:v>29.75</c:v>
                </c:pt>
                <c:pt idx="556">
                  <c:v>29.8</c:v>
                </c:pt>
                <c:pt idx="557">
                  <c:v>29.85</c:v>
                </c:pt>
                <c:pt idx="558">
                  <c:v>29.9</c:v>
                </c:pt>
                <c:pt idx="559">
                  <c:v>29.95</c:v>
                </c:pt>
                <c:pt idx="560">
                  <c:v>30</c:v>
                </c:pt>
                <c:pt idx="561">
                  <c:v>30.05</c:v>
                </c:pt>
                <c:pt idx="562">
                  <c:v>30.1</c:v>
                </c:pt>
                <c:pt idx="563">
                  <c:v>30.150000000000002</c:v>
                </c:pt>
                <c:pt idx="564">
                  <c:v>30.2</c:v>
                </c:pt>
                <c:pt idx="565">
                  <c:v>30.25</c:v>
                </c:pt>
                <c:pt idx="566">
                  <c:v>30.3</c:v>
                </c:pt>
                <c:pt idx="567">
                  <c:v>30.35</c:v>
                </c:pt>
                <c:pt idx="568">
                  <c:v>30.4</c:v>
                </c:pt>
                <c:pt idx="569">
                  <c:v>30.45</c:v>
                </c:pt>
                <c:pt idx="570">
                  <c:v>30.5</c:v>
                </c:pt>
                <c:pt idx="571">
                  <c:v>30.55</c:v>
                </c:pt>
                <c:pt idx="572">
                  <c:v>30.6</c:v>
                </c:pt>
                <c:pt idx="573">
                  <c:v>30.650000000000002</c:v>
                </c:pt>
                <c:pt idx="574">
                  <c:v>30.7</c:v>
                </c:pt>
                <c:pt idx="575">
                  <c:v>30.75</c:v>
                </c:pt>
                <c:pt idx="576">
                  <c:v>30.8</c:v>
                </c:pt>
                <c:pt idx="577">
                  <c:v>30.85</c:v>
                </c:pt>
                <c:pt idx="578">
                  <c:v>30.9</c:v>
                </c:pt>
                <c:pt idx="579">
                  <c:v>30.95</c:v>
                </c:pt>
                <c:pt idx="580">
                  <c:v>31</c:v>
                </c:pt>
                <c:pt idx="581">
                  <c:v>31.05</c:v>
                </c:pt>
                <c:pt idx="582">
                  <c:v>31.1</c:v>
                </c:pt>
                <c:pt idx="583">
                  <c:v>31.150000000000002</c:v>
                </c:pt>
                <c:pt idx="584">
                  <c:v>31.2</c:v>
                </c:pt>
                <c:pt idx="585">
                  <c:v>31.25</c:v>
                </c:pt>
                <c:pt idx="586">
                  <c:v>31.3</c:v>
                </c:pt>
                <c:pt idx="587">
                  <c:v>31.35</c:v>
                </c:pt>
                <c:pt idx="588">
                  <c:v>31.4</c:v>
                </c:pt>
                <c:pt idx="589">
                  <c:v>31.45</c:v>
                </c:pt>
                <c:pt idx="590">
                  <c:v>31.5</c:v>
                </c:pt>
                <c:pt idx="591">
                  <c:v>31.55</c:v>
                </c:pt>
                <c:pt idx="592">
                  <c:v>31.6</c:v>
                </c:pt>
                <c:pt idx="593">
                  <c:v>31.650000000000002</c:v>
                </c:pt>
                <c:pt idx="594">
                  <c:v>31.7</c:v>
                </c:pt>
                <c:pt idx="595">
                  <c:v>31.75</c:v>
                </c:pt>
                <c:pt idx="596">
                  <c:v>31.8</c:v>
                </c:pt>
                <c:pt idx="597">
                  <c:v>31.85</c:v>
                </c:pt>
                <c:pt idx="598">
                  <c:v>31.9</c:v>
                </c:pt>
                <c:pt idx="599">
                  <c:v>31.95</c:v>
                </c:pt>
                <c:pt idx="600">
                  <c:v>32</c:v>
                </c:pt>
                <c:pt idx="601">
                  <c:v>32.050000000000004</c:v>
                </c:pt>
                <c:pt idx="602">
                  <c:v>32.1</c:v>
                </c:pt>
                <c:pt idx="603">
                  <c:v>32.15</c:v>
                </c:pt>
                <c:pt idx="604">
                  <c:v>32.200000000000003</c:v>
                </c:pt>
                <c:pt idx="605">
                  <c:v>32.25</c:v>
                </c:pt>
                <c:pt idx="606">
                  <c:v>32.300000000000011</c:v>
                </c:pt>
                <c:pt idx="607">
                  <c:v>32.349999999999994</c:v>
                </c:pt>
                <c:pt idx="608">
                  <c:v>32.4</c:v>
                </c:pt>
                <c:pt idx="609">
                  <c:v>32.449999999999996</c:v>
                </c:pt>
                <c:pt idx="610">
                  <c:v>32.5</c:v>
                </c:pt>
                <c:pt idx="611">
                  <c:v>32.550000000000004</c:v>
                </c:pt>
                <c:pt idx="612">
                  <c:v>32.6</c:v>
                </c:pt>
                <c:pt idx="613">
                  <c:v>32.65</c:v>
                </c:pt>
                <c:pt idx="614">
                  <c:v>32.700000000000003</c:v>
                </c:pt>
                <c:pt idx="615">
                  <c:v>32.75</c:v>
                </c:pt>
                <c:pt idx="616">
                  <c:v>32.800000000000011</c:v>
                </c:pt>
                <c:pt idx="617">
                  <c:v>32.849999999999994</c:v>
                </c:pt>
                <c:pt idx="618">
                  <c:v>32.9</c:v>
                </c:pt>
                <c:pt idx="619">
                  <c:v>32.949999999999996</c:v>
                </c:pt>
                <c:pt idx="620">
                  <c:v>33</c:v>
                </c:pt>
                <c:pt idx="621">
                  <c:v>33.050000000000004</c:v>
                </c:pt>
                <c:pt idx="622">
                  <c:v>33.1</c:v>
                </c:pt>
                <c:pt idx="623">
                  <c:v>33.15</c:v>
                </c:pt>
                <c:pt idx="624">
                  <c:v>33.200000000000003</c:v>
                </c:pt>
                <c:pt idx="625">
                  <c:v>33.25</c:v>
                </c:pt>
                <c:pt idx="626">
                  <c:v>33.300000000000011</c:v>
                </c:pt>
                <c:pt idx="627">
                  <c:v>33.349999999999994</c:v>
                </c:pt>
                <c:pt idx="628">
                  <c:v>33.4</c:v>
                </c:pt>
                <c:pt idx="629">
                  <c:v>33.449999999999996</c:v>
                </c:pt>
                <c:pt idx="630">
                  <c:v>33.5</c:v>
                </c:pt>
                <c:pt idx="631">
                  <c:v>33.550000000000004</c:v>
                </c:pt>
                <c:pt idx="632">
                  <c:v>33.6</c:v>
                </c:pt>
                <c:pt idx="633">
                  <c:v>33.65</c:v>
                </c:pt>
                <c:pt idx="634">
                  <c:v>33.700000000000003</c:v>
                </c:pt>
                <c:pt idx="635">
                  <c:v>33.75</c:v>
                </c:pt>
                <c:pt idx="636">
                  <c:v>33.800000000000011</c:v>
                </c:pt>
                <c:pt idx="637">
                  <c:v>33.849999999999994</c:v>
                </c:pt>
                <c:pt idx="638">
                  <c:v>33.9</c:v>
                </c:pt>
                <c:pt idx="639">
                  <c:v>33.949999999999996</c:v>
                </c:pt>
                <c:pt idx="640">
                  <c:v>34</c:v>
                </c:pt>
                <c:pt idx="641">
                  <c:v>34.050000000000004</c:v>
                </c:pt>
                <c:pt idx="642">
                  <c:v>34.1</c:v>
                </c:pt>
                <c:pt idx="643">
                  <c:v>34.15</c:v>
                </c:pt>
                <c:pt idx="644">
                  <c:v>34.200000000000003</c:v>
                </c:pt>
                <c:pt idx="645">
                  <c:v>34.25</c:v>
                </c:pt>
                <c:pt idx="646">
                  <c:v>34.300000000000011</c:v>
                </c:pt>
                <c:pt idx="647">
                  <c:v>34.349999999999994</c:v>
                </c:pt>
                <c:pt idx="648">
                  <c:v>34.4</c:v>
                </c:pt>
                <c:pt idx="649">
                  <c:v>34.449999999999996</c:v>
                </c:pt>
                <c:pt idx="650">
                  <c:v>34.5</c:v>
                </c:pt>
                <c:pt idx="651">
                  <c:v>34.550000000000004</c:v>
                </c:pt>
                <c:pt idx="652">
                  <c:v>34.6</c:v>
                </c:pt>
                <c:pt idx="653">
                  <c:v>34.65</c:v>
                </c:pt>
                <c:pt idx="654">
                  <c:v>34.700000000000003</c:v>
                </c:pt>
                <c:pt idx="655">
                  <c:v>34.75</c:v>
                </c:pt>
                <c:pt idx="656">
                  <c:v>34.800000000000011</c:v>
                </c:pt>
                <c:pt idx="657">
                  <c:v>34.849999999999994</c:v>
                </c:pt>
                <c:pt idx="658">
                  <c:v>34.9</c:v>
                </c:pt>
                <c:pt idx="659">
                  <c:v>34.949999999999996</c:v>
                </c:pt>
                <c:pt idx="660">
                  <c:v>35</c:v>
                </c:pt>
                <c:pt idx="661">
                  <c:v>35.050000000000004</c:v>
                </c:pt>
                <c:pt idx="662">
                  <c:v>35.1</c:v>
                </c:pt>
                <c:pt idx="663">
                  <c:v>35.15</c:v>
                </c:pt>
                <c:pt idx="664">
                  <c:v>35.200000000000003</c:v>
                </c:pt>
                <c:pt idx="665">
                  <c:v>35.25</c:v>
                </c:pt>
                <c:pt idx="666">
                  <c:v>35.300000000000011</c:v>
                </c:pt>
                <c:pt idx="667">
                  <c:v>35.349999999999994</c:v>
                </c:pt>
                <c:pt idx="668">
                  <c:v>35.4</c:v>
                </c:pt>
                <c:pt idx="669">
                  <c:v>35.449999999999996</c:v>
                </c:pt>
                <c:pt idx="670">
                  <c:v>35.5</c:v>
                </c:pt>
                <c:pt idx="671">
                  <c:v>35.550000000000004</c:v>
                </c:pt>
                <c:pt idx="672">
                  <c:v>35.6</c:v>
                </c:pt>
                <c:pt idx="673">
                  <c:v>35.65</c:v>
                </c:pt>
                <c:pt idx="674">
                  <c:v>35.700000000000003</c:v>
                </c:pt>
                <c:pt idx="675">
                  <c:v>35.75</c:v>
                </c:pt>
                <c:pt idx="676">
                  <c:v>35.800000000000011</c:v>
                </c:pt>
                <c:pt idx="677">
                  <c:v>35.849999999999994</c:v>
                </c:pt>
                <c:pt idx="678">
                  <c:v>35.9</c:v>
                </c:pt>
                <c:pt idx="679">
                  <c:v>35.949999999999996</c:v>
                </c:pt>
                <c:pt idx="680">
                  <c:v>36</c:v>
                </c:pt>
                <c:pt idx="681">
                  <c:v>36.050000000000004</c:v>
                </c:pt>
                <c:pt idx="682">
                  <c:v>36.1</c:v>
                </c:pt>
                <c:pt idx="683">
                  <c:v>36.15</c:v>
                </c:pt>
                <c:pt idx="684">
                  <c:v>36.200000000000003</c:v>
                </c:pt>
                <c:pt idx="685">
                  <c:v>36.25</c:v>
                </c:pt>
                <c:pt idx="686">
                  <c:v>36.300000000000011</c:v>
                </c:pt>
                <c:pt idx="687">
                  <c:v>36.349999999999994</c:v>
                </c:pt>
                <c:pt idx="688">
                  <c:v>36.4</c:v>
                </c:pt>
                <c:pt idx="689">
                  <c:v>36.449999999999996</c:v>
                </c:pt>
                <c:pt idx="690">
                  <c:v>36.5</c:v>
                </c:pt>
                <c:pt idx="691">
                  <c:v>36.550000000000004</c:v>
                </c:pt>
                <c:pt idx="692">
                  <c:v>36.6</c:v>
                </c:pt>
                <c:pt idx="693">
                  <c:v>36.65</c:v>
                </c:pt>
                <c:pt idx="694">
                  <c:v>36.700000000000003</c:v>
                </c:pt>
                <c:pt idx="695">
                  <c:v>36.75</c:v>
                </c:pt>
                <c:pt idx="696">
                  <c:v>36.800000000000011</c:v>
                </c:pt>
                <c:pt idx="697">
                  <c:v>36.849999999999994</c:v>
                </c:pt>
                <c:pt idx="698">
                  <c:v>36.9</c:v>
                </c:pt>
                <c:pt idx="699">
                  <c:v>36.949999999999996</c:v>
                </c:pt>
                <c:pt idx="700">
                  <c:v>37</c:v>
                </c:pt>
                <c:pt idx="701">
                  <c:v>37.050000000000004</c:v>
                </c:pt>
                <c:pt idx="702">
                  <c:v>37.1</c:v>
                </c:pt>
                <c:pt idx="703">
                  <c:v>37.15</c:v>
                </c:pt>
                <c:pt idx="704">
                  <c:v>37.200000000000003</c:v>
                </c:pt>
                <c:pt idx="705">
                  <c:v>37.25</c:v>
                </c:pt>
                <c:pt idx="706">
                  <c:v>37.300000000000011</c:v>
                </c:pt>
                <c:pt idx="707">
                  <c:v>37.349999999999994</c:v>
                </c:pt>
                <c:pt idx="708">
                  <c:v>37.4</c:v>
                </c:pt>
                <c:pt idx="709">
                  <c:v>37.449999999999996</c:v>
                </c:pt>
                <c:pt idx="710">
                  <c:v>37.5</c:v>
                </c:pt>
                <c:pt idx="711">
                  <c:v>37.550000000000004</c:v>
                </c:pt>
                <c:pt idx="712">
                  <c:v>37.6</c:v>
                </c:pt>
                <c:pt idx="713">
                  <c:v>37.65</c:v>
                </c:pt>
                <c:pt idx="714">
                  <c:v>37.700000000000003</c:v>
                </c:pt>
                <c:pt idx="715">
                  <c:v>37.75</c:v>
                </c:pt>
                <c:pt idx="716">
                  <c:v>37.800000000000011</c:v>
                </c:pt>
                <c:pt idx="717">
                  <c:v>37.849999999999994</c:v>
                </c:pt>
                <c:pt idx="718">
                  <c:v>37.9</c:v>
                </c:pt>
                <c:pt idx="719">
                  <c:v>37.949999999999996</c:v>
                </c:pt>
                <c:pt idx="720">
                  <c:v>38</c:v>
                </c:pt>
                <c:pt idx="721">
                  <c:v>38.050000000000004</c:v>
                </c:pt>
                <c:pt idx="722">
                  <c:v>38.1</c:v>
                </c:pt>
                <c:pt idx="723">
                  <c:v>38.15</c:v>
                </c:pt>
                <c:pt idx="724">
                  <c:v>38.200000000000003</c:v>
                </c:pt>
                <c:pt idx="725">
                  <c:v>38.25</c:v>
                </c:pt>
                <c:pt idx="726">
                  <c:v>38.300000000000011</c:v>
                </c:pt>
                <c:pt idx="727">
                  <c:v>38.349999999999994</c:v>
                </c:pt>
                <c:pt idx="728">
                  <c:v>38.4</c:v>
                </c:pt>
                <c:pt idx="729">
                  <c:v>38.449999999999996</c:v>
                </c:pt>
                <c:pt idx="730">
                  <c:v>38.5</c:v>
                </c:pt>
                <c:pt idx="731">
                  <c:v>38.550000000000004</c:v>
                </c:pt>
                <c:pt idx="732">
                  <c:v>38.6</c:v>
                </c:pt>
                <c:pt idx="733">
                  <c:v>38.65</c:v>
                </c:pt>
                <c:pt idx="734">
                  <c:v>38.700000000000003</c:v>
                </c:pt>
                <c:pt idx="735">
                  <c:v>38.75</c:v>
                </c:pt>
                <c:pt idx="736">
                  <c:v>38.800000000000011</c:v>
                </c:pt>
                <c:pt idx="737">
                  <c:v>38.849999999999994</c:v>
                </c:pt>
                <c:pt idx="738">
                  <c:v>38.9</c:v>
                </c:pt>
                <c:pt idx="739">
                  <c:v>38.949999999999996</c:v>
                </c:pt>
                <c:pt idx="740">
                  <c:v>39</c:v>
                </c:pt>
                <c:pt idx="741">
                  <c:v>39.050000000000004</c:v>
                </c:pt>
                <c:pt idx="742">
                  <c:v>39.1</c:v>
                </c:pt>
                <c:pt idx="743">
                  <c:v>39.15</c:v>
                </c:pt>
                <c:pt idx="744">
                  <c:v>39.200000000000003</c:v>
                </c:pt>
                <c:pt idx="745">
                  <c:v>39.25</c:v>
                </c:pt>
                <c:pt idx="746">
                  <c:v>39.300000000000011</c:v>
                </c:pt>
                <c:pt idx="747">
                  <c:v>39.349999999999994</c:v>
                </c:pt>
                <c:pt idx="748">
                  <c:v>39.4</c:v>
                </c:pt>
                <c:pt idx="749">
                  <c:v>39.449999999999996</c:v>
                </c:pt>
                <c:pt idx="750">
                  <c:v>39.5</c:v>
                </c:pt>
                <c:pt idx="751">
                  <c:v>39.550000000000004</c:v>
                </c:pt>
                <c:pt idx="752">
                  <c:v>39.6</c:v>
                </c:pt>
                <c:pt idx="753">
                  <c:v>39.65</c:v>
                </c:pt>
                <c:pt idx="754">
                  <c:v>39.700000000000003</c:v>
                </c:pt>
                <c:pt idx="755">
                  <c:v>39.75</c:v>
                </c:pt>
                <c:pt idx="756">
                  <c:v>39.800000000000011</c:v>
                </c:pt>
                <c:pt idx="757">
                  <c:v>39.849999999999994</c:v>
                </c:pt>
                <c:pt idx="758">
                  <c:v>39.9</c:v>
                </c:pt>
                <c:pt idx="759">
                  <c:v>39.949999999999996</c:v>
                </c:pt>
                <c:pt idx="760">
                  <c:v>40</c:v>
                </c:pt>
                <c:pt idx="761">
                  <c:v>40.050000000000004</c:v>
                </c:pt>
                <c:pt idx="762">
                  <c:v>40.1</c:v>
                </c:pt>
                <c:pt idx="763">
                  <c:v>40.15</c:v>
                </c:pt>
                <c:pt idx="764">
                  <c:v>40.200000000000003</c:v>
                </c:pt>
                <c:pt idx="765">
                  <c:v>40.25</c:v>
                </c:pt>
                <c:pt idx="766">
                  <c:v>40.300000000000011</c:v>
                </c:pt>
                <c:pt idx="767">
                  <c:v>40.349999999999994</c:v>
                </c:pt>
                <c:pt idx="768">
                  <c:v>40.4</c:v>
                </c:pt>
                <c:pt idx="769">
                  <c:v>40.449999999999996</c:v>
                </c:pt>
                <c:pt idx="770">
                  <c:v>40.5</c:v>
                </c:pt>
                <c:pt idx="771">
                  <c:v>40.550000000000004</c:v>
                </c:pt>
                <c:pt idx="772">
                  <c:v>40.6</c:v>
                </c:pt>
                <c:pt idx="773">
                  <c:v>40.65</c:v>
                </c:pt>
                <c:pt idx="774">
                  <c:v>40.700000000000003</c:v>
                </c:pt>
                <c:pt idx="775">
                  <c:v>40.75</c:v>
                </c:pt>
                <c:pt idx="776">
                  <c:v>40.800000000000011</c:v>
                </c:pt>
                <c:pt idx="777">
                  <c:v>40.849999999999994</c:v>
                </c:pt>
                <c:pt idx="778">
                  <c:v>40.9</c:v>
                </c:pt>
                <c:pt idx="779">
                  <c:v>40.949999999999996</c:v>
                </c:pt>
                <c:pt idx="780">
                  <c:v>41</c:v>
                </c:pt>
                <c:pt idx="781">
                  <c:v>41.05</c:v>
                </c:pt>
                <c:pt idx="782">
                  <c:v>41.1</c:v>
                </c:pt>
                <c:pt idx="783">
                  <c:v>41.15</c:v>
                </c:pt>
                <c:pt idx="784">
                  <c:v>41.2</c:v>
                </c:pt>
                <c:pt idx="785">
                  <c:v>41.25</c:v>
                </c:pt>
                <c:pt idx="786">
                  <c:v>41.3</c:v>
                </c:pt>
                <c:pt idx="787">
                  <c:v>41.349999999999994</c:v>
                </c:pt>
                <c:pt idx="788">
                  <c:v>41.4</c:v>
                </c:pt>
                <c:pt idx="789">
                  <c:v>41.449999999999996</c:v>
                </c:pt>
                <c:pt idx="790">
                  <c:v>41.5</c:v>
                </c:pt>
                <c:pt idx="791">
                  <c:v>41.55</c:v>
                </c:pt>
                <c:pt idx="792">
                  <c:v>41.6</c:v>
                </c:pt>
                <c:pt idx="793">
                  <c:v>41.65</c:v>
                </c:pt>
                <c:pt idx="794">
                  <c:v>41.7</c:v>
                </c:pt>
                <c:pt idx="795">
                  <c:v>41.75</c:v>
                </c:pt>
                <c:pt idx="796">
                  <c:v>41.8</c:v>
                </c:pt>
                <c:pt idx="797">
                  <c:v>41.849999999999994</c:v>
                </c:pt>
                <c:pt idx="798">
                  <c:v>41.9</c:v>
                </c:pt>
                <c:pt idx="799">
                  <c:v>41.949999999999996</c:v>
                </c:pt>
                <c:pt idx="800">
                  <c:v>42</c:v>
                </c:pt>
                <c:pt idx="801">
                  <c:v>42.05</c:v>
                </c:pt>
                <c:pt idx="802">
                  <c:v>42.1</c:v>
                </c:pt>
                <c:pt idx="803">
                  <c:v>42.15</c:v>
                </c:pt>
                <c:pt idx="804">
                  <c:v>42.2</c:v>
                </c:pt>
                <c:pt idx="805">
                  <c:v>42.25</c:v>
                </c:pt>
                <c:pt idx="806">
                  <c:v>42.3</c:v>
                </c:pt>
                <c:pt idx="807">
                  <c:v>42.349999999999994</c:v>
                </c:pt>
                <c:pt idx="808">
                  <c:v>42.4</c:v>
                </c:pt>
                <c:pt idx="809">
                  <c:v>42.449999999999996</c:v>
                </c:pt>
                <c:pt idx="810">
                  <c:v>42.5</c:v>
                </c:pt>
                <c:pt idx="811">
                  <c:v>42.55</c:v>
                </c:pt>
                <c:pt idx="812">
                  <c:v>42.6</c:v>
                </c:pt>
                <c:pt idx="813">
                  <c:v>42.65</c:v>
                </c:pt>
                <c:pt idx="814">
                  <c:v>42.7</c:v>
                </c:pt>
                <c:pt idx="815">
                  <c:v>42.75</c:v>
                </c:pt>
                <c:pt idx="816">
                  <c:v>42.8</c:v>
                </c:pt>
                <c:pt idx="817">
                  <c:v>42.849999999999994</c:v>
                </c:pt>
                <c:pt idx="818">
                  <c:v>42.9</c:v>
                </c:pt>
                <c:pt idx="819">
                  <c:v>42.949999999999996</c:v>
                </c:pt>
                <c:pt idx="820">
                  <c:v>43</c:v>
                </c:pt>
                <c:pt idx="821">
                  <c:v>43.05</c:v>
                </c:pt>
                <c:pt idx="822">
                  <c:v>43.1</c:v>
                </c:pt>
                <c:pt idx="823">
                  <c:v>43.15</c:v>
                </c:pt>
                <c:pt idx="824">
                  <c:v>43.2</c:v>
                </c:pt>
                <c:pt idx="825">
                  <c:v>43.25</c:v>
                </c:pt>
                <c:pt idx="826">
                  <c:v>43.3</c:v>
                </c:pt>
                <c:pt idx="827">
                  <c:v>43.349999999999994</c:v>
                </c:pt>
                <c:pt idx="828">
                  <c:v>43.4</c:v>
                </c:pt>
                <c:pt idx="829">
                  <c:v>43.449999999999996</c:v>
                </c:pt>
                <c:pt idx="830">
                  <c:v>43.5</c:v>
                </c:pt>
                <c:pt idx="831">
                  <c:v>43.55</c:v>
                </c:pt>
                <c:pt idx="832">
                  <c:v>43.6</c:v>
                </c:pt>
                <c:pt idx="833">
                  <c:v>43.65</c:v>
                </c:pt>
                <c:pt idx="834">
                  <c:v>43.7</c:v>
                </c:pt>
                <c:pt idx="835">
                  <c:v>43.75</c:v>
                </c:pt>
                <c:pt idx="836">
                  <c:v>43.8</c:v>
                </c:pt>
                <c:pt idx="837">
                  <c:v>43.849999999999994</c:v>
                </c:pt>
                <c:pt idx="838">
                  <c:v>43.9</c:v>
                </c:pt>
                <c:pt idx="839">
                  <c:v>43.949999999999996</c:v>
                </c:pt>
                <c:pt idx="840">
                  <c:v>44</c:v>
                </c:pt>
                <c:pt idx="841">
                  <c:v>44.05</c:v>
                </c:pt>
                <c:pt idx="842">
                  <c:v>44.1</c:v>
                </c:pt>
                <c:pt idx="843">
                  <c:v>44.15</c:v>
                </c:pt>
                <c:pt idx="844">
                  <c:v>44.2</c:v>
                </c:pt>
                <c:pt idx="845">
                  <c:v>44.25</c:v>
                </c:pt>
                <c:pt idx="846">
                  <c:v>44.3</c:v>
                </c:pt>
                <c:pt idx="847">
                  <c:v>44.349999999999994</c:v>
                </c:pt>
                <c:pt idx="848">
                  <c:v>44.4</c:v>
                </c:pt>
                <c:pt idx="849">
                  <c:v>44.449999999999996</c:v>
                </c:pt>
                <c:pt idx="850">
                  <c:v>44.5</c:v>
                </c:pt>
                <c:pt idx="851">
                  <c:v>44.55</c:v>
                </c:pt>
                <c:pt idx="852">
                  <c:v>44.6</c:v>
                </c:pt>
                <c:pt idx="853">
                  <c:v>44.65</c:v>
                </c:pt>
                <c:pt idx="854">
                  <c:v>44.7</c:v>
                </c:pt>
                <c:pt idx="855">
                  <c:v>44.75</c:v>
                </c:pt>
                <c:pt idx="856">
                  <c:v>44.8</c:v>
                </c:pt>
                <c:pt idx="857">
                  <c:v>44.849999999999994</c:v>
                </c:pt>
                <c:pt idx="858">
                  <c:v>44.9</c:v>
                </c:pt>
                <c:pt idx="859">
                  <c:v>44.949999999999996</c:v>
                </c:pt>
                <c:pt idx="860">
                  <c:v>45</c:v>
                </c:pt>
                <c:pt idx="861">
                  <c:v>45.05</c:v>
                </c:pt>
                <c:pt idx="862">
                  <c:v>45.1</c:v>
                </c:pt>
                <c:pt idx="863">
                  <c:v>45.15</c:v>
                </c:pt>
                <c:pt idx="864">
                  <c:v>45.2</c:v>
                </c:pt>
                <c:pt idx="865">
                  <c:v>45.25</c:v>
                </c:pt>
                <c:pt idx="866">
                  <c:v>45.3</c:v>
                </c:pt>
                <c:pt idx="867">
                  <c:v>45.349999999999994</c:v>
                </c:pt>
                <c:pt idx="868">
                  <c:v>45.4</c:v>
                </c:pt>
                <c:pt idx="869">
                  <c:v>45.449999999999996</c:v>
                </c:pt>
                <c:pt idx="870">
                  <c:v>45.5</c:v>
                </c:pt>
                <c:pt idx="871">
                  <c:v>45.55</c:v>
                </c:pt>
                <c:pt idx="872">
                  <c:v>45.6</c:v>
                </c:pt>
                <c:pt idx="873">
                  <c:v>45.65</c:v>
                </c:pt>
                <c:pt idx="874">
                  <c:v>45.7</c:v>
                </c:pt>
                <c:pt idx="875">
                  <c:v>45.75</c:v>
                </c:pt>
                <c:pt idx="876">
                  <c:v>45.8</c:v>
                </c:pt>
                <c:pt idx="877">
                  <c:v>45.849999999999994</c:v>
                </c:pt>
                <c:pt idx="878">
                  <c:v>45.9</c:v>
                </c:pt>
                <c:pt idx="879">
                  <c:v>45.949999999999996</c:v>
                </c:pt>
                <c:pt idx="880">
                  <c:v>46</c:v>
                </c:pt>
                <c:pt idx="881">
                  <c:v>46.05</c:v>
                </c:pt>
                <c:pt idx="882">
                  <c:v>46.1</c:v>
                </c:pt>
                <c:pt idx="883">
                  <c:v>46.15</c:v>
                </c:pt>
                <c:pt idx="884">
                  <c:v>46.2</c:v>
                </c:pt>
                <c:pt idx="885">
                  <c:v>46.25</c:v>
                </c:pt>
                <c:pt idx="886">
                  <c:v>46.3</c:v>
                </c:pt>
                <c:pt idx="887">
                  <c:v>46.349999999999994</c:v>
                </c:pt>
                <c:pt idx="888">
                  <c:v>46.4</c:v>
                </c:pt>
                <c:pt idx="889">
                  <c:v>46.449999999999996</c:v>
                </c:pt>
                <c:pt idx="890">
                  <c:v>46.5</c:v>
                </c:pt>
                <c:pt idx="891">
                  <c:v>46.55</c:v>
                </c:pt>
                <c:pt idx="892">
                  <c:v>46.6</c:v>
                </c:pt>
                <c:pt idx="893">
                  <c:v>46.65</c:v>
                </c:pt>
                <c:pt idx="894">
                  <c:v>46.7</c:v>
                </c:pt>
                <c:pt idx="895">
                  <c:v>46.75</c:v>
                </c:pt>
                <c:pt idx="896">
                  <c:v>46.8</c:v>
                </c:pt>
                <c:pt idx="897">
                  <c:v>46.849999999999994</c:v>
                </c:pt>
                <c:pt idx="898">
                  <c:v>46.9</c:v>
                </c:pt>
                <c:pt idx="899">
                  <c:v>46.949999999999996</c:v>
                </c:pt>
                <c:pt idx="900">
                  <c:v>47</c:v>
                </c:pt>
                <c:pt idx="901">
                  <c:v>47.05</c:v>
                </c:pt>
                <c:pt idx="902">
                  <c:v>47.1</c:v>
                </c:pt>
                <c:pt idx="903">
                  <c:v>47.15</c:v>
                </c:pt>
                <c:pt idx="904">
                  <c:v>47.2</c:v>
                </c:pt>
                <c:pt idx="905">
                  <c:v>47.25</c:v>
                </c:pt>
                <c:pt idx="906">
                  <c:v>47.3</c:v>
                </c:pt>
                <c:pt idx="907">
                  <c:v>47.349999999999994</c:v>
                </c:pt>
                <c:pt idx="908">
                  <c:v>47.4</c:v>
                </c:pt>
                <c:pt idx="909">
                  <c:v>47.449999999999996</c:v>
                </c:pt>
                <c:pt idx="910">
                  <c:v>47.5</c:v>
                </c:pt>
                <c:pt idx="911">
                  <c:v>47.55</c:v>
                </c:pt>
                <c:pt idx="912">
                  <c:v>47.6</c:v>
                </c:pt>
                <c:pt idx="913">
                  <c:v>47.65</c:v>
                </c:pt>
                <c:pt idx="914">
                  <c:v>47.7</c:v>
                </c:pt>
                <c:pt idx="915">
                  <c:v>47.75</c:v>
                </c:pt>
                <c:pt idx="916">
                  <c:v>47.8</c:v>
                </c:pt>
                <c:pt idx="917">
                  <c:v>47.849999999999994</c:v>
                </c:pt>
                <c:pt idx="918">
                  <c:v>47.9</c:v>
                </c:pt>
                <c:pt idx="919">
                  <c:v>47.949999999999996</c:v>
                </c:pt>
                <c:pt idx="920">
                  <c:v>48</c:v>
                </c:pt>
                <c:pt idx="921">
                  <c:v>48.05</c:v>
                </c:pt>
                <c:pt idx="922">
                  <c:v>48.1</c:v>
                </c:pt>
                <c:pt idx="923">
                  <c:v>48.15</c:v>
                </c:pt>
                <c:pt idx="924">
                  <c:v>48.2</c:v>
                </c:pt>
                <c:pt idx="925">
                  <c:v>48.25</c:v>
                </c:pt>
                <c:pt idx="926">
                  <c:v>48.3</c:v>
                </c:pt>
                <c:pt idx="927">
                  <c:v>48.349999999999994</c:v>
                </c:pt>
                <c:pt idx="928">
                  <c:v>48.4</c:v>
                </c:pt>
                <c:pt idx="929">
                  <c:v>48.449999999999996</c:v>
                </c:pt>
                <c:pt idx="930">
                  <c:v>48.5</c:v>
                </c:pt>
                <c:pt idx="931">
                  <c:v>48.55</c:v>
                </c:pt>
                <c:pt idx="932">
                  <c:v>48.6</c:v>
                </c:pt>
                <c:pt idx="933">
                  <c:v>48.65</c:v>
                </c:pt>
                <c:pt idx="934">
                  <c:v>48.7</c:v>
                </c:pt>
                <c:pt idx="935">
                  <c:v>48.75</c:v>
                </c:pt>
                <c:pt idx="936">
                  <c:v>48.8</c:v>
                </c:pt>
                <c:pt idx="937">
                  <c:v>48.849999999999994</c:v>
                </c:pt>
                <c:pt idx="938">
                  <c:v>48.9</c:v>
                </c:pt>
                <c:pt idx="939">
                  <c:v>48.949999999999996</c:v>
                </c:pt>
                <c:pt idx="940">
                  <c:v>49</c:v>
                </c:pt>
                <c:pt idx="941">
                  <c:v>49.05</c:v>
                </c:pt>
                <c:pt idx="942">
                  <c:v>49.1</c:v>
                </c:pt>
                <c:pt idx="943">
                  <c:v>49.15</c:v>
                </c:pt>
                <c:pt idx="944">
                  <c:v>49.2</c:v>
                </c:pt>
                <c:pt idx="945">
                  <c:v>49.25</c:v>
                </c:pt>
                <c:pt idx="946">
                  <c:v>49.3</c:v>
                </c:pt>
                <c:pt idx="947">
                  <c:v>49.349999999999994</c:v>
                </c:pt>
                <c:pt idx="948">
                  <c:v>49.4</c:v>
                </c:pt>
                <c:pt idx="949">
                  <c:v>49.449999999999996</c:v>
                </c:pt>
                <c:pt idx="950">
                  <c:v>49.5</c:v>
                </c:pt>
                <c:pt idx="951">
                  <c:v>49.55</c:v>
                </c:pt>
                <c:pt idx="952">
                  <c:v>49.6</c:v>
                </c:pt>
                <c:pt idx="953">
                  <c:v>49.65</c:v>
                </c:pt>
                <c:pt idx="954">
                  <c:v>49.7</c:v>
                </c:pt>
                <c:pt idx="955">
                  <c:v>49.75</c:v>
                </c:pt>
                <c:pt idx="956">
                  <c:v>49.8</c:v>
                </c:pt>
                <c:pt idx="957">
                  <c:v>49.849999999999994</c:v>
                </c:pt>
                <c:pt idx="958">
                  <c:v>49.9</c:v>
                </c:pt>
                <c:pt idx="959">
                  <c:v>49.949999999999996</c:v>
                </c:pt>
                <c:pt idx="960">
                  <c:v>50</c:v>
                </c:pt>
                <c:pt idx="961">
                  <c:v>50.05</c:v>
                </c:pt>
                <c:pt idx="962">
                  <c:v>50.1</c:v>
                </c:pt>
                <c:pt idx="963">
                  <c:v>50.15</c:v>
                </c:pt>
                <c:pt idx="964">
                  <c:v>50.2</c:v>
                </c:pt>
                <c:pt idx="965">
                  <c:v>50.25</c:v>
                </c:pt>
                <c:pt idx="966">
                  <c:v>50.3</c:v>
                </c:pt>
                <c:pt idx="967">
                  <c:v>50.349999999999994</c:v>
                </c:pt>
                <c:pt idx="968">
                  <c:v>50.4</c:v>
                </c:pt>
                <c:pt idx="969">
                  <c:v>50.449999999999996</c:v>
                </c:pt>
                <c:pt idx="970">
                  <c:v>50.5</c:v>
                </c:pt>
                <c:pt idx="971">
                  <c:v>50.55</c:v>
                </c:pt>
                <c:pt idx="972">
                  <c:v>50.6</c:v>
                </c:pt>
                <c:pt idx="973">
                  <c:v>50.65</c:v>
                </c:pt>
                <c:pt idx="974">
                  <c:v>50.7</c:v>
                </c:pt>
                <c:pt idx="975">
                  <c:v>50.75</c:v>
                </c:pt>
                <c:pt idx="976">
                  <c:v>50.8</c:v>
                </c:pt>
                <c:pt idx="977">
                  <c:v>50.849999999999994</c:v>
                </c:pt>
                <c:pt idx="978">
                  <c:v>50.9</c:v>
                </c:pt>
                <c:pt idx="979">
                  <c:v>50.949999999999996</c:v>
                </c:pt>
                <c:pt idx="980">
                  <c:v>51</c:v>
                </c:pt>
                <c:pt idx="981">
                  <c:v>51.05</c:v>
                </c:pt>
                <c:pt idx="982">
                  <c:v>51.1</c:v>
                </c:pt>
                <c:pt idx="983">
                  <c:v>51.15</c:v>
                </c:pt>
                <c:pt idx="984">
                  <c:v>51.2</c:v>
                </c:pt>
                <c:pt idx="985">
                  <c:v>51.25</c:v>
                </c:pt>
                <c:pt idx="986">
                  <c:v>51.3</c:v>
                </c:pt>
                <c:pt idx="987">
                  <c:v>51.349999999999994</c:v>
                </c:pt>
                <c:pt idx="988">
                  <c:v>51.4</c:v>
                </c:pt>
                <c:pt idx="989">
                  <c:v>51.449999999999996</c:v>
                </c:pt>
                <c:pt idx="990">
                  <c:v>51.5</c:v>
                </c:pt>
                <c:pt idx="991">
                  <c:v>51.55</c:v>
                </c:pt>
                <c:pt idx="992">
                  <c:v>51.6</c:v>
                </c:pt>
                <c:pt idx="993">
                  <c:v>51.65</c:v>
                </c:pt>
                <c:pt idx="994">
                  <c:v>51.7</c:v>
                </c:pt>
                <c:pt idx="995">
                  <c:v>51.75</c:v>
                </c:pt>
                <c:pt idx="996">
                  <c:v>51.8</c:v>
                </c:pt>
                <c:pt idx="997">
                  <c:v>51.849999999999994</c:v>
                </c:pt>
                <c:pt idx="998">
                  <c:v>51.9</c:v>
                </c:pt>
                <c:pt idx="999">
                  <c:v>51.949999999999996</c:v>
                </c:pt>
                <c:pt idx="1000">
                  <c:v>52</c:v>
                </c:pt>
                <c:pt idx="1001">
                  <c:v>52.05</c:v>
                </c:pt>
                <c:pt idx="1002">
                  <c:v>52.1</c:v>
                </c:pt>
                <c:pt idx="1003">
                  <c:v>52.15</c:v>
                </c:pt>
                <c:pt idx="1004">
                  <c:v>52.2</c:v>
                </c:pt>
                <c:pt idx="1005">
                  <c:v>52.25</c:v>
                </c:pt>
                <c:pt idx="1006">
                  <c:v>52.3</c:v>
                </c:pt>
                <c:pt idx="1007">
                  <c:v>52.349999999999994</c:v>
                </c:pt>
                <c:pt idx="1008">
                  <c:v>52.4</c:v>
                </c:pt>
                <c:pt idx="1009">
                  <c:v>52.449999999999996</c:v>
                </c:pt>
                <c:pt idx="1010">
                  <c:v>52.5</c:v>
                </c:pt>
                <c:pt idx="1011">
                  <c:v>52.55</c:v>
                </c:pt>
                <c:pt idx="1012">
                  <c:v>52.6</c:v>
                </c:pt>
                <c:pt idx="1013">
                  <c:v>52.65</c:v>
                </c:pt>
                <c:pt idx="1014">
                  <c:v>52.7</c:v>
                </c:pt>
                <c:pt idx="1015">
                  <c:v>52.75</c:v>
                </c:pt>
                <c:pt idx="1016">
                  <c:v>52.8</c:v>
                </c:pt>
                <c:pt idx="1017">
                  <c:v>52.849999999999994</c:v>
                </c:pt>
                <c:pt idx="1018">
                  <c:v>52.9</c:v>
                </c:pt>
                <c:pt idx="1019">
                  <c:v>52.949999999999996</c:v>
                </c:pt>
                <c:pt idx="1020">
                  <c:v>53</c:v>
                </c:pt>
                <c:pt idx="1021">
                  <c:v>53.05</c:v>
                </c:pt>
                <c:pt idx="1022">
                  <c:v>53.1</c:v>
                </c:pt>
                <c:pt idx="1023">
                  <c:v>53.15</c:v>
                </c:pt>
                <c:pt idx="1024">
                  <c:v>53.2</c:v>
                </c:pt>
                <c:pt idx="1025">
                  <c:v>53.25</c:v>
                </c:pt>
                <c:pt idx="1026">
                  <c:v>53.3</c:v>
                </c:pt>
                <c:pt idx="1027">
                  <c:v>53.349999999999994</c:v>
                </c:pt>
                <c:pt idx="1028">
                  <c:v>53.4</c:v>
                </c:pt>
                <c:pt idx="1029">
                  <c:v>53.449999999999996</c:v>
                </c:pt>
                <c:pt idx="1030">
                  <c:v>53.5</c:v>
                </c:pt>
                <c:pt idx="1031">
                  <c:v>53.55</c:v>
                </c:pt>
                <c:pt idx="1032">
                  <c:v>53.6</c:v>
                </c:pt>
                <c:pt idx="1033">
                  <c:v>53.65</c:v>
                </c:pt>
                <c:pt idx="1034">
                  <c:v>53.7</c:v>
                </c:pt>
                <c:pt idx="1035">
                  <c:v>53.75</c:v>
                </c:pt>
                <c:pt idx="1036">
                  <c:v>53.8</c:v>
                </c:pt>
                <c:pt idx="1037">
                  <c:v>53.849999999999994</c:v>
                </c:pt>
                <c:pt idx="1038">
                  <c:v>53.9</c:v>
                </c:pt>
                <c:pt idx="1039">
                  <c:v>53.949999999999996</c:v>
                </c:pt>
                <c:pt idx="1040">
                  <c:v>54</c:v>
                </c:pt>
                <c:pt idx="1041">
                  <c:v>54.05</c:v>
                </c:pt>
                <c:pt idx="1042">
                  <c:v>54.1</c:v>
                </c:pt>
                <c:pt idx="1043">
                  <c:v>54.15</c:v>
                </c:pt>
                <c:pt idx="1044">
                  <c:v>54.2</c:v>
                </c:pt>
                <c:pt idx="1045">
                  <c:v>54.25</c:v>
                </c:pt>
                <c:pt idx="1046">
                  <c:v>54.3</c:v>
                </c:pt>
                <c:pt idx="1047">
                  <c:v>54.349999999999994</c:v>
                </c:pt>
                <c:pt idx="1048">
                  <c:v>54.4</c:v>
                </c:pt>
                <c:pt idx="1049">
                  <c:v>54.449999999999996</c:v>
                </c:pt>
                <c:pt idx="1050">
                  <c:v>54.5</c:v>
                </c:pt>
                <c:pt idx="1051">
                  <c:v>54.55</c:v>
                </c:pt>
                <c:pt idx="1052">
                  <c:v>54.6</c:v>
                </c:pt>
                <c:pt idx="1053">
                  <c:v>54.65</c:v>
                </c:pt>
                <c:pt idx="1054">
                  <c:v>54.7</c:v>
                </c:pt>
                <c:pt idx="1055">
                  <c:v>54.75</c:v>
                </c:pt>
                <c:pt idx="1056">
                  <c:v>54.8</c:v>
                </c:pt>
                <c:pt idx="1057">
                  <c:v>54.849999999999994</c:v>
                </c:pt>
                <c:pt idx="1058">
                  <c:v>54.9</c:v>
                </c:pt>
                <c:pt idx="1059">
                  <c:v>54.949999999999996</c:v>
                </c:pt>
                <c:pt idx="1060">
                  <c:v>55</c:v>
                </c:pt>
                <c:pt idx="1061">
                  <c:v>55.05</c:v>
                </c:pt>
                <c:pt idx="1062">
                  <c:v>55.1</c:v>
                </c:pt>
                <c:pt idx="1063">
                  <c:v>55.15</c:v>
                </c:pt>
                <c:pt idx="1064">
                  <c:v>55.2</c:v>
                </c:pt>
                <c:pt idx="1065">
                  <c:v>55.25</c:v>
                </c:pt>
                <c:pt idx="1066">
                  <c:v>55.3</c:v>
                </c:pt>
                <c:pt idx="1067">
                  <c:v>55.349999999999994</c:v>
                </c:pt>
                <c:pt idx="1068">
                  <c:v>55.4</c:v>
                </c:pt>
                <c:pt idx="1069">
                  <c:v>55.449999999999996</c:v>
                </c:pt>
                <c:pt idx="1070">
                  <c:v>55.5</c:v>
                </c:pt>
                <c:pt idx="1071">
                  <c:v>55.55</c:v>
                </c:pt>
                <c:pt idx="1072">
                  <c:v>55.6</c:v>
                </c:pt>
                <c:pt idx="1073">
                  <c:v>55.65</c:v>
                </c:pt>
                <c:pt idx="1074">
                  <c:v>55.7</c:v>
                </c:pt>
                <c:pt idx="1075">
                  <c:v>55.75</c:v>
                </c:pt>
                <c:pt idx="1076">
                  <c:v>55.8</c:v>
                </c:pt>
                <c:pt idx="1077">
                  <c:v>55.849999999999994</c:v>
                </c:pt>
                <c:pt idx="1078">
                  <c:v>55.9</c:v>
                </c:pt>
                <c:pt idx="1079">
                  <c:v>55.949999999999996</c:v>
                </c:pt>
                <c:pt idx="1080">
                  <c:v>56</c:v>
                </c:pt>
                <c:pt idx="1081">
                  <c:v>56.05</c:v>
                </c:pt>
                <c:pt idx="1082">
                  <c:v>56.1</c:v>
                </c:pt>
                <c:pt idx="1083">
                  <c:v>56.15</c:v>
                </c:pt>
                <c:pt idx="1084">
                  <c:v>56.2</c:v>
                </c:pt>
                <c:pt idx="1085">
                  <c:v>56.25</c:v>
                </c:pt>
                <c:pt idx="1086">
                  <c:v>56.3</c:v>
                </c:pt>
                <c:pt idx="1087">
                  <c:v>56.349999999999994</c:v>
                </c:pt>
                <c:pt idx="1088">
                  <c:v>56.4</c:v>
                </c:pt>
                <c:pt idx="1089">
                  <c:v>56.449999999999996</c:v>
                </c:pt>
                <c:pt idx="1090">
                  <c:v>56.5</c:v>
                </c:pt>
                <c:pt idx="1091">
                  <c:v>56.55</c:v>
                </c:pt>
                <c:pt idx="1092">
                  <c:v>56.6</c:v>
                </c:pt>
                <c:pt idx="1093">
                  <c:v>56.65</c:v>
                </c:pt>
                <c:pt idx="1094">
                  <c:v>56.7</c:v>
                </c:pt>
                <c:pt idx="1095">
                  <c:v>56.75</c:v>
                </c:pt>
                <c:pt idx="1096">
                  <c:v>56.8</c:v>
                </c:pt>
                <c:pt idx="1097">
                  <c:v>56.849999999999994</c:v>
                </c:pt>
                <c:pt idx="1098">
                  <c:v>56.9</c:v>
                </c:pt>
                <c:pt idx="1099">
                  <c:v>56.949999999999996</c:v>
                </c:pt>
                <c:pt idx="1100">
                  <c:v>57</c:v>
                </c:pt>
                <c:pt idx="1101">
                  <c:v>57.05</c:v>
                </c:pt>
                <c:pt idx="1102">
                  <c:v>57.1</c:v>
                </c:pt>
                <c:pt idx="1103">
                  <c:v>57.15</c:v>
                </c:pt>
                <c:pt idx="1104">
                  <c:v>57.2</c:v>
                </c:pt>
                <c:pt idx="1105">
                  <c:v>57.25</c:v>
                </c:pt>
                <c:pt idx="1106">
                  <c:v>57.3</c:v>
                </c:pt>
                <c:pt idx="1107">
                  <c:v>57.349999999999994</c:v>
                </c:pt>
                <c:pt idx="1108">
                  <c:v>57.4</c:v>
                </c:pt>
                <c:pt idx="1109">
                  <c:v>57.449999999999996</c:v>
                </c:pt>
                <c:pt idx="1110">
                  <c:v>57.5</c:v>
                </c:pt>
                <c:pt idx="1111">
                  <c:v>57.55</c:v>
                </c:pt>
                <c:pt idx="1112">
                  <c:v>57.6</c:v>
                </c:pt>
                <c:pt idx="1113">
                  <c:v>57.65</c:v>
                </c:pt>
                <c:pt idx="1114">
                  <c:v>57.7</c:v>
                </c:pt>
                <c:pt idx="1115">
                  <c:v>57.75</c:v>
                </c:pt>
                <c:pt idx="1116">
                  <c:v>57.8</c:v>
                </c:pt>
                <c:pt idx="1117">
                  <c:v>57.849999999999994</c:v>
                </c:pt>
                <c:pt idx="1118">
                  <c:v>57.9</c:v>
                </c:pt>
                <c:pt idx="1119">
                  <c:v>57.949999999999996</c:v>
                </c:pt>
                <c:pt idx="1120">
                  <c:v>58</c:v>
                </c:pt>
                <c:pt idx="1121">
                  <c:v>58.05</c:v>
                </c:pt>
                <c:pt idx="1122">
                  <c:v>58.1</c:v>
                </c:pt>
                <c:pt idx="1123">
                  <c:v>58.15</c:v>
                </c:pt>
                <c:pt idx="1124">
                  <c:v>58.2</c:v>
                </c:pt>
                <c:pt idx="1125">
                  <c:v>58.25</c:v>
                </c:pt>
                <c:pt idx="1126">
                  <c:v>58.3</c:v>
                </c:pt>
                <c:pt idx="1127">
                  <c:v>58.349999999999994</c:v>
                </c:pt>
                <c:pt idx="1128">
                  <c:v>58.4</c:v>
                </c:pt>
                <c:pt idx="1129">
                  <c:v>58.449999999999996</c:v>
                </c:pt>
                <c:pt idx="1130">
                  <c:v>58.5</c:v>
                </c:pt>
                <c:pt idx="1131">
                  <c:v>58.55</c:v>
                </c:pt>
                <c:pt idx="1132">
                  <c:v>58.6</c:v>
                </c:pt>
                <c:pt idx="1133">
                  <c:v>58.65</c:v>
                </c:pt>
                <c:pt idx="1134">
                  <c:v>58.7</c:v>
                </c:pt>
                <c:pt idx="1135">
                  <c:v>58.75</c:v>
                </c:pt>
                <c:pt idx="1136">
                  <c:v>58.8</c:v>
                </c:pt>
                <c:pt idx="1137">
                  <c:v>58.849999999999994</c:v>
                </c:pt>
                <c:pt idx="1138">
                  <c:v>58.9</c:v>
                </c:pt>
                <c:pt idx="1139">
                  <c:v>58.949999999999996</c:v>
                </c:pt>
                <c:pt idx="1140">
                  <c:v>59</c:v>
                </c:pt>
                <c:pt idx="1141">
                  <c:v>59.05</c:v>
                </c:pt>
                <c:pt idx="1142">
                  <c:v>59.1</c:v>
                </c:pt>
                <c:pt idx="1143">
                  <c:v>59.15</c:v>
                </c:pt>
                <c:pt idx="1144">
                  <c:v>59.2</c:v>
                </c:pt>
                <c:pt idx="1145">
                  <c:v>59.25</c:v>
                </c:pt>
                <c:pt idx="1146">
                  <c:v>59.3</c:v>
                </c:pt>
                <c:pt idx="1147">
                  <c:v>59.349999999999994</c:v>
                </c:pt>
                <c:pt idx="1148">
                  <c:v>59.4</c:v>
                </c:pt>
                <c:pt idx="1149">
                  <c:v>59.449999999999996</c:v>
                </c:pt>
                <c:pt idx="1150">
                  <c:v>59.5</c:v>
                </c:pt>
                <c:pt idx="1151">
                  <c:v>59.55</c:v>
                </c:pt>
                <c:pt idx="1152">
                  <c:v>59.6</c:v>
                </c:pt>
                <c:pt idx="1153">
                  <c:v>59.65</c:v>
                </c:pt>
                <c:pt idx="1154">
                  <c:v>59.7</c:v>
                </c:pt>
                <c:pt idx="1155">
                  <c:v>59.75</c:v>
                </c:pt>
                <c:pt idx="1156">
                  <c:v>59.8</c:v>
                </c:pt>
                <c:pt idx="1157">
                  <c:v>59.849999999999994</c:v>
                </c:pt>
                <c:pt idx="1158">
                  <c:v>59.9</c:v>
                </c:pt>
                <c:pt idx="1159">
                  <c:v>59.949999999999996</c:v>
                </c:pt>
                <c:pt idx="1160">
                  <c:v>60</c:v>
                </c:pt>
                <c:pt idx="1161">
                  <c:v>60.05</c:v>
                </c:pt>
                <c:pt idx="1162">
                  <c:v>60.1</c:v>
                </c:pt>
                <c:pt idx="1163">
                  <c:v>60.15</c:v>
                </c:pt>
                <c:pt idx="1164">
                  <c:v>60.2</c:v>
                </c:pt>
                <c:pt idx="1165">
                  <c:v>60.25</c:v>
                </c:pt>
                <c:pt idx="1166">
                  <c:v>60.3</c:v>
                </c:pt>
                <c:pt idx="1167">
                  <c:v>60.349999999999994</c:v>
                </c:pt>
                <c:pt idx="1168">
                  <c:v>60.4</c:v>
                </c:pt>
                <c:pt idx="1169">
                  <c:v>60.449999999999996</c:v>
                </c:pt>
                <c:pt idx="1170">
                  <c:v>60.5</c:v>
                </c:pt>
                <c:pt idx="1171">
                  <c:v>60.55</c:v>
                </c:pt>
                <c:pt idx="1172">
                  <c:v>60.6</c:v>
                </c:pt>
                <c:pt idx="1173">
                  <c:v>60.65</c:v>
                </c:pt>
                <c:pt idx="1174">
                  <c:v>60.7</c:v>
                </c:pt>
                <c:pt idx="1175">
                  <c:v>60.75</c:v>
                </c:pt>
                <c:pt idx="1176">
                  <c:v>60.8</c:v>
                </c:pt>
                <c:pt idx="1177">
                  <c:v>60.849999999999994</c:v>
                </c:pt>
                <c:pt idx="1178">
                  <c:v>60.9</c:v>
                </c:pt>
                <c:pt idx="1179">
                  <c:v>60.949999999999996</c:v>
                </c:pt>
                <c:pt idx="1180">
                  <c:v>61</c:v>
                </c:pt>
                <c:pt idx="1181">
                  <c:v>61.05</c:v>
                </c:pt>
                <c:pt idx="1182">
                  <c:v>61.1</c:v>
                </c:pt>
                <c:pt idx="1183">
                  <c:v>61.15</c:v>
                </c:pt>
                <c:pt idx="1184">
                  <c:v>61.2</c:v>
                </c:pt>
                <c:pt idx="1185">
                  <c:v>61.25</c:v>
                </c:pt>
                <c:pt idx="1186">
                  <c:v>61.3</c:v>
                </c:pt>
                <c:pt idx="1187">
                  <c:v>61.349999999999994</c:v>
                </c:pt>
                <c:pt idx="1188">
                  <c:v>61.4</c:v>
                </c:pt>
                <c:pt idx="1189">
                  <c:v>61.449999999999996</c:v>
                </c:pt>
                <c:pt idx="1190">
                  <c:v>61.5</c:v>
                </c:pt>
                <c:pt idx="1191">
                  <c:v>61.55</c:v>
                </c:pt>
                <c:pt idx="1192">
                  <c:v>61.6</c:v>
                </c:pt>
                <c:pt idx="1193">
                  <c:v>61.65</c:v>
                </c:pt>
                <c:pt idx="1194">
                  <c:v>61.7</c:v>
                </c:pt>
                <c:pt idx="1195">
                  <c:v>61.75</c:v>
                </c:pt>
                <c:pt idx="1196">
                  <c:v>61.8</c:v>
                </c:pt>
                <c:pt idx="1197">
                  <c:v>61.849999999999994</c:v>
                </c:pt>
                <c:pt idx="1198">
                  <c:v>61.9</c:v>
                </c:pt>
                <c:pt idx="1199">
                  <c:v>61.949999999999996</c:v>
                </c:pt>
                <c:pt idx="1200">
                  <c:v>62</c:v>
                </c:pt>
                <c:pt idx="1201">
                  <c:v>62.05</c:v>
                </c:pt>
                <c:pt idx="1202">
                  <c:v>62.1</c:v>
                </c:pt>
                <c:pt idx="1203">
                  <c:v>62.15</c:v>
                </c:pt>
                <c:pt idx="1204">
                  <c:v>62.2</c:v>
                </c:pt>
                <c:pt idx="1205">
                  <c:v>62.25</c:v>
                </c:pt>
                <c:pt idx="1206">
                  <c:v>62.3</c:v>
                </c:pt>
                <c:pt idx="1207">
                  <c:v>62.349999999999994</c:v>
                </c:pt>
                <c:pt idx="1208">
                  <c:v>62.4</c:v>
                </c:pt>
                <c:pt idx="1209">
                  <c:v>62.449999999999996</c:v>
                </c:pt>
                <c:pt idx="1210">
                  <c:v>62.5</c:v>
                </c:pt>
                <c:pt idx="1211">
                  <c:v>62.55</c:v>
                </c:pt>
                <c:pt idx="1212">
                  <c:v>62.6</c:v>
                </c:pt>
                <c:pt idx="1213">
                  <c:v>62.65</c:v>
                </c:pt>
                <c:pt idx="1214">
                  <c:v>62.7</c:v>
                </c:pt>
                <c:pt idx="1215">
                  <c:v>62.75</c:v>
                </c:pt>
                <c:pt idx="1216">
                  <c:v>62.8</c:v>
                </c:pt>
                <c:pt idx="1217">
                  <c:v>62.849999999999994</c:v>
                </c:pt>
                <c:pt idx="1218">
                  <c:v>62.9</c:v>
                </c:pt>
                <c:pt idx="1219">
                  <c:v>62.949999999999996</c:v>
                </c:pt>
                <c:pt idx="1220">
                  <c:v>63</c:v>
                </c:pt>
                <c:pt idx="1221">
                  <c:v>63.05</c:v>
                </c:pt>
                <c:pt idx="1222">
                  <c:v>63.1</c:v>
                </c:pt>
                <c:pt idx="1223">
                  <c:v>63.15</c:v>
                </c:pt>
                <c:pt idx="1224">
                  <c:v>63.2</c:v>
                </c:pt>
                <c:pt idx="1225">
                  <c:v>63.25</c:v>
                </c:pt>
                <c:pt idx="1226">
                  <c:v>63.3</c:v>
                </c:pt>
                <c:pt idx="1227">
                  <c:v>63.349999999999994</c:v>
                </c:pt>
                <c:pt idx="1228">
                  <c:v>63.4</c:v>
                </c:pt>
                <c:pt idx="1229">
                  <c:v>63.449999999999996</c:v>
                </c:pt>
                <c:pt idx="1230">
                  <c:v>63.5</c:v>
                </c:pt>
                <c:pt idx="1231">
                  <c:v>63.55</c:v>
                </c:pt>
                <c:pt idx="1232">
                  <c:v>63.6</c:v>
                </c:pt>
                <c:pt idx="1233">
                  <c:v>63.65</c:v>
                </c:pt>
                <c:pt idx="1234">
                  <c:v>63.7</c:v>
                </c:pt>
                <c:pt idx="1235">
                  <c:v>63.75</c:v>
                </c:pt>
                <c:pt idx="1236">
                  <c:v>63.8</c:v>
                </c:pt>
                <c:pt idx="1237">
                  <c:v>63.849999999999994</c:v>
                </c:pt>
                <c:pt idx="1238">
                  <c:v>63.9</c:v>
                </c:pt>
                <c:pt idx="1239">
                  <c:v>63.949999999999996</c:v>
                </c:pt>
                <c:pt idx="1240">
                  <c:v>64</c:v>
                </c:pt>
                <c:pt idx="1241">
                  <c:v>64.05</c:v>
                </c:pt>
                <c:pt idx="1242">
                  <c:v>64.099999999999994</c:v>
                </c:pt>
                <c:pt idx="1243">
                  <c:v>64.149999999999991</c:v>
                </c:pt>
                <c:pt idx="1244">
                  <c:v>64.2</c:v>
                </c:pt>
                <c:pt idx="1245">
                  <c:v>64.25</c:v>
                </c:pt>
                <c:pt idx="1246">
                  <c:v>64.3</c:v>
                </c:pt>
                <c:pt idx="1247">
                  <c:v>64.349999999999994</c:v>
                </c:pt>
                <c:pt idx="1248">
                  <c:v>64.400000000000006</c:v>
                </c:pt>
                <c:pt idx="1249">
                  <c:v>64.45</c:v>
                </c:pt>
                <c:pt idx="1250">
                  <c:v>64.5</c:v>
                </c:pt>
                <c:pt idx="1251">
                  <c:v>64.55</c:v>
                </c:pt>
                <c:pt idx="1252">
                  <c:v>64.599999999999994</c:v>
                </c:pt>
                <c:pt idx="1253">
                  <c:v>64.649999999999991</c:v>
                </c:pt>
                <c:pt idx="1254">
                  <c:v>64.7</c:v>
                </c:pt>
                <c:pt idx="1255">
                  <c:v>64.75</c:v>
                </c:pt>
                <c:pt idx="1256">
                  <c:v>64.8</c:v>
                </c:pt>
                <c:pt idx="1257">
                  <c:v>64.849999999999994</c:v>
                </c:pt>
                <c:pt idx="1258">
                  <c:v>64.900000000000006</c:v>
                </c:pt>
                <c:pt idx="1259">
                  <c:v>64.95</c:v>
                </c:pt>
                <c:pt idx="1260">
                  <c:v>65</c:v>
                </c:pt>
                <c:pt idx="1261">
                  <c:v>65.05</c:v>
                </c:pt>
                <c:pt idx="1262">
                  <c:v>65.099999999999994</c:v>
                </c:pt>
                <c:pt idx="1263">
                  <c:v>65.149999999999991</c:v>
                </c:pt>
                <c:pt idx="1264">
                  <c:v>65.2</c:v>
                </c:pt>
                <c:pt idx="1265">
                  <c:v>65.25</c:v>
                </c:pt>
                <c:pt idx="1266">
                  <c:v>65.3</c:v>
                </c:pt>
                <c:pt idx="1267">
                  <c:v>65.349999999999994</c:v>
                </c:pt>
                <c:pt idx="1268">
                  <c:v>65.400000000000006</c:v>
                </c:pt>
                <c:pt idx="1269">
                  <c:v>65.45</c:v>
                </c:pt>
                <c:pt idx="1270">
                  <c:v>65.5</c:v>
                </c:pt>
                <c:pt idx="1271">
                  <c:v>65.55</c:v>
                </c:pt>
                <c:pt idx="1272">
                  <c:v>65.599999999999994</c:v>
                </c:pt>
                <c:pt idx="1273">
                  <c:v>65.649999999999991</c:v>
                </c:pt>
                <c:pt idx="1274">
                  <c:v>65.7</c:v>
                </c:pt>
                <c:pt idx="1275">
                  <c:v>65.75</c:v>
                </c:pt>
                <c:pt idx="1276">
                  <c:v>65.8</c:v>
                </c:pt>
                <c:pt idx="1277">
                  <c:v>65.849999999999994</c:v>
                </c:pt>
                <c:pt idx="1278">
                  <c:v>65.900000000000006</c:v>
                </c:pt>
                <c:pt idx="1279">
                  <c:v>65.95</c:v>
                </c:pt>
                <c:pt idx="1280">
                  <c:v>66</c:v>
                </c:pt>
                <c:pt idx="1281">
                  <c:v>66.05</c:v>
                </c:pt>
                <c:pt idx="1282">
                  <c:v>66.099999999999994</c:v>
                </c:pt>
                <c:pt idx="1283">
                  <c:v>66.149999999999991</c:v>
                </c:pt>
                <c:pt idx="1284">
                  <c:v>66.2</c:v>
                </c:pt>
                <c:pt idx="1285">
                  <c:v>66.25</c:v>
                </c:pt>
                <c:pt idx="1286">
                  <c:v>66.3</c:v>
                </c:pt>
                <c:pt idx="1287">
                  <c:v>66.349999999999994</c:v>
                </c:pt>
                <c:pt idx="1288">
                  <c:v>66.400000000000006</c:v>
                </c:pt>
                <c:pt idx="1289">
                  <c:v>66.45</c:v>
                </c:pt>
                <c:pt idx="1290">
                  <c:v>66.5</c:v>
                </c:pt>
                <c:pt idx="1291">
                  <c:v>66.55</c:v>
                </c:pt>
                <c:pt idx="1292">
                  <c:v>66.599999999999994</c:v>
                </c:pt>
                <c:pt idx="1293">
                  <c:v>66.649999999999991</c:v>
                </c:pt>
                <c:pt idx="1294">
                  <c:v>66.7</c:v>
                </c:pt>
                <c:pt idx="1295">
                  <c:v>66.75</c:v>
                </c:pt>
                <c:pt idx="1296">
                  <c:v>66.8</c:v>
                </c:pt>
                <c:pt idx="1297">
                  <c:v>66.849999999999994</c:v>
                </c:pt>
                <c:pt idx="1298">
                  <c:v>66.900000000000006</c:v>
                </c:pt>
                <c:pt idx="1299">
                  <c:v>66.95</c:v>
                </c:pt>
                <c:pt idx="1300">
                  <c:v>67</c:v>
                </c:pt>
                <c:pt idx="1301">
                  <c:v>67.05</c:v>
                </c:pt>
                <c:pt idx="1302">
                  <c:v>67.099999999999994</c:v>
                </c:pt>
                <c:pt idx="1303">
                  <c:v>67.149999999999991</c:v>
                </c:pt>
                <c:pt idx="1304">
                  <c:v>67.2</c:v>
                </c:pt>
                <c:pt idx="1305">
                  <c:v>67.25</c:v>
                </c:pt>
                <c:pt idx="1306">
                  <c:v>67.3</c:v>
                </c:pt>
                <c:pt idx="1307">
                  <c:v>67.349999999999994</c:v>
                </c:pt>
                <c:pt idx="1308">
                  <c:v>67.400000000000006</c:v>
                </c:pt>
                <c:pt idx="1309">
                  <c:v>67.45</c:v>
                </c:pt>
                <c:pt idx="1310">
                  <c:v>67.5</c:v>
                </c:pt>
                <c:pt idx="1311">
                  <c:v>67.55</c:v>
                </c:pt>
                <c:pt idx="1312">
                  <c:v>67.599999999999994</c:v>
                </c:pt>
                <c:pt idx="1313">
                  <c:v>67.649999999999991</c:v>
                </c:pt>
                <c:pt idx="1314">
                  <c:v>67.7</c:v>
                </c:pt>
                <c:pt idx="1315">
                  <c:v>67.75</c:v>
                </c:pt>
                <c:pt idx="1316">
                  <c:v>67.8</c:v>
                </c:pt>
                <c:pt idx="1317">
                  <c:v>67.849999999999994</c:v>
                </c:pt>
                <c:pt idx="1318">
                  <c:v>67.900000000000006</c:v>
                </c:pt>
                <c:pt idx="1319">
                  <c:v>67.95</c:v>
                </c:pt>
                <c:pt idx="1320">
                  <c:v>68</c:v>
                </c:pt>
                <c:pt idx="1321">
                  <c:v>68.05</c:v>
                </c:pt>
                <c:pt idx="1322">
                  <c:v>68.099999999999994</c:v>
                </c:pt>
                <c:pt idx="1323">
                  <c:v>68.149999999999991</c:v>
                </c:pt>
                <c:pt idx="1324">
                  <c:v>68.2</c:v>
                </c:pt>
                <c:pt idx="1325">
                  <c:v>68.25</c:v>
                </c:pt>
                <c:pt idx="1326">
                  <c:v>68.3</c:v>
                </c:pt>
                <c:pt idx="1327">
                  <c:v>68.349999999999994</c:v>
                </c:pt>
                <c:pt idx="1328">
                  <c:v>68.400000000000006</c:v>
                </c:pt>
                <c:pt idx="1329">
                  <c:v>68.45</c:v>
                </c:pt>
                <c:pt idx="1330">
                  <c:v>68.5</c:v>
                </c:pt>
                <c:pt idx="1331">
                  <c:v>68.55</c:v>
                </c:pt>
                <c:pt idx="1332">
                  <c:v>68.599999999999994</c:v>
                </c:pt>
                <c:pt idx="1333">
                  <c:v>68.649999999999991</c:v>
                </c:pt>
                <c:pt idx="1334">
                  <c:v>68.7</c:v>
                </c:pt>
                <c:pt idx="1335">
                  <c:v>68.75</c:v>
                </c:pt>
                <c:pt idx="1336">
                  <c:v>68.8</c:v>
                </c:pt>
                <c:pt idx="1337">
                  <c:v>68.849999999999994</c:v>
                </c:pt>
                <c:pt idx="1338">
                  <c:v>68.900000000000006</c:v>
                </c:pt>
                <c:pt idx="1339">
                  <c:v>68.95</c:v>
                </c:pt>
                <c:pt idx="1340">
                  <c:v>69</c:v>
                </c:pt>
                <c:pt idx="1341">
                  <c:v>69.05</c:v>
                </c:pt>
                <c:pt idx="1342">
                  <c:v>69.099999999999994</c:v>
                </c:pt>
                <c:pt idx="1343">
                  <c:v>69.149999999999991</c:v>
                </c:pt>
                <c:pt idx="1344">
                  <c:v>69.2</c:v>
                </c:pt>
                <c:pt idx="1345">
                  <c:v>69.25</c:v>
                </c:pt>
                <c:pt idx="1346">
                  <c:v>69.3</c:v>
                </c:pt>
                <c:pt idx="1347">
                  <c:v>69.349999999999994</c:v>
                </c:pt>
                <c:pt idx="1348">
                  <c:v>69.400000000000006</c:v>
                </c:pt>
                <c:pt idx="1349">
                  <c:v>69.45</c:v>
                </c:pt>
                <c:pt idx="1350">
                  <c:v>69.5</c:v>
                </c:pt>
                <c:pt idx="1351">
                  <c:v>69.55</c:v>
                </c:pt>
                <c:pt idx="1352">
                  <c:v>69.599999999999994</c:v>
                </c:pt>
                <c:pt idx="1353">
                  <c:v>69.649999999999991</c:v>
                </c:pt>
                <c:pt idx="1354">
                  <c:v>69.7</c:v>
                </c:pt>
                <c:pt idx="1355">
                  <c:v>69.75</c:v>
                </c:pt>
                <c:pt idx="1356">
                  <c:v>69.8</c:v>
                </c:pt>
                <c:pt idx="1357">
                  <c:v>69.849999999999994</c:v>
                </c:pt>
                <c:pt idx="1358">
                  <c:v>69.900000000000006</c:v>
                </c:pt>
                <c:pt idx="1359">
                  <c:v>69.95</c:v>
                </c:pt>
                <c:pt idx="1360">
                  <c:v>70</c:v>
                </c:pt>
                <c:pt idx="1361">
                  <c:v>70.05</c:v>
                </c:pt>
                <c:pt idx="1362">
                  <c:v>70.099999999999994</c:v>
                </c:pt>
                <c:pt idx="1363">
                  <c:v>70.149999999999991</c:v>
                </c:pt>
                <c:pt idx="1364">
                  <c:v>70.2</c:v>
                </c:pt>
                <c:pt idx="1365">
                  <c:v>70.25</c:v>
                </c:pt>
                <c:pt idx="1366">
                  <c:v>70.3</c:v>
                </c:pt>
                <c:pt idx="1367">
                  <c:v>70.349999999999994</c:v>
                </c:pt>
                <c:pt idx="1368">
                  <c:v>70.400000000000006</c:v>
                </c:pt>
                <c:pt idx="1369">
                  <c:v>70.45</c:v>
                </c:pt>
                <c:pt idx="1370">
                  <c:v>70.5</c:v>
                </c:pt>
                <c:pt idx="1371">
                  <c:v>70.55</c:v>
                </c:pt>
                <c:pt idx="1372">
                  <c:v>70.599999999999994</c:v>
                </c:pt>
                <c:pt idx="1373">
                  <c:v>70.649999999999991</c:v>
                </c:pt>
                <c:pt idx="1374">
                  <c:v>70.7</c:v>
                </c:pt>
                <c:pt idx="1375">
                  <c:v>70.75</c:v>
                </c:pt>
                <c:pt idx="1376">
                  <c:v>70.8</c:v>
                </c:pt>
                <c:pt idx="1377">
                  <c:v>70.849999999999994</c:v>
                </c:pt>
                <c:pt idx="1378">
                  <c:v>70.900000000000006</c:v>
                </c:pt>
                <c:pt idx="1379">
                  <c:v>70.95</c:v>
                </c:pt>
                <c:pt idx="1380">
                  <c:v>71</c:v>
                </c:pt>
                <c:pt idx="1381">
                  <c:v>71.05</c:v>
                </c:pt>
                <c:pt idx="1382">
                  <c:v>71.099999999999994</c:v>
                </c:pt>
                <c:pt idx="1383">
                  <c:v>71.149999999999991</c:v>
                </c:pt>
                <c:pt idx="1384">
                  <c:v>71.2</c:v>
                </c:pt>
                <c:pt idx="1385">
                  <c:v>71.25</c:v>
                </c:pt>
                <c:pt idx="1386">
                  <c:v>71.3</c:v>
                </c:pt>
                <c:pt idx="1387">
                  <c:v>71.349999999999994</c:v>
                </c:pt>
                <c:pt idx="1388">
                  <c:v>71.400000000000006</c:v>
                </c:pt>
                <c:pt idx="1389">
                  <c:v>71.45</c:v>
                </c:pt>
                <c:pt idx="1390">
                  <c:v>71.5</c:v>
                </c:pt>
                <c:pt idx="1391">
                  <c:v>71.55</c:v>
                </c:pt>
                <c:pt idx="1392">
                  <c:v>71.599999999999994</c:v>
                </c:pt>
                <c:pt idx="1393">
                  <c:v>71.649999999999991</c:v>
                </c:pt>
                <c:pt idx="1394">
                  <c:v>71.7</c:v>
                </c:pt>
                <c:pt idx="1395">
                  <c:v>71.75</c:v>
                </c:pt>
                <c:pt idx="1396">
                  <c:v>71.8</c:v>
                </c:pt>
                <c:pt idx="1397">
                  <c:v>71.849999999999994</c:v>
                </c:pt>
                <c:pt idx="1398">
                  <c:v>71.900000000000006</c:v>
                </c:pt>
                <c:pt idx="1399">
                  <c:v>71.95</c:v>
                </c:pt>
                <c:pt idx="1400">
                  <c:v>72</c:v>
                </c:pt>
                <c:pt idx="1401">
                  <c:v>72.05</c:v>
                </c:pt>
                <c:pt idx="1402">
                  <c:v>72.099999999999994</c:v>
                </c:pt>
                <c:pt idx="1403">
                  <c:v>72.149999999999991</c:v>
                </c:pt>
                <c:pt idx="1404">
                  <c:v>72.2</c:v>
                </c:pt>
                <c:pt idx="1405">
                  <c:v>72.25</c:v>
                </c:pt>
                <c:pt idx="1406">
                  <c:v>72.3</c:v>
                </c:pt>
                <c:pt idx="1407">
                  <c:v>72.349999999999994</c:v>
                </c:pt>
                <c:pt idx="1408">
                  <c:v>72.400000000000006</c:v>
                </c:pt>
                <c:pt idx="1409">
                  <c:v>72.45</c:v>
                </c:pt>
                <c:pt idx="1410">
                  <c:v>72.5</c:v>
                </c:pt>
                <c:pt idx="1411">
                  <c:v>72.55</c:v>
                </c:pt>
                <c:pt idx="1412">
                  <c:v>72.599999999999994</c:v>
                </c:pt>
                <c:pt idx="1413">
                  <c:v>72.649999999999991</c:v>
                </c:pt>
                <c:pt idx="1414">
                  <c:v>72.7</c:v>
                </c:pt>
                <c:pt idx="1415">
                  <c:v>72.75</c:v>
                </c:pt>
                <c:pt idx="1416">
                  <c:v>72.8</c:v>
                </c:pt>
                <c:pt idx="1417">
                  <c:v>72.849999999999994</c:v>
                </c:pt>
                <c:pt idx="1418">
                  <c:v>72.900000000000006</c:v>
                </c:pt>
                <c:pt idx="1419">
                  <c:v>72.95</c:v>
                </c:pt>
                <c:pt idx="1420">
                  <c:v>73</c:v>
                </c:pt>
                <c:pt idx="1421">
                  <c:v>73.05</c:v>
                </c:pt>
                <c:pt idx="1422">
                  <c:v>73.099999999999994</c:v>
                </c:pt>
                <c:pt idx="1423">
                  <c:v>73.149999999999991</c:v>
                </c:pt>
                <c:pt idx="1424">
                  <c:v>73.2</c:v>
                </c:pt>
                <c:pt idx="1425">
                  <c:v>73.25</c:v>
                </c:pt>
                <c:pt idx="1426">
                  <c:v>73.3</c:v>
                </c:pt>
                <c:pt idx="1427">
                  <c:v>73.349999999999994</c:v>
                </c:pt>
                <c:pt idx="1428">
                  <c:v>73.400000000000006</c:v>
                </c:pt>
                <c:pt idx="1429">
                  <c:v>73.45</c:v>
                </c:pt>
                <c:pt idx="1430">
                  <c:v>73.5</c:v>
                </c:pt>
                <c:pt idx="1431">
                  <c:v>73.55</c:v>
                </c:pt>
                <c:pt idx="1432">
                  <c:v>73.599999999999994</c:v>
                </c:pt>
                <c:pt idx="1433">
                  <c:v>73.649999999999991</c:v>
                </c:pt>
                <c:pt idx="1434">
                  <c:v>73.7</c:v>
                </c:pt>
                <c:pt idx="1435">
                  <c:v>73.75</c:v>
                </c:pt>
                <c:pt idx="1436">
                  <c:v>73.8</c:v>
                </c:pt>
                <c:pt idx="1437">
                  <c:v>73.849999999999994</c:v>
                </c:pt>
                <c:pt idx="1438">
                  <c:v>73.900000000000006</c:v>
                </c:pt>
                <c:pt idx="1439">
                  <c:v>73.95</c:v>
                </c:pt>
                <c:pt idx="1440">
                  <c:v>74</c:v>
                </c:pt>
                <c:pt idx="1441">
                  <c:v>74.05</c:v>
                </c:pt>
                <c:pt idx="1442">
                  <c:v>74.099999999999994</c:v>
                </c:pt>
                <c:pt idx="1443">
                  <c:v>74.149999999999991</c:v>
                </c:pt>
                <c:pt idx="1444">
                  <c:v>74.2</c:v>
                </c:pt>
                <c:pt idx="1445">
                  <c:v>74.25</c:v>
                </c:pt>
                <c:pt idx="1446">
                  <c:v>74.3</c:v>
                </c:pt>
                <c:pt idx="1447">
                  <c:v>74.349999999999994</c:v>
                </c:pt>
                <c:pt idx="1448">
                  <c:v>74.400000000000006</c:v>
                </c:pt>
                <c:pt idx="1449">
                  <c:v>74.45</c:v>
                </c:pt>
                <c:pt idx="1450">
                  <c:v>74.5</c:v>
                </c:pt>
                <c:pt idx="1451">
                  <c:v>74.55</c:v>
                </c:pt>
                <c:pt idx="1452">
                  <c:v>74.599999999999994</c:v>
                </c:pt>
                <c:pt idx="1453">
                  <c:v>74.649999999999991</c:v>
                </c:pt>
                <c:pt idx="1454">
                  <c:v>74.7</c:v>
                </c:pt>
                <c:pt idx="1455">
                  <c:v>74.75</c:v>
                </c:pt>
                <c:pt idx="1456">
                  <c:v>74.8</c:v>
                </c:pt>
                <c:pt idx="1457">
                  <c:v>74.849999999999994</c:v>
                </c:pt>
                <c:pt idx="1458">
                  <c:v>74.900000000000006</c:v>
                </c:pt>
                <c:pt idx="1459">
                  <c:v>74.95</c:v>
                </c:pt>
                <c:pt idx="1460">
                  <c:v>75</c:v>
                </c:pt>
                <c:pt idx="1461">
                  <c:v>75.05</c:v>
                </c:pt>
                <c:pt idx="1462">
                  <c:v>75.099999999999994</c:v>
                </c:pt>
                <c:pt idx="1463">
                  <c:v>75.149999999999991</c:v>
                </c:pt>
                <c:pt idx="1464">
                  <c:v>75.2</c:v>
                </c:pt>
                <c:pt idx="1465">
                  <c:v>75.25</c:v>
                </c:pt>
                <c:pt idx="1466">
                  <c:v>75.3</c:v>
                </c:pt>
                <c:pt idx="1467">
                  <c:v>75.349999999999994</c:v>
                </c:pt>
                <c:pt idx="1468">
                  <c:v>75.400000000000006</c:v>
                </c:pt>
                <c:pt idx="1469">
                  <c:v>75.45</c:v>
                </c:pt>
                <c:pt idx="1470">
                  <c:v>75.5</c:v>
                </c:pt>
                <c:pt idx="1471">
                  <c:v>75.55</c:v>
                </c:pt>
                <c:pt idx="1472">
                  <c:v>75.599999999999994</c:v>
                </c:pt>
                <c:pt idx="1473">
                  <c:v>75.649999999999991</c:v>
                </c:pt>
                <c:pt idx="1474">
                  <c:v>75.7</c:v>
                </c:pt>
                <c:pt idx="1475">
                  <c:v>75.75</c:v>
                </c:pt>
                <c:pt idx="1476">
                  <c:v>75.8</c:v>
                </c:pt>
                <c:pt idx="1477">
                  <c:v>75.849999999999994</c:v>
                </c:pt>
                <c:pt idx="1478">
                  <c:v>75.900000000000006</c:v>
                </c:pt>
                <c:pt idx="1479">
                  <c:v>75.95</c:v>
                </c:pt>
                <c:pt idx="1480">
                  <c:v>76</c:v>
                </c:pt>
                <c:pt idx="1481">
                  <c:v>76.05</c:v>
                </c:pt>
                <c:pt idx="1482">
                  <c:v>76.099999999999994</c:v>
                </c:pt>
                <c:pt idx="1483">
                  <c:v>76.149999999999991</c:v>
                </c:pt>
                <c:pt idx="1484">
                  <c:v>76.2</c:v>
                </c:pt>
                <c:pt idx="1485">
                  <c:v>76.25</c:v>
                </c:pt>
                <c:pt idx="1486">
                  <c:v>76.3</c:v>
                </c:pt>
                <c:pt idx="1487">
                  <c:v>76.349999999999994</c:v>
                </c:pt>
                <c:pt idx="1488">
                  <c:v>76.400000000000006</c:v>
                </c:pt>
                <c:pt idx="1489">
                  <c:v>76.45</c:v>
                </c:pt>
                <c:pt idx="1490">
                  <c:v>76.5</c:v>
                </c:pt>
                <c:pt idx="1491">
                  <c:v>76.55</c:v>
                </c:pt>
                <c:pt idx="1492">
                  <c:v>76.599999999999994</c:v>
                </c:pt>
                <c:pt idx="1493">
                  <c:v>76.649999999999991</c:v>
                </c:pt>
                <c:pt idx="1494">
                  <c:v>76.7</c:v>
                </c:pt>
                <c:pt idx="1495">
                  <c:v>76.75</c:v>
                </c:pt>
                <c:pt idx="1496">
                  <c:v>76.8</c:v>
                </c:pt>
                <c:pt idx="1497">
                  <c:v>76.849999999999994</c:v>
                </c:pt>
                <c:pt idx="1498">
                  <c:v>76.900000000000006</c:v>
                </c:pt>
                <c:pt idx="1499">
                  <c:v>76.95</c:v>
                </c:pt>
                <c:pt idx="1500">
                  <c:v>77</c:v>
                </c:pt>
                <c:pt idx="1501">
                  <c:v>77.05</c:v>
                </c:pt>
                <c:pt idx="1502">
                  <c:v>77.099999999999994</c:v>
                </c:pt>
                <c:pt idx="1503">
                  <c:v>77.149999999999991</c:v>
                </c:pt>
                <c:pt idx="1504">
                  <c:v>77.2</c:v>
                </c:pt>
                <c:pt idx="1505">
                  <c:v>77.25</c:v>
                </c:pt>
                <c:pt idx="1506">
                  <c:v>77.3</c:v>
                </c:pt>
                <c:pt idx="1507">
                  <c:v>77.349999999999994</c:v>
                </c:pt>
                <c:pt idx="1508">
                  <c:v>77.400000000000006</c:v>
                </c:pt>
                <c:pt idx="1509">
                  <c:v>77.45</c:v>
                </c:pt>
                <c:pt idx="1510">
                  <c:v>77.5</c:v>
                </c:pt>
                <c:pt idx="1511">
                  <c:v>77.55</c:v>
                </c:pt>
                <c:pt idx="1512">
                  <c:v>77.599999999999994</c:v>
                </c:pt>
                <c:pt idx="1513">
                  <c:v>77.649999999999991</c:v>
                </c:pt>
                <c:pt idx="1514">
                  <c:v>77.7</c:v>
                </c:pt>
                <c:pt idx="1515">
                  <c:v>77.75</c:v>
                </c:pt>
                <c:pt idx="1516">
                  <c:v>77.8</c:v>
                </c:pt>
                <c:pt idx="1517">
                  <c:v>77.849999999999994</c:v>
                </c:pt>
                <c:pt idx="1518">
                  <c:v>77.900000000000006</c:v>
                </c:pt>
                <c:pt idx="1519">
                  <c:v>77.95</c:v>
                </c:pt>
                <c:pt idx="1520">
                  <c:v>78</c:v>
                </c:pt>
                <c:pt idx="1521">
                  <c:v>78.05</c:v>
                </c:pt>
                <c:pt idx="1522">
                  <c:v>78.099999999999994</c:v>
                </c:pt>
                <c:pt idx="1523">
                  <c:v>78.149999999999991</c:v>
                </c:pt>
                <c:pt idx="1524">
                  <c:v>78.2</c:v>
                </c:pt>
                <c:pt idx="1525">
                  <c:v>78.25</c:v>
                </c:pt>
                <c:pt idx="1526">
                  <c:v>78.3</c:v>
                </c:pt>
                <c:pt idx="1527">
                  <c:v>78.349999999999994</c:v>
                </c:pt>
                <c:pt idx="1528">
                  <c:v>78.400000000000006</c:v>
                </c:pt>
                <c:pt idx="1529">
                  <c:v>78.45</c:v>
                </c:pt>
                <c:pt idx="1530">
                  <c:v>78.5</c:v>
                </c:pt>
                <c:pt idx="1531">
                  <c:v>78.55</c:v>
                </c:pt>
                <c:pt idx="1532">
                  <c:v>78.599999999999994</c:v>
                </c:pt>
                <c:pt idx="1533">
                  <c:v>78.649999999999991</c:v>
                </c:pt>
                <c:pt idx="1534">
                  <c:v>78.7</c:v>
                </c:pt>
                <c:pt idx="1535">
                  <c:v>78.75</c:v>
                </c:pt>
                <c:pt idx="1536">
                  <c:v>78.8</c:v>
                </c:pt>
                <c:pt idx="1537">
                  <c:v>78.849999999999994</c:v>
                </c:pt>
                <c:pt idx="1538">
                  <c:v>78.900000000000006</c:v>
                </c:pt>
                <c:pt idx="1539">
                  <c:v>78.95</c:v>
                </c:pt>
                <c:pt idx="1540">
                  <c:v>79</c:v>
                </c:pt>
                <c:pt idx="1541">
                  <c:v>79.05</c:v>
                </c:pt>
                <c:pt idx="1542">
                  <c:v>79.099999999999994</c:v>
                </c:pt>
                <c:pt idx="1543">
                  <c:v>79.149999999999991</c:v>
                </c:pt>
                <c:pt idx="1544">
                  <c:v>79.2</c:v>
                </c:pt>
                <c:pt idx="1545">
                  <c:v>79.25</c:v>
                </c:pt>
                <c:pt idx="1546">
                  <c:v>79.3</c:v>
                </c:pt>
                <c:pt idx="1547">
                  <c:v>79.349999999999994</c:v>
                </c:pt>
                <c:pt idx="1548">
                  <c:v>79.400000000000006</c:v>
                </c:pt>
                <c:pt idx="1549">
                  <c:v>79.45</c:v>
                </c:pt>
                <c:pt idx="1550">
                  <c:v>79.5</c:v>
                </c:pt>
                <c:pt idx="1551">
                  <c:v>79.55</c:v>
                </c:pt>
                <c:pt idx="1552">
                  <c:v>79.599999999999994</c:v>
                </c:pt>
                <c:pt idx="1553">
                  <c:v>79.649999999999991</c:v>
                </c:pt>
                <c:pt idx="1554">
                  <c:v>79.7</c:v>
                </c:pt>
                <c:pt idx="1555">
                  <c:v>79.75</c:v>
                </c:pt>
                <c:pt idx="1556">
                  <c:v>79.8</c:v>
                </c:pt>
                <c:pt idx="1557">
                  <c:v>79.849999999999994</c:v>
                </c:pt>
                <c:pt idx="1558">
                  <c:v>79.900000000000006</c:v>
                </c:pt>
                <c:pt idx="1559">
                  <c:v>79.95</c:v>
                </c:pt>
                <c:pt idx="1560">
                  <c:v>80</c:v>
                </c:pt>
              </c:numCache>
            </c:numRef>
          </c:xVal>
          <c:yVal>
            <c:numRef>
              <c:f>'G-1'!$E$4:$E$1564</c:f>
              <c:numCache>
                <c:formatCode>0.000</c:formatCode>
                <c:ptCount val="1561"/>
                <c:pt idx="0">
                  <c:v>41.114138661822579</c:v>
                </c:pt>
                <c:pt idx="1">
                  <c:v>38.858613381774141</c:v>
                </c:pt>
                <c:pt idx="2">
                  <c:v>38.434756282167733</c:v>
                </c:pt>
                <c:pt idx="3">
                  <c:v>36.845292158643645</c:v>
                </c:pt>
                <c:pt idx="4">
                  <c:v>35.709960641840752</c:v>
                </c:pt>
                <c:pt idx="5">
                  <c:v>34.04480775052982</c:v>
                </c:pt>
                <c:pt idx="6">
                  <c:v>35.392067817135938</c:v>
                </c:pt>
                <c:pt idx="7">
                  <c:v>33.121404783530124</c:v>
                </c:pt>
                <c:pt idx="8">
                  <c:v>33.620950650923412</c:v>
                </c:pt>
                <c:pt idx="9">
                  <c:v>31.864971238268243</c:v>
                </c:pt>
                <c:pt idx="10">
                  <c:v>31.698455949137145</c:v>
                </c:pt>
                <c:pt idx="11">
                  <c:v>33.09112927641538</c:v>
                </c:pt>
                <c:pt idx="12">
                  <c:v>32.152588555858301</c:v>
                </c:pt>
                <c:pt idx="13">
                  <c:v>30.684226460793219</c:v>
                </c:pt>
                <c:pt idx="14">
                  <c:v>31.123221313957011</c:v>
                </c:pt>
                <c:pt idx="15">
                  <c:v>29.700272479564024</c:v>
                </c:pt>
                <c:pt idx="16">
                  <c:v>30.714501967907964</c:v>
                </c:pt>
                <c:pt idx="17">
                  <c:v>29.609445958219798</c:v>
                </c:pt>
                <c:pt idx="18">
                  <c:v>30.063578564940958</c:v>
                </c:pt>
                <c:pt idx="19">
                  <c:v>31.592491674235543</c:v>
                </c:pt>
                <c:pt idx="20">
                  <c:v>30.426884650317888</c:v>
                </c:pt>
                <c:pt idx="21">
                  <c:v>29.881925522252509</c:v>
                </c:pt>
                <c:pt idx="22">
                  <c:v>27.641537995761425</c:v>
                </c:pt>
                <c:pt idx="23">
                  <c:v>29.488343929760816</c:v>
                </c:pt>
                <c:pt idx="24">
                  <c:v>27.868604299122008</c:v>
                </c:pt>
                <c:pt idx="25">
                  <c:v>28.201634877384191</c:v>
                </c:pt>
                <c:pt idx="26">
                  <c:v>28.913109294580686</c:v>
                </c:pt>
                <c:pt idx="27">
                  <c:v>28.337874659400555</c:v>
                </c:pt>
                <c:pt idx="28">
                  <c:v>28.004844081138359</c:v>
                </c:pt>
                <c:pt idx="29">
                  <c:v>27.47502270663033</c:v>
                </c:pt>
                <c:pt idx="30">
                  <c:v>27.293369663941863</c:v>
                </c:pt>
                <c:pt idx="31">
                  <c:v>27.520435967302454</c:v>
                </c:pt>
                <c:pt idx="32">
                  <c:v>27.444747199515589</c:v>
                </c:pt>
                <c:pt idx="33">
                  <c:v>28.383287920072664</c:v>
                </c:pt>
                <c:pt idx="34">
                  <c:v>26.491068725401156</c:v>
                </c:pt>
                <c:pt idx="35">
                  <c:v>26.778686042991211</c:v>
                </c:pt>
                <c:pt idx="36">
                  <c:v>28.17135937026945</c:v>
                </c:pt>
                <c:pt idx="37">
                  <c:v>26.778686042991211</c:v>
                </c:pt>
                <c:pt idx="38">
                  <c:v>26.082349379352099</c:v>
                </c:pt>
                <c:pt idx="39">
                  <c:v>27.792915531335144</c:v>
                </c:pt>
                <c:pt idx="40">
                  <c:v>27.141992128368148</c:v>
                </c:pt>
                <c:pt idx="41">
                  <c:v>26.233726914925818</c:v>
                </c:pt>
                <c:pt idx="42">
                  <c:v>26.702997275204357</c:v>
                </c:pt>
                <c:pt idx="43">
                  <c:v>26.990614592794429</c:v>
                </c:pt>
                <c:pt idx="44">
                  <c:v>27.172267635482893</c:v>
                </c:pt>
                <c:pt idx="45">
                  <c:v>25.991522858007865</c:v>
                </c:pt>
                <c:pt idx="46">
                  <c:v>26.657584014532244</c:v>
                </c:pt>
                <c:pt idx="47">
                  <c:v>26.233726914925818</c:v>
                </c:pt>
                <c:pt idx="48">
                  <c:v>25.991522858007865</c:v>
                </c:pt>
                <c:pt idx="49">
                  <c:v>25.582803511958822</c:v>
                </c:pt>
                <c:pt idx="50">
                  <c:v>24.977293369663936</c:v>
                </c:pt>
                <c:pt idx="51">
                  <c:v>24.931880108991827</c:v>
                </c:pt>
                <c:pt idx="52">
                  <c:v>26.067211625794734</c:v>
                </c:pt>
                <c:pt idx="53">
                  <c:v>24.825915834090221</c:v>
                </c:pt>
                <c:pt idx="54">
                  <c:v>26.188313654253704</c:v>
                </c:pt>
                <c:pt idx="55">
                  <c:v>25.083257644565546</c:v>
                </c:pt>
                <c:pt idx="56">
                  <c:v>25.295186194368753</c:v>
                </c:pt>
                <c:pt idx="57">
                  <c:v>23.857099606418416</c:v>
                </c:pt>
                <c:pt idx="58">
                  <c:v>25.219497426581896</c:v>
                </c:pt>
                <c:pt idx="59">
                  <c:v>26.400242204056912</c:v>
                </c:pt>
                <c:pt idx="60">
                  <c:v>25.52225249772933</c:v>
                </c:pt>
                <c:pt idx="61">
                  <c:v>25.052982137450801</c:v>
                </c:pt>
                <c:pt idx="62">
                  <c:v>26.506206478958521</c:v>
                </c:pt>
                <c:pt idx="63">
                  <c:v>25.567665758401457</c:v>
                </c:pt>
                <c:pt idx="64">
                  <c:v>25.461701483499844</c:v>
                </c:pt>
                <c:pt idx="65">
                  <c:v>24.34150772025432</c:v>
                </c:pt>
                <c:pt idx="66">
                  <c:v>24.795640326975473</c:v>
                </c:pt>
                <c:pt idx="67">
                  <c:v>24.447471995155919</c:v>
                </c:pt>
                <c:pt idx="68">
                  <c:v>24.34150772025432</c:v>
                </c:pt>
                <c:pt idx="69">
                  <c:v>24.568574023614893</c:v>
                </c:pt>
                <c:pt idx="70">
                  <c:v>25.037844383893436</c:v>
                </c:pt>
                <c:pt idx="71">
                  <c:v>24.220405691795335</c:v>
                </c:pt>
                <c:pt idx="72">
                  <c:v>23.705722070844683</c:v>
                </c:pt>
                <c:pt idx="73">
                  <c:v>23.887375113533153</c:v>
                </c:pt>
                <c:pt idx="74">
                  <c:v>24.538298516500152</c:v>
                </c:pt>
                <c:pt idx="75">
                  <c:v>24.47774750227066</c:v>
                </c:pt>
                <c:pt idx="76">
                  <c:v>24.492885255828032</c:v>
                </c:pt>
                <c:pt idx="77">
                  <c:v>22.842870118074483</c:v>
                </c:pt>
                <c:pt idx="78">
                  <c:v>24.765364819860729</c:v>
                </c:pt>
                <c:pt idx="79">
                  <c:v>23.493793521041479</c:v>
                </c:pt>
                <c:pt idx="80">
                  <c:v>24.069028156221616</c:v>
                </c:pt>
                <c:pt idx="81">
                  <c:v>23.55434453527096</c:v>
                </c:pt>
                <c:pt idx="82">
                  <c:v>23.448380260369355</c:v>
                </c:pt>
                <c:pt idx="83">
                  <c:v>23.221313957008778</c:v>
                </c:pt>
                <c:pt idx="84">
                  <c:v>23.266727217680888</c:v>
                </c:pt>
                <c:pt idx="85">
                  <c:v>23.690584317287314</c:v>
                </c:pt>
                <c:pt idx="86">
                  <c:v>23.993339388434748</c:v>
                </c:pt>
                <c:pt idx="87">
                  <c:v>23.251589464123523</c:v>
                </c:pt>
                <c:pt idx="88">
                  <c:v>23.039660914320311</c:v>
                </c:pt>
                <c:pt idx="89">
                  <c:v>23.690584317287314</c:v>
                </c:pt>
                <c:pt idx="90">
                  <c:v>22.91855888586133</c:v>
                </c:pt>
                <c:pt idx="91">
                  <c:v>23.796548592188916</c:v>
                </c:pt>
                <c:pt idx="92">
                  <c:v>23.978201634877379</c:v>
                </c:pt>
                <c:pt idx="93">
                  <c:v>22.116257947320619</c:v>
                </c:pt>
                <c:pt idx="94">
                  <c:v>24.008477141992127</c:v>
                </c:pt>
                <c:pt idx="95">
                  <c:v>23.524069028156227</c:v>
                </c:pt>
                <c:pt idx="96">
                  <c:v>23.418104753254621</c:v>
                </c:pt>
                <c:pt idx="97">
                  <c:v>22.994247653648195</c:v>
                </c:pt>
                <c:pt idx="98">
                  <c:v>22.782319103844983</c:v>
                </c:pt>
                <c:pt idx="99">
                  <c:v>22.50983953981229</c:v>
                </c:pt>
                <c:pt idx="100">
                  <c:v>23.130487435664548</c:v>
                </c:pt>
                <c:pt idx="101">
                  <c:v>23.418104753254621</c:v>
                </c:pt>
                <c:pt idx="102">
                  <c:v>22.691492582500754</c:v>
                </c:pt>
                <c:pt idx="103">
                  <c:v>23.191038449894041</c:v>
                </c:pt>
                <c:pt idx="104">
                  <c:v>22.41901301846806</c:v>
                </c:pt>
                <c:pt idx="105">
                  <c:v>23.342415985467753</c:v>
                </c:pt>
                <c:pt idx="106">
                  <c:v>23.266727217680888</c:v>
                </c:pt>
                <c:pt idx="107">
                  <c:v>22.721768089615505</c:v>
                </c:pt>
                <c:pt idx="108">
                  <c:v>23.584620042385701</c:v>
                </c:pt>
                <c:pt idx="109">
                  <c:v>22.540115046927031</c:v>
                </c:pt>
                <c:pt idx="110">
                  <c:v>22.343324250681196</c:v>
                </c:pt>
                <c:pt idx="111">
                  <c:v>22.449288525582798</c:v>
                </c:pt>
                <c:pt idx="112">
                  <c:v>22.842870118074483</c:v>
                </c:pt>
                <c:pt idx="113">
                  <c:v>22.010293672419014</c:v>
                </c:pt>
                <c:pt idx="114">
                  <c:v>22.827732364517104</c:v>
                </c:pt>
                <c:pt idx="115">
                  <c:v>22.207084468664853</c:v>
                </c:pt>
                <c:pt idx="116">
                  <c:v>22.858007871631841</c:v>
                </c:pt>
                <c:pt idx="117">
                  <c:v>23.251589464123523</c:v>
                </c:pt>
                <c:pt idx="118">
                  <c:v>22.025431425976386</c:v>
                </c:pt>
                <c:pt idx="119">
                  <c:v>21.01120193763246</c:v>
                </c:pt>
                <c:pt idx="120">
                  <c:v>22.14653345443536</c:v>
                </c:pt>
                <c:pt idx="121">
                  <c:v>21.268543748107774</c:v>
                </c:pt>
                <c:pt idx="122">
                  <c:v>22.600666061156527</c:v>
                </c:pt>
                <c:pt idx="123">
                  <c:v>22.37359975779594</c:v>
                </c:pt>
                <c:pt idx="124">
                  <c:v>22.358462004238575</c:v>
                </c:pt>
                <c:pt idx="125">
                  <c:v>22.661217075386013</c:v>
                </c:pt>
                <c:pt idx="126">
                  <c:v>21.389645776566752</c:v>
                </c:pt>
                <c:pt idx="127">
                  <c:v>22.116257947320619</c:v>
                </c:pt>
                <c:pt idx="128">
                  <c:v>22.797456857402363</c:v>
                </c:pt>
                <c:pt idx="129">
                  <c:v>22.434150772025433</c:v>
                </c:pt>
                <c:pt idx="130">
                  <c:v>21.677263094156828</c:v>
                </c:pt>
                <c:pt idx="131">
                  <c:v>21.586436572812588</c:v>
                </c:pt>
                <c:pt idx="132">
                  <c:v>21.253405994550413</c:v>
                </c:pt>
                <c:pt idx="133">
                  <c:v>21.46533454435361</c:v>
                </c:pt>
                <c:pt idx="134">
                  <c:v>22.085982440205868</c:v>
                </c:pt>
                <c:pt idx="135">
                  <c:v>20.996064184075085</c:v>
                </c:pt>
                <c:pt idx="136">
                  <c:v>22.50983953981229</c:v>
                </c:pt>
                <c:pt idx="137">
                  <c:v>21.480472297910985</c:v>
                </c:pt>
                <c:pt idx="138">
                  <c:v>21.858916136845288</c:v>
                </c:pt>
                <c:pt idx="139">
                  <c:v>21.510747805025726</c:v>
                </c:pt>
                <c:pt idx="140">
                  <c:v>21.435059037238872</c:v>
                </c:pt>
                <c:pt idx="141">
                  <c:v>22.691492582500754</c:v>
                </c:pt>
                <c:pt idx="142">
                  <c:v>22.025431425976386</c:v>
                </c:pt>
                <c:pt idx="143">
                  <c:v>22.41901301846806</c:v>
                </c:pt>
                <c:pt idx="144">
                  <c:v>21.32909476233727</c:v>
                </c:pt>
                <c:pt idx="145">
                  <c:v>22.812594610959732</c:v>
                </c:pt>
                <c:pt idx="146">
                  <c:v>21.722676354828938</c:v>
                </c:pt>
                <c:pt idx="147">
                  <c:v>22.191946715107481</c:v>
                </c:pt>
                <c:pt idx="148">
                  <c:v>21.828640629730543</c:v>
                </c:pt>
                <c:pt idx="149">
                  <c:v>21.631849833484711</c:v>
                </c:pt>
                <c:pt idx="150">
                  <c:v>22.176808961550112</c:v>
                </c:pt>
                <c:pt idx="151">
                  <c:v>21.056615198304574</c:v>
                </c:pt>
                <c:pt idx="152">
                  <c:v>21.10202845897669</c:v>
                </c:pt>
                <c:pt idx="153">
                  <c:v>21.238268240993033</c:v>
                </c:pt>
                <c:pt idx="154">
                  <c:v>21.253405994550413</c:v>
                </c:pt>
                <c:pt idx="155">
                  <c:v>21.510747805025726</c:v>
                </c:pt>
                <c:pt idx="156">
                  <c:v>20.541931577353918</c:v>
                </c:pt>
                <c:pt idx="157">
                  <c:v>21.238268240993033</c:v>
                </c:pt>
                <c:pt idx="158">
                  <c:v>21.722676354828938</c:v>
                </c:pt>
                <c:pt idx="159">
                  <c:v>21.359370269452018</c:v>
                </c:pt>
                <c:pt idx="160">
                  <c:v>21.132303966091431</c:v>
                </c:pt>
                <c:pt idx="161">
                  <c:v>21.298819255222526</c:v>
                </c:pt>
                <c:pt idx="162">
                  <c:v>20.935513169845596</c:v>
                </c:pt>
                <c:pt idx="163">
                  <c:v>21.177717226763544</c:v>
                </c:pt>
                <c:pt idx="164">
                  <c:v>20.663033605812899</c:v>
                </c:pt>
                <c:pt idx="165">
                  <c:v>21.858916136845288</c:v>
                </c:pt>
                <c:pt idx="166">
                  <c:v>21.4199212836815</c:v>
                </c:pt>
                <c:pt idx="167">
                  <c:v>21.041477444747198</c:v>
                </c:pt>
                <c:pt idx="168">
                  <c:v>22.191946715107481</c:v>
                </c:pt>
                <c:pt idx="169">
                  <c:v>21.677263094156828</c:v>
                </c:pt>
                <c:pt idx="170">
                  <c:v>20.935513169845596</c:v>
                </c:pt>
                <c:pt idx="171">
                  <c:v>20.920375416288227</c:v>
                </c:pt>
                <c:pt idx="172">
                  <c:v>21.132303966091431</c:v>
                </c:pt>
                <c:pt idx="173">
                  <c:v>21.722676354828938</c:v>
                </c:pt>
                <c:pt idx="174">
                  <c:v>21.46533454435361</c:v>
                </c:pt>
                <c:pt idx="175">
                  <c:v>21.692400847714197</c:v>
                </c:pt>
                <c:pt idx="176">
                  <c:v>21.752951861943689</c:v>
                </c:pt>
                <c:pt idx="177">
                  <c:v>21.404783530124121</c:v>
                </c:pt>
                <c:pt idx="178">
                  <c:v>21.313957008779898</c:v>
                </c:pt>
                <c:pt idx="179">
                  <c:v>20.905237662730844</c:v>
                </c:pt>
                <c:pt idx="180">
                  <c:v>21.238268240993033</c:v>
                </c:pt>
                <c:pt idx="181">
                  <c:v>21.571298819255226</c:v>
                </c:pt>
                <c:pt idx="182">
                  <c:v>21.10202845897669</c:v>
                </c:pt>
                <c:pt idx="183">
                  <c:v>22.161671207992732</c:v>
                </c:pt>
                <c:pt idx="184">
                  <c:v>20.027247956403269</c:v>
                </c:pt>
                <c:pt idx="185">
                  <c:v>21.071752951861942</c:v>
                </c:pt>
                <c:pt idx="186">
                  <c:v>21.117166212534066</c:v>
                </c:pt>
                <c:pt idx="187">
                  <c:v>21.117166212534066</c:v>
                </c:pt>
                <c:pt idx="188">
                  <c:v>21.223130487435661</c:v>
                </c:pt>
                <c:pt idx="189">
                  <c:v>21.737814108386321</c:v>
                </c:pt>
                <c:pt idx="190">
                  <c:v>21.798365122615806</c:v>
                </c:pt>
                <c:pt idx="191">
                  <c:v>21.616712079927332</c:v>
                </c:pt>
                <c:pt idx="192">
                  <c:v>21.919467151074784</c:v>
                </c:pt>
                <c:pt idx="193">
                  <c:v>21.37450802300939</c:v>
                </c:pt>
                <c:pt idx="194">
                  <c:v>22.222222222222214</c:v>
                </c:pt>
                <c:pt idx="195">
                  <c:v>22.267635482894335</c:v>
                </c:pt>
                <c:pt idx="196">
                  <c:v>20.859824402058738</c:v>
                </c:pt>
                <c:pt idx="197">
                  <c:v>21.147441719648807</c:v>
                </c:pt>
                <c:pt idx="198">
                  <c:v>21.586436572812588</c:v>
                </c:pt>
                <c:pt idx="199">
                  <c:v>22.131395700877995</c:v>
                </c:pt>
                <c:pt idx="200">
                  <c:v>21.132303966091431</c:v>
                </c:pt>
                <c:pt idx="201">
                  <c:v>21.298819255222526</c:v>
                </c:pt>
                <c:pt idx="202">
                  <c:v>21.677263094156828</c:v>
                </c:pt>
                <c:pt idx="203">
                  <c:v>21.359370269452018</c:v>
                </c:pt>
                <c:pt idx="204">
                  <c:v>22.010293672419014</c:v>
                </c:pt>
                <c:pt idx="205">
                  <c:v>21.858916136845288</c:v>
                </c:pt>
                <c:pt idx="206">
                  <c:v>22.706630336058129</c:v>
                </c:pt>
                <c:pt idx="207">
                  <c:v>22.116257947320619</c:v>
                </c:pt>
                <c:pt idx="208">
                  <c:v>22.267635482894335</c:v>
                </c:pt>
                <c:pt idx="209">
                  <c:v>22.479564032697546</c:v>
                </c:pt>
                <c:pt idx="210">
                  <c:v>21.813502876173171</c:v>
                </c:pt>
                <c:pt idx="211">
                  <c:v>21.858916136845288</c:v>
                </c:pt>
                <c:pt idx="212">
                  <c:v>20.950650923402968</c:v>
                </c:pt>
                <c:pt idx="213">
                  <c:v>21.586436572812588</c:v>
                </c:pt>
                <c:pt idx="214">
                  <c:v>21.026339691189818</c:v>
                </c:pt>
                <c:pt idx="215">
                  <c:v>20.55706933091129</c:v>
                </c:pt>
                <c:pt idx="216">
                  <c:v>21.071752951861942</c:v>
                </c:pt>
                <c:pt idx="217">
                  <c:v>21.359370269452018</c:v>
                </c:pt>
                <c:pt idx="218">
                  <c:v>20.481380563124429</c:v>
                </c:pt>
                <c:pt idx="219">
                  <c:v>21.737814108386321</c:v>
                </c:pt>
                <c:pt idx="220">
                  <c:v>21.207992733878292</c:v>
                </c:pt>
                <c:pt idx="221">
                  <c:v>20.55706933091129</c:v>
                </c:pt>
                <c:pt idx="222">
                  <c:v>20.345140781108086</c:v>
                </c:pt>
                <c:pt idx="223">
                  <c:v>21.19285498032092</c:v>
                </c:pt>
                <c:pt idx="224">
                  <c:v>19.921283681501659</c:v>
                </c:pt>
                <c:pt idx="225">
                  <c:v>20.678171359370271</c:v>
                </c:pt>
                <c:pt idx="226">
                  <c:v>20.208900999091732</c:v>
                </c:pt>
                <c:pt idx="227">
                  <c:v>21.19285498032092</c:v>
                </c:pt>
                <c:pt idx="228">
                  <c:v>20.330003027550713</c:v>
                </c:pt>
                <c:pt idx="229">
                  <c:v>21.389645776566752</c:v>
                </c:pt>
                <c:pt idx="230">
                  <c:v>20.617620345140782</c:v>
                </c:pt>
                <c:pt idx="231">
                  <c:v>21.298819255222526</c:v>
                </c:pt>
                <c:pt idx="232">
                  <c:v>20.254314259763849</c:v>
                </c:pt>
                <c:pt idx="233">
                  <c:v>20.239176506206483</c:v>
                </c:pt>
                <c:pt idx="234">
                  <c:v>20.42082954889494</c:v>
                </c:pt>
                <c:pt idx="235">
                  <c:v>20.481380563124429</c:v>
                </c:pt>
                <c:pt idx="236">
                  <c:v>20.859824402058738</c:v>
                </c:pt>
                <c:pt idx="237">
                  <c:v>21.132303966091431</c:v>
                </c:pt>
                <c:pt idx="238">
                  <c:v>20.980926430517705</c:v>
                </c:pt>
                <c:pt idx="239">
                  <c:v>22.358462004238575</c:v>
                </c:pt>
                <c:pt idx="240">
                  <c:v>20.799273387829242</c:v>
                </c:pt>
                <c:pt idx="241">
                  <c:v>22.73690584317287</c:v>
                </c:pt>
                <c:pt idx="242">
                  <c:v>22.267635482894335</c:v>
                </c:pt>
                <c:pt idx="243">
                  <c:v>24.371783227369054</c:v>
                </c:pt>
                <c:pt idx="244">
                  <c:v>23.493793521041479</c:v>
                </c:pt>
                <c:pt idx="245">
                  <c:v>23.327278231910384</c:v>
                </c:pt>
                <c:pt idx="246">
                  <c:v>20.935513169845596</c:v>
                </c:pt>
                <c:pt idx="247">
                  <c:v>21.132303966091431</c:v>
                </c:pt>
                <c:pt idx="248">
                  <c:v>20.753860127157136</c:v>
                </c:pt>
                <c:pt idx="249">
                  <c:v>20.78413563427187</c:v>
                </c:pt>
                <c:pt idx="250">
                  <c:v>20.935513169845596</c:v>
                </c:pt>
                <c:pt idx="251">
                  <c:v>20.072661217075382</c:v>
                </c:pt>
                <c:pt idx="252">
                  <c:v>20.617620345140782</c:v>
                </c:pt>
                <c:pt idx="253">
                  <c:v>20.148349984862239</c:v>
                </c:pt>
                <c:pt idx="254">
                  <c:v>20.284589766878593</c:v>
                </c:pt>
                <c:pt idx="255">
                  <c:v>19.845594913714802</c:v>
                </c:pt>
                <c:pt idx="256">
                  <c:v>19.875870420829553</c:v>
                </c:pt>
                <c:pt idx="257">
                  <c:v>20.64789585225553</c:v>
                </c:pt>
                <c:pt idx="258">
                  <c:v>20.390554041780202</c:v>
                </c:pt>
                <c:pt idx="259">
                  <c:v>21.01120193763246</c:v>
                </c:pt>
                <c:pt idx="260">
                  <c:v>20.299727520435965</c:v>
                </c:pt>
                <c:pt idx="261">
                  <c:v>21.071752951861942</c:v>
                </c:pt>
                <c:pt idx="262">
                  <c:v>20.874962155616114</c:v>
                </c:pt>
                <c:pt idx="263">
                  <c:v>19.936421435059039</c:v>
                </c:pt>
                <c:pt idx="264">
                  <c:v>19.785043899485309</c:v>
                </c:pt>
                <c:pt idx="265">
                  <c:v>20.360278534665451</c:v>
                </c:pt>
                <c:pt idx="266">
                  <c:v>19.906145927944291</c:v>
                </c:pt>
                <c:pt idx="267">
                  <c:v>20.920375416288227</c:v>
                </c:pt>
                <c:pt idx="268">
                  <c:v>19.633666363911594</c:v>
                </c:pt>
                <c:pt idx="269">
                  <c:v>19.769906145927937</c:v>
                </c:pt>
                <c:pt idx="270">
                  <c:v>19.542839842567354</c:v>
                </c:pt>
                <c:pt idx="271">
                  <c:v>20.905237662730844</c:v>
                </c:pt>
                <c:pt idx="272">
                  <c:v>20.10293672419013</c:v>
                </c:pt>
                <c:pt idx="273">
                  <c:v>20.148349984862239</c:v>
                </c:pt>
                <c:pt idx="274">
                  <c:v>20.360278534665451</c:v>
                </c:pt>
                <c:pt idx="275">
                  <c:v>19.058431728731456</c:v>
                </c:pt>
                <c:pt idx="276">
                  <c:v>19.951559188616415</c:v>
                </c:pt>
                <c:pt idx="277">
                  <c:v>20.375416288222823</c:v>
                </c:pt>
                <c:pt idx="278">
                  <c:v>19.60339085679685</c:v>
                </c:pt>
                <c:pt idx="279">
                  <c:v>20.572207084468666</c:v>
                </c:pt>
                <c:pt idx="280">
                  <c:v>21.223130487435661</c:v>
                </c:pt>
                <c:pt idx="281">
                  <c:v>20.678171359370271</c:v>
                </c:pt>
                <c:pt idx="282">
                  <c:v>19.27036027853466</c:v>
                </c:pt>
                <c:pt idx="283">
                  <c:v>19.482288828337868</c:v>
                </c:pt>
                <c:pt idx="284">
                  <c:v>19.815319406600061</c:v>
                </c:pt>
                <c:pt idx="285">
                  <c:v>19.709355131698459</c:v>
                </c:pt>
                <c:pt idx="286">
                  <c:v>20.118074477747506</c:v>
                </c:pt>
                <c:pt idx="287">
                  <c:v>19.769906145927937</c:v>
                </c:pt>
                <c:pt idx="288">
                  <c:v>20.405691795337567</c:v>
                </c:pt>
                <c:pt idx="289">
                  <c:v>21.4199212836815</c:v>
                </c:pt>
                <c:pt idx="290">
                  <c:v>21.586436572812588</c:v>
                </c:pt>
                <c:pt idx="291">
                  <c:v>21.692400847714197</c:v>
                </c:pt>
                <c:pt idx="292">
                  <c:v>20.027247956403269</c:v>
                </c:pt>
                <c:pt idx="293">
                  <c:v>20.435967302452315</c:v>
                </c:pt>
                <c:pt idx="294">
                  <c:v>21.117166212534066</c:v>
                </c:pt>
                <c:pt idx="295">
                  <c:v>19.542839842567354</c:v>
                </c:pt>
                <c:pt idx="296">
                  <c:v>20.284589766878593</c:v>
                </c:pt>
                <c:pt idx="297">
                  <c:v>19.936421435059039</c:v>
                </c:pt>
                <c:pt idx="298">
                  <c:v>20.042385709960637</c:v>
                </c:pt>
                <c:pt idx="299">
                  <c:v>20.012110202845893</c:v>
                </c:pt>
                <c:pt idx="300">
                  <c:v>19.467151074780503</c:v>
                </c:pt>
                <c:pt idx="301">
                  <c:v>19.482288828337868</c:v>
                </c:pt>
                <c:pt idx="302">
                  <c:v>19.300635785649408</c:v>
                </c:pt>
                <c:pt idx="303">
                  <c:v>19.588253103239477</c:v>
                </c:pt>
                <c:pt idx="304">
                  <c:v>21.132303966091431</c:v>
                </c:pt>
                <c:pt idx="305">
                  <c:v>19.845594913714802</c:v>
                </c:pt>
                <c:pt idx="306">
                  <c:v>20.511656070239177</c:v>
                </c:pt>
                <c:pt idx="307">
                  <c:v>19.679079624583711</c:v>
                </c:pt>
                <c:pt idx="308">
                  <c:v>19.694217378141087</c:v>
                </c:pt>
                <c:pt idx="309">
                  <c:v>19.542839842567354</c:v>
                </c:pt>
                <c:pt idx="310">
                  <c:v>18.22585528307599</c:v>
                </c:pt>
                <c:pt idx="311">
                  <c:v>18.967605207387219</c:v>
                </c:pt>
                <c:pt idx="312">
                  <c:v>19.800181653042696</c:v>
                </c:pt>
                <c:pt idx="313">
                  <c:v>19.058431728731456</c:v>
                </c:pt>
                <c:pt idx="314">
                  <c:v>18.36209506509234</c:v>
                </c:pt>
                <c:pt idx="315">
                  <c:v>18.45292158643657</c:v>
                </c:pt>
                <c:pt idx="316">
                  <c:v>18.725401150469267</c:v>
                </c:pt>
                <c:pt idx="317">
                  <c:v>19.663941871026335</c:v>
                </c:pt>
                <c:pt idx="318">
                  <c:v>18.952467453829847</c:v>
                </c:pt>
                <c:pt idx="319">
                  <c:v>19.164396003633062</c:v>
                </c:pt>
                <c:pt idx="320">
                  <c:v>19.966696942173773</c:v>
                </c:pt>
                <c:pt idx="321">
                  <c:v>19.164396003633062</c:v>
                </c:pt>
                <c:pt idx="322">
                  <c:v>18.483197093551311</c:v>
                </c:pt>
                <c:pt idx="323">
                  <c:v>19.951559188616415</c:v>
                </c:pt>
                <c:pt idx="324">
                  <c:v>19.164396003633062</c:v>
                </c:pt>
                <c:pt idx="325">
                  <c:v>18.634574629125041</c:v>
                </c:pt>
                <c:pt idx="326">
                  <c:v>17.665758401453225</c:v>
                </c:pt>
                <c:pt idx="327">
                  <c:v>19.573115349682112</c:v>
                </c:pt>
                <c:pt idx="328">
                  <c:v>18.498334847108683</c:v>
                </c:pt>
                <c:pt idx="329">
                  <c:v>18.604299122010296</c:v>
                </c:pt>
                <c:pt idx="330">
                  <c:v>19.315773539206781</c:v>
                </c:pt>
                <c:pt idx="331">
                  <c:v>19.527702089009988</c:v>
                </c:pt>
                <c:pt idx="332">
                  <c:v>19.421737814108383</c:v>
                </c:pt>
                <c:pt idx="333">
                  <c:v>19.739630638813196</c:v>
                </c:pt>
                <c:pt idx="334">
                  <c:v>19.648804117468973</c:v>
                </c:pt>
                <c:pt idx="335">
                  <c:v>19.679079624583711</c:v>
                </c:pt>
                <c:pt idx="336">
                  <c:v>21.874053890402667</c:v>
                </c:pt>
                <c:pt idx="337">
                  <c:v>21.510747805025726</c:v>
                </c:pt>
                <c:pt idx="338">
                  <c:v>22.600666061156527</c:v>
                </c:pt>
                <c:pt idx="339">
                  <c:v>22.96397214653345</c:v>
                </c:pt>
                <c:pt idx="340">
                  <c:v>22.388737511353309</c:v>
                </c:pt>
                <c:pt idx="341">
                  <c:v>20.980926430517705</c:v>
                </c:pt>
                <c:pt idx="342">
                  <c:v>18.78595216469876</c:v>
                </c:pt>
                <c:pt idx="343">
                  <c:v>19.088707235846194</c:v>
                </c:pt>
                <c:pt idx="344">
                  <c:v>18.952467453829847</c:v>
                </c:pt>
                <c:pt idx="345">
                  <c:v>18.967605207387219</c:v>
                </c:pt>
                <c:pt idx="346">
                  <c:v>19.134120496518321</c:v>
                </c:pt>
                <c:pt idx="347">
                  <c:v>19.436875567665762</c:v>
                </c:pt>
                <c:pt idx="348">
                  <c:v>17.892824704813805</c:v>
                </c:pt>
                <c:pt idx="349">
                  <c:v>18.301544050862852</c:v>
                </c:pt>
                <c:pt idx="350">
                  <c:v>18.10475325461702</c:v>
                </c:pt>
                <c:pt idx="351">
                  <c:v>16.833181955797762</c:v>
                </c:pt>
                <c:pt idx="352">
                  <c:v>17.272176808961543</c:v>
                </c:pt>
                <c:pt idx="353">
                  <c:v>18.150166515289133</c:v>
                </c:pt>
                <c:pt idx="354">
                  <c:v>18.089615501059637</c:v>
                </c:pt>
                <c:pt idx="355">
                  <c:v>17.468967605207386</c:v>
                </c:pt>
                <c:pt idx="356">
                  <c:v>18.392370572207081</c:v>
                </c:pt>
                <c:pt idx="357">
                  <c:v>18.664850136239789</c:v>
                </c:pt>
                <c:pt idx="358">
                  <c:v>16.772630941568263</c:v>
                </c:pt>
                <c:pt idx="359">
                  <c:v>17.59006963366636</c:v>
                </c:pt>
                <c:pt idx="360">
                  <c:v>17.801998183469575</c:v>
                </c:pt>
                <c:pt idx="361">
                  <c:v>17.923100211928546</c:v>
                </c:pt>
                <c:pt idx="362">
                  <c:v>17.605207387223732</c:v>
                </c:pt>
                <c:pt idx="363">
                  <c:v>18.483197093551311</c:v>
                </c:pt>
                <c:pt idx="364">
                  <c:v>17.741447169240089</c:v>
                </c:pt>
                <c:pt idx="365">
                  <c:v>17.938237965485918</c:v>
                </c:pt>
                <c:pt idx="366">
                  <c:v>16.969421737814109</c:v>
                </c:pt>
                <c:pt idx="367">
                  <c:v>17.620345140781104</c:v>
                </c:pt>
                <c:pt idx="368">
                  <c:v>18.059339993944896</c:v>
                </c:pt>
                <c:pt idx="369">
                  <c:v>17.968513472600662</c:v>
                </c:pt>
                <c:pt idx="370">
                  <c:v>19.013018468059343</c:v>
                </c:pt>
                <c:pt idx="371">
                  <c:v>17.847411444141688</c:v>
                </c:pt>
                <c:pt idx="372">
                  <c:v>17.559794126551623</c:v>
                </c:pt>
                <c:pt idx="373">
                  <c:v>18.679987889797154</c:v>
                </c:pt>
                <c:pt idx="374">
                  <c:v>18.074477747502275</c:v>
                </c:pt>
                <c:pt idx="375">
                  <c:v>18.437783832879198</c:v>
                </c:pt>
                <c:pt idx="376">
                  <c:v>18.392370572207081</c:v>
                </c:pt>
                <c:pt idx="377">
                  <c:v>17.605207387223732</c:v>
                </c:pt>
                <c:pt idx="378">
                  <c:v>18.846503178928241</c:v>
                </c:pt>
                <c:pt idx="379">
                  <c:v>19.300635785649408</c:v>
                </c:pt>
                <c:pt idx="380">
                  <c:v>18.468059339993939</c:v>
                </c:pt>
                <c:pt idx="381">
                  <c:v>18.013926733272786</c:v>
                </c:pt>
                <c:pt idx="382">
                  <c:v>18.710263396911895</c:v>
                </c:pt>
                <c:pt idx="383">
                  <c:v>18.22585528307599</c:v>
                </c:pt>
                <c:pt idx="384">
                  <c:v>18.377232818649713</c:v>
                </c:pt>
                <c:pt idx="385">
                  <c:v>19.224947017862547</c:v>
                </c:pt>
                <c:pt idx="386">
                  <c:v>18.937329700272478</c:v>
                </c:pt>
                <c:pt idx="387">
                  <c:v>19.118982742960942</c:v>
                </c:pt>
                <c:pt idx="388">
                  <c:v>18.422646079321819</c:v>
                </c:pt>
                <c:pt idx="389">
                  <c:v>19.573115349682112</c:v>
                </c:pt>
                <c:pt idx="390">
                  <c:v>19.028156221616715</c:v>
                </c:pt>
                <c:pt idx="391">
                  <c:v>20.375416288222823</c:v>
                </c:pt>
                <c:pt idx="392">
                  <c:v>23.160762942779286</c:v>
                </c:pt>
                <c:pt idx="393">
                  <c:v>26.036936118679993</c:v>
                </c:pt>
                <c:pt idx="394">
                  <c:v>28.988798062367536</c:v>
                </c:pt>
                <c:pt idx="395">
                  <c:v>35.240690281562209</c:v>
                </c:pt>
                <c:pt idx="396">
                  <c:v>40.629730547986682</c:v>
                </c:pt>
                <c:pt idx="397">
                  <c:v>43.611867998788973</c:v>
                </c:pt>
                <c:pt idx="398">
                  <c:v>43.884347562821667</c:v>
                </c:pt>
                <c:pt idx="399">
                  <c:v>39.464123524069031</c:v>
                </c:pt>
                <c:pt idx="400">
                  <c:v>33.348471086890704</c:v>
                </c:pt>
                <c:pt idx="401">
                  <c:v>26.067211625794734</c:v>
                </c:pt>
                <c:pt idx="402">
                  <c:v>22.948834392976082</c:v>
                </c:pt>
                <c:pt idx="403">
                  <c:v>19.981834695731148</c:v>
                </c:pt>
                <c:pt idx="404">
                  <c:v>19.663941871026335</c:v>
                </c:pt>
                <c:pt idx="405">
                  <c:v>19.49742658189524</c:v>
                </c:pt>
                <c:pt idx="406">
                  <c:v>19.709355131698459</c:v>
                </c:pt>
                <c:pt idx="407">
                  <c:v>18.891916439600365</c:v>
                </c:pt>
                <c:pt idx="408">
                  <c:v>18.286406297305476</c:v>
                </c:pt>
                <c:pt idx="409">
                  <c:v>17.166212534059941</c:v>
                </c:pt>
                <c:pt idx="410">
                  <c:v>18.22585528307599</c:v>
                </c:pt>
                <c:pt idx="411">
                  <c:v>17.907962458371177</c:v>
                </c:pt>
                <c:pt idx="412">
                  <c:v>17.847411444141688</c:v>
                </c:pt>
                <c:pt idx="413">
                  <c:v>17.31759006963367</c:v>
                </c:pt>
                <c:pt idx="414">
                  <c:v>18.256130790190731</c:v>
                </c:pt>
                <c:pt idx="415">
                  <c:v>18.437783832879198</c:v>
                </c:pt>
                <c:pt idx="416">
                  <c:v>18.801089918256135</c:v>
                </c:pt>
                <c:pt idx="417">
                  <c:v>19.37632455343627</c:v>
                </c:pt>
                <c:pt idx="418">
                  <c:v>17.211625794732061</c:v>
                </c:pt>
                <c:pt idx="419">
                  <c:v>18.770814411141387</c:v>
                </c:pt>
                <c:pt idx="420">
                  <c:v>18.059339993944896</c:v>
                </c:pt>
                <c:pt idx="421">
                  <c:v>17.302452316076291</c:v>
                </c:pt>
                <c:pt idx="422">
                  <c:v>18.407508325764457</c:v>
                </c:pt>
                <c:pt idx="423">
                  <c:v>17.529518619436875</c:v>
                </c:pt>
                <c:pt idx="424">
                  <c:v>17.620345140781104</c:v>
                </c:pt>
                <c:pt idx="425">
                  <c:v>17.181350287617317</c:v>
                </c:pt>
                <c:pt idx="426">
                  <c:v>18.150166515289133</c:v>
                </c:pt>
                <c:pt idx="427">
                  <c:v>17.332727823191036</c:v>
                </c:pt>
                <c:pt idx="428">
                  <c:v>16.394187102633971</c:v>
                </c:pt>
                <c:pt idx="429">
                  <c:v>16.681804420224044</c:v>
                </c:pt>
                <c:pt idx="430">
                  <c:v>16.848319709355124</c:v>
                </c:pt>
                <c:pt idx="431">
                  <c:v>16.696942173781412</c:v>
                </c:pt>
                <c:pt idx="432">
                  <c:v>17.302452316076291</c:v>
                </c:pt>
                <c:pt idx="433">
                  <c:v>16.939146230699357</c:v>
                </c:pt>
                <c:pt idx="434">
                  <c:v>16.924008477141989</c:v>
                </c:pt>
                <c:pt idx="435">
                  <c:v>16.545564638207686</c:v>
                </c:pt>
                <c:pt idx="436">
                  <c:v>16.969421737814109</c:v>
                </c:pt>
                <c:pt idx="437">
                  <c:v>17.817135937026947</c:v>
                </c:pt>
                <c:pt idx="438">
                  <c:v>17.196488041174693</c:v>
                </c:pt>
                <c:pt idx="439">
                  <c:v>17.438692098092638</c:v>
                </c:pt>
                <c:pt idx="440">
                  <c:v>17.711171662125338</c:v>
                </c:pt>
                <c:pt idx="441">
                  <c:v>17.166212534059941</c:v>
                </c:pt>
                <c:pt idx="442">
                  <c:v>18.45292158643657</c:v>
                </c:pt>
                <c:pt idx="443">
                  <c:v>19.739630638813196</c:v>
                </c:pt>
                <c:pt idx="444">
                  <c:v>20.435967302452315</c:v>
                </c:pt>
                <c:pt idx="445">
                  <c:v>23.508931274598844</c:v>
                </c:pt>
                <c:pt idx="446">
                  <c:v>28.943384801695426</c:v>
                </c:pt>
                <c:pt idx="447">
                  <c:v>35.528307599152285</c:v>
                </c:pt>
                <c:pt idx="448">
                  <c:v>45.837117771722667</c:v>
                </c:pt>
                <c:pt idx="449">
                  <c:v>46.215561610656977</c:v>
                </c:pt>
                <c:pt idx="450">
                  <c:v>35.286103542234329</c:v>
                </c:pt>
                <c:pt idx="451">
                  <c:v>26.036936118679993</c:v>
                </c:pt>
                <c:pt idx="452">
                  <c:v>21.37450802300939</c:v>
                </c:pt>
                <c:pt idx="453">
                  <c:v>19.300635785649408</c:v>
                </c:pt>
                <c:pt idx="454">
                  <c:v>18.271268543748107</c:v>
                </c:pt>
                <c:pt idx="455">
                  <c:v>17.650620647895852</c:v>
                </c:pt>
                <c:pt idx="456">
                  <c:v>16.681804420224044</c:v>
                </c:pt>
                <c:pt idx="457">
                  <c:v>17.22676354828943</c:v>
                </c:pt>
                <c:pt idx="458">
                  <c:v>17.014834998486233</c:v>
                </c:pt>
                <c:pt idx="459">
                  <c:v>17.363003330305776</c:v>
                </c:pt>
                <c:pt idx="460">
                  <c:v>17.22676354828943</c:v>
                </c:pt>
                <c:pt idx="461">
                  <c:v>17.060248259158339</c:v>
                </c:pt>
                <c:pt idx="462">
                  <c:v>16.878595216469876</c:v>
                </c:pt>
                <c:pt idx="463">
                  <c:v>18.468059339993939</c:v>
                </c:pt>
                <c:pt idx="464">
                  <c:v>17.559794126551623</c:v>
                </c:pt>
                <c:pt idx="465">
                  <c:v>16.924008477141989</c:v>
                </c:pt>
                <c:pt idx="466">
                  <c:v>18.78595216469876</c:v>
                </c:pt>
                <c:pt idx="467">
                  <c:v>20.345140781108086</c:v>
                </c:pt>
                <c:pt idx="468">
                  <c:v>21.677263094156828</c:v>
                </c:pt>
                <c:pt idx="469">
                  <c:v>24.523160762942783</c:v>
                </c:pt>
                <c:pt idx="470">
                  <c:v>28.080532848925213</c:v>
                </c:pt>
                <c:pt idx="471">
                  <c:v>33.287920072661208</c:v>
                </c:pt>
                <c:pt idx="472">
                  <c:v>39.782016348773865</c:v>
                </c:pt>
                <c:pt idx="473">
                  <c:v>52.300938540720551</c:v>
                </c:pt>
                <c:pt idx="474">
                  <c:v>49.788071450196782</c:v>
                </c:pt>
                <c:pt idx="475">
                  <c:v>32.213139570087812</c:v>
                </c:pt>
                <c:pt idx="476">
                  <c:v>21.828640629730543</c:v>
                </c:pt>
                <c:pt idx="477">
                  <c:v>19.14925825007569</c:v>
                </c:pt>
                <c:pt idx="478">
                  <c:v>18.922191946715106</c:v>
                </c:pt>
                <c:pt idx="479">
                  <c:v>17.847411444141688</c:v>
                </c:pt>
                <c:pt idx="480">
                  <c:v>19.224947017862547</c:v>
                </c:pt>
                <c:pt idx="481">
                  <c:v>18.45292158643657</c:v>
                </c:pt>
                <c:pt idx="482">
                  <c:v>18.891916439600365</c:v>
                </c:pt>
                <c:pt idx="483">
                  <c:v>17.120799273387821</c:v>
                </c:pt>
                <c:pt idx="484">
                  <c:v>17.923100211928546</c:v>
                </c:pt>
                <c:pt idx="485">
                  <c:v>19.815319406600061</c:v>
                </c:pt>
                <c:pt idx="486">
                  <c:v>19.981834695731148</c:v>
                </c:pt>
                <c:pt idx="487">
                  <c:v>19.452013321223124</c:v>
                </c:pt>
                <c:pt idx="488">
                  <c:v>19.285498032092036</c:v>
                </c:pt>
                <c:pt idx="489">
                  <c:v>18.710263396911895</c:v>
                </c:pt>
                <c:pt idx="490">
                  <c:v>16.681804420224044</c:v>
                </c:pt>
                <c:pt idx="491">
                  <c:v>17.378141083863152</c:v>
                </c:pt>
                <c:pt idx="492">
                  <c:v>18.876778686042993</c:v>
                </c:pt>
                <c:pt idx="493">
                  <c:v>20.284589766878593</c:v>
                </c:pt>
                <c:pt idx="494">
                  <c:v>20.602482591583406</c:v>
                </c:pt>
                <c:pt idx="495">
                  <c:v>20.935513169845596</c:v>
                </c:pt>
                <c:pt idx="496">
                  <c:v>18.10475325461702</c:v>
                </c:pt>
                <c:pt idx="497">
                  <c:v>17.696033908567966</c:v>
                </c:pt>
                <c:pt idx="498">
                  <c:v>15.36481986073267</c:v>
                </c:pt>
                <c:pt idx="499">
                  <c:v>16.015743263699662</c:v>
                </c:pt>
                <c:pt idx="500">
                  <c:v>16.469875870420829</c:v>
                </c:pt>
                <c:pt idx="501">
                  <c:v>16.363911595519227</c:v>
                </c:pt>
                <c:pt idx="502">
                  <c:v>16.485013623978194</c:v>
                </c:pt>
                <c:pt idx="503">
                  <c:v>15.940054495912804</c:v>
                </c:pt>
                <c:pt idx="504">
                  <c:v>16.394187102633971</c:v>
                </c:pt>
                <c:pt idx="505">
                  <c:v>16.409324856191333</c:v>
                </c:pt>
                <c:pt idx="506">
                  <c:v>15.87950348168332</c:v>
                </c:pt>
                <c:pt idx="507">
                  <c:v>16.242809567060245</c:v>
                </c:pt>
                <c:pt idx="508">
                  <c:v>16.197396306388132</c:v>
                </c:pt>
                <c:pt idx="509">
                  <c:v>17.665758401453225</c:v>
                </c:pt>
                <c:pt idx="510">
                  <c:v>17.514380865879506</c:v>
                </c:pt>
                <c:pt idx="511">
                  <c:v>17.135937026945204</c:v>
                </c:pt>
                <c:pt idx="512">
                  <c:v>17.075386012715708</c:v>
                </c:pt>
                <c:pt idx="513">
                  <c:v>16.31849833484711</c:v>
                </c:pt>
                <c:pt idx="514">
                  <c:v>16.802906448683018</c:v>
                </c:pt>
                <c:pt idx="515">
                  <c:v>15.803814713896459</c:v>
                </c:pt>
                <c:pt idx="516">
                  <c:v>16.590977898879807</c:v>
                </c:pt>
                <c:pt idx="517">
                  <c:v>16.621253405994555</c:v>
                </c:pt>
                <c:pt idx="518">
                  <c:v>15.985467756584926</c:v>
                </c:pt>
                <c:pt idx="519">
                  <c:v>16.757493188010901</c:v>
                </c:pt>
                <c:pt idx="520">
                  <c:v>16.787768695125639</c:v>
                </c:pt>
                <c:pt idx="521">
                  <c:v>17.105661519830459</c:v>
                </c:pt>
                <c:pt idx="522">
                  <c:v>18.044202240387524</c:v>
                </c:pt>
                <c:pt idx="523">
                  <c:v>17.605207387223732</c:v>
                </c:pt>
                <c:pt idx="524">
                  <c:v>18.679987889797154</c:v>
                </c:pt>
                <c:pt idx="525">
                  <c:v>20.10293672419013</c:v>
                </c:pt>
                <c:pt idx="526">
                  <c:v>21.495610051468354</c:v>
                </c:pt>
                <c:pt idx="527">
                  <c:v>22.282773236451703</c:v>
                </c:pt>
                <c:pt idx="528">
                  <c:v>24.386920980926426</c:v>
                </c:pt>
                <c:pt idx="529">
                  <c:v>25.052982137450801</c:v>
                </c:pt>
                <c:pt idx="530">
                  <c:v>24.508023009385404</c:v>
                </c:pt>
                <c:pt idx="531">
                  <c:v>24.174992431123222</c:v>
                </c:pt>
                <c:pt idx="532">
                  <c:v>21.601574326369967</c:v>
                </c:pt>
                <c:pt idx="533">
                  <c:v>20.405691795337567</c:v>
                </c:pt>
                <c:pt idx="534">
                  <c:v>18.740538904026639</c:v>
                </c:pt>
                <c:pt idx="535">
                  <c:v>16.969421737814109</c:v>
                </c:pt>
                <c:pt idx="536">
                  <c:v>16.969421737814109</c:v>
                </c:pt>
                <c:pt idx="537">
                  <c:v>16.469875870420829</c:v>
                </c:pt>
                <c:pt idx="538">
                  <c:v>15.183166818044207</c:v>
                </c:pt>
                <c:pt idx="539">
                  <c:v>15.652437178322741</c:v>
                </c:pt>
                <c:pt idx="540">
                  <c:v>15.697850438994852</c:v>
                </c:pt>
                <c:pt idx="541">
                  <c:v>17.453829851650017</c:v>
                </c:pt>
                <c:pt idx="542">
                  <c:v>15.637299424765363</c:v>
                </c:pt>
                <c:pt idx="543">
                  <c:v>16.636391159551927</c:v>
                </c:pt>
                <c:pt idx="544">
                  <c:v>16.545564638207686</c:v>
                </c:pt>
                <c:pt idx="545">
                  <c:v>17.135937026945204</c:v>
                </c:pt>
                <c:pt idx="546">
                  <c:v>16.515289131092942</c:v>
                </c:pt>
                <c:pt idx="547">
                  <c:v>15.622161671207992</c:v>
                </c:pt>
                <c:pt idx="548">
                  <c:v>16.333636088404482</c:v>
                </c:pt>
                <c:pt idx="549">
                  <c:v>17.332727823191036</c:v>
                </c:pt>
                <c:pt idx="550">
                  <c:v>16.303360581289731</c:v>
                </c:pt>
                <c:pt idx="551">
                  <c:v>16.545564638207686</c:v>
                </c:pt>
                <c:pt idx="552">
                  <c:v>16.303360581289731</c:v>
                </c:pt>
                <c:pt idx="553">
                  <c:v>16.772630941568263</c:v>
                </c:pt>
                <c:pt idx="554">
                  <c:v>16.742355434453525</c:v>
                </c:pt>
                <c:pt idx="555">
                  <c:v>15.168029064486827</c:v>
                </c:pt>
                <c:pt idx="556">
                  <c:v>15.834090221011202</c:v>
                </c:pt>
                <c:pt idx="557">
                  <c:v>15.955192249470182</c:v>
                </c:pt>
                <c:pt idx="558">
                  <c:v>16.363911595519227</c:v>
                </c:pt>
                <c:pt idx="559">
                  <c:v>16.560702391765055</c:v>
                </c:pt>
                <c:pt idx="560">
                  <c:v>16.424462609748712</c:v>
                </c:pt>
                <c:pt idx="561">
                  <c:v>16.590977898879807</c:v>
                </c:pt>
                <c:pt idx="562">
                  <c:v>16.742355434453525</c:v>
                </c:pt>
                <c:pt idx="563">
                  <c:v>16.500151377535573</c:v>
                </c:pt>
                <c:pt idx="564">
                  <c:v>17.953375719043294</c:v>
                </c:pt>
                <c:pt idx="565">
                  <c:v>18.089615501059637</c:v>
                </c:pt>
                <c:pt idx="566">
                  <c:v>16.621253405994555</c:v>
                </c:pt>
                <c:pt idx="567">
                  <c:v>16.848319709355124</c:v>
                </c:pt>
                <c:pt idx="568">
                  <c:v>17.029972752043594</c:v>
                </c:pt>
                <c:pt idx="569">
                  <c:v>18.240993036633359</c:v>
                </c:pt>
                <c:pt idx="570">
                  <c:v>17.605207387223732</c:v>
                </c:pt>
                <c:pt idx="571">
                  <c:v>19.164396003633062</c:v>
                </c:pt>
                <c:pt idx="572">
                  <c:v>20.496518316681801</c:v>
                </c:pt>
                <c:pt idx="573">
                  <c:v>20.269452013321217</c:v>
                </c:pt>
                <c:pt idx="574">
                  <c:v>20.814411141386621</c:v>
                </c:pt>
                <c:pt idx="575">
                  <c:v>21.435059037238872</c:v>
                </c:pt>
                <c:pt idx="576">
                  <c:v>24.432334241598543</c:v>
                </c:pt>
                <c:pt idx="577">
                  <c:v>25.809869815319413</c:v>
                </c:pt>
                <c:pt idx="578">
                  <c:v>29.669996972449287</c:v>
                </c:pt>
                <c:pt idx="579">
                  <c:v>31.98607326672721</c:v>
                </c:pt>
                <c:pt idx="580">
                  <c:v>35.437481077808037</c:v>
                </c:pt>
                <c:pt idx="581">
                  <c:v>36.936118679987899</c:v>
                </c:pt>
                <c:pt idx="582">
                  <c:v>39.282470481380557</c:v>
                </c:pt>
                <c:pt idx="583">
                  <c:v>38.813200121102021</c:v>
                </c:pt>
                <c:pt idx="584">
                  <c:v>35.104450499545862</c:v>
                </c:pt>
                <c:pt idx="585">
                  <c:v>32.031486527399316</c:v>
                </c:pt>
                <c:pt idx="586">
                  <c:v>26.884650317892824</c:v>
                </c:pt>
                <c:pt idx="587">
                  <c:v>21.904329397517404</c:v>
                </c:pt>
                <c:pt idx="588">
                  <c:v>18.846503178928241</c:v>
                </c:pt>
                <c:pt idx="589">
                  <c:v>17.72630941568271</c:v>
                </c:pt>
                <c:pt idx="590">
                  <c:v>17.151074780502579</c:v>
                </c:pt>
                <c:pt idx="591">
                  <c:v>16.696942173781412</c:v>
                </c:pt>
                <c:pt idx="592">
                  <c:v>15.697850438994852</c:v>
                </c:pt>
                <c:pt idx="593">
                  <c:v>16.409324856191333</c:v>
                </c:pt>
                <c:pt idx="594">
                  <c:v>15.849227974568572</c:v>
                </c:pt>
                <c:pt idx="595">
                  <c:v>16.984559491371478</c:v>
                </c:pt>
                <c:pt idx="596">
                  <c:v>16.076294277929147</c:v>
                </c:pt>
                <c:pt idx="597">
                  <c:v>14.940962761126251</c:v>
                </c:pt>
                <c:pt idx="598">
                  <c:v>16.151983045716019</c:v>
                </c:pt>
                <c:pt idx="599">
                  <c:v>15.51619739630639</c:v>
                </c:pt>
                <c:pt idx="600">
                  <c:v>16.121707538601267</c:v>
                </c:pt>
                <c:pt idx="601">
                  <c:v>15.652437178322741</c:v>
                </c:pt>
                <c:pt idx="602">
                  <c:v>15.546472903421133</c:v>
                </c:pt>
                <c:pt idx="603">
                  <c:v>14.623069936421434</c:v>
                </c:pt>
                <c:pt idx="604">
                  <c:v>15.122615803814716</c:v>
                </c:pt>
                <c:pt idx="605">
                  <c:v>15.22858007871632</c:v>
                </c:pt>
                <c:pt idx="606">
                  <c:v>16.621253405994555</c:v>
                </c:pt>
                <c:pt idx="607">
                  <c:v>16.515289131092942</c:v>
                </c:pt>
                <c:pt idx="608">
                  <c:v>17.468967605207386</c:v>
                </c:pt>
                <c:pt idx="609">
                  <c:v>16.757493188010901</c:v>
                </c:pt>
                <c:pt idx="610">
                  <c:v>15.728125946109596</c:v>
                </c:pt>
                <c:pt idx="611">
                  <c:v>15.81895246745383</c:v>
                </c:pt>
                <c:pt idx="612">
                  <c:v>16.31849833484711</c:v>
                </c:pt>
                <c:pt idx="613">
                  <c:v>16.469875870420829</c:v>
                </c:pt>
                <c:pt idx="614">
                  <c:v>16.485013623978194</c:v>
                </c:pt>
                <c:pt idx="615">
                  <c:v>16.485013623978194</c:v>
                </c:pt>
                <c:pt idx="616">
                  <c:v>16.18225855283076</c:v>
                </c:pt>
                <c:pt idx="617">
                  <c:v>17.998788979715407</c:v>
                </c:pt>
                <c:pt idx="618">
                  <c:v>16.833181955797762</c:v>
                </c:pt>
                <c:pt idx="619">
                  <c:v>17.998788979715407</c:v>
                </c:pt>
                <c:pt idx="620">
                  <c:v>17.817135937026947</c:v>
                </c:pt>
                <c:pt idx="621">
                  <c:v>17.029972752043594</c:v>
                </c:pt>
                <c:pt idx="622">
                  <c:v>17.40841659097789</c:v>
                </c:pt>
                <c:pt idx="623">
                  <c:v>19.013018468059343</c:v>
                </c:pt>
                <c:pt idx="624">
                  <c:v>19.512564335452623</c:v>
                </c:pt>
                <c:pt idx="625">
                  <c:v>22.600666061156527</c:v>
                </c:pt>
                <c:pt idx="626">
                  <c:v>28.247048138056314</c:v>
                </c:pt>
                <c:pt idx="627">
                  <c:v>36.088404480775054</c:v>
                </c:pt>
                <c:pt idx="628">
                  <c:v>49.924311232213142</c:v>
                </c:pt>
                <c:pt idx="629">
                  <c:v>71.435059037238872</c:v>
                </c:pt>
                <c:pt idx="630">
                  <c:v>93.869209809264305</c:v>
                </c:pt>
                <c:pt idx="631">
                  <c:v>100</c:v>
                </c:pt>
                <c:pt idx="632">
                  <c:v>81.562216167120809</c:v>
                </c:pt>
                <c:pt idx="633">
                  <c:v>62.155616106569795</c:v>
                </c:pt>
                <c:pt idx="634">
                  <c:v>45.625189221919463</c:v>
                </c:pt>
                <c:pt idx="635">
                  <c:v>39.115955192249466</c:v>
                </c:pt>
                <c:pt idx="636">
                  <c:v>36.860429912201035</c:v>
                </c:pt>
                <c:pt idx="637">
                  <c:v>32.924613987284275</c:v>
                </c:pt>
                <c:pt idx="638">
                  <c:v>29.669996972449287</c:v>
                </c:pt>
                <c:pt idx="639">
                  <c:v>25.885558583106263</c:v>
                </c:pt>
                <c:pt idx="640">
                  <c:v>23.342415985467753</c:v>
                </c:pt>
                <c:pt idx="641">
                  <c:v>21.132303966091431</c:v>
                </c:pt>
                <c:pt idx="642">
                  <c:v>18.997880714501967</c:v>
                </c:pt>
                <c:pt idx="643">
                  <c:v>17.363003330305776</c:v>
                </c:pt>
                <c:pt idx="644">
                  <c:v>17.211625794732061</c:v>
                </c:pt>
                <c:pt idx="645">
                  <c:v>16.363911595519227</c:v>
                </c:pt>
                <c:pt idx="646">
                  <c:v>16.333636088404482</c:v>
                </c:pt>
                <c:pt idx="647">
                  <c:v>16.197396306388132</c:v>
                </c:pt>
                <c:pt idx="648">
                  <c:v>15.440508628519526</c:v>
                </c:pt>
                <c:pt idx="649">
                  <c:v>16.500151377535573</c:v>
                </c:pt>
                <c:pt idx="650">
                  <c:v>16.31849833484711</c:v>
                </c:pt>
                <c:pt idx="651">
                  <c:v>16.802906448683018</c:v>
                </c:pt>
                <c:pt idx="652">
                  <c:v>16.121707538601267</c:v>
                </c:pt>
                <c:pt idx="653">
                  <c:v>16.394187102633971</c:v>
                </c:pt>
                <c:pt idx="654">
                  <c:v>16.606115652437182</c:v>
                </c:pt>
                <c:pt idx="655">
                  <c:v>17.393278837420524</c:v>
                </c:pt>
                <c:pt idx="656">
                  <c:v>17.786860429912206</c:v>
                </c:pt>
                <c:pt idx="657">
                  <c:v>19.815319406600061</c:v>
                </c:pt>
                <c:pt idx="658">
                  <c:v>22.025431425976386</c:v>
                </c:pt>
                <c:pt idx="659">
                  <c:v>24.129579170451102</c:v>
                </c:pt>
                <c:pt idx="660">
                  <c:v>27.47502270663033</c:v>
                </c:pt>
                <c:pt idx="661">
                  <c:v>30.608537693006362</c:v>
                </c:pt>
                <c:pt idx="662">
                  <c:v>35.785649409627595</c:v>
                </c:pt>
                <c:pt idx="663">
                  <c:v>43.687556766575845</c:v>
                </c:pt>
                <c:pt idx="664">
                  <c:v>60.899182561307903</c:v>
                </c:pt>
                <c:pt idx="665">
                  <c:v>72.630941568271268</c:v>
                </c:pt>
                <c:pt idx="666">
                  <c:v>50.484408113835904</c:v>
                </c:pt>
                <c:pt idx="667">
                  <c:v>38.994853163790488</c:v>
                </c:pt>
                <c:pt idx="668">
                  <c:v>24.084165909778992</c:v>
                </c:pt>
                <c:pt idx="669">
                  <c:v>19.709355131698459</c:v>
                </c:pt>
                <c:pt idx="670">
                  <c:v>18.69512564335453</c:v>
                </c:pt>
                <c:pt idx="671">
                  <c:v>18.256130790190731</c:v>
                </c:pt>
                <c:pt idx="672">
                  <c:v>19.694217378141087</c:v>
                </c:pt>
                <c:pt idx="673">
                  <c:v>20.42082954889494</c:v>
                </c:pt>
                <c:pt idx="674">
                  <c:v>24.114441416893737</c:v>
                </c:pt>
                <c:pt idx="675">
                  <c:v>27.036027853466543</c:v>
                </c:pt>
                <c:pt idx="676">
                  <c:v>37.405389040266414</c:v>
                </c:pt>
                <c:pt idx="677">
                  <c:v>48.032092037541631</c:v>
                </c:pt>
                <c:pt idx="678">
                  <c:v>66.121707538601243</c:v>
                </c:pt>
                <c:pt idx="679">
                  <c:v>79.775961247350878</c:v>
                </c:pt>
                <c:pt idx="680">
                  <c:v>82.076899788071472</c:v>
                </c:pt>
                <c:pt idx="681">
                  <c:v>69.830457160157422</c:v>
                </c:pt>
                <c:pt idx="682">
                  <c:v>56.024825915834086</c:v>
                </c:pt>
                <c:pt idx="683">
                  <c:v>41.553133514986371</c:v>
                </c:pt>
                <c:pt idx="684">
                  <c:v>35.86133817741446</c:v>
                </c:pt>
                <c:pt idx="685">
                  <c:v>32.031486527399316</c:v>
                </c:pt>
                <c:pt idx="686">
                  <c:v>30.699364214350592</c:v>
                </c:pt>
                <c:pt idx="687">
                  <c:v>34.801695428398418</c:v>
                </c:pt>
                <c:pt idx="688">
                  <c:v>37.768695125643355</c:v>
                </c:pt>
                <c:pt idx="689">
                  <c:v>41.840750832576454</c:v>
                </c:pt>
                <c:pt idx="690">
                  <c:v>45.837117771722667</c:v>
                </c:pt>
                <c:pt idx="691">
                  <c:v>52.724795640326988</c:v>
                </c:pt>
                <c:pt idx="692">
                  <c:v>57.447774750227055</c:v>
                </c:pt>
                <c:pt idx="693">
                  <c:v>61.580381471389629</c:v>
                </c:pt>
                <c:pt idx="694">
                  <c:v>59.809264305177102</c:v>
                </c:pt>
                <c:pt idx="695">
                  <c:v>53.118377232818652</c:v>
                </c:pt>
                <c:pt idx="696">
                  <c:v>46.699969724492888</c:v>
                </c:pt>
                <c:pt idx="697">
                  <c:v>38.707235846200419</c:v>
                </c:pt>
                <c:pt idx="698">
                  <c:v>31.123221313957011</c:v>
                </c:pt>
                <c:pt idx="699">
                  <c:v>24.008477141992127</c:v>
                </c:pt>
                <c:pt idx="700">
                  <c:v>21.46533454435361</c:v>
                </c:pt>
                <c:pt idx="701">
                  <c:v>18.740538904026639</c:v>
                </c:pt>
                <c:pt idx="702">
                  <c:v>17.272176808961543</c:v>
                </c:pt>
                <c:pt idx="703">
                  <c:v>16.560702391765055</c:v>
                </c:pt>
                <c:pt idx="704">
                  <c:v>16.893732970027237</c:v>
                </c:pt>
                <c:pt idx="705">
                  <c:v>17.620345140781104</c:v>
                </c:pt>
                <c:pt idx="706">
                  <c:v>17.302452316076291</c:v>
                </c:pt>
                <c:pt idx="707">
                  <c:v>18.10475325461702</c:v>
                </c:pt>
                <c:pt idx="708">
                  <c:v>18.589161368452924</c:v>
                </c:pt>
                <c:pt idx="709">
                  <c:v>20.602482591583406</c:v>
                </c:pt>
                <c:pt idx="710">
                  <c:v>21.071752951861942</c:v>
                </c:pt>
                <c:pt idx="711">
                  <c:v>23.251589464123523</c:v>
                </c:pt>
                <c:pt idx="712">
                  <c:v>23.690584317287314</c:v>
                </c:pt>
                <c:pt idx="713">
                  <c:v>25.052982137450801</c:v>
                </c:pt>
                <c:pt idx="714">
                  <c:v>25.325461701483498</c:v>
                </c:pt>
                <c:pt idx="715">
                  <c:v>27.126854374810783</c:v>
                </c:pt>
                <c:pt idx="716">
                  <c:v>31.940660006055097</c:v>
                </c:pt>
                <c:pt idx="717">
                  <c:v>40.09990917347865</c:v>
                </c:pt>
                <c:pt idx="718">
                  <c:v>34.317287314562506</c:v>
                </c:pt>
                <c:pt idx="719">
                  <c:v>28.095670602482592</c:v>
                </c:pt>
                <c:pt idx="720">
                  <c:v>21.086890705419314</c:v>
                </c:pt>
                <c:pt idx="721">
                  <c:v>16.802906448683018</c:v>
                </c:pt>
                <c:pt idx="722">
                  <c:v>15.561610656978505</c:v>
                </c:pt>
                <c:pt idx="723">
                  <c:v>15.36481986073267</c:v>
                </c:pt>
                <c:pt idx="724">
                  <c:v>16.030881017257045</c:v>
                </c:pt>
                <c:pt idx="725">
                  <c:v>14.441416893732971</c:v>
                </c:pt>
                <c:pt idx="726">
                  <c:v>14.607932182864063</c:v>
                </c:pt>
                <c:pt idx="727">
                  <c:v>16.000605510142293</c:v>
                </c:pt>
                <c:pt idx="728">
                  <c:v>14.895549500454136</c:v>
                </c:pt>
                <c:pt idx="729">
                  <c:v>15.107478050257342</c:v>
                </c:pt>
                <c:pt idx="730">
                  <c:v>15.198304571601572</c:v>
                </c:pt>
                <c:pt idx="731">
                  <c:v>14.744171964880408</c:v>
                </c:pt>
                <c:pt idx="732">
                  <c:v>15.667574931880109</c:v>
                </c:pt>
                <c:pt idx="733">
                  <c:v>14.168937329700274</c:v>
                </c:pt>
                <c:pt idx="734">
                  <c:v>14.698758704208295</c:v>
                </c:pt>
                <c:pt idx="735">
                  <c:v>15.289131092945807</c:v>
                </c:pt>
                <c:pt idx="736">
                  <c:v>15.213442325158947</c:v>
                </c:pt>
                <c:pt idx="737">
                  <c:v>15.183166818044207</c:v>
                </c:pt>
                <c:pt idx="738">
                  <c:v>15.485921889191644</c:v>
                </c:pt>
                <c:pt idx="739">
                  <c:v>15.501059642749016</c:v>
                </c:pt>
                <c:pt idx="740">
                  <c:v>16.242809567060245</c:v>
                </c:pt>
                <c:pt idx="741">
                  <c:v>15.561610656978505</c:v>
                </c:pt>
                <c:pt idx="742">
                  <c:v>15.51619739630639</c:v>
                </c:pt>
                <c:pt idx="743">
                  <c:v>15.289131092945807</c:v>
                </c:pt>
                <c:pt idx="744">
                  <c:v>14.683620950650925</c:v>
                </c:pt>
                <c:pt idx="745">
                  <c:v>14.940962761126251</c:v>
                </c:pt>
                <c:pt idx="746">
                  <c:v>15.440508628519526</c:v>
                </c:pt>
                <c:pt idx="747">
                  <c:v>14.713896457765671</c:v>
                </c:pt>
                <c:pt idx="748">
                  <c:v>14.698758704208295</c:v>
                </c:pt>
                <c:pt idx="749">
                  <c:v>14.532243415077204</c:v>
                </c:pt>
                <c:pt idx="750">
                  <c:v>14.88041174689676</c:v>
                </c:pt>
                <c:pt idx="751">
                  <c:v>13.714804722979109</c:v>
                </c:pt>
                <c:pt idx="752">
                  <c:v>14.729034211323041</c:v>
                </c:pt>
                <c:pt idx="753">
                  <c:v>15.077202543142597</c:v>
                </c:pt>
                <c:pt idx="754">
                  <c:v>15.51619739630639</c:v>
                </c:pt>
                <c:pt idx="755">
                  <c:v>15.425370874962155</c:v>
                </c:pt>
                <c:pt idx="756">
                  <c:v>15.122615803814716</c:v>
                </c:pt>
                <c:pt idx="757">
                  <c:v>14.940962761126251</c:v>
                </c:pt>
                <c:pt idx="758">
                  <c:v>15.15289131092946</c:v>
                </c:pt>
                <c:pt idx="759">
                  <c:v>14.698758704208295</c:v>
                </c:pt>
                <c:pt idx="760">
                  <c:v>15.122615803814716</c:v>
                </c:pt>
                <c:pt idx="761">
                  <c:v>14.971238268240995</c:v>
                </c:pt>
                <c:pt idx="762">
                  <c:v>15.15289131092946</c:v>
                </c:pt>
                <c:pt idx="763">
                  <c:v>15.455646382076901</c:v>
                </c:pt>
                <c:pt idx="764">
                  <c:v>15.546472903421133</c:v>
                </c:pt>
                <c:pt idx="765">
                  <c:v>15.031789282470481</c:v>
                </c:pt>
                <c:pt idx="766">
                  <c:v>15.410233121404785</c:v>
                </c:pt>
                <c:pt idx="767">
                  <c:v>15.607023917650618</c:v>
                </c:pt>
                <c:pt idx="768">
                  <c:v>15.834090221011202</c:v>
                </c:pt>
                <c:pt idx="769">
                  <c:v>16.121707538601267</c:v>
                </c:pt>
                <c:pt idx="770">
                  <c:v>16.046018770814413</c:v>
                </c:pt>
                <c:pt idx="771">
                  <c:v>16.030881017257045</c:v>
                </c:pt>
                <c:pt idx="772">
                  <c:v>14.88041174689676</c:v>
                </c:pt>
                <c:pt idx="773">
                  <c:v>16.787768695125639</c:v>
                </c:pt>
                <c:pt idx="774">
                  <c:v>16.485013623978194</c:v>
                </c:pt>
                <c:pt idx="775">
                  <c:v>15.940054495912804</c:v>
                </c:pt>
                <c:pt idx="776">
                  <c:v>16.651528913109296</c:v>
                </c:pt>
                <c:pt idx="777">
                  <c:v>16.984559491371478</c:v>
                </c:pt>
                <c:pt idx="778">
                  <c:v>16.742355434453525</c:v>
                </c:pt>
                <c:pt idx="779">
                  <c:v>17.181350287617317</c:v>
                </c:pt>
                <c:pt idx="780">
                  <c:v>16.727217680896157</c:v>
                </c:pt>
                <c:pt idx="781">
                  <c:v>19.512564335452623</c:v>
                </c:pt>
                <c:pt idx="782">
                  <c:v>22.540115046927031</c:v>
                </c:pt>
                <c:pt idx="783">
                  <c:v>27.369058431728732</c:v>
                </c:pt>
                <c:pt idx="784">
                  <c:v>31.98607326672721</c:v>
                </c:pt>
                <c:pt idx="785">
                  <c:v>36.951256433545247</c:v>
                </c:pt>
                <c:pt idx="786">
                  <c:v>37.753557372085993</c:v>
                </c:pt>
                <c:pt idx="787">
                  <c:v>33.545261883136533</c:v>
                </c:pt>
                <c:pt idx="788">
                  <c:v>30.108991825613082</c:v>
                </c:pt>
                <c:pt idx="789">
                  <c:v>23.675446563729935</c:v>
                </c:pt>
                <c:pt idx="790">
                  <c:v>21.071752951861942</c:v>
                </c:pt>
                <c:pt idx="791">
                  <c:v>20.239176506206483</c:v>
                </c:pt>
                <c:pt idx="792">
                  <c:v>18.558885861338183</c:v>
                </c:pt>
                <c:pt idx="793">
                  <c:v>17.075386012715708</c:v>
                </c:pt>
                <c:pt idx="794">
                  <c:v>17.181350287617317</c:v>
                </c:pt>
                <c:pt idx="795">
                  <c:v>16.409324856191333</c:v>
                </c:pt>
                <c:pt idx="796">
                  <c:v>15.22858007871632</c:v>
                </c:pt>
                <c:pt idx="797">
                  <c:v>16.076294277929147</c:v>
                </c:pt>
                <c:pt idx="798">
                  <c:v>15.349682107175296</c:v>
                </c:pt>
                <c:pt idx="799">
                  <c:v>14.320314865273994</c:v>
                </c:pt>
                <c:pt idx="800">
                  <c:v>14.819860732667275</c:v>
                </c:pt>
                <c:pt idx="801">
                  <c:v>14.744171964880408</c:v>
                </c:pt>
                <c:pt idx="802">
                  <c:v>14.153799576142903</c:v>
                </c:pt>
                <c:pt idx="803">
                  <c:v>15.016651528913108</c:v>
                </c:pt>
                <c:pt idx="804">
                  <c:v>15.258855585831061</c:v>
                </c:pt>
                <c:pt idx="805">
                  <c:v>15.183166818044207</c:v>
                </c:pt>
                <c:pt idx="806">
                  <c:v>16.18225855283076</c:v>
                </c:pt>
                <c:pt idx="807">
                  <c:v>15.697850438994852</c:v>
                </c:pt>
                <c:pt idx="808">
                  <c:v>17.090523766273087</c:v>
                </c:pt>
                <c:pt idx="809">
                  <c:v>17.029972752043594</c:v>
                </c:pt>
                <c:pt idx="810">
                  <c:v>16.908870723584624</c:v>
                </c:pt>
                <c:pt idx="811">
                  <c:v>17.892824704813805</c:v>
                </c:pt>
                <c:pt idx="812">
                  <c:v>17.514380865879506</c:v>
                </c:pt>
                <c:pt idx="813">
                  <c:v>18.044202240387524</c:v>
                </c:pt>
                <c:pt idx="814">
                  <c:v>16.560702391765055</c:v>
                </c:pt>
                <c:pt idx="815">
                  <c:v>16.863457462912507</c:v>
                </c:pt>
                <c:pt idx="816">
                  <c:v>16.348773841961844</c:v>
                </c:pt>
                <c:pt idx="817">
                  <c:v>16.469875870420829</c:v>
                </c:pt>
                <c:pt idx="818">
                  <c:v>17.029972752043594</c:v>
                </c:pt>
                <c:pt idx="819">
                  <c:v>18.634574629125041</c:v>
                </c:pt>
                <c:pt idx="820">
                  <c:v>20.284589766878593</c:v>
                </c:pt>
                <c:pt idx="821">
                  <c:v>19.709355131698459</c:v>
                </c:pt>
                <c:pt idx="822">
                  <c:v>22.070844686648506</c:v>
                </c:pt>
                <c:pt idx="823">
                  <c:v>23.1002119285498</c:v>
                </c:pt>
                <c:pt idx="824">
                  <c:v>24.871329094762331</c:v>
                </c:pt>
                <c:pt idx="825">
                  <c:v>27.580986981531932</c:v>
                </c:pt>
                <c:pt idx="826">
                  <c:v>31.44111413866182</c:v>
                </c:pt>
                <c:pt idx="827">
                  <c:v>40.296699969724493</c:v>
                </c:pt>
                <c:pt idx="828">
                  <c:v>65.183166818044185</c:v>
                </c:pt>
                <c:pt idx="829">
                  <c:v>67.711171662125352</c:v>
                </c:pt>
                <c:pt idx="830">
                  <c:v>48.138056312443233</c:v>
                </c:pt>
                <c:pt idx="831">
                  <c:v>44.217378141083863</c:v>
                </c:pt>
                <c:pt idx="832">
                  <c:v>28.458976687859526</c:v>
                </c:pt>
                <c:pt idx="833">
                  <c:v>20.375416288222823</c:v>
                </c:pt>
                <c:pt idx="834">
                  <c:v>17.892824704813805</c:v>
                </c:pt>
                <c:pt idx="835">
                  <c:v>17.59006963366636</c:v>
                </c:pt>
                <c:pt idx="836">
                  <c:v>17.741447169240089</c:v>
                </c:pt>
                <c:pt idx="837">
                  <c:v>18.074477747502275</c:v>
                </c:pt>
                <c:pt idx="838">
                  <c:v>17.968513472600662</c:v>
                </c:pt>
                <c:pt idx="839">
                  <c:v>17.529518619436875</c:v>
                </c:pt>
                <c:pt idx="840">
                  <c:v>18.316681804420224</c:v>
                </c:pt>
                <c:pt idx="841">
                  <c:v>17.680896155010601</c:v>
                </c:pt>
                <c:pt idx="842">
                  <c:v>18.22585528307599</c:v>
                </c:pt>
                <c:pt idx="843">
                  <c:v>17.045110505600967</c:v>
                </c:pt>
                <c:pt idx="844">
                  <c:v>17.771722676354823</c:v>
                </c:pt>
                <c:pt idx="845">
                  <c:v>19.04329397517408</c:v>
                </c:pt>
                <c:pt idx="846">
                  <c:v>20.012110202845893</c:v>
                </c:pt>
                <c:pt idx="847">
                  <c:v>21.541023312140478</c:v>
                </c:pt>
                <c:pt idx="848">
                  <c:v>22.752043596730239</c:v>
                </c:pt>
                <c:pt idx="849">
                  <c:v>24.280956706024824</c:v>
                </c:pt>
                <c:pt idx="850">
                  <c:v>25.537390251286705</c:v>
                </c:pt>
                <c:pt idx="851">
                  <c:v>26.203451407811084</c:v>
                </c:pt>
                <c:pt idx="852">
                  <c:v>26.445655464729033</c:v>
                </c:pt>
                <c:pt idx="853">
                  <c:v>26.158038147138964</c:v>
                </c:pt>
                <c:pt idx="854">
                  <c:v>24.053890402664244</c:v>
                </c:pt>
                <c:pt idx="855">
                  <c:v>22.797456857402363</c:v>
                </c:pt>
                <c:pt idx="856">
                  <c:v>20.435967302452315</c:v>
                </c:pt>
                <c:pt idx="857">
                  <c:v>18.528610354223428</c:v>
                </c:pt>
                <c:pt idx="858">
                  <c:v>18.331819557977596</c:v>
                </c:pt>
                <c:pt idx="859">
                  <c:v>16.984559491371478</c:v>
                </c:pt>
                <c:pt idx="860">
                  <c:v>16.212534059945501</c:v>
                </c:pt>
                <c:pt idx="861">
                  <c:v>16.363911595519227</c:v>
                </c:pt>
                <c:pt idx="862">
                  <c:v>15.15289131092946</c:v>
                </c:pt>
                <c:pt idx="863">
                  <c:v>16.046018770814413</c:v>
                </c:pt>
                <c:pt idx="864">
                  <c:v>15.379957614290042</c:v>
                </c:pt>
                <c:pt idx="865">
                  <c:v>15.561610656978505</c:v>
                </c:pt>
                <c:pt idx="866">
                  <c:v>14.501967907962458</c:v>
                </c:pt>
                <c:pt idx="867">
                  <c:v>14.093248561913413</c:v>
                </c:pt>
                <c:pt idx="868">
                  <c:v>14.577656675749321</c:v>
                </c:pt>
                <c:pt idx="869">
                  <c:v>13.94187102633969</c:v>
                </c:pt>
                <c:pt idx="870">
                  <c:v>14.244626097487135</c:v>
                </c:pt>
                <c:pt idx="871">
                  <c:v>13.957008779897064</c:v>
                </c:pt>
                <c:pt idx="872">
                  <c:v>13.230396609143202</c:v>
                </c:pt>
                <c:pt idx="873">
                  <c:v>13.260672116257949</c:v>
                </c:pt>
                <c:pt idx="874">
                  <c:v>14.153799576142903</c:v>
                </c:pt>
                <c:pt idx="875">
                  <c:v>14.925825007568877</c:v>
                </c:pt>
                <c:pt idx="876">
                  <c:v>14.153799576142903</c:v>
                </c:pt>
                <c:pt idx="877">
                  <c:v>14.168937329700274</c:v>
                </c:pt>
                <c:pt idx="878">
                  <c:v>14.653345443536177</c:v>
                </c:pt>
                <c:pt idx="879">
                  <c:v>14.698758704208295</c:v>
                </c:pt>
                <c:pt idx="880">
                  <c:v>13.714804722979109</c:v>
                </c:pt>
                <c:pt idx="881">
                  <c:v>14.441416893732971</c:v>
                </c:pt>
                <c:pt idx="882">
                  <c:v>14.365728125946109</c:v>
                </c:pt>
                <c:pt idx="883">
                  <c:v>15.410233121404785</c:v>
                </c:pt>
                <c:pt idx="884">
                  <c:v>15.334544353617925</c:v>
                </c:pt>
                <c:pt idx="885">
                  <c:v>15.349682107175296</c:v>
                </c:pt>
                <c:pt idx="886">
                  <c:v>15.894641235240691</c:v>
                </c:pt>
                <c:pt idx="887">
                  <c:v>15.924916742355434</c:v>
                </c:pt>
                <c:pt idx="888">
                  <c:v>15.016651528913108</c:v>
                </c:pt>
                <c:pt idx="889">
                  <c:v>14.002422040569179</c:v>
                </c:pt>
                <c:pt idx="890">
                  <c:v>15.22858007871632</c:v>
                </c:pt>
                <c:pt idx="891">
                  <c:v>14.002422040569179</c:v>
                </c:pt>
                <c:pt idx="892">
                  <c:v>14.789585225552528</c:v>
                </c:pt>
                <c:pt idx="893">
                  <c:v>15.319406600060553</c:v>
                </c:pt>
                <c:pt idx="894">
                  <c:v>15.697850438994852</c:v>
                </c:pt>
                <c:pt idx="895">
                  <c:v>15.803814713896459</c:v>
                </c:pt>
                <c:pt idx="896">
                  <c:v>15.849227974568572</c:v>
                </c:pt>
                <c:pt idx="897">
                  <c:v>16.863457462912507</c:v>
                </c:pt>
                <c:pt idx="898">
                  <c:v>17.86254919769906</c:v>
                </c:pt>
                <c:pt idx="899">
                  <c:v>17.211625794732061</c:v>
                </c:pt>
                <c:pt idx="900">
                  <c:v>17.378141083863152</c:v>
                </c:pt>
                <c:pt idx="901">
                  <c:v>17.620345140781104</c:v>
                </c:pt>
                <c:pt idx="902">
                  <c:v>16.833181955797762</c:v>
                </c:pt>
                <c:pt idx="903">
                  <c:v>17.105661519830459</c:v>
                </c:pt>
                <c:pt idx="904">
                  <c:v>16.167120799273388</c:v>
                </c:pt>
                <c:pt idx="905">
                  <c:v>16.575840145322431</c:v>
                </c:pt>
                <c:pt idx="906">
                  <c:v>16.636391159551927</c:v>
                </c:pt>
                <c:pt idx="907">
                  <c:v>14.789585225552528</c:v>
                </c:pt>
                <c:pt idx="908">
                  <c:v>15.001513775355738</c:v>
                </c:pt>
                <c:pt idx="909">
                  <c:v>15.59188616409325</c:v>
                </c:pt>
                <c:pt idx="910">
                  <c:v>14.804722979109901</c:v>
                </c:pt>
                <c:pt idx="911">
                  <c:v>14.683620950650925</c:v>
                </c:pt>
                <c:pt idx="912">
                  <c:v>15.728125946109596</c:v>
                </c:pt>
                <c:pt idx="913">
                  <c:v>14.229488343929763</c:v>
                </c:pt>
                <c:pt idx="914">
                  <c:v>14.471692400847715</c:v>
                </c:pt>
                <c:pt idx="915">
                  <c:v>14.668483197093551</c:v>
                </c:pt>
                <c:pt idx="916">
                  <c:v>14.426279140175597</c:v>
                </c:pt>
                <c:pt idx="917">
                  <c:v>14.093248561913413</c:v>
                </c:pt>
                <c:pt idx="918">
                  <c:v>13.714804722979109</c:v>
                </c:pt>
                <c:pt idx="919">
                  <c:v>14.577656675749321</c:v>
                </c:pt>
                <c:pt idx="920">
                  <c:v>15.349682107175296</c:v>
                </c:pt>
                <c:pt idx="921">
                  <c:v>14.804722979109901</c:v>
                </c:pt>
                <c:pt idx="922">
                  <c:v>14.305177111716622</c:v>
                </c:pt>
                <c:pt idx="923">
                  <c:v>14.441416893732971</c:v>
                </c:pt>
                <c:pt idx="924">
                  <c:v>15.36481986073267</c:v>
                </c:pt>
                <c:pt idx="925">
                  <c:v>15.425370874962155</c:v>
                </c:pt>
                <c:pt idx="926">
                  <c:v>15.122615803814716</c:v>
                </c:pt>
                <c:pt idx="927">
                  <c:v>16.000605510142293</c:v>
                </c:pt>
                <c:pt idx="928">
                  <c:v>14.895549500454136</c:v>
                </c:pt>
                <c:pt idx="929">
                  <c:v>15.046927036027855</c:v>
                </c:pt>
                <c:pt idx="930">
                  <c:v>14.986376021798364</c:v>
                </c:pt>
                <c:pt idx="931">
                  <c:v>14.592794429306695</c:v>
                </c:pt>
                <c:pt idx="932">
                  <c:v>14.729034211323041</c:v>
                </c:pt>
                <c:pt idx="933">
                  <c:v>15.213442325158947</c:v>
                </c:pt>
                <c:pt idx="934">
                  <c:v>14.547381168634569</c:v>
                </c:pt>
                <c:pt idx="935">
                  <c:v>15.031789282470481</c:v>
                </c:pt>
                <c:pt idx="936">
                  <c:v>15.001513775355738</c:v>
                </c:pt>
                <c:pt idx="937">
                  <c:v>14.456554647290346</c:v>
                </c:pt>
                <c:pt idx="938">
                  <c:v>15.349682107175296</c:v>
                </c:pt>
                <c:pt idx="939">
                  <c:v>15.319406600060553</c:v>
                </c:pt>
                <c:pt idx="940">
                  <c:v>14.789585225552528</c:v>
                </c:pt>
                <c:pt idx="941">
                  <c:v>14.365728125946109</c:v>
                </c:pt>
                <c:pt idx="942">
                  <c:v>14.199212836815018</c:v>
                </c:pt>
                <c:pt idx="943">
                  <c:v>14.426279140175597</c:v>
                </c:pt>
                <c:pt idx="944">
                  <c:v>15.183166818044207</c:v>
                </c:pt>
                <c:pt idx="945">
                  <c:v>14.441416893732971</c:v>
                </c:pt>
                <c:pt idx="946">
                  <c:v>13.987284287011809</c:v>
                </c:pt>
                <c:pt idx="947">
                  <c:v>14.577656675749321</c:v>
                </c:pt>
                <c:pt idx="948">
                  <c:v>13.881320012110201</c:v>
                </c:pt>
                <c:pt idx="949">
                  <c:v>14.547381168634569</c:v>
                </c:pt>
                <c:pt idx="950">
                  <c:v>15.001513775355738</c:v>
                </c:pt>
                <c:pt idx="951">
                  <c:v>15.51619739630639</c:v>
                </c:pt>
                <c:pt idx="952">
                  <c:v>16.712079927338781</c:v>
                </c:pt>
                <c:pt idx="953">
                  <c:v>17.741447169240089</c:v>
                </c:pt>
                <c:pt idx="954">
                  <c:v>18.316681804420224</c:v>
                </c:pt>
                <c:pt idx="955">
                  <c:v>22.933696639418709</c:v>
                </c:pt>
                <c:pt idx="956">
                  <c:v>26.188313654253704</c:v>
                </c:pt>
                <c:pt idx="957">
                  <c:v>31.108083560399631</c:v>
                </c:pt>
                <c:pt idx="958">
                  <c:v>35.134726006660607</c:v>
                </c:pt>
                <c:pt idx="959">
                  <c:v>38.919164396003623</c:v>
                </c:pt>
                <c:pt idx="960">
                  <c:v>36.376021798365116</c:v>
                </c:pt>
                <c:pt idx="961">
                  <c:v>33.121404783530124</c:v>
                </c:pt>
                <c:pt idx="962">
                  <c:v>28.383287920072664</c:v>
                </c:pt>
                <c:pt idx="963">
                  <c:v>22.73690584317287</c:v>
                </c:pt>
                <c:pt idx="964">
                  <c:v>21.813502876173171</c:v>
                </c:pt>
                <c:pt idx="965">
                  <c:v>18.513472600666063</c:v>
                </c:pt>
                <c:pt idx="966">
                  <c:v>17.045110505600967</c:v>
                </c:pt>
                <c:pt idx="967">
                  <c:v>16.061156524371782</c:v>
                </c:pt>
                <c:pt idx="968">
                  <c:v>15.501059642749016</c:v>
                </c:pt>
                <c:pt idx="969">
                  <c:v>16.545564638207686</c:v>
                </c:pt>
                <c:pt idx="970">
                  <c:v>14.380865879503483</c:v>
                </c:pt>
                <c:pt idx="971">
                  <c:v>14.592794429306695</c:v>
                </c:pt>
                <c:pt idx="972">
                  <c:v>15.849227974568572</c:v>
                </c:pt>
                <c:pt idx="973">
                  <c:v>15.924916742355434</c:v>
                </c:pt>
                <c:pt idx="974">
                  <c:v>14.986376021798364</c:v>
                </c:pt>
                <c:pt idx="975">
                  <c:v>14.244626097487135</c:v>
                </c:pt>
                <c:pt idx="976">
                  <c:v>14.971238268240995</c:v>
                </c:pt>
                <c:pt idx="977">
                  <c:v>14.577656675749321</c:v>
                </c:pt>
                <c:pt idx="978">
                  <c:v>14.638207689978806</c:v>
                </c:pt>
                <c:pt idx="979">
                  <c:v>14.199212836815018</c:v>
                </c:pt>
                <c:pt idx="980">
                  <c:v>14.547381168634569</c:v>
                </c:pt>
                <c:pt idx="981">
                  <c:v>13.639115955192249</c:v>
                </c:pt>
                <c:pt idx="982">
                  <c:v>13.820768997880714</c:v>
                </c:pt>
                <c:pt idx="983">
                  <c:v>14.850136239782021</c:v>
                </c:pt>
                <c:pt idx="984">
                  <c:v>14.486830154405089</c:v>
                </c:pt>
                <c:pt idx="985">
                  <c:v>13.714804722979109</c:v>
                </c:pt>
                <c:pt idx="986">
                  <c:v>13.987284287011809</c:v>
                </c:pt>
                <c:pt idx="987">
                  <c:v>13.593702694520132</c:v>
                </c:pt>
                <c:pt idx="988">
                  <c:v>14.380865879503483</c:v>
                </c:pt>
                <c:pt idx="989">
                  <c:v>14.365728125946109</c:v>
                </c:pt>
                <c:pt idx="990">
                  <c:v>14.517105661519828</c:v>
                </c:pt>
                <c:pt idx="991">
                  <c:v>14.729034211323041</c:v>
                </c:pt>
                <c:pt idx="992">
                  <c:v>14.486830154405089</c:v>
                </c:pt>
                <c:pt idx="993">
                  <c:v>14.986376021798364</c:v>
                </c:pt>
                <c:pt idx="994">
                  <c:v>14.441416893732971</c:v>
                </c:pt>
                <c:pt idx="995">
                  <c:v>14.865273993339391</c:v>
                </c:pt>
                <c:pt idx="996">
                  <c:v>15.077202543142597</c:v>
                </c:pt>
                <c:pt idx="997">
                  <c:v>14.698758704208295</c:v>
                </c:pt>
                <c:pt idx="998">
                  <c:v>13.775355737208599</c:v>
                </c:pt>
                <c:pt idx="999">
                  <c:v>15.031789282470481</c:v>
                </c:pt>
                <c:pt idx="1000">
                  <c:v>14.804722979109901</c:v>
                </c:pt>
                <c:pt idx="1001">
                  <c:v>16.515289131092942</c:v>
                </c:pt>
                <c:pt idx="1002">
                  <c:v>15.334544353617925</c:v>
                </c:pt>
                <c:pt idx="1003">
                  <c:v>15.81895246745383</c:v>
                </c:pt>
                <c:pt idx="1004">
                  <c:v>16.636391159551927</c:v>
                </c:pt>
                <c:pt idx="1005">
                  <c:v>17.544656372994243</c:v>
                </c:pt>
                <c:pt idx="1006">
                  <c:v>17.817135937026947</c:v>
                </c:pt>
                <c:pt idx="1007">
                  <c:v>17.620345140781104</c:v>
                </c:pt>
                <c:pt idx="1008">
                  <c:v>19.452013321223124</c:v>
                </c:pt>
                <c:pt idx="1009">
                  <c:v>19.936421435059039</c:v>
                </c:pt>
                <c:pt idx="1010">
                  <c:v>21.662125340599456</c:v>
                </c:pt>
                <c:pt idx="1011">
                  <c:v>24.538298516500152</c:v>
                </c:pt>
                <c:pt idx="1012">
                  <c:v>35.921889191643942</c:v>
                </c:pt>
                <c:pt idx="1013">
                  <c:v>34.09022101120194</c:v>
                </c:pt>
                <c:pt idx="1014">
                  <c:v>26.581895246745386</c:v>
                </c:pt>
                <c:pt idx="1015">
                  <c:v>25.340599455040874</c:v>
                </c:pt>
                <c:pt idx="1016">
                  <c:v>23.191038449894041</c:v>
                </c:pt>
                <c:pt idx="1017">
                  <c:v>17.696033908567966</c:v>
                </c:pt>
                <c:pt idx="1018">
                  <c:v>14.971238268240995</c:v>
                </c:pt>
                <c:pt idx="1019">
                  <c:v>13.51801392673327</c:v>
                </c:pt>
                <c:pt idx="1020">
                  <c:v>14.925825007568877</c:v>
                </c:pt>
                <c:pt idx="1021">
                  <c:v>13.911595519224953</c:v>
                </c:pt>
                <c:pt idx="1022">
                  <c:v>14.850136239782021</c:v>
                </c:pt>
                <c:pt idx="1023">
                  <c:v>15.107478050257342</c:v>
                </c:pt>
                <c:pt idx="1024">
                  <c:v>13.457462912503786</c:v>
                </c:pt>
                <c:pt idx="1025">
                  <c:v>13.957008779897064</c:v>
                </c:pt>
                <c:pt idx="1026">
                  <c:v>14.153799576142903</c:v>
                </c:pt>
                <c:pt idx="1027">
                  <c:v>14.138661822585526</c:v>
                </c:pt>
                <c:pt idx="1028">
                  <c:v>13.760217983651225</c:v>
                </c:pt>
                <c:pt idx="1029">
                  <c:v>13.381774144716923</c:v>
                </c:pt>
                <c:pt idx="1030">
                  <c:v>13.94187102633969</c:v>
                </c:pt>
                <c:pt idx="1031">
                  <c:v>14.214350590372385</c:v>
                </c:pt>
                <c:pt idx="1032">
                  <c:v>14.184075083257643</c:v>
                </c:pt>
                <c:pt idx="1033">
                  <c:v>15.24371783227369</c:v>
                </c:pt>
                <c:pt idx="1034">
                  <c:v>14.638207689978806</c:v>
                </c:pt>
                <c:pt idx="1035">
                  <c:v>14.380865879503483</c:v>
                </c:pt>
                <c:pt idx="1036">
                  <c:v>14.577656675749321</c:v>
                </c:pt>
                <c:pt idx="1037">
                  <c:v>15.15289131092946</c:v>
                </c:pt>
                <c:pt idx="1038">
                  <c:v>15.440508628519526</c:v>
                </c:pt>
                <c:pt idx="1039">
                  <c:v>16.348773841961844</c:v>
                </c:pt>
                <c:pt idx="1040">
                  <c:v>15.68271268543748</c:v>
                </c:pt>
                <c:pt idx="1041">
                  <c:v>16.485013623978194</c:v>
                </c:pt>
                <c:pt idx="1042">
                  <c:v>16.742355434453525</c:v>
                </c:pt>
                <c:pt idx="1043">
                  <c:v>17.378141083863152</c:v>
                </c:pt>
                <c:pt idx="1044">
                  <c:v>18.256130790190731</c:v>
                </c:pt>
                <c:pt idx="1045">
                  <c:v>18.922191946715106</c:v>
                </c:pt>
                <c:pt idx="1046">
                  <c:v>20.663033605812899</c:v>
                </c:pt>
                <c:pt idx="1047">
                  <c:v>22.313048743566455</c:v>
                </c:pt>
                <c:pt idx="1048">
                  <c:v>25.370874962155618</c:v>
                </c:pt>
                <c:pt idx="1049">
                  <c:v>28.610354223433244</c:v>
                </c:pt>
                <c:pt idx="1050">
                  <c:v>31.743869209809262</c:v>
                </c:pt>
                <c:pt idx="1051">
                  <c:v>37.481077808053278</c:v>
                </c:pt>
                <c:pt idx="1052">
                  <c:v>42.234332425068132</c:v>
                </c:pt>
                <c:pt idx="1053">
                  <c:v>43.702694520133214</c:v>
                </c:pt>
                <c:pt idx="1054">
                  <c:v>38.631547078413547</c:v>
                </c:pt>
                <c:pt idx="1055">
                  <c:v>35.498032092037548</c:v>
                </c:pt>
                <c:pt idx="1056">
                  <c:v>29.912201029367239</c:v>
                </c:pt>
                <c:pt idx="1057">
                  <c:v>25.764456554647289</c:v>
                </c:pt>
                <c:pt idx="1058">
                  <c:v>22.161671207992732</c:v>
                </c:pt>
                <c:pt idx="1059">
                  <c:v>19.557977596124733</c:v>
                </c:pt>
                <c:pt idx="1060">
                  <c:v>18.165304268846501</c:v>
                </c:pt>
                <c:pt idx="1061">
                  <c:v>18.089615501059637</c:v>
                </c:pt>
                <c:pt idx="1062">
                  <c:v>17.650620647895852</c:v>
                </c:pt>
                <c:pt idx="1063">
                  <c:v>17.468967605207386</c:v>
                </c:pt>
                <c:pt idx="1064">
                  <c:v>17.801998183469575</c:v>
                </c:pt>
                <c:pt idx="1065">
                  <c:v>18.18044202240387</c:v>
                </c:pt>
                <c:pt idx="1066">
                  <c:v>18.513472600666063</c:v>
                </c:pt>
                <c:pt idx="1067">
                  <c:v>18.679987889797154</c:v>
                </c:pt>
                <c:pt idx="1068">
                  <c:v>18.36209506509234</c:v>
                </c:pt>
                <c:pt idx="1069">
                  <c:v>17.59006963366636</c:v>
                </c:pt>
                <c:pt idx="1070">
                  <c:v>17.574931880108991</c:v>
                </c:pt>
                <c:pt idx="1071">
                  <c:v>16.908870723584624</c:v>
                </c:pt>
                <c:pt idx="1072">
                  <c:v>16.348773841961844</c:v>
                </c:pt>
                <c:pt idx="1073">
                  <c:v>15.455646382076901</c:v>
                </c:pt>
                <c:pt idx="1074">
                  <c:v>15.501059642749016</c:v>
                </c:pt>
                <c:pt idx="1075">
                  <c:v>15.51619739630639</c:v>
                </c:pt>
                <c:pt idx="1076">
                  <c:v>14.729034211323041</c:v>
                </c:pt>
                <c:pt idx="1077">
                  <c:v>14.259763851044504</c:v>
                </c:pt>
                <c:pt idx="1078">
                  <c:v>14.199212836815018</c:v>
                </c:pt>
                <c:pt idx="1079">
                  <c:v>15.001513775355738</c:v>
                </c:pt>
                <c:pt idx="1080">
                  <c:v>14.199212836815018</c:v>
                </c:pt>
                <c:pt idx="1081">
                  <c:v>14.123524069028157</c:v>
                </c:pt>
                <c:pt idx="1082">
                  <c:v>13.881320012110201</c:v>
                </c:pt>
                <c:pt idx="1083">
                  <c:v>14.517105661519828</c:v>
                </c:pt>
                <c:pt idx="1084">
                  <c:v>15.24371783227369</c:v>
                </c:pt>
                <c:pt idx="1085">
                  <c:v>14.910687254011506</c:v>
                </c:pt>
                <c:pt idx="1086">
                  <c:v>14.759309718437782</c:v>
                </c:pt>
                <c:pt idx="1087">
                  <c:v>14.925825007568877</c:v>
                </c:pt>
                <c:pt idx="1088">
                  <c:v>14.834998486224643</c:v>
                </c:pt>
                <c:pt idx="1089">
                  <c:v>15.016651528913108</c:v>
                </c:pt>
                <c:pt idx="1090">
                  <c:v>15.758401453224343</c:v>
                </c:pt>
                <c:pt idx="1091">
                  <c:v>15.077202543142597</c:v>
                </c:pt>
                <c:pt idx="1092">
                  <c:v>15.334544353617925</c:v>
                </c:pt>
                <c:pt idx="1093">
                  <c:v>15.425370874962155</c:v>
                </c:pt>
                <c:pt idx="1094">
                  <c:v>16.379049349076592</c:v>
                </c:pt>
                <c:pt idx="1095">
                  <c:v>16.18225855283076</c:v>
                </c:pt>
                <c:pt idx="1096">
                  <c:v>16.167120799273388</c:v>
                </c:pt>
                <c:pt idx="1097">
                  <c:v>16.696942173781412</c:v>
                </c:pt>
                <c:pt idx="1098">
                  <c:v>16.545564638207686</c:v>
                </c:pt>
                <c:pt idx="1099">
                  <c:v>17.574931880108991</c:v>
                </c:pt>
                <c:pt idx="1100">
                  <c:v>17.363003330305776</c:v>
                </c:pt>
                <c:pt idx="1101">
                  <c:v>18.861640932485614</c:v>
                </c:pt>
                <c:pt idx="1102">
                  <c:v>18.997880714501967</c:v>
                </c:pt>
                <c:pt idx="1103">
                  <c:v>20.163487738419622</c:v>
                </c:pt>
                <c:pt idx="1104">
                  <c:v>20.330003027550713</c:v>
                </c:pt>
                <c:pt idx="1105">
                  <c:v>20.768997880714497</c:v>
                </c:pt>
                <c:pt idx="1106">
                  <c:v>22.600666061156527</c:v>
                </c:pt>
                <c:pt idx="1107">
                  <c:v>23.66030881017257</c:v>
                </c:pt>
                <c:pt idx="1108">
                  <c:v>26.324553436270058</c:v>
                </c:pt>
                <c:pt idx="1109">
                  <c:v>30.835603996366931</c:v>
                </c:pt>
                <c:pt idx="1110">
                  <c:v>40.947623372691488</c:v>
                </c:pt>
                <c:pt idx="1111">
                  <c:v>56.660611565243698</c:v>
                </c:pt>
                <c:pt idx="1112">
                  <c:v>56.660611565243698</c:v>
                </c:pt>
                <c:pt idx="1113">
                  <c:v>38.813200121102021</c:v>
                </c:pt>
                <c:pt idx="1114">
                  <c:v>38.540720557069321</c:v>
                </c:pt>
                <c:pt idx="1115">
                  <c:v>36.587950348168334</c:v>
                </c:pt>
                <c:pt idx="1116">
                  <c:v>25.613079019073574</c:v>
                </c:pt>
                <c:pt idx="1117">
                  <c:v>22.222222222222214</c:v>
                </c:pt>
                <c:pt idx="1118">
                  <c:v>18.604299122010296</c:v>
                </c:pt>
                <c:pt idx="1119">
                  <c:v>19.255222524977285</c:v>
                </c:pt>
                <c:pt idx="1120">
                  <c:v>19.467151074780503</c:v>
                </c:pt>
                <c:pt idx="1121">
                  <c:v>18.891916439600365</c:v>
                </c:pt>
                <c:pt idx="1122">
                  <c:v>19.694217378141087</c:v>
                </c:pt>
                <c:pt idx="1123">
                  <c:v>21.056615198304574</c:v>
                </c:pt>
                <c:pt idx="1124">
                  <c:v>22.101120193763244</c:v>
                </c:pt>
                <c:pt idx="1125">
                  <c:v>22.479564032697546</c:v>
                </c:pt>
                <c:pt idx="1126">
                  <c:v>20.768997880714497</c:v>
                </c:pt>
                <c:pt idx="1127">
                  <c:v>19.527702089009988</c:v>
                </c:pt>
                <c:pt idx="1128">
                  <c:v>19.739630638813196</c:v>
                </c:pt>
                <c:pt idx="1129">
                  <c:v>18.619436875567658</c:v>
                </c:pt>
                <c:pt idx="1130">
                  <c:v>18.801089918256135</c:v>
                </c:pt>
                <c:pt idx="1131">
                  <c:v>18.119891008174392</c:v>
                </c:pt>
                <c:pt idx="1132">
                  <c:v>19.073569482288828</c:v>
                </c:pt>
                <c:pt idx="1133">
                  <c:v>19.255222524977285</c:v>
                </c:pt>
                <c:pt idx="1134">
                  <c:v>20.435967302452315</c:v>
                </c:pt>
                <c:pt idx="1135">
                  <c:v>21.4199212836815</c:v>
                </c:pt>
                <c:pt idx="1136">
                  <c:v>23.327278231910384</c:v>
                </c:pt>
                <c:pt idx="1137">
                  <c:v>24.144716924008481</c:v>
                </c:pt>
                <c:pt idx="1138">
                  <c:v>23.463518013926727</c:v>
                </c:pt>
                <c:pt idx="1139">
                  <c:v>23.342415985467753</c:v>
                </c:pt>
                <c:pt idx="1140">
                  <c:v>24.947017862549195</c:v>
                </c:pt>
                <c:pt idx="1141">
                  <c:v>23.493793521041479</c:v>
                </c:pt>
                <c:pt idx="1142">
                  <c:v>23.054798667877691</c:v>
                </c:pt>
                <c:pt idx="1143">
                  <c:v>21.616712079927332</c:v>
                </c:pt>
                <c:pt idx="1144">
                  <c:v>21.525885558583106</c:v>
                </c:pt>
                <c:pt idx="1145">
                  <c:v>20.738722373599749</c:v>
                </c:pt>
                <c:pt idx="1146">
                  <c:v>19.830457160157437</c:v>
                </c:pt>
                <c:pt idx="1147">
                  <c:v>18.392370572207081</c:v>
                </c:pt>
                <c:pt idx="1148">
                  <c:v>18.074477747502275</c:v>
                </c:pt>
                <c:pt idx="1149">
                  <c:v>16.621253405994555</c:v>
                </c:pt>
                <c:pt idx="1150">
                  <c:v>16.076294277929147</c:v>
                </c:pt>
                <c:pt idx="1151">
                  <c:v>15.22858007871632</c:v>
                </c:pt>
                <c:pt idx="1152">
                  <c:v>14.925825007568877</c:v>
                </c:pt>
                <c:pt idx="1153">
                  <c:v>14.274901604601876</c:v>
                </c:pt>
                <c:pt idx="1154">
                  <c:v>15.198304571601572</c:v>
                </c:pt>
                <c:pt idx="1155">
                  <c:v>15.470784135634274</c:v>
                </c:pt>
                <c:pt idx="1156">
                  <c:v>16.121707538601267</c:v>
                </c:pt>
                <c:pt idx="1157">
                  <c:v>15.637299424765363</c:v>
                </c:pt>
                <c:pt idx="1158">
                  <c:v>15.031789282470481</c:v>
                </c:pt>
                <c:pt idx="1159">
                  <c:v>15.379957614290042</c:v>
                </c:pt>
                <c:pt idx="1160">
                  <c:v>15.501059642749016</c:v>
                </c:pt>
                <c:pt idx="1161">
                  <c:v>15.470784135634274</c:v>
                </c:pt>
                <c:pt idx="1162">
                  <c:v>14.774447471995154</c:v>
                </c:pt>
                <c:pt idx="1163">
                  <c:v>15.894641235240691</c:v>
                </c:pt>
                <c:pt idx="1164">
                  <c:v>15.319406600060553</c:v>
                </c:pt>
                <c:pt idx="1165">
                  <c:v>15.273993339388435</c:v>
                </c:pt>
                <c:pt idx="1166">
                  <c:v>13.805631244323347</c:v>
                </c:pt>
                <c:pt idx="1167">
                  <c:v>14.501967907962458</c:v>
                </c:pt>
                <c:pt idx="1168">
                  <c:v>15.349682107175296</c:v>
                </c:pt>
                <c:pt idx="1169">
                  <c:v>14.986376021798364</c:v>
                </c:pt>
                <c:pt idx="1170">
                  <c:v>15.349682107175296</c:v>
                </c:pt>
                <c:pt idx="1171">
                  <c:v>15.924916742355434</c:v>
                </c:pt>
                <c:pt idx="1172">
                  <c:v>15.667574931880109</c:v>
                </c:pt>
                <c:pt idx="1173">
                  <c:v>15.137753557372085</c:v>
                </c:pt>
                <c:pt idx="1174">
                  <c:v>14.774447471995154</c:v>
                </c:pt>
                <c:pt idx="1175">
                  <c:v>15.031789282470481</c:v>
                </c:pt>
                <c:pt idx="1176">
                  <c:v>14.971238268240995</c:v>
                </c:pt>
                <c:pt idx="1177">
                  <c:v>15.470784135634274</c:v>
                </c:pt>
                <c:pt idx="1178">
                  <c:v>14.532243415077204</c:v>
                </c:pt>
                <c:pt idx="1179">
                  <c:v>14.88041174689676</c:v>
                </c:pt>
                <c:pt idx="1180">
                  <c:v>14.895549500454136</c:v>
                </c:pt>
                <c:pt idx="1181">
                  <c:v>16.000605510142293</c:v>
                </c:pt>
                <c:pt idx="1182">
                  <c:v>15.985467756584926</c:v>
                </c:pt>
                <c:pt idx="1183">
                  <c:v>15.637299424765363</c:v>
                </c:pt>
                <c:pt idx="1184">
                  <c:v>16.636391159551927</c:v>
                </c:pt>
                <c:pt idx="1185">
                  <c:v>15.834090221011202</c:v>
                </c:pt>
                <c:pt idx="1186">
                  <c:v>16.984559491371478</c:v>
                </c:pt>
                <c:pt idx="1187">
                  <c:v>17.938237965485918</c:v>
                </c:pt>
                <c:pt idx="1188">
                  <c:v>18.634574629125041</c:v>
                </c:pt>
                <c:pt idx="1189">
                  <c:v>16.046018770814413</c:v>
                </c:pt>
                <c:pt idx="1190">
                  <c:v>15.697850438994852</c:v>
                </c:pt>
                <c:pt idx="1191">
                  <c:v>16.379049349076592</c:v>
                </c:pt>
                <c:pt idx="1192">
                  <c:v>14.123524069028157</c:v>
                </c:pt>
                <c:pt idx="1193">
                  <c:v>14.819860732667275</c:v>
                </c:pt>
                <c:pt idx="1194">
                  <c:v>14.88041174689676</c:v>
                </c:pt>
                <c:pt idx="1195">
                  <c:v>15.137753557372085</c:v>
                </c:pt>
                <c:pt idx="1196">
                  <c:v>14.411141386618224</c:v>
                </c:pt>
                <c:pt idx="1197">
                  <c:v>15.107478050257342</c:v>
                </c:pt>
                <c:pt idx="1198">
                  <c:v>14.834998486224643</c:v>
                </c:pt>
                <c:pt idx="1199">
                  <c:v>14.789585225552528</c:v>
                </c:pt>
                <c:pt idx="1200">
                  <c:v>15.546472903421133</c:v>
                </c:pt>
                <c:pt idx="1201">
                  <c:v>16.227671813502877</c:v>
                </c:pt>
                <c:pt idx="1202">
                  <c:v>15.728125946109596</c:v>
                </c:pt>
                <c:pt idx="1203">
                  <c:v>16.061156524371782</c:v>
                </c:pt>
                <c:pt idx="1204">
                  <c:v>15.909778988798063</c:v>
                </c:pt>
                <c:pt idx="1205">
                  <c:v>15.652437178322741</c:v>
                </c:pt>
                <c:pt idx="1206">
                  <c:v>17.272176808961543</c:v>
                </c:pt>
                <c:pt idx="1207">
                  <c:v>17.468967605207386</c:v>
                </c:pt>
                <c:pt idx="1208">
                  <c:v>17.468967605207386</c:v>
                </c:pt>
                <c:pt idx="1209">
                  <c:v>16.485013623978194</c:v>
                </c:pt>
                <c:pt idx="1210">
                  <c:v>16.575840145322431</c:v>
                </c:pt>
                <c:pt idx="1211">
                  <c:v>18.013926733272786</c:v>
                </c:pt>
                <c:pt idx="1212">
                  <c:v>19.013018468059343</c:v>
                </c:pt>
                <c:pt idx="1213">
                  <c:v>19.966696942173773</c:v>
                </c:pt>
                <c:pt idx="1214">
                  <c:v>20.920375416288227</c:v>
                </c:pt>
                <c:pt idx="1215">
                  <c:v>21.646987587042087</c:v>
                </c:pt>
                <c:pt idx="1216">
                  <c:v>24.34150772025432</c:v>
                </c:pt>
                <c:pt idx="1217">
                  <c:v>25.855283075991526</c:v>
                </c:pt>
                <c:pt idx="1218">
                  <c:v>28.095670602482592</c:v>
                </c:pt>
                <c:pt idx="1219">
                  <c:v>31.713593702694524</c:v>
                </c:pt>
                <c:pt idx="1220">
                  <c:v>33.711777172267624</c:v>
                </c:pt>
                <c:pt idx="1221">
                  <c:v>33.893430214956105</c:v>
                </c:pt>
                <c:pt idx="1222">
                  <c:v>31.274598849530726</c:v>
                </c:pt>
                <c:pt idx="1223">
                  <c:v>28.489252194974267</c:v>
                </c:pt>
                <c:pt idx="1224">
                  <c:v>26.869512564335448</c:v>
                </c:pt>
                <c:pt idx="1225">
                  <c:v>25.007568876778684</c:v>
                </c:pt>
                <c:pt idx="1226">
                  <c:v>21.32909476233727</c:v>
                </c:pt>
                <c:pt idx="1227">
                  <c:v>17.998788979715407</c:v>
                </c:pt>
                <c:pt idx="1228">
                  <c:v>18.997880714501967</c:v>
                </c:pt>
                <c:pt idx="1229">
                  <c:v>17.166212534059941</c:v>
                </c:pt>
                <c:pt idx="1230">
                  <c:v>16.802906448683018</c:v>
                </c:pt>
                <c:pt idx="1231">
                  <c:v>16.878595216469876</c:v>
                </c:pt>
                <c:pt idx="1232">
                  <c:v>17.241901301846809</c:v>
                </c:pt>
                <c:pt idx="1233">
                  <c:v>17.135937026945204</c:v>
                </c:pt>
                <c:pt idx="1234">
                  <c:v>16.802906448683018</c:v>
                </c:pt>
                <c:pt idx="1235">
                  <c:v>16.545564638207686</c:v>
                </c:pt>
                <c:pt idx="1236">
                  <c:v>15.864365728125946</c:v>
                </c:pt>
                <c:pt idx="1237">
                  <c:v>16.439600363306088</c:v>
                </c:pt>
                <c:pt idx="1238">
                  <c:v>16.621253405994555</c:v>
                </c:pt>
                <c:pt idx="1239">
                  <c:v>17.847411444141688</c:v>
                </c:pt>
                <c:pt idx="1240">
                  <c:v>17.332727823191036</c:v>
                </c:pt>
                <c:pt idx="1241">
                  <c:v>18.301544050862852</c:v>
                </c:pt>
                <c:pt idx="1242">
                  <c:v>18.5437481077808</c:v>
                </c:pt>
                <c:pt idx="1243">
                  <c:v>17.771722676354823</c:v>
                </c:pt>
                <c:pt idx="1244">
                  <c:v>19.845594913714802</c:v>
                </c:pt>
                <c:pt idx="1245">
                  <c:v>21.737814108386321</c:v>
                </c:pt>
                <c:pt idx="1246">
                  <c:v>22.888283378746589</c:v>
                </c:pt>
                <c:pt idx="1247">
                  <c:v>26.127762640024223</c:v>
                </c:pt>
                <c:pt idx="1248">
                  <c:v>28.716318498334847</c:v>
                </c:pt>
                <c:pt idx="1249">
                  <c:v>31.516802906448689</c:v>
                </c:pt>
                <c:pt idx="1250">
                  <c:v>37.904934907659701</c:v>
                </c:pt>
                <c:pt idx="1251">
                  <c:v>42.294883439297593</c:v>
                </c:pt>
                <c:pt idx="1252">
                  <c:v>41.643960036330604</c:v>
                </c:pt>
                <c:pt idx="1253">
                  <c:v>41.341204965183152</c:v>
                </c:pt>
                <c:pt idx="1254">
                  <c:v>41.840750832576454</c:v>
                </c:pt>
                <c:pt idx="1255">
                  <c:v>41.492582500756889</c:v>
                </c:pt>
                <c:pt idx="1256">
                  <c:v>38.17741447169238</c:v>
                </c:pt>
                <c:pt idx="1257">
                  <c:v>36.027853466545558</c:v>
                </c:pt>
                <c:pt idx="1258">
                  <c:v>33.999394489857707</c:v>
                </c:pt>
                <c:pt idx="1259">
                  <c:v>32.515894641235235</c:v>
                </c:pt>
                <c:pt idx="1260">
                  <c:v>30.033303057826217</c:v>
                </c:pt>
                <c:pt idx="1261">
                  <c:v>29.170451105056017</c:v>
                </c:pt>
                <c:pt idx="1262">
                  <c:v>27.081441114138659</c:v>
                </c:pt>
                <c:pt idx="1263">
                  <c:v>24.250681198910087</c:v>
                </c:pt>
                <c:pt idx="1264">
                  <c:v>22.842870118074483</c:v>
                </c:pt>
                <c:pt idx="1265">
                  <c:v>20.829548894943983</c:v>
                </c:pt>
                <c:pt idx="1266">
                  <c:v>20.133212231304871</c:v>
                </c:pt>
                <c:pt idx="1267">
                  <c:v>18.392370572207081</c:v>
                </c:pt>
                <c:pt idx="1268">
                  <c:v>17.393278837420524</c:v>
                </c:pt>
                <c:pt idx="1269">
                  <c:v>16.878595216469876</c:v>
                </c:pt>
                <c:pt idx="1270">
                  <c:v>16.863457462912507</c:v>
                </c:pt>
                <c:pt idx="1271">
                  <c:v>16.242809567060245</c:v>
                </c:pt>
                <c:pt idx="1272">
                  <c:v>15.561610656978505</c:v>
                </c:pt>
                <c:pt idx="1273">
                  <c:v>15.955192249470182</c:v>
                </c:pt>
                <c:pt idx="1274">
                  <c:v>15.834090221011202</c:v>
                </c:pt>
                <c:pt idx="1275">
                  <c:v>15.743263699666969</c:v>
                </c:pt>
                <c:pt idx="1276">
                  <c:v>15.107478050257342</c:v>
                </c:pt>
                <c:pt idx="1277">
                  <c:v>16.151983045716019</c:v>
                </c:pt>
                <c:pt idx="1278">
                  <c:v>15.183166818044207</c:v>
                </c:pt>
                <c:pt idx="1279">
                  <c:v>15.864365728125946</c:v>
                </c:pt>
                <c:pt idx="1280">
                  <c:v>15.864365728125946</c:v>
                </c:pt>
                <c:pt idx="1281">
                  <c:v>16.015743263699662</c:v>
                </c:pt>
                <c:pt idx="1282">
                  <c:v>15.728125946109596</c:v>
                </c:pt>
                <c:pt idx="1283">
                  <c:v>16.924008477141989</c:v>
                </c:pt>
                <c:pt idx="1284">
                  <c:v>16.27308507417499</c:v>
                </c:pt>
                <c:pt idx="1285">
                  <c:v>16.636391159551927</c:v>
                </c:pt>
                <c:pt idx="1286">
                  <c:v>17.499243112322127</c:v>
                </c:pt>
                <c:pt idx="1287">
                  <c:v>17.423554344535269</c:v>
                </c:pt>
                <c:pt idx="1288">
                  <c:v>17.241901301846809</c:v>
                </c:pt>
                <c:pt idx="1289">
                  <c:v>18.165304268846501</c:v>
                </c:pt>
                <c:pt idx="1290">
                  <c:v>23.66030881017257</c:v>
                </c:pt>
                <c:pt idx="1291">
                  <c:v>28.262185891613683</c:v>
                </c:pt>
                <c:pt idx="1292">
                  <c:v>29.367241901301846</c:v>
                </c:pt>
                <c:pt idx="1293">
                  <c:v>23.433242506811983</c:v>
                </c:pt>
                <c:pt idx="1294">
                  <c:v>20.708446866485012</c:v>
                </c:pt>
                <c:pt idx="1295">
                  <c:v>21.495610051468354</c:v>
                </c:pt>
                <c:pt idx="1296">
                  <c:v>20.965788676960329</c:v>
                </c:pt>
                <c:pt idx="1297">
                  <c:v>18.256130790190731</c:v>
                </c:pt>
                <c:pt idx="1298">
                  <c:v>15.24371783227369</c:v>
                </c:pt>
                <c:pt idx="1299">
                  <c:v>14.501967907962458</c:v>
                </c:pt>
                <c:pt idx="1300">
                  <c:v>14.804722979109901</c:v>
                </c:pt>
                <c:pt idx="1301">
                  <c:v>15.546472903421133</c:v>
                </c:pt>
                <c:pt idx="1302">
                  <c:v>14.940962761126251</c:v>
                </c:pt>
                <c:pt idx="1303">
                  <c:v>15.137753557372085</c:v>
                </c:pt>
                <c:pt idx="1304">
                  <c:v>15.395095367847414</c:v>
                </c:pt>
                <c:pt idx="1305">
                  <c:v>15.273993339388435</c:v>
                </c:pt>
                <c:pt idx="1306">
                  <c:v>15.107478050257342</c:v>
                </c:pt>
                <c:pt idx="1307">
                  <c:v>15.607023917650618</c:v>
                </c:pt>
                <c:pt idx="1308">
                  <c:v>16.136845292158647</c:v>
                </c:pt>
                <c:pt idx="1309">
                  <c:v>16.046018770814413</c:v>
                </c:pt>
                <c:pt idx="1310">
                  <c:v>15.87950348168332</c:v>
                </c:pt>
                <c:pt idx="1311">
                  <c:v>16.106569785043902</c:v>
                </c:pt>
                <c:pt idx="1312">
                  <c:v>16.348773841961844</c:v>
                </c:pt>
                <c:pt idx="1313">
                  <c:v>16.530426884650314</c:v>
                </c:pt>
                <c:pt idx="1314">
                  <c:v>17.605207387223732</c:v>
                </c:pt>
                <c:pt idx="1315">
                  <c:v>18.089615501059637</c:v>
                </c:pt>
                <c:pt idx="1316">
                  <c:v>18.18044202240387</c:v>
                </c:pt>
                <c:pt idx="1317">
                  <c:v>17.120799273387821</c:v>
                </c:pt>
                <c:pt idx="1318">
                  <c:v>18.10475325461702</c:v>
                </c:pt>
                <c:pt idx="1319">
                  <c:v>18.513472600666063</c:v>
                </c:pt>
                <c:pt idx="1320">
                  <c:v>18.422646079321819</c:v>
                </c:pt>
                <c:pt idx="1321">
                  <c:v>19.452013321223124</c:v>
                </c:pt>
                <c:pt idx="1322">
                  <c:v>19.633666363911594</c:v>
                </c:pt>
                <c:pt idx="1323">
                  <c:v>22.070844686648506</c:v>
                </c:pt>
                <c:pt idx="1324">
                  <c:v>28.443838934302146</c:v>
                </c:pt>
                <c:pt idx="1325">
                  <c:v>35.149863760217983</c:v>
                </c:pt>
                <c:pt idx="1326">
                  <c:v>37.072358462004239</c:v>
                </c:pt>
                <c:pt idx="1327">
                  <c:v>26.718135028761729</c:v>
                </c:pt>
                <c:pt idx="1328">
                  <c:v>24.492885255828032</c:v>
                </c:pt>
                <c:pt idx="1329">
                  <c:v>25.234635180139268</c:v>
                </c:pt>
                <c:pt idx="1330">
                  <c:v>24.916742355434451</c:v>
                </c:pt>
                <c:pt idx="1331">
                  <c:v>17.045110505600967</c:v>
                </c:pt>
                <c:pt idx="1332">
                  <c:v>16.590977898879807</c:v>
                </c:pt>
                <c:pt idx="1333">
                  <c:v>15.395095367847414</c:v>
                </c:pt>
                <c:pt idx="1334">
                  <c:v>15.59188616409325</c:v>
                </c:pt>
                <c:pt idx="1335">
                  <c:v>14.335452618831368</c:v>
                </c:pt>
                <c:pt idx="1336">
                  <c:v>13.957008779897064</c:v>
                </c:pt>
                <c:pt idx="1337">
                  <c:v>13.699666969421736</c:v>
                </c:pt>
                <c:pt idx="1338">
                  <c:v>14.819860732667275</c:v>
                </c:pt>
                <c:pt idx="1339">
                  <c:v>14.07811080835604</c:v>
                </c:pt>
                <c:pt idx="1340">
                  <c:v>13.669391462306994</c:v>
                </c:pt>
                <c:pt idx="1341">
                  <c:v>13.896457765667575</c:v>
                </c:pt>
                <c:pt idx="1342">
                  <c:v>15.319406600060553</c:v>
                </c:pt>
                <c:pt idx="1343">
                  <c:v>13.79049349076597</c:v>
                </c:pt>
                <c:pt idx="1344">
                  <c:v>13.44232515894641</c:v>
                </c:pt>
                <c:pt idx="1345">
                  <c:v>13.593702694520132</c:v>
                </c:pt>
                <c:pt idx="1346">
                  <c:v>14.925825007568877</c:v>
                </c:pt>
                <c:pt idx="1347">
                  <c:v>14.017559794126552</c:v>
                </c:pt>
                <c:pt idx="1348">
                  <c:v>15.016651528913108</c:v>
                </c:pt>
                <c:pt idx="1349">
                  <c:v>14.274901604601876</c:v>
                </c:pt>
                <c:pt idx="1350">
                  <c:v>14.305177111716622</c:v>
                </c:pt>
                <c:pt idx="1351">
                  <c:v>13.957008779897064</c:v>
                </c:pt>
                <c:pt idx="1352">
                  <c:v>13.533151680290644</c:v>
                </c:pt>
                <c:pt idx="1353">
                  <c:v>15.168029064486827</c:v>
                </c:pt>
                <c:pt idx="1354">
                  <c:v>15.319406600060553</c:v>
                </c:pt>
                <c:pt idx="1355">
                  <c:v>15.107478050257342</c:v>
                </c:pt>
                <c:pt idx="1356">
                  <c:v>15.092340296699971</c:v>
                </c:pt>
                <c:pt idx="1357">
                  <c:v>14.850136239782021</c:v>
                </c:pt>
                <c:pt idx="1358">
                  <c:v>14.396003633060852</c:v>
                </c:pt>
                <c:pt idx="1359">
                  <c:v>15.59188616409325</c:v>
                </c:pt>
                <c:pt idx="1360">
                  <c:v>15.168029064486827</c:v>
                </c:pt>
                <c:pt idx="1361">
                  <c:v>15.803814713896459</c:v>
                </c:pt>
                <c:pt idx="1362">
                  <c:v>15.652437178322741</c:v>
                </c:pt>
                <c:pt idx="1363">
                  <c:v>14.668483197093551</c:v>
                </c:pt>
                <c:pt idx="1364">
                  <c:v>14.668483197093551</c:v>
                </c:pt>
                <c:pt idx="1365">
                  <c:v>15.803814713896459</c:v>
                </c:pt>
                <c:pt idx="1366">
                  <c:v>15.198304571601572</c:v>
                </c:pt>
                <c:pt idx="1367">
                  <c:v>16.469875870420829</c:v>
                </c:pt>
                <c:pt idx="1368">
                  <c:v>15.531335149863757</c:v>
                </c:pt>
                <c:pt idx="1369">
                  <c:v>15.198304571601572</c:v>
                </c:pt>
                <c:pt idx="1370">
                  <c:v>14.729034211323041</c:v>
                </c:pt>
                <c:pt idx="1371">
                  <c:v>15.68271268543748</c:v>
                </c:pt>
                <c:pt idx="1372">
                  <c:v>14.123524069028157</c:v>
                </c:pt>
                <c:pt idx="1373">
                  <c:v>14.759309718437782</c:v>
                </c:pt>
                <c:pt idx="1374">
                  <c:v>13.51801392673327</c:v>
                </c:pt>
                <c:pt idx="1375">
                  <c:v>13.760217983651225</c:v>
                </c:pt>
                <c:pt idx="1376">
                  <c:v>13.457462912503786</c:v>
                </c:pt>
                <c:pt idx="1377">
                  <c:v>14.108386315470783</c:v>
                </c:pt>
                <c:pt idx="1378">
                  <c:v>13.881320012110201</c:v>
                </c:pt>
                <c:pt idx="1379">
                  <c:v>13.427187405389043</c:v>
                </c:pt>
                <c:pt idx="1380">
                  <c:v>14.002422040569179</c:v>
                </c:pt>
                <c:pt idx="1381">
                  <c:v>13.487738419618529</c:v>
                </c:pt>
                <c:pt idx="1382">
                  <c:v>13.290947623372693</c:v>
                </c:pt>
                <c:pt idx="1383">
                  <c:v>13.427187405389043</c:v>
                </c:pt>
                <c:pt idx="1384">
                  <c:v>13.306085376930065</c:v>
                </c:pt>
                <c:pt idx="1385">
                  <c:v>14.335452618831368</c:v>
                </c:pt>
                <c:pt idx="1386">
                  <c:v>13.926733272782322</c:v>
                </c:pt>
                <c:pt idx="1387">
                  <c:v>13.245534362700575</c:v>
                </c:pt>
                <c:pt idx="1388">
                  <c:v>13.200121102028456</c:v>
                </c:pt>
                <c:pt idx="1389">
                  <c:v>13.639115955192249</c:v>
                </c:pt>
                <c:pt idx="1390">
                  <c:v>13.866182258552834</c:v>
                </c:pt>
                <c:pt idx="1391">
                  <c:v>14.335452618831368</c:v>
                </c:pt>
                <c:pt idx="1392">
                  <c:v>14.047835301241296</c:v>
                </c:pt>
                <c:pt idx="1393">
                  <c:v>13.366636391159554</c:v>
                </c:pt>
                <c:pt idx="1394">
                  <c:v>13.639115955192249</c:v>
                </c:pt>
                <c:pt idx="1395">
                  <c:v>13.290947623372693</c:v>
                </c:pt>
                <c:pt idx="1396">
                  <c:v>14.486830154405089</c:v>
                </c:pt>
                <c:pt idx="1397">
                  <c:v>13.245534362700575</c:v>
                </c:pt>
                <c:pt idx="1398">
                  <c:v>13.639115955192249</c:v>
                </c:pt>
                <c:pt idx="1399">
                  <c:v>14.517105661519828</c:v>
                </c:pt>
                <c:pt idx="1400">
                  <c:v>14.108386315470783</c:v>
                </c:pt>
                <c:pt idx="1401">
                  <c:v>13.745080230093853</c:v>
                </c:pt>
                <c:pt idx="1402">
                  <c:v>14.456554647290346</c:v>
                </c:pt>
                <c:pt idx="1403">
                  <c:v>13.83590675143809</c:v>
                </c:pt>
                <c:pt idx="1404">
                  <c:v>14.274901604601876</c:v>
                </c:pt>
                <c:pt idx="1405">
                  <c:v>14.729034211323041</c:v>
                </c:pt>
                <c:pt idx="1406">
                  <c:v>13.230396609143202</c:v>
                </c:pt>
                <c:pt idx="1407">
                  <c:v>14.441416893732971</c:v>
                </c:pt>
                <c:pt idx="1408">
                  <c:v>15.379957614290042</c:v>
                </c:pt>
                <c:pt idx="1409">
                  <c:v>15.137753557372085</c:v>
                </c:pt>
                <c:pt idx="1410">
                  <c:v>16.061156524371782</c:v>
                </c:pt>
                <c:pt idx="1411">
                  <c:v>15.319406600060553</c:v>
                </c:pt>
                <c:pt idx="1412">
                  <c:v>16.469875870420829</c:v>
                </c:pt>
                <c:pt idx="1413">
                  <c:v>17.060248259158339</c:v>
                </c:pt>
                <c:pt idx="1414">
                  <c:v>18.286406297305476</c:v>
                </c:pt>
                <c:pt idx="1415">
                  <c:v>19.361186799878897</c:v>
                </c:pt>
                <c:pt idx="1416">
                  <c:v>18.422646079321819</c:v>
                </c:pt>
                <c:pt idx="1417">
                  <c:v>18.286406297305476</c:v>
                </c:pt>
                <c:pt idx="1418">
                  <c:v>17.907962458371177</c:v>
                </c:pt>
                <c:pt idx="1419">
                  <c:v>18.346957311534968</c:v>
                </c:pt>
                <c:pt idx="1420">
                  <c:v>16.818044202240387</c:v>
                </c:pt>
                <c:pt idx="1421">
                  <c:v>16.333636088404482</c:v>
                </c:pt>
                <c:pt idx="1422">
                  <c:v>16.515289131092942</c:v>
                </c:pt>
                <c:pt idx="1423">
                  <c:v>14.335452618831368</c:v>
                </c:pt>
                <c:pt idx="1424">
                  <c:v>15.546472903421133</c:v>
                </c:pt>
                <c:pt idx="1425">
                  <c:v>15.758401453224343</c:v>
                </c:pt>
                <c:pt idx="1426">
                  <c:v>15.576748410535874</c:v>
                </c:pt>
                <c:pt idx="1427">
                  <c:v>14.517105661519828</c:v>
                </c:pt>
                <c:pt idx="1428">
                  <c:v>15.183166818044207</c:v>
                </c:pt>
                <c:pt idx="1429">
                  <c:v>15.22858007871632</c:v>
                </c:pt>
                <c:pt idx="1430">
                  <c:v>15.712988192552222</c:v>
                </c:pt>
                <c:pt idx="1431">
                  <c:v>14.850136239782021</c:v>
                </c:pt>
                <c:pt idx="1432">
                  <c:v>14.940962761126251</c:v>
                </c:pt>
                <c:pt idx="1433">
                  <c:v>14.411141386618224</c:v>
                </c:pt>
                <c:pt idx="1434">
                  <c:v>14.517105661519828</c:v>
                </c:pt>
                <c:pt idx="1435">
                  <c:v>14.07811080835604</c:v>
                </c:pt>
                <c:pt idx="1436">
                  <c:v>14.607932182864063</c:v>
                </c:pt>
                <c:pt idx="1437">
                  <c:v>14.501967907962458</c:v>
                </c:pt>
                <c:pt idx="1438">
                  <c:v>14.456554647290346</c:v>
                </c:pt>
                <c:pt idx="1439">
                  <c:v>13.669391462306994</c:v>
                </c:pt>
                <c:pt idx="1440">
                  <c:v>14.047835301241296</c:v>
                </c:pt>
                <c:pt idx="1441">
                  <c:v>14.592794429306695</c:v>
                </c:pt>
                <c:pt idx="1442">
                  <c:v>14.865273993339391</c:v>
                </c:pt>
                <c:pt idx="1443">
                  <c:v>14.06297305479867</c:v>
                </c:pt>
                <c:pt idx="1444">
                  <c:v>14.668483197093551</c:v>
                </c:pt>
                <c:pt idx="1445">
                  <c:v>14.138661822585526</c:v>
                </c:pt>
                <c:pt idx="1446">
                  <c:v>14.562518922191948</c:v>
                </c:pt>
                <c:pt idx="1447">
                  <c:v>14.592794429306695</c:v>
                </c:pt>
                <c:pt idx="1448">
                  <c:v>15.046927036027855</c:v>
                </c:pt>
                <c:pt idx="1449">
                  <c:v>14.093248561913413</c:v>
                </c:pt>
                <c:pt idx="1450">
                  <c:v>14.259763851044504</c:v>
                </c:pt>
                <c:pt idx="1451">
                  <c:v>13.366636391159554</c:v>
                </c:pt>
                <c:pt idx="1452">
                  <c:v>13.699666969421736</c:v>
                </c:pt>
                <c:pt idx="1453">
                  <c:v>14.305177111716622</c:v>
                </c:pt>
                <c:pt idx="1454">
                  <c:v>13.366636391159554</c:v>
                </c:pt>
                <c:pt idx="1455">
                  <c:v>13.306085376930065</c:v>
                </c:pt>
                <c:pt idx="1456">
                  <c:v>13.306085376930065</c:v>
                </c:pt>
                <c:pt idx="1457">
                  <c:v>13.729942476536483</c:v>
                </c:pt>
                <c:pt idx="1458">
                  <c:v>13.381774144716923</c:v>
                </c:pt>
                <c:pt idx="1459">
                  <c:v>13.1244323342416</c:v>
                </c:pt>
                <c:pt idx="1460">
                  <c:v>13.881320012110201</c:v>
                </c:pt>
                <c:pt idx="1461">
                  <c:v>13.760217983651225</c:v>
                </c:pt>
                <c:pt idx="1462">
                  <c:v>13.154707841356343</c:v>
                </c:pt>
                <c:pt idx="1463">
                  <c:v>13.396911898274299</c:v>
                </c:pt>
                <c:pt idx="1464">
                  <c:v>14.047835301241296</c:v>
                </c:pt>
                <c:pt idx="1465">
                  <c:v>14.199212836815018</c:v>
                </c:pt>
                <c:pt idx="1466">
                  <c:v>13.457462912503786</c:v>
                </c:pt>
                <c:pt idx="1467">
                  <c:v>14.819860732667275</c:v>
                </c:pt>
                <c:pt idx="1468">
                  <c:v>14.047835301241296</c:v>
                </c:pt>
                <c:pt idx="1469">
                  <c:v>14.517105661519828</c:v>
                </c:pt>
                <c:pt idx="1470">
                  <c:v>14.108386315470783</c:v>
                </c:pt>
                <c:pt idx="1471">
                  <c:v>14.350590372388742</c:v>
                </c:pt>
                <c:pt idx="1472">
                  <c:v>14.819860732667275</c:v>
                </c:pt>
                <c:pt idx="1473">
                  <c:v>13.654253708749623</c:v>
                </c:pt>
                <c:pt idx="1474">
                  <c:v>15.349682107175296</c:v>
                </c:pt>
                <c:pt idx="1475">
                  <c:v>14.668483197093551</c:v>
                </c:pt>
                <c:pt idx="1476">
                  <c:v>15.652437178322741</c:v>
                </c:pt>
                <c:pt idx="1477">
                  <c:v>14.184075083257643</c:v>
                </c:pt>
                <c:pt idx="1478">
                  <c:v>15.137753557372085</c:v>
                </c:pt>
                <c:pt idx="1479">
                  <c:v>15.15289131092946</c:v>
                </c:pt>
                <c:pt idx="1480">
                  <c:v>15.501059642749016</c:v>
                </c:pt>
                <c:pt idx="1481">
                  <c:v>16.560702391765055</c:v>
                </c:pt>
                <c:pt idx="1482">
                  <c:v>17.559794126551623</c:v>
                </c:pt>
                <c:pt idx="1483">
                  <c:v>17.514380865879506</c:v>
                </c:pt>
                <c:pt idx="1484">
                  <c:v>17.801998183469575</c:v>
                </c:pt>
                <c:pt idx="1485">
                  <c:v>17.529518619436875</c:v>
                </c:pt>
                <c:pt idx="1486">
                  <c:v>17.499243112322127</c:v>
                </c:pt>
                <c:pt idx="1487">
                  <c:v>16.485013623978194</c:v>
                </c:pt>
                <c:pt idx="1488">
                  <c:v>16.575840145322431</c:v>
                </c:pt>
                <c:pt idx="1489">
                  <c:v>16.908870723584624</c:v>
                </c:pt>
                <c:pt idx="1490">
                  <c:v>17.211625794732061</c:v>
                </c:pt>
                <c:pt idx="1491">
                  <c:v>17.468967605207386</c:v>
                </c:pt>
                <c:pt idx="1492">
                  <c:v>17.953375719043294</c:v>
                </c:pt>
                <c:pt idx="1493">
                  <c:v>17.453829851650017</c:v>
                </c:pt>
                <c:pt idx="1494">
                  <c:v>17.014834998486233</c:v>
                </c:pt>
                <c:pt idx="1495">
                  <c:v>17.378141083863152</c:v>
                </c:pt>
                <c:pt idx="1496">
                  <c:v>19.709355131698459</c:v>
                </c:pt>
                <c:pt idx="1497">
                  <c:v>19.209809264305179</c:v>
                </c:pt>
                <c:pt idx="1498">
                  <c:v>21.37450802300939</c:v>
                </c:pt>
                <c:pt idx="1499">
                  <c:v>23.054798667877691</c:v>
                </c:pt>
                <c:pt idx="1500">
                  <c:v>19.224947017862547</c:v>
                </c:pt>
                <c:pt idx="1501">
                  <c:v>17.756584922797458</c:v>
                </c:pt>
                <c:pt idx="1502">
                  <c:v>18.498334847108683</c:v>
                </c:pt>
                <c:pt idx="1503">
                  <c:v>18.710263396911895</c:v>
                </c:pt>
                <c:pt idx="1504">
                  <c:v>19.512564335452623</c:v>
                </c:pt>
                <c:pt idx="1505">
                  <c:v>17.892824704813805</c:v>
                </c:pt>
                <c:pt idx="1506">
                  <c:v>18.150166515289133</c:v>
                </c:pt>
                <c:pt idx="1507">
                  <c:v>17.605207387223732</c:v>
                </c:pt>
                <c:pt idx="1508">
                  <c:v>15.803814713896459</c:v>
                </c:pt>
                <c:pt idx="1509">
                  <c:v>14.834998486224643</c:v>
                </c:pt>
                <c:pt idx="1510">
                  <c:v>15.395095367847414</c:v>
                </c:pt>
                <c:pt idx="1511">
                  <c:v>16.106569785043902</c:v>
                </c:pt>
                <c:pt idx="1512">
                  <c:v>14.940962761126251</c:v>
                </c:pt>
                <c:pt idx="1513">
                  <c:v>13.805631244323347</c:v>
                </c:pt>
                <c:pt idx="1514">
                  <c:v>13.033605812897369</c:v>
                </c:pt>
                <c:pt idx="1515">
                  <c:v>14.638207689978806</c:v>
                </c:pt>
                <c:pt idx="1516">
                  <c:v>14.123524069028157</c:v>
                </c:pt>
                <c:pt idx="1517">
                  <c:v>14.184075083257643</c:v>
                </c:pt>
                <c:pt idx="1518">
                  <c:v>14.547381168634569</c:v>
                </c:pt>
                <c:pt idx="1519">
                  <c:v>13.760217983651225</c:v>
                </c:pt>
                <c:pt idx="1520">
                  <c:v>14.138661822585526</c:v>
                </c:pt>
                <c:pt idx="1521">
                  <c:v>13.56342718740539</c:v>
                </c:pt>
                <c:pt idx="1522">
                  <c:v>14.380865879503483</c:v>
                </c:pt>
                <c:pt idx="1523">
                  <c:v>13.866182258552834</c:v>
                </c:pt>
                <c:pt idx="1524">
                  <c:v>14.047835301241296</c:v>
                </c:pt>
                <c:pt idx="1525">
                  <c:v>14.592794429306695</c:v>
                </c:pt>
                <c:pt idx="1526">
                  <c:v>14.047835301241296</c:v>
                </c:pt>
                <c:pt idx="1527">
                  <c:v>14.350590372388742</c:v>
                </c:pt>
                <c:pt idx="1528">
                  <c:v>15.440508628519526</c:v>
                </c:pt>
                <c:pt idx="1529">
                  <c:v>14.426279140175597</c:v>
                </c:pt>
                <c:pt idx="1530">
                  <c:v>13.987284287011809</c:v>
                </c:pt>
                <c:pt idx="1531">
                  <c:v>15.122615803814716</c:v>
                </c:pt>
                <c:pt idx="1532">
                  <c:v>15.107478050257342</c:v>
                </c:pt>
                <c:pt idx="1533">
                  <c:v>14.335452618831368</c:v>
                </c:pt>
                <c:pt idx="1534">
                  <c:v>13.669391462306994</c:v>
                </c:pt>
                <c:pt idx="1535">
                  <c:v>14.153799576142903</c:v>
                </c:pt>
                <c:pt idx="1536">
                  <c:v>14.305177111716622</c:v>
                </c:pt>
                <c:pt idx="1537">
                  <c:v>14.411141386618224</c:v>
                </c:pt>
                <c:pt idx="1538">
                  <c:v>14.638207689978806</c:v>
                </c:pt>
                <c:pt idx="1539">
                  <c:v>13.351498637602182</c:v>
                </c:pt>
                <c:pt idx="1540">
                  <c:v>13.381774144716923</c:v>
                </c:pt>
                <c:pt idx="1541">
                  <c:v>13.79049349076597</c:v>
                </c:pt>
                <c:pt idx="1542">
                  <c:v>13.760217983651225</c:v>
                </c:pt>
                <c:pt idx="1543">
                  <c:v>13.775355737208599</c:v>
                </c:pt>
                <c:pt idx="1544">
                  <c:v>13.760217983651225</c:v>
                </c:pt>
                <c:pt idx="1545">
                  <c:v>13.44232515894641</c:v>
                </c:pt>
                <c:pt idx="1546">
                  <c:v>13.714804722979109</c:v>
                </c:pt>
                <c:pt idx="1547">
                  <c:v>13.775355737208599</c:v>
                </c:pt>
                <c:pt idx="1548">
                  <c:v>14.441416893732971</c:v>
                </c:pt>
                <c:pt idx="1549">
                  <c:v>13.972146533454438</c:v>
                </c:pt>
                <c:pt idx="1550">
                  <c:v>14.032697547683924</c:v>
                </c:pt>
                <c:pt idx="1551">
                  <c:v>14.335452618831368</c:v>
                </c:pt>
                <c:pt idx="1552">
                  <c:v>13.593702694520132</c:v>
                </c:pt>
                <c:pt idx="1553">
                  <c:v>14.199212836815018</c:v>
                </c:pt>
                <c:pt idx="1554">
                  <c:v>13.502876173175903</c:v>
                </c:pt>
                <c:pt idx="1555">
                  <c:v>13.820768997880714</c:v>
                </c:pt>
                <c:pt idx="1556">
                  <c:v>13.412049651831669</c:v>
                </c:pt>
                <c:pt idx="1557">
                  <c:v>14.244626097487135</c:v>
                </c:pt>
                <c:pt idx="1558">
                  <c:v>14.244626097487135</c:v>
                </c:pt>
                <c:pt idx="1559">
                  <c:v>14.305177111716622</c:v>
                </c:pt>
                <c:pt idx="1560">
                  <c:v>15.107478050257342</c:v>
                </c:pt>
              </c:numCache>
            </c:numRef>
          </c:yVal>
          <c:smooth val="0"/>
        </c:ser>
        <c:ser>
          <c:idx val="2"/>
          <c:order val="2"/>
          <c:tx>
            <c:strRef>
              <c:f>'G-1'!$G$2:$G$3</c:f>
              <c:strCache>
                <c:ptCount val="2"/>
                <c:pt idx="0">
                  <c:v>2</c:v>
                </c:pt>
                <c:pt idx="1">
                  <c:v>Ir,%+80</c:v>
                </c:pt>
              </c:strCache>
            </c:strRef>
          </c:tx>
          <c:spPr>
            <a:ln w="12700" cap="rnd">
              <a:solidFill>
                <a:schemeClr val="accent3"/>
              </a:solidFill>
              <a:round/>
            </a:ln>
            <a:effectLst/>
          </c:spPr>
          <c:marker>
            <c:symbol val="none"/>
          </c:marker>
          <c:xVal>
            <c:numRef>
              <c:f>'G-1'!$C$4:$C$1564</c:f>
              <c:numCache>
                <c:formatCode>General</c:formatCode>
                <c:ptCount val="1561"/>
                <c:pt idx="0">
                  <c:v>2</c:v>
                </c:pt>
                <c:pt idx="1">
                  <c:v>2.0499999999999998</c:v>
                </c:pt>
                <c:pt idx="2">
                  <c:v>2.1</c:v>
                </c:pt>
                <c:pt idx="3">
                  <c:v>2.15</c:v>
                </c:pt>
                <c:pt idx="4">
                  <c:v>2.2000000000000002</c:v>
                </c:pt>
                <c:pt idx="5">
                  <c:v>2.25</c:v>
                </c:pt>
                <c:pt idx="6">
                  <c:v>2.2999999999999998</c:v>
                </c:pt>
                <c:pt idx="7">
                  <c:v>2.3499999999999996</c:v>
                </c:pt>
                <c:pt idx="8">
                  <c:v>2.4</c:v>
                </c:pt>
                <c:pt idx="9">
                  <c:v>2.4499999999999997</c:v>
                </c:pt>
                <c:pt idx="10">
                  <c:v>2.5</c:v>
                </c:pt>
                <c:pt idx="11">
                  <c:v>2.5499999999999998</c:v>
                </c:pt>
                <c:pt idx="12">
                  <c:v>2.6</c:v>
                </c:pt>
                <c:pt idx="13">
                  <c:v>2.65</c:v>
                </c:pt>
                <c:pt idx="14">
                  <c:v>2.7</c:v>
                </c:pt>
                <c:pt idx="15">
                  <c:v>2.75</c:v>
                </c:pt>
                <c:pt idx="16">
                  <c:v>2.8</c:v>
                </c:pt>
                <c:pt idx="17">
                  <c:v>2.8499999999999996</c:v>
                </c:pt>
                <c:pt idx="18">
                  <c:v>2.9</c:v>
                </c:pt>
                <c:pt idx="19">
                  <c:v>2.9499999999999997</c:v>
                </c:pt>
                <c:pt idx="20">
                  <c:v>3</c:v>
                </c:pt>
                <c:pt idx="21">
                  <c:v>3.05</c:v>
                </c:pt>
                <c:pt idx="22">
                  <c:v>3.1</c:v>
                </c:pt>
                <c:pt idx="23">
                  <c:v>3.15</c:v>
                </c:pt>
                <c:pt idx="24">
                  <c:v>3.2</c:v>
                </c:pt>
                <c:pt idx="25">
                  <c:v>3.25</c:v>
                </c:pt>
                <c:pt idx="26">
                  <c:v>3.3</c:v>
                </c:pt>
                <c:pt idx="27">
                  <c:v>3.3499999999999996</c:v>
                </c:pt>
                <c:pt idx="28">
                  <c:v>3.4</c:v>
                </c:pt>
                <c:pt idx="29">
                  <c:v>3.4499999999999997</c:v>
                </c:pt>
                <c:pt idx="30">
                  <c:v>3.5</c:v>
                </c:pt>
                <c:pt idx="31">
                  <c:v>3.55</c:v>
                </c:pt>
                <c:pt idx="32">
                  <c:v>3.6</c:v>
                </c:pt>
                <c:pt idx="33">
                  <c:v>3.65</c:v>
                </c:pt>
                <c:pt idx="34">
                  <c:v>3.7</c:v>
                </c:pt>
                <c:pt idx="35">
                  <c:v>3.75</c:v>
                </c:pt>
                <c:pt idx="36">
                  <c:v>3.8</c:v>
                </c:pt>
                <c:pt idx="37">
                  <c:v>3.8499999999999996</c:v>
                </c:pt>
                <c:pt idx="38">
                  <c:v>3.9</c:v>
                </c:pt>
                <c:pt idx="39">
                  <c:v>3.9499999999999997</c:v>
                </c:pt>
                <c:pt idx="40">
                  <c:v>4</c:v>
                </c:pt>
                <c:pt idx="41">
                  <c:v>4.05</c:v>
                </c:pt>
                <c:pt idx="42">
                  <c:v>4.0999999999999996</c:v>
                </c:pt>
                <c:pt idx="43">
                  <c:v>4.1499999999999995</c:v>
                </c:pt>
                <c:pt idx="44">
                  <c:v>4.2</c:v>
                </c:pt>
                <c:pt idx="45">
                  <c:v>4.25</c:v>
                </c:pt>
                <c:pt idx="46">
                  <c:v>4.3</c:v>
                </c:pt>
                <c:pt idx="47">
                  <c:v>4.3499999999999996</c:v>
                </c:pt>
                <c:pt idx="48">
                  <c:v>4.4000000000000004</c:v>
                </c:pt>
                <c:pt idx="49">
                  <c:v>4.45</c:v>
                </c:pt>
                <c:pt idx="50">
                  <c:v>4.5</c:v>
                </c:pt>
                <c:pt idx="51">
                  <c:v>4.55</c:v>
                </c:pt>
                <c:pt idx="52">
                  <c:v>4.5999999999999996</c:v>
                </c:pt>
                <c:pt idx="53">
                  <c:v>4.6499999999999995</c:v>
                </c:pt>
                <c:pt idx="54">
                  <c:v>4.7</c:v>
                </c:pt>
                <c:pt idx="55">
                  <c:v>4.75</c:v>
                </c:pt>
                <c:pt idx="56">
                  <c:v>4.8</c:v>
                </c:pt>
                <c:pt idx="57">
                  <c:v>4.8499999999999996</c:v>
                </c:pt>
                <c:pt idx="58">
                  <c:v>4.9000000000000004</c:v>
                </c:pt>
                <c:pt idx="59">
                  <c:v>4.95</c:v>
                </c:pt>
                <c:pt idx="60">
                  <c:v>5</c:v>
                </c:pt>
                <c:pt idx="61">
                  <c:v>5.05</c:v>
                </c:pt>
                <c:pt idx="62">
                  <c:v>5.0999999999999996</c:v>
                </c:pt>
                <c:pt idx="63">
                  <c:v>5.1499999999999995</c:v>
                </c:pt>
                <c:pt idx="64">
                  <c:v>5.2</c:v>
                </c:pt>
                <c:pt idx="65">
                  <c:v>5.25</c:v>
                </c:pt>
                <c:pt idx="66">
                  <c:v>5.3</c:v>
                </c:pt>
                <c:pt idx="67">
                  <c:v>5.35</c:v>
                </c:pt>
                <c:pt idx="68">
                  <c:v>5.4</c:v>
                </c:pt>
                <c:pt idx="69">
                  <c:v>5.45</c:v>
                </c:pt>
                <c:pt idx="70">
                  <c:v>5.5</c:v>
                </c:pt>
                <c:pt idx="71">
                  <c:v>5.55</c:v>
                </c:pt>
                <c:pt idx="72">
                  <c:v>5.6</c:v>
                </c:pt>
                <c:pt idx="73">
                  <c:v>5.6499999999999995</c:v>
                </c:pt>
                <c:pt idx="74">
                  <c:v>5.7</c:v>
                </c:pt>
                <c:pt idx="75">
                  <c:v>5.75</c:v>
                </c:pt>
                <c:pt idx="76">
                  <c:v>5.8</c:v>
                </c:pt>
                <c:pt idx="77">
                  <c:v>5.85</c:v>
                </c:pt>
                <c:pt idx="78">
                  <c:v>5.9</c:v>
                </c:pt>
                <c:pt idx="79">
                  <c:v>5.95</c:v>
                </c:pt>
                <c:pt idx="80">
                  <c:v>6</c:v>
                </c:pt>
                <c:pt idx="81">
                  <c:v>6.05</c:v>
                </c:pt>
                <c:pt idx="82">
                  <c:v>6.1</c:v>
                </c:pt>
                <c:pt idx="83">
                  <c:v>6.1499999999999995</c:v>
                </c:pt>
                <c:pt idx="84">
                  <c:v>6.2</c:v>
                </c:pt>
                <c:pt idx="85">
                  <c:v>6.25</c:v>
                </c:pt>
                <c:pt idx="86">
                  <c:v>6.3</c:v>
                </c:pt>
                <c:pt idx="87">
                  <c:v>6.35</c:v>
                </c:pt>
                <c:pt idx="88">
                  <c:v>6.4</c:v>
                </c:pt>
                <c:pt idx="89">
                  <c:v>6.45</c:v>
                </c:pt>
                <c:pt idx="90">
                  <c:v>6.5</c:v>
                </c:pt>
                <c:pt idx="91">
                  <c:v>6.55</c:v>
                </c:pt>
                <c:pt idx="92">
                  <c:v>6.6</c:v>
                </c:pt>
                <c:pt idx="93">
                  <c:v>6.6499999999999995</c:v>
                </c:pt>
                <c:pt idx="94">
                  <c:v>6.7</c:v>
                </c:pt>
                <c:pt idx="95">
                  <c:v>6.75</c:v>
                </c:pt>
                <c:pt idx="96">
                  <c:v>6.8</c:v>
                </c:pt>
                <c:pt idx="97">
                  <c:v>6.85</c:v>
                </c:pt>
                <c:pt idx="98">
                  <c:v>6.9</c:v>
                </c:pt>
                <c:pt idx="99">
                  <c:v>6.95</c:v>
                </c:pt>
                <c:pt idx="100">
                  <c:v>7</c:v>
                </c:pt>
                <c:pt idx="101">
                  <c:v>7.05</c:v>
                </c:pt>
                <c:pt idx="102">
                  <c:v>7.1</c:v>
                </c:pt>
                <c:pt idx="103">
                  <c:v>7.1499999999999995</c:v>
                </c:pt>
                <c:pt idx="104">
                  <c:v>7.2</c:v>
                </c:pt>
                <c:pt idx="105">
                  <c:v>7.25</c:v>
                </c:pt>
                <c:pt idx="106">
                  <c:v>7.3</c:v>
                </c:pt>
                <c:pt idx="107">
                  <c:v>7.35</c:v>
                </c:pt>
                <c:pt idx="108">
                  <c:v>7.4</c:v>
                </c:pt>
                <c:pt idx="109">
                  <c:v>7.45</c:v>
                </c:pt>
                <c:pt idx="110">
                  <c:v>7.5</c:v>
                </c:pt>
                <c:pt idx="111">
                  <c:v>7.55</c:v>
                </c:pt>
                <c:pt idx="112">
                  <c:v>7.6</c:v>
                </c:pt>
                <c:pt idx="113">
                  <c:v>7.6499999999999995</c:v>
                </c:pt>
                <c:pt idx="114">
                  <c:v>7.7</c:v>
                </c:pt>
                <c:pt idx="115">
                  <c:v>7.75</c:v>
                </c:pt>
                <c:pt idx="116">
                  <c:v>7.8</c:v>
                </c:pt>
                <c:pt idx="117">
                  <c:v>7.85</c:v>
                </c:pt>
                <c:pt idx="118">
                  <c:v>7.9</c:v>
                </c:pt>
                <c:pt idx="119">
                  <c:v>7.95</c:v>
                </c:pt>
                <c:pt idx="120">
                  <c:v>8</c:v>
                </c:pt>
                <c:pt idx="121">
                  <c:v>8.0500000000000007</c:v>
                </c:pt>
                <c:pt idx="122">
                  <c:v>8.1</c:v>
                </c:pt>
                <c:pt idx="123">
                  <c:v>8.15</c:v>
                </c:pt>
                <c:pt idx="124">
                  <c:v>8.2000000000000011</c:v>
                </c:pt>
                <c:pt idx="125">
                  <c:v>8.25</c:v>
                </c:pt>
                <c:pt idx="126">
                  <c:v>8.3000000000000007</c:v>
                </c:pt>
                <c:pt idx="127">
                  <c:v>8.3500000000000014</c:v>
                </c:pt>
                <c:pt idx="128">
                  <c:v>8.4</c:v>
                </c:pt>
                <c:pt idx="129">
                  <c:v>8.4500000000000011</c:v>
                </c:pt>
                <c:pt idx="130">
                  <c:v>8.5</c:v>
                </c:pt>
                <c:pt idx="131">
                  <c:v>8.5500000000000007</c:v>
                </c:pt>
                <c:pt idx="132">
                  <c:v>8.6</c:v>
                </c:pt>
                <c:pt idx="133">
                  <c:v>8.65</c:v>
                </c:pt>
                <c:pt idx="134">
                  <c:v>8.7000000000000011</c:v>
                </c:pt>
                <c:pt idx="135">
                  <c:v>8.75</c:v>
                </c:pt>
                <c:pt idx="136">
                  <c:v>8.8000000000000007</c:v>
                </c:pt>
                <c:pt idx="137">
                  <c:v>8.8500000000000014</c:v>
                </c:pt>
                <c:pt idx="138">
                  <c:v>8.9</c:v>
                </c:pt>
                <c:pt idx="139">
                  <c:v>8.9500000000000011</c:v>
                </c:pt>
                <c:pt idx="140">
                  <c:v>9</c:v>
                </c:pt>
                <c:pt idx="141">
                  <c:v>9.0500000000000007</c:v>
                </c:pt>
                <c:pt idx="142">
                  <c:v>9.1</c:v>
                </c:pt>
                <c:pt idx="143">
                  <c:v>9.15</c:v>
                </c:pt>
                <c:pt idx="144">
                  <c:v>9.2000000000000011</c:v>
                </c:pt>
                <c:pt idx="145">
                  <c:v>9.25</c:v>
                </c:pt>
                <c:pt idx="146">
                  <c:v>9.3000000000000007</c:v>
                </c:pt>
                <c:pt idx="147">
                  <c:v>9.3500000000000014</c:v>
                </c:pt>
                <c:pt idx="148">
                  <c:v>9.4</c:v>
                </c:pt>
                <c:pt idx="149">
                  <c:v>9.4500000000000011</c:v>
                </c:pt>
                <c:pt idx="150">
                  <c:v>9.5</c:v>
                </c:pt>
                <c:pt idx="151">
                  <c:v>9.5500000000000007</c:v>
                </c:pt>
                <c:pt idx="152">
                  <c:v>9.6</c:v>
                </c:pt>
                <c:pt idx="153">
                  <c:v>9.65</c:v>
                </c:pt>
                <c:pt idx="154">
                  <c:v>9.7000000000000011</c:v>
                </c:pt>
                <c:pt idx="155">
                  <c:v>9.75</c:v>
                </c:pt>
                <c:pt idx="156">
                  <c:v>9.8000000000000007</c:v>
                </c:pt>
                <c:pt idx="157">
                  <c:v>9.8500000000000014</c:v>
                </c:pt>
                <c:pt idx="158">
                  <c:v>9.9</c:v>
                </c:pt>
                <c:pt idx="159">
                  <c:v>9.9500000000000011</c:v>
                </c:pt>
                <c:pt idx="160">
                  <c:v>10</c:v>
                </c:pt>
                <c:pt idx="161">
                  <c:v>10.050000000000002</c:v>
                </c:pt>
                <c:pt idx="162">
                  <c:v>10.1</c:v>
                </c:pt>
                <c:pt idx="163">
                  <c:v>10.15</c:v>
                </c:pt>
                <c:pt idx="164">
                  <c:v>10.200000000000001</c:v>
                </c:pt>
                <c:pt idx="165">
                  <c:v>10.25</c:v>
                </c:pt>
                <c:pt idx="166">
                  <c:v>10.3</c:v>
                </c:pt>
                <c:pt idx="167">
                  <c:v>10.350000000000001</c:v>
                </c:pt>
                <c:pt idx="168">
                  <c:v>10.4</c:v>
                </c:pt>
                <c:pt idx="169">
                  <c:v>10.450000000000001</c:v>
                </c:pt>
                <c:pt idx="170">
                  <c:v>10.5</c:v>
                </c:pt>
                <c:pt idx="171">
                  <c:v>10.55</c:v>
                </c:pt>
                <c:pt idx="172">
                  <c:v>10.6</c:v>
                </c:pt>
                <c:pt idx="173">
                  <c:v>10.65</c:v>
                </c:pt>
                <c:pt idx="174">
                  <c:v>10.7</c:v>
                </c:pt>
                <c:pt idx="175">
                  <c:v>10.75</c:v>
                </c:pt>
                <c:pt idx="176">
                  <c:v>10.8</c:v>
                </c:pt>
                <c:pt idx="177">
                  <c:v>10.850000000000001</c:v>
                </c:pt>
                <c:pt idx="178">
                  <c:v>10.9</c:v>
                </c:pt>
                <c:pt idx="179">
                  <c:v>10.950000000000001</c:v>
                </c:pt>
                <c:pt idx="180">
                  <c:v>11</c:v>
                </c:pt>
                <c:pt idx="181">
                  <c:v>11.05</c:v>
                </c:pt>
                <c:pt idx="182">
                  <c:v>11.1</c:v>
                </c:pt>
                <c:pt idx="183">
                  <c:v>11.15</c:v>
                </c:pt>
                <c:pt idx="184">
                  <c:v>11.2</c:v>
                </c:pt>
                <c:pt idx="185">
                  <c:v>11.25</c:v>
                </c:pt>
                <c:pt idx="186">
                  <c:v>11.3</c:v>
                </c:pt>
                <c:pt idx="187">
                  <c:v>11.350000000000001</c:v>
                </c:pt>
                <c:pt idx="188">
                  <c:v>11.4</c:v>
                </c:pt>
                <c:pt idx="189">
                  <c:v>11.450000000000001</c:v>
                </c:pt>
                <c:pt idx="190">
                  <c:v>11.5</c:v>
                </c:pt>
                <c:pt idx="191">
                  <c:v>11.55</c:v>
                </c:pt>
                <c:pt idx="192">
                  <c:v>11.6</c:v>
                </c:pt>
                <c:pt idx="193">
                  <c:v>11.65</c:v>
                </c:pt>
                <c:pt idx="194">
                  <c:v>11.7</c:v>
                </c:pt>
                <c:pt idx="195">
                  <c:v>11.75</c:v>
                </c:pt>
                <c:pt idx="196">
                  <c:v>11.8</c:v>
                </c:pt>
                <c:pt idx="197">
                  <c:v>11.850000000000001</c:v>
                </c:pt>
                <c:pt idx="198">
                  <c:v>11.9</c:v>
                </c:pt>
                <c:pt idx="199">
                  <c:v>11.950000000000001</c:v>
                </c:pt>
                <c:pt idx="200">
                  <c:v>12</c:v>
                </c:pt>
                <c:pt idx="201">
                  <c:v>12.05</c:v>
                </c:pt>
                <c:pt idx="202">
                  <c:v>12.1</c:v>
                </c:pt>
                <c:pt idx="203">
                  <c:v>12.15</c:v>
                </c:pt>
                <c:pt idx="204">
                  <c:v>12.2</c:v>
                </c:pt>
                <c:pt idx="205">
                  <c:v>12.25</c:v>
                </c:pt>
                <c:pt idx="206">
                  <c:v>12.3</c:v>
                </c:pt>
                <c:pt idx="207">
                  <c:v>12.350000000000001</c:v>
                </c:pt>
                <c:pt idx="208">
                  <c:v>12.4</c:v>
                </c:pt>
                <c:pt idx="209">
                  <c:v>12.450000000000001</c:v>
                </c:pt>
                <c:pt idx="210">
                  <c:v>12.5</c:v>
                </c:pt>
                <c:pt idx="211">
                  <c:v>12.55</c:v>
                </c:pt>
                <c:pt idx="212">
                  <c:v>12.6</c:v>
                </c:pt>
                <c:pt idx="213">
                  <c:v>12.65</c:v>
                </c:pt>
                <c:pt idx="214">
                  <c:v>12.7</c:v>
                </c:pt>
                <c:pt idx="215">
                  <c:v>12.75</c:v>
                </c:pt>
                <c:pt idx="216">
                  <c:v>12.8</c:v>
                </c:pt>
                <c:pt idx="217">
                  <c:v>12.850000000000001</c:v>
                </c:pt>
                <c:pt idx="218">
                  <c:v>12.9</c:v>
                </c:pt>
                <c:pt idx="219">
                  <c:v>12.950000000000001</c:v>
                </c:pt>
                <c:pt idx="220">
                  <c:v>13</c:v>
                </c:pt>
                <c:pt idx="221">
                  <c:v>13.05</c:v>
                </c:pt>
                <c:pt idx="222">
                  <c:v>13.1</c:v>
                </c:pt>
                <c:pt idx="223">
                  <c:v>13.15</c:v>
                </c:pt>
                <c:pt idx="224">
                  <c:v>13.2</c:v>
                </c:pt>
                <c:pt idx="225">
                  <c:v>13.25</c:v>
                </c:pt>
                <c:pt idx="226">
                  <c:v>13.3</c:v>
                </c:pt>
                <c:pt idx="227">
                  <c:v>13.350000000000001</c:v>
                </c:pt>
                <c:pt idx="228">
                  <c:v>13.4</c:v>
                </c:pt>
                <c:pt idx="229">
                  <c:v>13.450000000000001</c:v>
                </c:pt>
                <c:pt idx="230">
                  <c:v>13.5</c:v>
                </c:pt>
                <c:pt idx="231">
                  <c:v>13.55</c:v>
                </c:pt>
                <c:pt idx="232">
                  <c:v>13.6</c:v>
                </c:pt>
                <c:pt idx="233">
                  <c:v>13.65</c:v>
                </c:pt>
                <c:pt idx="234">
                  <c:v>13.7</c:v>
                </c:pt>
                <c:pt idx="235">
                  <c:v>13.75</c:v>
                </c:pt>
                <c:pt idx="236">
                  <c:v>13.8</c:v>
                </c:pt>
                <c:pt idx="237">
                  <c:v>13.850000000000001</c:v>
                </c:pt>
                <c:pt idx="238">
                  <c:v>13.9</c:v>
                </c:pt>
                <c:pt idx="239">
                  <c:v>13.950000000000001</c:v>
                </c:pt>
                <c:pt idx="240">
                  <c:v>14</c:v>
                </c:pt>
                <c:pt idx="241">
                  <c:v>14.05</c:v>
                </c:pt>
                <c:pt idx="242">
                  <c:v>14.1</c:v>
                </c:pt>
                <c:pt idx="243">
                  <c:v>14.15</c:v>
                </c:pt>
                <c:pt idx="244">
                  <c:v>14.2</c:v>
                </c:pt>
                <c:pt idx="245">
                  <c:v>14.25</c:v>
                </c:pt>
                <c:pt idx="246">
                  <c:v>14.3</c:v>
                </c:pt>
                <c:pt idx="247">
                  <c:v>14.350000000000001</c:v>
                </c:pt>
                <c:pt idx="248">
                  <c:v>14.4</c:v>
                </c:pt>
                <c:pt idx="249">
                  <c:v>14.450000000000001</c:v>
                </c:pt>
                <c:pt idx="250">
                  <c:v>14.5</c:v>
                </c:pt>
                <c:pt idx="251">
                  <c:v>14.55</c:v>
                </c:pt>
                <c:pt idx="252">
                  <c:v>14.6</c:v>
                </c:pt>
                <c:pt idx="253">
                  <c:v>14.65</c:v>
                </c:pt>
                <c:pt idx="254">
                  <c:v>14.7</c:v>
                </c:pt>
                <c:pt idx="255">
                  <c:v>14.75</c:v>
                </c:pt>
                <c:pt idx="256">
                  <c:v>14.8</c:v>
                </c:pt>
                <c:pt idx="257">
                  <c:v>14.850000000000001</c:v>
                </c:pt>
                <c:pt idx="258">
                  <c:v>14.9</c:v>
                </c:pt>
                <c:pt idx="259">
                  <c:v>14.950000000000001</c:v>
                </c:pt>
                <c:pt idx="260">
                  <c:v>15</c:v>
                </c:pt>
                <c:pt idx="261">
                  <c:v>15.05</c:v>
                </c:pt>
                <c:pt idx="262">
                  <c:v>15.1</c:v>
                </c:pt>
                <c:pt idx="263">
                  <c:v>15.15</c:v>
                </c:pt>
                <c:pt idx="264">
                  <c:v>15.2</c:v>
                </c:pt>
                <c:pt idx="265">
                  <c:v>15.25</c:v>
                </c:pt>
                <c:pt idx="266">
                  <c:v>15.3</c:v>
                </c:pt>
                <c:pt idx="267">
                  <c:v>15.350000000000001</c:v>
                </c:pt>
                <c:pt idx="268">
                  <c:v>15.4</c:v>
                </c:pt>
                <c:pt idx="269">
                  <c:v>15.450000000000001</c:v>
                </c:pt>
                <c:pt idx="270">
                  <c:v>15.5</c:v>
                </c:pt>
                <c:pt idx="271">
                  <c:v>15.55</c:v>
                </c:pt>
                <c:pt idx="272">
                  <c:v>15.6</c:v>
                </c:pt>
                <c:pt idx="273">
                  <c:v>15.65</c:v>
                </c:pt>
                <c:pt idx="274">
                  <c:v>15.7</c:v>
                </c:pt>
                <c:pt idx="275">
                  <c:v>15.75</c:v>
                </c:pt>
                <c:pt idx="276">
                  <c:v>15.8</c:v>
                </c:pt>
                <c:pt idx="277">
                  <c:v>15.850000000000001</c:v>
                </c:pt>
                <c:pt idx="278">
                  <c:v>15.9</c:v>
                </c:pt>
                <c:pt idx="279">
                  <c:v>15.950000000000001</c:v>
                </c:pt>
                <c:pt idx="280">
                  <c:v>16</c:v>
                </c:pt>
                <c:pt idx="281">
                  <c:v>16.05</c:v>
                </c:pt>
                <c:pt idx="282">
                  <c:v>16.100000000000001</c:v>
                </c:pt>
                <c:pt idx="283">
                  <c:v>16.149999999999999</c:v>
                </c:pt>
                <c:pt idx="284">
                  <c:v>16.2</c:v>
                </c:pt>
                <c:pt idx="285">
                  <c:v>16.25</c:v>
                </c:pt>
                <c:pt idx="286">
                  <c:v>16.3</c:v>
                </c:pt>
                <c:pt idx="287">
                  <c:v>16.350000000000001</c:v>
                </c:pt>
                <c:pt idx="288">
                  <c:v>16.399999999999999</c:v>
                </c:pt>
                <c:pt idx="289">
                  <c:v>16.45</c:v>
                </c:pt>
                <c:pt idx="290">
                  <c:v>16.5</c:v>
                </c:pt>
                <c:pt idx="291">
                  <c:v>16.55</c:v>
                </c:pt>
                <c:pt idx="292">
                  <c:v>16.600000000000001</c:v>
                </c:pt>
                <c:pt idx="293">
                  <c:v>16.649999999999999</c:v>
                </c:pt>
                <c:pt idx="294">
                  <c:v>16.7</c:v>
                </c:pt>
                <c:pt idx="295">
                  <c:v>16.75</c:v>
                </c:pt>
                <c:pt idx="296">
                  <c:v>16.8</c:v>
                </c:pt>
                <c:pt idx="297">
                  <c:v>16.850000000000001</c:v>
                </c:pt>
                <c:pt idx="298">
                  <c:v>16.899999999999999</c:v>
                </c:pt>
                <c:pt idx="299">
                  <c:v>16.95</c:v>
                </c:pt>
                <c:pt idx="300">
                  <c:v>17</c:v>
                </c:pt>
                <c:pt idx="301">
                  <c:v>17.05</c:v>
                </c:pt>
                <c:pt idx="302">
                  <c:v>17.100000000000001</c:v>
                </c:pt>
                <c:pt idx="303">
                  <c:v>17.149999999999999</c:v>
                </c:pt>
                <c:pt idx="304">
                  <c:v>17.2</c:v>
                </c:pt>
                <c:pt idx="305">
                  <c:v>17.25</c:v>
                </c:pt>
                <c:pt idx="306">
                  <c:v>17.3</c:v>
                </c:pt>
                <c:pt idx="307">
                  <c:v>17.350000000000001</c:v>
                </c:pt>
                <c:pt idx="308">
                  <c:v>17.399999999999999</c:v>
                </c:pt>
                <c:pt idx="309">
                  <c:v>17.45</c:v>
                </c:pt>
                <c:pt idx="310">
                  <c:v>17.5</c:v>
                </c:pt>
                <c:pt idx="311">
                  <c:v>17.55</c:v>
                </c:pt>
                <c:pt idx="312">
                  <c:v>17.600000000000001</c:v>
                </c:pt>
                <c:pt idx="313">
                  <c:v>17.649999999999999</c:v>
                </c:pt>
                <c:pt idx="314">
                  <c:v>17.7</c:v>
                </c:pt>
                <c:pt idx="315">
                  <c:v>17.75</c:v>
                </c:pt>
                <c:pt idx="316">
                  <c:v>17.8</c:v>
                </c:pt>
                <c:pt idx="317">
                  <c:v>17.850000000000001</c:v>
                </c:pt>
                <c:pt idx="318">
                  <c:v>17.899999999999999</c:v>
                </c:pt>
                <c:pt idx="319">
                  <c:v>17.95</c:v>
                </c:pt>
                <c:pt idx="320">
                  <c:v>18</c:v>
                </c:pt>
                <c:pt idx="321">
                  <c:v>18.05</c:v>
                </c:pt>
                <c:pt idx="322">
                  <c:v>18.100000000000001</c:v>
                </c:pt>
                <c:pt idx="323">
                  <c:v>18.149999999999999</c:v>
                </c:pt>
                <c:pt idx="324">
                  <c:v>18.2</c:v>
                </c:pt>
                <c:pt idx="325">
                  <c:v>18.25</c:v>
                </c:pt>
                <c:pt idx="326">
                  <c:v>18.3</c:v>
                </c:pt>
                <c:pt idx="327">
                  <c:v>18.350000000000001</c:v>
                </c:pt>
                <c:pt idx="328">
                  <c:v>18.399999999999999</c:v>
                </c:pt>
                <c:pt idx="329">
                  <c:v>18.45</c:v>
                </c:pt>
                <c:pt idx="330">
                  <c:v>18.5</c:v>
                </c:pt>
                <c:pt idx="331">
                  <c:v>18.55</c:v>
                </c:pt>
                <c:pt idx="332">
                  <c:v>18.600000000000001</c:v>
                </c:pt>
                <c:pt idx="333">
                  <c:v>18.649999999999999</c:v>
                </c:pt>
                <c:pt idx="334">
                  <c:v>18.7</c:v>
                </c:pt>
                <c:pt idx="335">
                  <c:v>18.75</c:v>
                </c:pt>
                <c:pt idx="336">
                  <c:v>18.8</c:v>
                </c:pt>
                <c:pt idx="337">
                  <c:v>18.850000000000001</c:v>
                </c:pt>
                <c:pt idx="338">
                  <c:v>18.899999999999999</c:v>
                </c:pt>
                <c:pt idx="339">
                  <c:v>18.95</c:v>
                </c:pt>
                <c:pt idx="340">
                  <c:v>19</c:v>
                </c:pt>
                <c:pt idx="341">
                  <c:v>19.05</c:v>
                </c:pt>
                <c:pt idx="342">
                  <c:v>19.100000000000001</c:v>
                </c:pt>
                <c:pt idx="343">
                  <c:v>19.149999999999999</c:v>
                </c:pt>
                <c:pt idx="344">
                  <c:v>19.2</c:v>
                </c:pt>
                <c:pt idx="345">
                  <c:v>19.25</c:v>
                </c:pt>
                <c:pt idx="346">
                  <c:v>19.3</c:v>
                </c:pt>
                <c:pt idx="347">
                  <c:v>19.350000000000001</c:v>
                </c:pt>
                <c:pt idx="348">
                  <c:v>19.399999999999999</c:v>
                </c:pt>
                <c:pt idx="349">
                  <c:v>19.45</c:v>
                </c:pt>
                <c:pt idx="350">
                  <c:v>19.5</c:v>
                </c:pt>
                <c:pt idx="351">
                  <c:v>19.55</c:v>
                </c:pt>
                <c:pt idx="352">
                  <c:v>19.600000000000001</c:v>
                </c:pt>
                <c:pt idx="353">
                  <c:v>19.649999999999999</c:v>
                </c:pt>
                <c:pt idx="354">
                  <c:v>19.7</c:v>
                </c:pt>
                <c:pt idx="355">
                  <c:v>19.75</c:v>
                </c:pt>
                <c:pt idx="356">
                  <c:v>19.8</c:v>
                </c:pt>
                <c:pt idx="357">
                  <c:v>19.850000000000001</c:v>
                </c:pt>
                <c:pt idx="358">
                  <c:v>19.899999999999999</c:v>
                </c:pt>
                <c:pt idx="359">
                  <c:v>19.95</c:v>
                </c:pt>
                <c:pt idx="360">
                  <c:v>20</c:v>
                </c:pt>
                <c:pt idx="361">
                  <c:v>20.05</c:v>
                </c:pt>
                <c:pt idx="362">
                  <c:v>20.100000000000001</c:v>
                </c:pt>
                <c:pt idx="363">
                  <c:v>20.149999999999999</c:v>
                </c:pt>
                <c:pt idx="364">
                  <c:v>20.2</c:v>
                </c:pt>
                <c:pt idx="365">
                  <c:v>20.25</c:v>
                </c:pt>
                <c:pt idx="366">
                  <c:v>20.3</c:v>
                </c:pt>
                <c:pt idx="367">
                  <c:v>20.350000000000001</c:v>
                </c:pt>
                <c:pt idx="368">
                  <c:v>20.399999999999999</c:v>
                </c:pt>
                <c:pt idx="369">
                  <c:v>20.45</c:v>
                </c:pt>
                <c:pt idx="370">
                  <c:v>20.5</c:v>
                </c:pt>
                <c:pt idx="371">
                  <c:v>20.55</c:v>
                </c:pt>
                <c:pt idx="372">
                  <c:v>20.6</c:v>
                </c:pt>
                <c:pt idx="373">
                  <c:v>20.650000000000002</c:v>
                </c:pt>
                <c:pt idx="374">
                  <c:v>20.7</c:v>
                </c:pt>
                <c:pt idx="375">
                  <c:v>20.75</c:v>
                </c:pt>
                <c:pt idx="376">
                  <c:v>20.8</c:v>
                </c:pt>
                <c:pt idx="377">
                  <c:v>20.85</c:v>
                </c:pt>
                <c:pt idx="378">
                  <c:v>20.9</c:v>
                </c:pt>
                <c:pt idx="379">
                  <c:v>20.95</c:v>
                </c:pt>
                <c:pt idx="380">
                  <c:v>21</c:v>
                </c:pt>
                <c:pt idx="381">
                  <c:v>21.05</c:v>
                </c:pt>
                <c:pt idx="382">
                  <c:v>21.1</c:v>
                </c:pt>
                <c:pt idx="383">
                  <c:v>21.150000000000002</c:v>
                </c:pt>
                <c:pt idx="384">
                  <c:v>21.2</c:v>
                </c:pt>
                <c:pt idx="385">
                  <c:v>21.25</c:v>
                </c:pt>
                <c:pt idx="386">
                  <c:v>21.3</c:v>
                </c:pt>
                <c:pt idx="387">
                  <c:v>21.35</c:v>
                </c:pt>
                <c:pt idx="388">
                  <c:v>21.4</c:v>
                </c:pt>
                <c:pt idx="389">
                  <c:v>21.45</c:v>
                </c:pt>
                <c:pt idx="390">
                  <c:v>21.5</c:v>
                </c:pt>
                <c:pt idx="391">
                  <c:v>21.55</c:v>
                </c:pt>
                <c:pt idx="392">
                  <c:v>21.6</c:v>
                </c:pt>
                <c:pt idx="393">
                  <c:v>21.650000000000002</c:v>
                </c:pt>
                <c:pt idx="394">
                  <c:v>21.7</c:v>
                </c:pt>
                <c:pt idx="395">
                  <c:v>21.75</c:v>
                </c:pt>
                <c:pt idx="396">
                  <c:v>21.8</c:v>
                </c:pt>
                <c:pt idx="397">
                  <c:v>21.85</c:v>
                </c:pt>
                <c:pt idx="398">
                  <c:v>21.9</c:v>
                </c:pt>
                <c:pt idx="399">
                  <c:v>21.95</c:v>
                </c:pt>
                <c:pt idx="400">
                  <c:v>22</c:v>
                </c:pt>
                <c:pt idx="401">
                  <c:v>22.05</c:v>
                </c:pt>
                <c:pt idx="402">
                  <c:v>22.1</c:v>
                </c:pt>
                <c:pt idx="403">
                  <c:v>22.150000000000002</c:v>
                </c:pt>
                <c:pt idx="404">
                  <c:v>22.2</c:v>
                </c:pt>
                <c:pt idx="405">
                  <c:v>22.25</c:v>
                </c:pt>
                <c:pt idx="406">
                  <c:v>22.3</c:v>
                </c:pt>
                <c:pt idx="407">
                  <c:v>22.35</c:v>
                </c:pt>
                <c:pt idx="408">
                  <c:v>22.4</c:v>
                </c:pt>
                <c:pt idx="409">
                  <c:v>22.45</c:v>
                </c:pt>
                <c:pt idx="410">
                  <c:v>22.5</c:v>
                </c:pt>
                <c:pt idx="411">
                  <c:v>22.55</c:v>
                </c:pt>
                <c:pt idx="412">
                  <c:v>22.6</c:v>
                </c:pt>
                <c:pt idx="413">
                  <c:v>22.650000000000002</c:v>
                </c:pt>
                <c:pt idx="414">
                  <c:v>22.7</c:v>
                </c:pt>
                <c:pt idx="415">
                  <c:v>22.75</c:v>
                </c:pt>
                <c:pt idx="416">
                  <c:v>22.8</c:v>
                </c:pt>
                <c:pt idx="417">
                  <c:v>22.85</c:v>
                </c:pt>
                <c:pt idx="418">
                  <c:v>22.9</c:v>
                </c:pt>
                <c:pt idx="419">
                  <c:v>22.95</c:v>
                </c:pt>
                <c:pt idx="420">
                  <c:v>23</c:v>
                </c:pt>
                <c:pt idx="421">
                  <c:v>23.05</c:v>
                </c:pt>
                <c:pt idx="422">
                  <c:v>23.1</c:v>
                </c:pt>
                <c:pt idx="423">
                  <c:v>23.150000000000002</c:v>
                </c:pt>
                <c:pt idx="424">
                  <c:v>23.2</c:v>
                </c:pt>
                <c:pt idx="425">
                  <c:v>23.25</c:v>
                </c:pt>
                <c:pt idx="426">
                  <c:v>23.3</c:v>
                </c:pt>
                <c:pt idx="427">
                  <c:v>23.35</c:v>
                </c:pt>
                <c:pt idx="428">
                  <c:v>23.4</c:v>
                </c:pt>
                <c:pt idx="429">
                  <c:v>23.45</c:v>
                </c:pt>
                <c:pt idx="430">
                  <c:v>23.5</c:v>
                </c:pt>
                <c:pt idx="431">
                  <c:v>23.55</c:v>
                </c:pt>
                <c:pt idx="432">
                  <c:v>23.6</c:v>
                </c:pt>
                <c:pt idx="433">
                  <c:v>23.650000000000002</c:v>
                </c:pt>
                <c:pt idx="434">
                  <c:v>23.7</c:v>
                </c:pt>
                <c:pt idx="435">
                  <c:v>23.75</c:v>
                </c:pt>
                <c:pt idx="436">
                  <c:v>23.8</c:v>
                </c:pt>
                <c:pt idx="437">
                  <c:v>23.85</c:v>
                </c:pt>
                <c:pt idx="438">
                  <c:v>23.9</c:v>
                </c:pt>
                <c:pt idx="439">
                  <c:v>23.95</c:v>
                </c:pt>
                <c:pt idx="440">
                  <c:v>24</c:v>
                </c:pt>
                <c:pt idx="441">
                  <c:v>24.05</c:v>
                </c:pt>
                <c:pt idx="442">
                  <c:v>24.1</c:v>
                </c:pt>
                <c:pt idx="443">
                  <c:v>24.150000000000002</c:v>
                </c:pt>
                <c:pt idx="444">
                  <c:v>24.2</c:v>
                </c:pt>
                <c:pt idx="445">
                  <c:v>24.25</c:v>
                </c:pt>
                <c:pt idx="446">
                  <c:v>24.3</c:v>
                </c:pt>
                <c:pt idx="447">
                  <c:v>24.35</c:v>
                </c:pt>
                <c:pt idx="448">
                  <c:v>24.4</c:v>
                </c:pt>
                <c:pt idx="449">
                  <c:v>24.45</c:v>
                </c:pt>
                <c:pt idx="450">
                  <c:v>24.5</c:v>
                </c:pt>
                <c:pt idx="451">
                  <c:v>24.55</c:v>
                </c:pt>
                <c:pt idx="452">
                  <c:v>24.6</c:v>
                </c:pt>
                <c:pt idx="453">
                  <c:v>24.650000000000002</c:v>
                </c:pt>
                <c:pt idx="454">
                  <c:v>24.7</c:v>
                </c:pt>
                <c:pt idx="455">
                  <c:v>24.75</c:v>
                </c:pt>
                <c:pt idx="456">
                  <c:v>24.8</c:v>
                </c:pt>
                <c:pt idx="457">
                  <c:v>24.85</c:v>
                </c:pt>
                <c:pt idx="458">
                  <c:v>24.9</c:v>
                </c:pt>
                <c:pt idx="459">
                  <c:v>24.95</c:v>
                </c:pt>
                <c:pt idx="460">
                  <c:v>25</c:v>
                </c:pt>
                <c:pt idx="461">
                  <c:v>25.05</c:v>
                </c:pt>
                <c:pt idx="462">
                  <c:v>25.1</c:v>
                </c:pt>
                <c:pt idx="463">
                  <c:v>25.150000000000002</c:v>
                </c:pt>
                <c:pt idx="464">
                  <c:v>25.2</c:v>
                </c:pt>
                <c:pt idx="465">
                  <c:v>25.25</c:v>
                </c:pt>
                <c:pt idx="466">
                  <c:v>25.3</c:v>
                </c:pt>
                <c:pt idx="467">
                  <c:v>25.35</c:v>
                </c:pt>
                <c:pt idx="468">
                  <c:v>25.4</c:v>
                </c:pt>
                <c:pt idx="469">
                  <c:v>25.45</c:v>
                </c:pt>
                <c:pt idx="470">
                  <c:v>25.5</c:v>
                </c:pt>
                <c:pt idx="471">
                  <c:v>25.55</c:v>
                </c:pt>
                <c:pt idx="472">
                  <c:v>25.6</c:v>
                </c:pt>
                <c:pt idx="473">
                  <c:v>25.650000000000002</c:v>
                </c:pt>
                <c:pt idx="474">
                  <c:v>25.7</c:v>
                </c:pt>
                <c:pt idx="475">
                  <c:v>25.75</c:v>
                </c:pt>
                <c:pt idx="476">
                  <c:v>25.8</c:v>
                </c:pt>
                <c:pt idx="477">
                  <c:v>25.85</c:v>
                </c:pt>
                <c:pt idx="478">
                  <c:v>25.9</c:v>
                </c:pt>
                <c:pt idx="479">
                  <c:v>25.95</c:v>
                </c:pt>
                <c:pt idx="480">
                  <c:v>26</c:v>
                </c:pt>
                <c:pt idx="481">
                  <c:v>26.05</c:v>
                </c:pt>
                <c:pt idx="482">
                  <c:v>26.1</c:v>
                </c:pt>
                <c:pt idx="483">
                  <c:v>26.150000000000002</c:v>
                </c:pt>
                <c:pt idx="484">
                  <c:v>26.2</c:v>
                </c:pt>
                <c:pt idx="485">
                  <c:v>26.25</c:v>
                </c:pt>
                <c:pt idx="486">
                  <c:v>26.3</c:v>
                </c:pt>
                <c:pt idx="487">
                  <c:v>26.35</c:v>
                </c:pt>
                <c:pt idx="488">
                  <c:v>26.4</c:v>
                </c:pt>
                <c:pt idx="489">
                  <c:v>26.45</c:v>
                </c:pt>
                <c:pt idx="490">
                  <c:v>26.5</c:v>
                </c:pt>
                <c:pt idx="491">
                  <c:v>26.55</c:v>
                </c:pt>
                <c:pt idx="492">
                  <c:v>26.6</c:v>
                </c:pt>
                <c:pt idx="493">
                  <c:v>26.650000000000002</c:v>
                </c:pt>
                <c:pt idx="494">
                  <c:v>26.7</c:v>
                </c:pt>
                <c:pt idx="495">
                  <c:v>26.75</c:v>
                </c:pt>
                <c:pt idx="496">
                  <c:v>26.8</c:v>
                </c:pt>
                <c:pt idx="497">
                  <c:v>26.85</c:v>
                </c:pt>
                <c:pt idx="498">
                  <c:v>26.9</c:v>
                </c:pt>
                <c:pt idx="499">
                  <c:v>26.95</c:v>
                </c:pt>
                <c:pt idx="500">
                  <c:v>27</c:v>
                </c:pt>
                <c:pt idx="501">
                  <c:v>27.05</c:v>
                </c:pt>
                <c:pt idx="502">
                  <c:v>27.1</c:v>
                </c:pt>
                <c:pt idx="503">
                  <c:v>27.150000000000002</c:v>
                </c:pt>
                <c:pt idx="504">
                  <c:v>27.2</c:v>
                </c:pt>
                <c:pt idx="505">
                  <c:v>27.25</c:v>
                </c:pt>
                <c:pt idx="506">
                  <c:v>27.3</c:v>
                </c:pt>
                <c:pt idx="507">
                  <c:v>27.35</c:v>
                </c:pt>
                <c:pt idx="508">
                  <c:v>27.4</c:v>
                </c:pt>
                <c:pt idx="509">
                  <c:v>27.45</c:v>
                </c:pt>
                <c:pt idx="510">
                  <c:v>27.5</c:v>
                </c:pt>
                <c:pt idx="511">
                  <c:v>27.55</c:v>
                </c:pt>
                <c:pt idx="512">
                  <c:v>27.6</c:v>
                </c:pt>
                <c:pt idx="513">
                  <c:v>27.650000000000002</c:v>
                </c:pt>
                <c:pt idx="514">
                  <c:v>27.7</c:v>
                </c:pt>
                <c:pt idx="515">
                  <c:v>27.75</c:v>
                </c:pt>
                <c:pt idx="516">
                  <c:v>27.8</c:v>
                </c:pt>
                <c:pt idx="517">
                  <c:v>27.85</c:v>
                </c:pt>
                <c:pt idx="518">
                  <c:v>27.9</c:v>
                </c:pt>
                <c:pt idx="519">
                  <c:v>27.95</c:v>
                </c:pt>
                <c:pt idx="520">
                  <c:v>28</c:v>
                </c:pt>
                <c:pt idx="521">
                  <c:v>28.05</c:v>
                </c:pt>
                <c:pt idx="522">
                  <c:v>28.1</c:v>
                </c:pt>
                <c:pt idx="523">
                  <c:v>28.150000000000002</c:v>
                </c:pt>
                <c:pt idx="524">
                  <c:v>28.2</c:v>
                </c:pt>
                <c:pt idx="525">
                  <c:v>28.25</c:v>
                </c:pt>
                <c:pt idx="526">
                  <c:v>28.3</c:v>
                </c:pt>
                <c:pt idx="527">
                  <c:v>28.35</c:v>
                </c:pt>
                <c:pt idx="528">
                  <c:v>28.4</c:v>
                </c:pt>
                <c:pt idx="529">
                  <c:v>28.45</c:v>
                </c:pt>
                <c:pt idx="530">
                  <c:v>28.5</c:v>
                </c:pt>
                <c:pt idx="531">
                  <c:v>28.55</c:v>
                </c:pt>
                <c:pt idx="532">
                  <c:v>28.6</c:v>
                </c:pt>
                <c:pt idx="533">
                  <c:v>28.650000000000002</c:v>
                </c:pt>
                <c:pt idx="534">
                  <c:v>28.7</c:v>
                </c:pt>
                <c:pt idx="535">
                  <c:v>28.75</c:v>
                </c:pt>
                <c:pt idx="536">
                  <c:v>28.8</c:v>
                </c:pt>
                <c:pt idx="537">
                  <c:v>28.85</c:v>
                </c:pt>
                <c:pt idx="538">
                  <c:v>28.9</c:v>
                </c:pt>
                <c:pt idx="539">
                  <c:v>28.95</c:v>
                </c:pt>
                <c:pt idx="540">
                  <c:v>29</c:v>
                </c:pt>
                <c:pt idx="541">
                  <c:v>29.05</c:v>
                </c:pt>
                <c:pt idx="542">
                  <c:v>29.1</c:v>
                </c:pt>
                <c:pt idx="543">
                  <c:v>29.150000000000002</c:v>
                </c:pt>
                <c:pt idx="544">
                  <c:v>29.2</c:v>
                </c:pt>
                <c:pt idx="545">
                  <c:v>29.25</c:v>
                </c:pt>
                <c:pt idx="546">
                  <c:v>29.3</c:v>
                </c:pt>
                <c:pt idx="547">
                  <c:v>29.35</c:v>
                </c:pt>
                <c:pt idx="548">
                  <c:v>29.4</c:v>
                </c:pt>
                <c:pt idx="549">
                  <c:v>29.45</c:v>
                </c:pt>
                <c:pt idx="550">
                  <c:v>29.5</c:v>
                </c:pt>
                <c:pt idx="551">
                  <c:v>29.55</c:v>
                </c:pt>
                <c:pt idx="552">
                  <c:v>29.6</c:v>
                </c:pt>
                <c:pt idx="553">
                  <c:v>29.650000000000002</c:v>
                </c:pt>
                <c:pt idx="554">
                  <c:v>29.7</c:v>
                </c:pt>
                <c:pt idx="555">
                  <c:v>29.75</c:v>
                </c:pt>
                <c:pt idx="556">
                  <c:v>29.8</c:v>
                </c:pt>
                <c:pt idx="557">
                  <c:v>29.85</c:v>
                </c:pt>
                <c:pt idx="558">
                  <c:v>29.9</c:v>
                </c:pt>
                <c:pt idx="559">
                  <c:v>29.95</c:v>
                </c:pt>
                <c:pt idx="560">
                  <c:v>30</c:v>
                </c:pt>
                <c:pt idx="561">
                  <c:v>30.05</c:v>
                </c:pt>
                <c:pt idx="562">
                  <c:v>30.1</c:v>
                </c:pt>
                <c:pt idx="563">
                  <c:v>30.150000000000002</c:v>
                </c:pt>
                <c:pt idx="564">
                  <c:v>30.2</c:v>
                </c:pt>
                <c:pt idx="565">
                  <c:v>30.25</c:v>
                </c:pt>
                <c:pt idx="566">
                  <c:v>30.3</c:v>
                </c:pt>
                <c:pt idx="567">
                  <c:v>30.35</c:v>
                </c:pt>
                <c:pt idx="568">
                  <c:v>30.4</c:v>
                </c:pt>
                <c:pt idx="569">
                  <c:v>30.45</c:v>
                </c:pt>
                <c:pt idx="570">
                  <c:v>30.5</c:v>
                </c:pt>
                <c:pt idx="571">
                  <c:v>30.55</c:v>
                </c:pt>
                <c:pt idx="572">
                  <c:v>30.6</c:v>
                </c:pt>
                <c:pt idx="573">
                  <c:v>30.650000000000002</c:v>
                </c:pt>
                <c:pt idx="574">
                  <c:v>30.7</c:v>
                </c:pt>
                <c:pt idx="575">
                  <c:v>30.75</c:v>
                </c:pt>
                <c:pt idx="576">
                  <c:v>30.8</c:v>
                </c:pt>
                <c:pt idx="577">
                  <c:v>30.85</c:v>
                </c:pt>
                <c:pt idx="578">
                  <c:v>30.9</c:v>
                </c:pt>
                <c:pt idx="579">
                  <c:v>30.95</c:v>
                </c:pt>
                <c:pt idx="580">
                  <c:v>31</c:v>
                </c:pt>
                <c:pt idx="581">
                  <c:v>31.05</c:v>
                </c:pt>
                <c:pt idx="582">
                  <c:v>31.1</c:v>
                </c:pt>
                <c:pt idx="583">
                  <c:v>31.150000000000002</c:v>
                </c:pt>
                <c:pt idx="584">
                  <c:v>31.2</c:v>
                </c:pt>
                <c:pt idx="585">
                  <c:v>31.25</c:v>
                </c:pt>
                <c:pt idx="586">
                  <c:v>31.3</c:v>
                </c:pt>
                <c:pt idx="587">
                  <c:v>31.35</c:v>
                </c:pt>
                <c:pt idx="588">
                  <c:v>31.4</c:v>
                </c:pt>
                <c:pt idx="589">
                  <c:v>31.45</c:v>
                </c:pt>
                <c:pt idx="590">
                  <c:v>31.5</c:v>
                </c:pt>
                <c:pt idx="591">
                  <c:v>31.55</c:v>
                </c:pt>
                <c:pt idx="592">
                  <c:v>31.6</c:v>
                </c:pt>
                <c:pt idx="593">
                  <c:v>31.650000000000002</c:v>
                </c:pt>
                <c:pt idx="594">
                  <c:v>31.7</c:v>
                </c:pt>
                <c:pt idx="595">
                  <c:v>31.75</c:v>
                </c:pt>
                <c:pt idx="596">
                  <c:v>31.8</c:v>
                </c:pt>
                <c:pt idx="597">
                  <c:v>31.85</c:v>
                </c:pt>
                <c:pt idx="598">
                  <c:v>31.9</c:v>
                </c:pt>
                <c:pt idx="599">
                  <c:v>31.95</c:v>
                </c:pt>
                <c:pt idx="600">
                  <c:v>32</c:v>
                </c:pt>
                <c:pt idx="601">
                  <c:v>32.050000000000004</c:v>
                </c:pt>
                <c:pt idx="602">
                  <c:v>32.1</c:v>
                </c:pt>
                <c:pt idx="603">
                  <c:v>32.15</c:v>
                </c:pt>
                <c:pt idx="604">
                  <c:v>32.200000000000003</c:v>
                </c:pt>
                <c:pt idx="605">
                  <c:v>32.25</c:v>
                </c:pt>
                <c:pt idx="606">
                  <c:v>32.300000000000011</c:v>
                </c:pt>
                <c:pt idx="607">
                  <c:v>32.349999999999994</c:v>
                </c:pt>
                <c:pt idx="608">
                  <c:v>32.4</c:v>
                </c:pt>
                <c:pt idx="609">
                  <c:v>32.449999999999996</c:v>
                </c:pt>
                <c:pt idx="610">
                  <c:v>32.5</c:v>
                </c:pt>
                <c:pt idx="611">
                  <c:v>32.550000000000004</c:v>
                </c:pt>
                <c:pt idx="612">
                  <c:v>32.6</c:v>
                </c:pt>
                <c:pt idx="613">
                  <c:v>32.65</c:v>
                </c:pt>
                <c:pt idx="614">
                  <c:v>32.700000000000003</c:v>
                </c:pt>
                <c:pt idx="615">
                  <c:v>32.75</c:v>
                </c:pt>
                <c:pt idx="616">
                  <c:v>32.800000000000011</c:v>
                </c:pt>
                <c:pt idx="617">
                  <c:v>32.849999999999994</c:v>
                </c:pt>
                <c:pt idx="618">
                  <c:v>32.9</c:v>
                </c:pt>
                <c:pt idx="619">
                  <c:v>32.949999999999996</c:v>
                </c:pt>
                <c:pt idx="620">
                  <c:v>33</c:v>
                </c:pt>
                <c:pt idx="621">
                  <c:v>33.050000000000004</c:v>
                </c:pt>
                <c:pt idx="622">
                  <c:v>33.1</c:v>
                </c:pt>
                <c:pt idx="623">
                  <c:v>33.15</c:v>
                </c:pt>
                <c:pt idx="624">
                  <c:v>33.200000000000003</c:v>
                </c:pt>
                <c:pt idx="625">
                  <c:v>33.25</c:v>
                </c:pt>
                <c:pt idx="626">
                  <c:v>33.300000000000011</c:v>
                </c:pt>
                <c:pt idx="627">
                  <c:v>33.349999999999994</c:v>
                </c:pt>
                <c:pt idx="628">
                  <c:v>33.4</c:v>
                </c:pt>
                <c:pt idx="629">
                  <c:v>33.449999999999996</c:v>
                </c:pt>
                <c:pt idx="630">
                  <c:v>33.5</c:v>
                </c:pt>
                <c:pt idx="631">
                  <c:v>33.550000000000004</c:v>
                </c:pt>
                <c:pt idx="632">
                  <c:v>33.6</c:v>
                </c:pt>
                <c:pt idx="633">
                  <c:v>33.65</c:v>
                </c:pt>
                <c:pt idx="634">
                  <c:v>33.700000000000003</c:v>
                </c:pt>
                <c:pt idx="635">
                  <c:v>33.75</c:v>
                </c:pt>
                <c:pt idx="636">
                  <c:v>33.800000000000011</c:v>
                </c:pt>
                <c:pt idx="637">
                  <c:v>33.849999999999994</c:v>
                </c:pt>
                <c:pt idx="638">
                  <c:v>33.9</c:v>
                </c:pt>
                <c:pt idx="639">
                  <c:v>33.949999999999996</c:v>
                </c:pt>
                <c:pt idx="640">
                  <c:v>34</c:v>
                </c:pt>
                <c:pt idx="641">
                  <c:v>34.050000000000004</c:v>
                </c:pt>
                <c:pt idx="642">
                  <c:v>34.1</c:v>
                </c:pt>
                <c:pt idx="643">
                  <c:v>34.15</c:v>
                </c:pt>
                <c:pt idx="644">
                  <c:v>34.200000000000003</c:v>
                </c:pt>
                <c:pt idx="645">
                  <c:v>34.25</c:v>
                </c:pt>
                <c:pt idx="646">
                  <c:v>34.300000000000011</c:v>
                </c:pt>
                <c:pt idx="647">
                  <c:v>34.349999999999994</c:v>
                </c:pt>
                <c:pt idx="648">
                  <c:v>34.4</c:v>
                </c:pt>
                <c:pt idx="649">
                  <c:v>34.449999999999996</c:v>
                </c:pt>
                <c:pt idx="650">
                  <c:v>34.5</c:v>
                </c:pt>
                <c:pt idx="651">
                  <c:v>34.550000000000004</c:v>
                </c:pt>
                <c:pt idx="652">
                  <c:v>34.6</c:v>
                </c:pt>
                <c:pt idx="653">
                  <c:v>34.65</c:v>
                </c:pt>
                <c:pt idx="654">
                  <c:v>34.700000000000003</c:v>
                </c:pt>
                <c:pt idx="655">
                  <c:v>34.75</c:v>
                </c:pt>
                <c:pt idx="656">
                  <c:v>34.800000000000011</c:v>
                </c:pt>
                <c:pt idx="657">
                  <c:v>34.849999999999994</c:v>
                </c:pt>
                <c:pt idx="658">
                  <c:v>34.9</c:v>
                </c:pt>
                <c:pt idx="659">
                  <c:v>34.949999999999996</c:v>
                </c:pt>
                <c:pt idx="660">
                  <c:v>35</c:v>
                </c:pt>
                <c:pt idx="661">
                  <c:v>35.050000000000004</c:v>
                </c:pt>
                <c:pt idx="662">
                  <c:v>35.1</c:v>
                </c:pt>
                <c:pt idx="663">
                  <c:v>35.15</c:v>
                </c:pt>
                <c:pt idx="664">
                  <c:v>35.200000000000003</c:v>
                </c:pt>
                <c:pt idx="665">
                  <c:v>35.25</c:v>
                </c:pt>
                <c:pt idx="666">
                  <c:v>35.300000000000011</c:v>
                </c:pt>
                <c:pt idx="667">
                  <c:v>35.349999999999994</c:v>
                </c:pt>
                <c:pt idx="668">
                  <c:v>35.4</c:v>
                </c:pt>
                <c:pt idx="669">
                  <c:v>35.449999999999996</c:v>
                </c:pt>
                <c:pt idx="670">
                  <c:v>35.5</c:v>
                </c:pt>
                <c:pt idx="671">
                  <c:v>35.550000000000004</c:v>
                </c:pt>
                <c:pt idx="672">
                  <c:v>35.6</c:v>
                </c:pt>
                <c:pt idx="673">
                  <c:v>35.65</c:v>
                </c:pt>
                <c:pt idx="674">
                  <c:v>35.700000000000003</c:v>
                </c:pt>
                <c:pt idx="675">
                  <c:v>35.75</c:v>
                </c:pt>
                <c:pt idx="676">
                  <c:v>35.800000000000011</c:v>
                </c:pt>
                <c:pt idx="677">
                  <c:v>35.849999999999994</c:v>
                </c:pt>
                <c:pt idx="678">
                  <c:v>35.9</c:v>
                </c:pt>
                <c:pt idx="679">
                  <c:v>35.949999999999996</c:v>
                </c:pt>
                <c:pt idx="680">
                  <c:v>36</c:v>
                </c:pt>
                <c:pt idx="681">
                  <c:v>36.050000000000004</c:v>
                </c:pt>
                <c:pt idx="682">
                  <c:v>36.1</c:v>
                </c:pt>
                <c:pt idx="683">
                  <c:v>36.15</c:v>
                </c:pt>
                <c:pt idx="684">
                  <c:v>36.200000000000003</c:v>
                </c:pt>
                <c:pt idx="685">
                  <c:v>36.25</c:v>
                </c:pt>
                <c:pt idx="686">
                  <c:v>36.300000000000011</c:v>
                </c:pt>
                <c:pt idx="687">
                  <c:v>36.349999999999994</c:v>
                </c:pt>
                <c:pt idx="688">
                  <c:v>36.4</c:v>
                </c:pt>
                <c:pt idx="689">
                  <c:v>36.449999999999996</c:v>
                </c:pt>
                <c:pt idx="690">
                  <c:v>36.5</c:v>
                </c:pt>
                <c:pt idx="691">
                  <c:v>36.550000000000004</c:v>
                </c:pt>
                <c:pt idx="692">
                  <c:v>36.6</c:v>
                </c:pt>
                <c:pt idx="693">
                  <c:v>36.65</c:v>
                </c:pt>
                <c:pt idx="694">
                  <c:v>36.700000000000003</c:v>
                </c:pt>
                <c:pt idx="695">
                  <c:v>36.75</c:v>
                </c:pt>
                <c:pt idx="696">
                  <c:v>36.800000000000011</c:v>
                </c:pt>
                <c:pt idx="697">
                  <c:v>36.849999999999994</c:v>
                </c:pt>
                <c:pt idx="698">
                  <c:v>36.9</c:v>
                </c:pt>
                <c:pt idx="699">
                  <c:v>36.949999999999996</c:v>
                </c:pt>
                <c:pt idx="700">
                  <c:v>37</c:v>
                </c:pt>
                <c:pt idx="701">
                  <c:v>37.050000000000004</c:v>
                </c:pt>
                <c:pt idx="702">
                  <c:v>37.1</c:v>
                </c:pt>
                <c:pt idx="703">
                  <c:v>37.15</c:v>
                </c:pt>
                <c:pt idx="704">
                  <c:v>37.200000000000003</c:v>
                </c:pt>
                <c:pt idx="705">
                  <c:v>37.25</c:v>
                </c:pt>
                <c:pt idx="706">
                  <c:v>37.300000000000011</c:v>
                </c:pt>
                <c:pt idx="707">
                  <c:v>37.349999999999994</c:v>
                </c:pt>
                <c:pt idx="708">
                  <c:v>37.4</c:v>
                </c:pt>
                <c:pt idx="709">
                  <c:v>37.449999999999996</c:v>
                </c:pt>
                <c:pt idx="710">
                  <c:v>37.5</c:v>
                </c:pt>
                <c:pt idx="711">
                  <c:v>37.550000000000004</c:v>
                </c:pt>
                <c:pt idx="712">
                  <c:v>37.6</c:v>
                </c:pt>
                <c:pt idx="713">
                  <c:v>37.65</c:v>
                </c:pt>
                <c:pt idx="714">
                  <c:v>37.700000000000003</c:v>
                </c:pt>
                <c:pt idx="715">
                  <c:v>37.75</c:v>
                </c:pt>
                <c:pt idx="716">
                  <c:v>37.800000000000011</c:v>
                </c:pt>
                <c:pt idx="717">
                  <c:v>37.849999999999994</c:v>
                </c:pt>
                <c:pt idx="718">
                  <c:v>37.9</c:v>
                </c:pt>
                <c:pt idx="719">
                  <c:v>37.949999999999996</c:v>
                </c:pt>
                <c:pt idx="720">
                  <c:v>38</c:v>
                </c:pt>
                <c:pt idx="721">
                  <c:v>38.050000000000004</c:v>
                </c:pt>
                <c:pt idx="722">
                  <c:v>38.1</c:v>
                </c:pt>
                <c:pt idx="723">
                  <c:v>38.15</c:v>
                </c:pt>
                <c:pt idx="724">
                  <c:v>38.200000000000003</c:v>
                </c:pt>
                <c:pt idx="725">
                  <c:v>38.25</c:v>
                </c:pt>
                <c:pt idx="726">
                  <c:v>38.300000000000011</c:v>
                </c:pt>
                <c:pt idx="727">
                  <c:v>38.349999999999994</c:v>
                </c:pt>
                <c:pt idx="728">
                  <c:v>38.4</c:v>
                </c:pt>
                <c:pt idx="729">
                  <c:v>38.449999999999996</c:v>
                </c:pt>
                <c:pt idx="730">
                  <c:v>38.5</c:v>
                </c:pt>
                <c:pt idx="731">
                  <c:v>38.550000000000004</c:v>
                </c:pt>
                <c:pt idx="732">
                  <c:v>38.6</c:v>
                </c:pt>
                <c:pt idx="733">
                  <c:v>38.65</c:v>
                </c:pt>
                <c:pt idx="734">
                  <c:v>38.700000000000003</c:v>
                </c:pt>
                <c:pt idx="735">
                  <c:v>38.75</c:v>
                </c:pt>
                <c:pt idx="736">
                  <c:v>38.800000000000011</c:v>
                </c:pt>
                <c:pt idx="737">
                  <c:v>38.849999999999994</c:v>
                </c:pt>
                <c:pt idx="738">
                  <c:v>38.9</c:v>
                </c:pt>
                <c:pt idx="739">
                  <c:v>38.949999999999996</c:v>
                </c:pt>
                <c:pt idx="740">
                  <c:v>39</c:v>
                </c:pt>
                <c:pt idx="741">
                  <c:v>39.050000000000004</c:v>
                </c:pt>
                <c:pt idx="742">
                  <c:v>39.1</c:v>
                </c:pt>
                <c:pt idx="743">
                  <c:v>39.15</c:v>
                </c:pt>
                <c:pt idx="744">
                  <c:v>39.200000000000003</c:v>
                </c:pt>
                <c:pt idx="745">
                  <c:v>39.25</c:v>
                </c:pt>
                <c:pt idx="746">
                  <c:v>39.300000000000011</c:v>
                </c:pt>
                <c:pt idx="747">
                  <c:v>39.349999999999994</c:v>
                </c:pt>
                <c:pt idx="748">
                  <c:v>39.4</c:v>
                </c:pt>
                <c:pt idx="749">
                  <c:v>39.449999999999996</c:v>
                </c:pt>
                <c:pt idx="750">
                  <c:v>39.5</c:v>
                </c:pt>
                <c:pt idx="751">
                  <c:v>39.550000000000004</c:v>
                </c:pt>
                <c:pt idx="752">
                  <c:v>39.6</c:v>
                </c:pt>
                <c:pt idx="753">
                  <c:v>39.65</c:v>
                </c:pt>
                <c:pt idx="754">
                  <c:v>39.700000000000003</c:v>
                </c:pt>
                <c:pt idx="755">
                  <c:v>39.75</c:v>
                </c:pt>
                <c:pt idx="756">
                  <c:v>39.800000000000011</c:v>
                </c:pt>
                <c:pt idx="757">
                  <c:v>39.849999999999994</c:v>
                </c:pt>
                <c:pt idx="758">
                  <c:v>39.9</c:v>
                </c:pt>
                <c:pt idx="759">
                  <c:v>39.949999999999996</c:v>
                </c:pt>
                <c:pt idx="760">
                  <c:v>40</c:v>
                </c:pt>
                <c:pt idx="761">
                  <c:v>40.050000000000004</c:v>
                </c:pt>
                <c:pt idx="762">
                  <c:v>40.1</c:v>
                </c:pt>
                <c:pt idx="763">
                  <c:v>40.15</c:v>
                </c:pt>
                <c:pt idx="764">
                  <c:v>40.200000000000003</c:v>
                </c:pt>
                <c:pt idx="765">
                  <c:v>40.25</c:v>
                </c:pt>
                <c:pt idx="766">
                  <c:v>40.300000000000011</c:v>
                </c:pt>
                <c:pt idx="767">
                  <c:v>40.349999999999994</c:v>
                </c:pt>
                <c:pt idx="768">
                  <c:v>40.4</c:v>
                </c:pt>
                <c:pt idx="769">
                  <c:v>40.449999999999996</c:v>
                </c:pt>
                <c:pt idx="770">
                  <c:v>40.5</c:v>
                </c:pt>
                <c:pt idx="771">
                  <c:v>40.550000000000004</c:v>
                </c:pt>
                <c:pt idx="772">
                  <c:v>40.6</c:v>
                </c:pt>
                <c:pt idx="773">
                  <c:v>40.65</c:v>
                </c:pt>
                <c:pt idx="774">
                  <c:v>40.700000000000003</c:v>
                </c:pt>
                <c:pt idx="775">
                  <c:v>40.75</c:v>
                </c:pt>
                <c:pt idx="776">
                  <c:v>40.800000000000011</c:v>
                </c:pt>
                <c:pt idx="777">
                  <c:v>40.849999999999994</c:v>
                </c:pt>
                <c:pt idx="778">
                  <c:v>40.9</c:v>
                </c:pt>
                <c:pt idx="779">
                  <c:v>40.949999999999996</c:v>
                </c:pt>
                <c:pt idx="780">
                  <c:v>41</c:v>
                </c:pt>
                <c:pt idx="781">
                  <c:v>41.05</c:v>
                </c:pt>
                <c:pt idx="782">
                  <c:v>41.1</c:v>
                </c:pt>
                <c:pt idx="783">
                  <c:v>41.15</c:v>
                </c:pt>
                <c:pt idx="784">
                  <c:v>41.2</c:v>
                </c:pt>
                <c:pt idx="785">
                  <c:v>41.25</c:v>
                </c:pt>
                <c:pt idx="786">
                  <c:v>41.3</c:v>
                </c:pt>
                <c:pt idx="787">
                  <c:v>41.349999999999994</c:v>
                </c:pt>
                <c:pt idx="788">
                  <c:v>41.4</c:v>
                </c:pt>
                <c:pt idx="789">
                  <c:v>41.449999999999996</c:v>
                </c:pt>
                <c:pt idx="790">
                  <c:v>41.5</c:v>
                </c:pt>
                <c:pt idx="791">
                  <c:v>41.55</c:v>
                </c:pt>
                <c:pt idx="792">
                  <c:v>41.6</c:v>
                </c:pt>
                <c:pt idx="793">
                  <c:v>41.65</c:v>
                </c:pt>
                <c:pt idx="794">
                  <c:v>41.7</c:v>
                </c:pt>
                <c:pt idx="795">
                  <c:v>41.75</c:v>
                </c:pt>
                <c:pt idx="796">
                  <c:v>41.8</c:v>
                </c:pt>
                <c:pt idx="797">
                  <c:v>41.849999999999994</c:v>
                </c:pt>
                <c:pt idx="798">
                  <c:v>41.9</c:v>
                </c:pt>
                <c:pt idx="799">
                  <c:v>41.949999999999996</c:v>
                </c:pt>
                <c:pt idx="800">
                  <c:v>42</c:v>
                </c:pt>
                <c:pt idx="801">
                  <c:v>42.05</c:v>
                </c:pt>
                <c:pt idx="802">
                  <c:v>42.1</c:v>
                </c:pt>
                <c:pt idx="803">
                  <c:v>42.15</c:v>
                </c:pt>
                <c:pt idx="804">
                  <c:v>42.2</c:v>
                </c:pt>
                <c:pt idx="805">
                  <c:v>42.25</c:v>
                </c:pt>
                <c:pt idx="806">
                  <c:v>42.3</c:v>
                </c:pt>
                <c:pt idx="807">
                  <c:v>42.349999999999994</c:v>
                </c:pt>
                <c:pt idx="808">
                  <c:v>42.4</c:v>
                </c:pt>
                <c:pt idx="809">
                  <c:v>42.449999999999996</c:v>
                </c:pt>
                <c:pt idx="810">
                  <c:v>42.5</c:v>
                </c:pt>
                <c:pt idx="811">
                  <c:v>42.55</c:v>
                </c:pt>
                <c:pt idx="812">
                  <c:v>42.6</c:v>
                </c:pt>
                <c:pt idx="813">
                  <c:v>42.65</c:v>
                </c:pt>
                <c:pt idx="814">
                  <c:v>42.7</c:v>
                </c:pt>
                <c:pt idx="815">
                  <c:v>42.75</c:v>
                </c:pt>
                <c:pt idx="816">
                  <c:v>42.8</c:v>
                </c:pt>
                <c:pt idx="817">
                  <c:v>42.849999999999994</c:v>
                </c:pt>
                <c:pt idx="818">
                  <c:v>42.9</c:v>
                </c:pt>
                <c:pt idx="819">
                  <c:v>42.949999999999996</c:v>
                </c:pt>
                <c:pt idx="820">
                  <c:v>43</c:v>
                </c:pt>
                <c:pt idx="821">
                  <c:v>43.05</c:v>
                </c:pt>
                <c:pt idx="822">
                  <c:v>43.1</c:v>
                </c:pt>
                <c:pt idx="823">
                  <c:v>43.15</c:v>
                </c:pt>
                <c:pt idx="824">
                  <c:v>43.2</c:v>
                </c:pt>
                <c:pt idx="825">
                  <c:v>43.25</c:v>
                </c:pt>
                <c:pt idx="826">
                  <c:v>43.3</c:v>
                </c:pt>
                <c:pt idx="827">
                  <c:v>43.349999999999994</c:v>
                </c:pt>
                <c:pt idx="828">
                  <c:v>43.4</c:v>
                </c:pt>
                <c:pt idx="829">
                  <c:v>43.449999999999996</c:v>
                </c:pt>
                <c:pt idx="830">
                  <c:v>43.5</c:v>
                </c:pt>
                <c:pt idx="831">
                  <c:v>43.55</c:v>
                </c:pt>
                <c:pt idx="832">
                  <c:v>43.6</c:v>
                </c:pt>
                <c:pt idx="833">
                  <c:v>43.65</c:v>
                </c:pt>
                <c:pt idx="834">
                  <c:v>43.7</c:v>
                </c:pt>
                <c:pt idx="835">
                  <c:v>43.75</c:v>
                </c:pt>
                <c:pt idx="836">
                  <c:v>43.8</c:v>
                </c:pt>
                <c:pt idx="837">
                  <c:v>43.849999999999994</c:v>
                </c:pt>
                <c:pt idx="838">
                  <c:v>43.9</c:v>
                </c:pt>
                <c:pt idx="839">
                  <c:v>43.949999999999996</c:v>
                </c:pt>
                <c:pt idx="840">
                  <c:v>44</c:v>
                </c:pt>
                <c:pt idx="841">
                  <c:v>44.05</c:v>
                </c:pt>
                <c:pt idx="842">
                  <c:v>44.1</c:v>
                </c:pt>
                <c:pt idx="843">
                  <c:v>44.15</c:v>
                </c:pt>
                <c:pt idx="844">
                  <c:v>44.2</c:v>
                </c:pt>
                <c:pt idx="845">
                  <c:v>44.25</c:v>
                </c:pt>
                <c:pt idx="846">
                  <c:v>44.3</c:v>
                </c:pt>
                <c:pt idx="847">
                  <c:v>44.349999999999994</c:v>
                </c:pt>
                <c:pt idx="848">
                  <c:v>44.4</c:v>
                </c:pt>
                <c:pt idx="849">
                  <c:v>44.449999999999996</c:v>
                </c:pt>
                <c:pt idx="850">
                  <c:v>44.5</c:v>
                </c:pt>
                <c:pt idx="851">
                  <c:v>44.55</c:v>
                </c:pt>
                <c:pt idx="852">
                  <c:v>44.6</c:v>
                </c:pt>
                <c:pt idx="853">
                  <c:v>44.65</c:v>
                </c:pt>
                <c:pt idx="854">
                  <c:v>44.7</c:v>
                </c:pt>
                <c:pt idx="855">
                  <c:v>44.75</c:v>
                </c:pt>
                <c:pt idx="856">
                  <c:v>44.8</c:v>
                </c:pt>
                <c:pt idx="857">
                  <c:v>44.849999999999994</c:v>
                </c:pt>
                <c:pt idx="858">
                  <c:v>44.9</c:v>
                </c:pt>
                <c:pt idx="859">
                  <c:v>44.949999999999996</c:v>
                </c:pt>
                <c:pt idx="860">
                  <c:v>45</c:v>
                </c:pt>
                <c:pt idx="861">
                  <c:v>45.05</c:v>
                </c:pt>
                <c:pt idx="862">
                  <c:v>45.1</c:v>
                </c:pt>
                <c:pt idx="863">
                  <c:v>45.15</c:v>
                </c:pt>
                <c:pt idx="864">
                  <c:v>45.2</c:v>
                </c:pt>
                <c:pt idx="865">
                  <c:v>45.25</c:v>
                </c:pt>
                <c:pt idx="866">
                  <c:v>45.3</c:v>
                </c:pt>
                <c:pt idx="867">
                  <c:v>45.349999999999994</c:v>
                </c:pt>
                <c:pt idx="868">
                  <c:v>45.4</c:v>
                </c:pt>
                <c:pt idx="869">
                  <c:v>45.449999999999996</c:v>
                </c:pt>
                <c:pt idx="870">
                  <c:v>45.5</c:v>
                </c:pt>
                <c:pt idx="871">
                  <c:v>45.55</c:v>
                </c:pt>
                <c:pt idx="872">
                  <c:v>45.6</c:v>
                </c:pt>
                <c:pt idx="873">
                  <c:v>45.65</c:v>
                </c:pt>
                <c:pt idx="874">
                  <c:v>45.7</c:v>
                </c:pt>
                <c:pt idx="875">
                  <c:v>45.75</c:v>
                </c:pt>
                <c:pt idx="876">
                  <c:v>45.8</c:v>
                </c:pt>
                <c:pt idx="877">
                  <c:v>45.849999999999994</c:v>
                </c:pt>
                <c:pt idx="878">
                  <c:v>45.9</c:v>
                </c:pt>
                <c:pt idx="879">
                  <c:v>45.949999999999996</c:v>
                </c:pt>
                <c:pt idx="880">
                  <c:v>46</c:v>
                </c:pt>
                <c:pt idx="881">
                  <c:v>46.05</c:v>
                </c:pt>
                <c:pt idx="882">
                  <c:v>46.1</c:v>
                </c:pt>
                <c:pt idx="883">
                  <c:v>46.15</c:v>
                </c:pt>
                <c:pt idx="884">
                  <c:v>46.2</c:v>
                </c:pt>
                <c:pt idx="885">
                  <c:v>46.25</c:v>
                </c:pt>
                <c:pt idx="886">
                  <c:v>46.3</c:v>
                </c:pt>
                <c:pt idx="887">
                  <c:v>46.349999999999994</c:v>
                </c:pt>
                <c:pt idx="888">
                  <c:v>46.4</c:v>
                </c:pt>
                <c:pt idx="889">
                  <c:v>46.449999999999996</c:v>
                </c:pt>
                <c:pt idx="890">
                  <c:v>46.5</c:v>
                </c:pt>
                <c:pt idx="891">
                  <c:v>46.55</c:v>
                </c:pt>
                <c:pt idx="892">
                  <c:v>46.6</c:v>
                </c:pt>
                <c:pt idx="893">
                  <c:v>46.65</c:v>
                </c:pt>
                <c:pt idx="894">
                  <c:v>46.7</c:v>
                </c:pt>
                <c:pt idx="895">
                  <c:v>46.75</c:v>
                </c:pt>
                <c:pt idx="896">
                  <c:v>46.8</c:v>
                </c:pt>
                <c:pt idx="897">
                  <c:v>46.849999999999994</c:v>
                </c:pt>
                <c:pt idx="898">
                  <c:v>46.9</c:v>
                </c:pt>
                <c:pt idx="899">
                  <c:v>46.949999999999996</c:v>
                </c:pt>
                <c:pt idx="900">
                  <c:v>47</c:v>
                </c:pt>
                <c:pt idx="901">
                  <c:v>47.05</c:v>
                </c:pt>
                <c:pt idx="902">
                  <c:v>47.1</c:v>
                </c:pt>
                <c:pt idx="903">
                  <c:v>47.15</c:v>
                </c:pt>
                <c:pt idx="904">
                  <c:v>47.2</c:v>
                </c:pt>
                <c:pt idx="905">
                  <c:v>47.25</c:v>
                </c:pt>
                <c:pt idx="906">
                  <c:v>47.3</c:v>
                </c:pt>
                <c:pt idx="907">
                  <c:v>47.349999999999994</c:v>
                </c:pt>
                <c:pt idx="908">
                  <c:v>47.4</c:v>
                </c:pt>
                <c:pt idx="909">
                  <c:v>47.449999999999996</c:v>
                </c:pt>
                <c:pt idx="910">
                  <c:v>47.5</c:v>
                </c:pt>
                <c:pt idx="911">
                  <c:v>47.55</c:v>
                </c:pt>
                <c:pt idx="912">
                  <c:v>47.6</c:v>
                </c:pt>
                <c:pt idx="913">
                  <c:v>47.65</c:v>
                </c:pt>
                <c:pt idx="914">
                  <c:v>47.7</c:v>
                </c:pt>
                <c:pt idx="915">
                  <c:v>47.75</c:v>
                </c:pt>
                <c:pt idx="916">
                  <c:v>47.8</c:v>
                </c:pt>
                <c:pt idx="917">
                  <c:v>47.849999999999994</c:v>
                </c:pt>
                <c:pt idx="918">
                  <c:v>47.9</c:v>
                </c:pt>
                <c:pt idx="919">
                  <c:v>47.949999999999996</c:v>
                </c:pt>
                <c:pt idx="920">
                  <c:v>48</c:v>
                </c:pt>
                <c:pt idx="921">
                  <c:v>48.05</c:v>
                </c:pt>
                <c:pt idx="922">
                  <c:v>48.1</c:v>
                </c:pt>
                <c:pt idx="923">
                  <c:v>48.15</c:v>
                </c:pt>
                <c:pt idx="924">
                  <c:v>48.2</c:v>
                </c:pt>
                <c:pt idx="925">
                  <c:v>48.25</c:v>
                </c:pt>
                <c:pt idx="926">
                  <c:v>48.3</c:v>
                </c:pt>
                <c:pt idx="927">
                  <c:v>48.349999999999994</c:v>
                </c:pt>
                <c:pt idx="928">
                  <c:v>48.4</c:v>
                </c:pt>
                <c:pt idx="929">
                  <c:v>48.449999999999996</c:v>
                </c:pt>
                <c:pt idx="930">
                  <c:v>48.5</c:v>
                </c:pt>
                <c:pt idx="931">
                  <c:v>48.55</c:v>
                </c:pt>
                <c:pt idx="932">
                  <c:v>48.6</c:v>
                </c:pt>
                <c:pt idx="933">
                  <c:v>48.65</c:v>
                </c:pt>
                <c:pt idx="934">
                  <c:v>48.7</c:v>
                </c:pt>
                <c:pt idx="935">
                  <c:v>48.75</c:v>
                </c:pt>
                <c:pt idx="936">
                  <c:v>48.8</c:v>
                </c:pt>
                <c:pt idx="937">
                  <c:v>48.849999999999994</c:v>
                </c:pt>
                <c:pt idx="938">
                  <c:v>48.9</c:v>
                </c:pt>
                <c:pt idx="939">
                  <c:v>48.949999999999996</c:v>
                </c:pt>
                <c:pt idx="940">
                  <c:v>49</c:v>
                </c:pt>
                <c:pt idx="941">
                  <c:v>49.05</c:v>
                </c:pt>
                <c:pt idx="942">
                  <c:v>49.1</c:v>
                </c:pt>
                <c:pt idx="943">
                  <c:v>49.15</c:v>
                </c:pt>
                <c:pt idx="944">
                  <c:v>49.2</c:v>
                </c:pt>
                <c:pt idx="945">
                  <c:v>49.25</c:v>
                </c:pt>
                <c:pt idx="946">
                  <c:v>49.3</c:v>
                </c:pt>
                <c:pt idx="947">
                  <c:v>49.349999999999994</c:v>
                </c:pt>
                <c:pt idx="948">
                  <c:v>49.4</c:v>
                </c:pt>
                <c:pt idx="949">
                  <c:v>49.449999999999996</c:v>
                </c:pt>
                <c:pt idx="950">
                  <c:v>49.5</c:v>
                </c:pt>
                <c:pt idx="951">
                  <c:v>49.55</c:v>
                </c:pt>
                <c:pt idx="952">
                  <c:v>49.6</c:v>
                </c:pt>
                <c:pt idx="953">
                  <c:v>49.65</c:v>
                </c:pt>
                <c:pt idx="954">
                  <c:v>49.7</c:v>
                </c:pt>
                <c:pt idx="955">
                  <c:v>49.75</c:v>
                </c:pt>
                <c:pt idx="956">
                  <c:v>49.8</c:v>
                </c:pt>
                <c:pt idx="957">
                  <c:v>49.849999999999994</c:v>
                </c:pt>
                <c:pt idx="958">
                  <c:v>49.9</c:v>
                </c:pt>
                <c:pt idx="959">
                  <c:v>49.949999999999996</c:v>
                </c:pt>
                <c:pt idx="960">
                  <c:v>50</c:v>
                </c:pt>
                <c:pt idx="961">
                  <c:v>50.05</c:v>
                </c:pt>
                <c:pt idx="962">
                  <c:v>50.1</c:v>
                </c:pt>
                <c:pt idx="963">
                  <c:v>50.15</c:v>
                </c:pt>
                <c:pt idx="964">
                  <c:v>50.2</c:v>
                </c:pt>
                <c:pt idx="965">
                  <c:v>50.25</c:v>
                </c:pt>
                <c:pt idx="966">
                  <c:v>50.3</c:v>
                </c:pt>
                <c:pt idx="967">
                  <c:v>50.349999999999994</c:v>
                </c:pt>
                <c:pt idx="968">
                  <c:v>50.4</c:v>
                </c:pt>
                <c:pt idx="969">
                  <c:v>50.449999999999996</c:v>
                </c:pt>
                <c:pt idx="970">
                  <c:v>50.5</c:v>
                </c:pt>
                <c:pt idx="971">
                  <c:v>50.55</c:v>
                </c:pt>
                <c:pt idx="972">
                  <c:v>50.6</c:v>
                </c:pt>
                <c:pt idx="973">
                  <c:v>50.65</c:v>
                </c:pt>
                <c:pt idx="974">
                  <c:v>50.7</c:v>
                </c:pt>
                <c:pt idx="975">
                  <c:v>50.75</c:v>
                </c:pt>
                <c:pt idx="976">
                  <c:v>50.8</c:v>
                </c:pt>
                <c:pt idx="977">
                  <c:v>50.849999999999994</c:v>
                </c:pt>
                <c:pt idx="978">
                  <c:v>50.9</c:v>
                </c:pt>
                <c:pt idx="979">
                  <c:v>50.949999999999996</c:v>
                </c:pt>
                <c:pt idx="980">
                  <c:v>51</c:v>
                </c:pt>
                <c:pt idx="981">
                  <c:v>51.05</c:v>
                </c:pt>
                <c:pt idx="982">
                  <c:v>51.1</c:v>
                </c:pt>
                <c:pt idx="983">
                  <c:v>51.15</c:v>
                </c:pt>
                <c:pt idx="984">
                  <c:v>51.2</c:v>
                </c:pt>
                <c:pt idx="985">
                  <c:v>51.25</c:v>
                </c:pt>
                <c:pt idx="986">
                  <c:v>51.3</c:v>
                </c:pt>
                <c:pt idx="987">
                  <c:v>51.349999999999994</c:v>
                </c:pt>
                <c:pt idx="988">
                  <c:v>51.4</c:v>
                </c:pt>
                <c:pt idx="989">
                  <c:v>51.449999999999996</c:v>
                </c:pt>
                <c:pt idx="990">
                  <c:v>51.5</c:v>
                </c:pt>
                <c:pt idx="991">
                  <c:v>51.55</c:v>
                </c:pt>
                <c:pt idx="992">
                  <c:v>51.6</c:v>
                </c:pt>
                <c:pt idx="993">
                  <c:v>51.65</c:v>
                </c:pt>
                <c:pt idx="994">
                  <c:v>51.7</c:v>
                </c:pt>
                <c:pt idx="995">
                  <c:v>51.75</c:v>
                </c:pt>
                <c:pt idx="996">
                  <c:v>51.8</c:v>
                </c:pt>
                <c:pt idx="997">
                  <c:v>51.849999999999994</c:v>
                </c:pt>
                <c:pt idx="998">
                  <c:v>51.9</c:v>
                </c:pt>
                <c:pt idx="999">
                  <c:v>51.949999999999996</c:v>
                </c:pt>
                <c:pt idx="1000">
                  <c:v>52</c:v>
                </c:pt>
                <c:pt idx="1001">
                  <c:v>52.05</c:v>
                </c:pt>
                <c:pt idx="1002">
                  <c:v>52.1</c:v>
                </c:pt>
                <c:pt idx="1003">
                  <c:v>52.15</c:v>
                </c:pt>
                <c:pt idx="1004">
                  <c:v>52.2</c:v>
                </c:pt>
                <c:pt idx="1005">
                  <c:v>52.25</c:v>
                </c:pt>
                <c:pt idx="1006">
                  <c:v>52.3</c:v>
                </c:pt>
                <c:pt idx="1007">
                  <c:v>52.349999999999994</c:v>
                </c:pt>
                <c:pt idx="1008">
                  <c:v>52.4</c:v>
                </c:pt>
                <c:pt idx="1009">
                  <c:v>52.449999999999996</c:v>
                </c:pt>
                <c:pt idx="1010">
                  <c:v>52.5</c:v>
                </c:pt>
                <c:pt idx="1011">
                  <c:v>52.55</c:v>
                </c:pt>
                <c:pt idx="1012">
                  <c:v>52.6</c:v>
                </c:pt>
                <c:pt idx="1013">
                  <c:v>52.65</c:v>
                </c:pt>
                <c:pt idx="1014">
                  <c:v>52.7</c:v>
                </c:pt>
                <c:pt idx="1015">
                  <c:v>52.75</c:v>
                </c:pt>
                <c:pt idx="1016">
                  <c:v>52.8</c:v>
                </c:pt>
                <c:pt idx="1017">
                  <c:v>52.849999999999994</c:v>
                </c:pt>
                <c:pt idx="1018">
                  <c:v>52.9</c:v>
                </c:pt>
                <c:pt idx="1019">
                  <c:v>52.949999999999996</c:v>
                </c:pt>
                <c:pt idx="1020">
                  <c:v>53</c:v>
                </c:pt>
                <c:pt idx="1021">
                  <c:v>53.05</c:v>
                </c:pt>
                <c:pt idx="1022">
                  <c:v>53.1</c:v>
                </c:pt>
                <c:pt idx="1023">
                  <c:v>53.15</c:v>
                </c:pt>
                <c:pt idx="1024">
                  <c:v>53.2</c:v>
                </c:pt>
                <c:pt idx="1025">
                  <c:v>53.25</c:v>
                </c:pt>
                <c:pt idx="1026">
                  <c:v>53.3</c:v>
                </c:pt>
                <c:pt idx="1027">
                  <c:v>53.349999999999994</c:v>
                </c:pt>
                <c:pt idx="1028">
                  <c:v>53.4</c:v>
                </c:pt>
                <c:pt idx="1029">
                  <c:v>53.449999999999996</c:v>
                </c:pt>
                <c:pt idx="1030">
                  <c:v>53.5</c:v>
                </c:pt>
                <c:pt idx="1031">
                  <c:v>53.55</c:v>
                </c:pt>
                <c:pt idx="1032">
                  <c:v>53.6</c:v>
                </c:pt>
                <c:pt idx="1033">
                  <c:v>53.65</c:v>
                </c:pt>
                <c:pt idx="1034">
                  <c:v>53.7</c:v>
                </c:pt>
                <c:pt idx="1035">
                  <c:v>53.75</c:v>
                </c:pt>
                <c:pt idx="1036">
                  <c:v>53.8</c:v>
                </c:pt>
                <c:pt idx="1037">
                  <c:v>53.849999999999994</c:v>
                </c:pt>
                <c:pt idx="1038">
                  <c:v>53.9</c:v>
                </c:pt>
                <c:pt idx="1039">
                  <c:v>53.949999999999996</c:v>
                </c:pt>
                <c:pt idx="1040">
                  <c:v>54</c:v>
                </c:pt>
                <c:pt idx="1041">
                  <c:v>54.05</c:v>
                </c:pt>
                <c:pt idx="1042">
                  <c:v>54.1</c:v>
                </c:pt>
                <c:pt idx="1043">
                  <c:v>54.15</c:v>
                </c:pt>
                <c:pt idx="1044">
                  <c:v>54.2</c:v>
                </c:pt>
                <c:pt idx="1045">
                  <c:v>54.25</c:v>
                </c:pt>
                <c:pt idx="1046">
                  <c:v>54.3</c:v>
                </c:pt>
                <c:pt idx="1047">
                  <c:v>54.349999999999994</c:v>
                </c:pt>
                <c:pt idx="1048">
                  <c:v>54.4</c:v>
                </c:pt>
                <c:pt idx="1049">
                  <c:v>54.449999999999996</c:v>
                </c:pt>
                <c:pt idx="1050">
                  <c:v>54.5</c:v>
                </c:pt>
                <c:pt idx="1051">
                  <c:v>54.55</c:v>
                </c:pt>
                <c:pt idx="1052">
                  <c:v>54.6</c:v>
                </c:pt>
                <c:pt idx="1053">
                  <c:v>54.65</c:v>
                </c:pt>
                <c:pt idx="1054">
                  <c:v>54.7</c:v>
                </c:pt>
                <c:pt idx="1055">
                  <c:v>54.75</c:v>
                </c:pt>
                <c:pt idx="1056">
                  <c:v>54.8</c:v>
                </c:pt>
                <c:pt idx="1057">
                  <c:v>54.849999999999994</c:v>
                </c:pt>
                <c:pt idx="1058">
                  <c:v>54.9</c:v>
                </c:pt>
                <c:pt idx="1059">
                  <c:v>54.949999999999996</c:v>
                </c:pt>
                <c:pt idx="1060">
                  <c:v>55</c:v>
                </c:pt>
                <c:pt idx="1061">
                  <c:v>55.05</c:v>
                </c:pt>
                <c:pt idx="1062">
                  <c:v>55.1</c:v>
                </c:pt>
                <c:pt idx="1063">
                  <c:v>55.15</c:v>
                </c:pt>
                <c:pt idx="1064">
                  <c:v>55.2</c:v>
                </c:pt>
                <c:pt idx="1065">
                  <c:v>55.25</c:v>
                </c:pt>
                <c:pt idx="1066">
                  <c:v>55.3</c:v>
                </c:pt>
                <c:pt idx="1067">
                  <c:v>55.349999999999994</c:v>
                </c:pt>
                <c:pt idx="1068">
                  <c:v>55.4</c:v>
                </c:pt>
                <c:pt idx="1069">
                  <c:v>55.449999999999996</c:v>
                </c:pt>
                <c:pt idx="1070">
                  <c:v>55.5</c:v>
                </c:pt>
                <c:pt idx="1071">
                  <c:v>55.55</c:v>
                </c:pt>
                <c:pt idx="1072">
                  <c:v>55.6</c:v>
                </c:pt>
                <c:pt idx="1073">
                  <c:v>55.65</c:v>
                </c:pt>
                <c:pt idx="1074">
                  <c:v>55.7</c:v>
                </c:pt>
                <c:pt idx="1075">
                  <c:v>55.75</c:v>
                </c:pt>
                <c:pt idx="1076">
                  <c:v>55.8</c:v>
                </c:pt>
                <c:pt idx="1077">
                  <c:v>55.849999999999994</c:v>
                </c:pt>
                <c:pt idx="1078">
                  <c:v>55.9</c:v>
                </c:pt>
                <c:pt idx="1079">
                  <c:v>55.949999999999996</c:v>
                </c:pt>
                <c:pt idx="1080">
                  <c:v>56</c:v>
                </c:pt>
                <c:pt idx="1081">
                  <c:v>56.05</c:v>
                </c:pt>
                <c:pt idx="1082">
                  <c:v>56.1</c:v>
                </c:pt>
                <c:pt idx="1083">
                  <c:v>56.15</c:v>
                </c:pt>
                <c:pt idx="1084">
                  <c:v>56.2</c:v>
                </c:pt>
                <c:pt idx="1085">
                  <c:v>56.25</c:v>
                </c:pt>
                <c:pt idx="1086">
                  <c:v>56.3</c:v>
                </c:pt>
                <c:pt idx="1087">
                  <c:v>56.349999999999994</c:v>
                </c:pt>
                <c:pt idx="1088">
                  <c:v>56.4</c:v>
                </c:pt>
                <c:pt idx="1089">
                  <c:v>56.449999999999996</c:v>
                </c:pt>
                <c:pt idx="1090">
                  <c:v>56.5</c:v>
                </c:pt>
                <c:pt idx="1091">
                  <c:v>56.55</c:v>
                </c:pt>
                <c:pt idx="1092">
                  <c:v>56.6</c:v>
                </c:pt>
                <c:pt idx="1093">
                  <c:v>56.65</c:v>
                </c:pt>
                <c:pt idx="1094">
                  <c:v>56.7</c:v>
                </c:pt>
                <c:pt idx="1095">
                  <c:v>56.75</c:v>
                </c:pt>
                <c:pt idx="1096">
                  <c:v>56.8</c:v>
                </c:pt>
                <c:pt idx="1097">
                  <c:v>56.849999999999994</c:v>
                </c:pt>
                <c:pt idx="1098">
                  <c:v>56.9</c:v>
                </c:pt>
                <c:pt idx="1099">
                  <c:v>56.949999999999996</c:v>
                </c:pt>
                <c:pt idx="1100">
                  <c:v>57</c:v>
                </c:pt>
                <c:pt idx="1101">
                  <c:v>57.05</c:v>
                </c:pt>
                <c:pt idx="1102">
                  <c:v>57.1</c:v>
                </c:pt>
                <c:pt idx="1103">
                  <c:v>57.15</c:v>
                </c:pt>
                <c:pt idx="1104">
                  <c:v>57.2</c:v>
                </c:pt>
                <c:pt idx="1105">
                  <c:v>57.25</c:v>
                </c:pt>
                <c:pt idx="1106">
                  <c:v>57.3</c:v>
                </c:pt>
                <c:pt idx="1107">
                  <c:v>57.349999999999994</c:v>
                </c:pt>
                <c:pt idx="1108">
                  <c:v>57.4</c:v>
                </c:pt>
                <c:pt idx="1109">
                  <c:v>57.449999999999996</c:v>
                </c:pt>
                <c:pt idx="1110">
                  <c:v>57.5</c:v>
                </c:pt>
                <c:pt idx="1111">
                  <c:v>57.55</c:v>
                </c:pt>
                <c:pt idx="1112">
                  <c:v>57.6</c:v>
                </c:pt>
                <c:pt idx="1113">
                  <c:v>57.65</c:v>
                </c:pt>
                <c:pt idx="1114">
                  <c:v>57.7</c:v>
                </c:pt>
                <c:pt idx="1115">
                  <c:v>57.75</c:v>
                </c:pt>
                <c:pt idx="1116">
                  <c:v>57.8</c:v>
                </c:pt>
                <c:pt idx="1117">
                  <c:v>57.849999999999994</c:v>
                </c:pt>
                <c:pt idx="1118">
                  <c:v>57.9</c:v>
                </c:pt>
                <c:pt idx="1119">
                  <c:v>57.949999999999996</c:v>
                </c:pt>
                <c:pt idx="1120">
                  <c:v>58</c:v>
                </c:pt>
                <c:pt idx="1121">
                  <c:v>58.05</c:v>
                </c:pt>
                <c:pt idx="1122">
                  <c:v>58.1</c:v>
                </c:pt>
                <c:pt idx="1123">
                  <c:v>58.15</c:v>
                </c:pt>
                <c:pt idx="1124">
                  <c:v>58.2</c:v>
                </c:pt>
                <c:pt idx="1125">
                  <c:v>58.25</c:v>
                </c:pt>
                <c:pt idx="1126">
                  <c:v>58.3</c:v>
                </c:pt>
                <c:pt idx="1127">
                  <c:v>58.349999999999994</c:v>
                </c:pt>
                <c:pt idx="1128">
                  <c:v>58.4</c:v>
                </c:pt>
                <c:pt idx="1129">
                  <c:v>58.449999999999996</c:v>
                </c:pt>
                <c:pt idx="1130">
                  <c:v>58.5</c:v>
                </c:pt>
                <c:pt idx="1131">
                  <c:v>58.55</c:v>
                </c:pt>
                <c:pt idx="1132">
                  <c:v>58.6</c:v>
                </c:pt>
                <c:pt idx="1133">
                  <c:v>58.65</c:v>
                </c:pt>
                <c:pt idx="1134">
                  <c:v>58.7</c:v>
                </c:pt>
                <c:pt idx="1135">
                  <c:v>58.75</c:v>
                </c:pt>
                <c:pt idx="1136">
                  <c:v>58.8</c:v>
                </c:pt>
                <c:pt idx="1137">
                  <c:v>58.849999999999994</c:v>
                </c:pt>
                <c:pt idx="1138">
                  <c:v>58.9</c:v>
                </c:pt>
                <c:pt idx="1139">
                  <c:v>58.949999999999996</c:v>
                </c:pt>
                <c:pt idx="1140">
                  <c:v>59</c:v>
                </c:pt>
                <c:pt idx="1141">
                  <c:v>59.05</c:v>
                </c:pt>
                <c:pt idx="1142">
                  <c:v>59.1</c:v>
                </c:pt>
                <c:pt idx="1143">
                  <c:v>59.15</c:v>
                </c:pt>
                <c:pt idx="1144">
                  <c:v>59.2</c:v>
                </c:pt>
                <c:pt idx="1145">
                  <c:v>59.25</c:v>
                </c:pt>
                <c:pt idx="1146">
                  <c:v>59.3</c:v>
                </c:pt>
                <c:pt idx="1147">
                  <c:v>59.349999999999994</c:v>
                </c:pt>
                <c:pt idx="1148">
                  <c:v>59.4</c:v>
                </c:pt>
                <c:pt idx="1149">
                  <c:v>59.449999999999996</c:v>
                </c:pt>
                <c:pt idx="1150">
                  <c:v>59.5</c:v>
                </c:pt>
                <c:pt idx="1151">
                  <c:v>59.55</c:v>
                </c:pt>
                <c:pt idx="1152">
                  <c:v>59.6</c:v>
                </c:pt>
                <c:pt idx="1153">
                  <c:v>59.65</c:v>
                </c:pt>
                <c:pt idx="1154">
                  <c:v>59.7</c:v>
                </c:pt>
                <c:pt idx="1155">
                  <c:v>59.75</c:v>
                </c:pt>
                <c:pt idx="1156">
                  <c:v>59.8</c:v>
                </c:pt>
                <c:pt idx="1157">
                  <c:v>59.849999999999994</c:v>
                </c:pt>
                <c:pt idx="1158">
                  <c:v>59.9</c:v>
                </c:pt>
                <c:pt idx="1159">
                  <c:v>59.949999999999996</c:v>
                </c:pt>
                <c:pt idx="1160">
                  <c:v>60</c:v>
                </c:pt>
                <c:pt idx="1161">
                  <c:v>60.05</c:v>
                </c:pt>
                <c:pt idx="1162">
                  <c:v>60.1</c:v>
                </c:pt>
                <c:pt idx="1163">
                  <c:v>60.15</c:v>
                </c:pt>
                <c:pt idx="1164">
                  <c:v>60.2</c:v>
                </c:pt>
                <c:pt idx="1165">
                  <c:v>60.25</c:v>
                </c:pt>
                <c:pt idx="1166">
                  <c:v>60.3</c:v>
                </c:pt>
                <c:pt idx="1167">
                  <c:v>60.349999999999994</c:v>
                </c:pt>
                <c:pt idx="1168">
                  <c:v>60.4</c:v>
                </c:pt>
                <c:pt idx="1169">
                  <c:v>60.449999999999996</c:v>
                </c:pt>
                <c:pt idx="1170">
                  <c:v>60.5</c:v>
                </c:pt>
                <c:pt idx="1171">
                  <c:v>60.55</c:v>
                </c:pt>
                <c:pt idx="1172">
                  <c:v>60.6</c:v>
                </c:pt>
                <c:pt idx="1173">
                  <c:v>60.65</c:v>
                </c:pt>
                <c:pt idx="1174">
                  <c:v>60.7</c:v>
                </c:pt>
                <c:pt idx="1175">
                  <c:v>60.75</c:v>
                </c:pt>
                <c:pt idx="1176">
                  <c:v>60.8</c:v>
                </c:pt>
                <c:pt idx="1177">
                  <c:v>60.849999999999994</c:v>
                </c:pt>
                <c:pt idx="1178">
                  <c:v>60.9</c:v>
                </c:pt>
                <c:pt idx="1179">
                  <c:v>60.949999999999996</c:v>
                </c:pt>
                <c:pt idx="1180">
                  <c:v>61</c:v>
                </c:pt>
                <c:pt idx="1181">
                  <c:v>61.05</c:v>
                </c:pt>
                <c:pt idx="1182">
                  <c:v>61.1</c:v>
                </c:pt>
                <c:pt idx="1183">
                  <c:v>61.15</c:v>
                </c:pt>
                <c:pt idx="1184">
                  <c:v>61.2</c:v>
                </c:pt>
                <c:pt idx="1185">
                  <c:v>61.25</c:v>
                </c:pt>
                <c:pt idx="1186">
                  <c:v>61.3</c:v>
                </c:pt>
                <c:pt idx="1187">
                  <c:v>61.349999999999994</c:v>
                </c:pt>
                <c:pt idx="1188">
                  <c:v>61.4</c:v>
                </c:pt>
                <c:pt idx="1189">
                  <c:v>61.449999999999996</c:v>
                </c:pt>
                <c:pt idx="1190">
                  <c:v>61.5</c:v>
                </c:pt>
                <c:pt idx="1191">
                  <c:v>61.55</c:v>
                </c:pt>
                <c:pt idx="1192">
                  <c:v>61.6</c:v>
                </c:pt>
                <c:pt idx="1193">
                  <c:v>61.65</c:v>
                </c:pt>
                <c:pt idx="1194">
                  <c:v>61.7</c:v>
                </c:pt>
                <c:pt idx="1195">
                  <c:v>61.75</c:v>
                </c:pt>
                <c:pt idx="1196">
                  <c:v>61.8</c:v>
                </c:pt>
                <c:pt idx="1197">
                  <c:v>61.849999999999994</c:v>
                </c:pt>
                <c:pt idx="1198">
                  <c:v>61.9</c:v>
                </c:pt>
                <c:pt idx="1199">
                  <c:v>61.949999999999996</c:v>
                </c:pt>
                <c:pt idx="1200">
                  <c:v>62</c:v>
                </c:pt>
                <c:pt idx="1201">
                  <c:v>62.05</c:v>
                </c:pt>
                <c:pt idx="1202">
                  <c:v>62.1</c:v>
                </c:pt>
                <c:pt idx="1203">
                  <c:v>62.15</c:v>
                </c:pt>
                <c:pt idx="1204">
                  <c:v>62.2</c:v>
                </c:pt>
                <c:pt idx="1205">
                  <c:v>62.25</c:v>
                </c:pt>
                <c:pt idx="1206">
                  <c:v>62.3</c:v>
                </c:pt>
                <c:pt idx="1207">
                  <c:v>62.349999999999994</c:v>
                </c:pt>
                <c:pt idx="1208">
                  <c:v>62.4</c:v>
                </c:pt>
                <c:pt idx="1209">
                  <c:v>62.449999999999996</c:v>
                </c:pt>
                <c:pt idx="1210">
                  <c:v>62.5</c:v>
                </c:pt>
                <c:pt idx="1211">
                  <c:v>62.55</c:v>
                </c:pt>
                <c:pt idx="1212">
                  <c:v>62.6</c:v>
                </c:pt>
                <c:pt idx="1213">
                  <c:v>62.65</c:v>
                </c:pt>
                <c:pt idx="1214">
                  <c:v>62.7</c:v>
                </c:pt>
                <c:pt idx="1215">
                  <c:v>62.75</c:v>
                </c:pt>
                <c:pt idx="1216">
                  <c:v>62.8</c:v>
                </c:pt>
                <c:pt idx="1217">
                  <c:v>62.849999999999994</c:v>
                </c:pt>
                <c:pt idx="1218">
                  <c:v>62.9</c:v>
                </c:pt>
                <c:pt idx="1219">
                  <c:v>62.949999999999996</c:v>
                </c:pt>
                <c:pt idx="1220">
                  <c:v>63</c:v>
                </c:pt>
                <c:pt idx="1221">
                  <c:v>63.05</c:v>
                </c:pt>
                <c:pt idx="1222">
                  <c:v>63.1</c:v>
                </c:pt>
                <c:pt idx="1223">
                  <c:v>63.15</c:v>
                </c:pt>
                <c:pt idx="1224">
                  <c:v>63.2</c:v>
                </c:pt>
                <c:pt idx="1225">
                  <c:v>63.25</c:v>
                </c:pt>
                <c:pt idx="1226">
                  <c:v>63.3</c:v>
                </c:pt>
                <c:pt idx="1227">
                  <c:v>63.349999999999994</c:v>
                </c:pt>
                <c:pt idx="1228">
                  <c:v>63.4</c:v>
                </c:pt>
                <c:pt idx="1229">
                  <c:v>63.449999999999996</c:v>
                </c:pt>
                <c:pt idx="1230">
                  <c:v>63.5</c:v>
                </c:pt>
                <c:pt idx="1231">
                  <c:v>63.55</c:v>
                </c:pt>
                <c:pt idx="1232">
                  <c:v>63.6</c:v>
                </c:pt>
                <c:pt idx="1233">
                  <c:v>63.65</c:v>
                </c:pt>
                <c:pt idx="1234">
                  <c:v>63.7</c:v>
                </c:pt>
                <c:pt idx="1235">
                  <c:v>63.75</c:v>
                </c:pt>
                <c:pt idx="1236">
                  <c:v>63.8</c:v>
                </c:pt>
                <c:pt idx="1237">
                  <c:v>63.849999999999994</c:v>
                </c:pt>
                <c:pt idx="1238">
                  <c:v>63.9</c:v>
                </c:pt>
                <c:pt idx="1239">
                  <c:v>63.949999999999996</c:v>
                </c:pt>
                <c:pt idx="1240">
                  <c:v>64</c:v>
                </c:pt>
                <c:pt idx="1241">
                  <c:v>64.05</c:v>
                </c:pt>
                <c:pt idx="1242">
                  <c:v>64.099999999999994</c:v>
                </c:pt>
                <c:pt idx="1243">
                  <c:v>64.149999999999991</c:v>
                </c:pt>
                <c:pt idx="1244">
                  <c:v>64.2</c:v>
                </c:pt>
                <c:pt idx="1245">
                  <c:v>64.25</c:v>
                </c:pt>
                <c:pt idx="1246">
                  <c:v>64.3</c:v>
                </c:pt>
                <c:pt idx="1247">
                  <c:v>64.349999999999994</c:v>
                </c:pt>
                <c:pt idx="1248">
                  <c:v>64.400000000000006</c:v>
                </c:pt>
                <c:pt idx="1249">
                  <c:v>64.45</c:v>
                </c:pt>
                <c:pt idx="1250">
                  <c:v>64.5</c:v>
                </c:pt>
                <c:pt idx="1251">
                  <c:v>64.55</c:v>
                </c:pt>
                <c:pt idx="1252">
                  <c:v>64.599999999999994</c:v>
                </c:pt>
                <c:pt idx="1253">
                  <c:v>64.649999999999991</c:v>
                </c:pt>
                <c:pt idx="1254">
                  <c:v>64.7</c:v>
                </c:pt>
                <c:pt idx="1255">
                  <c:v>64.75</c:v>
                </c:pt>
                <c:pt idx="1256">
                  <c:v>64.8</c:v>
                </c:pt>
                <c:pt idx="1257">
                  <c:v>64.849999999999994</c:v>
                </c:pt>
                <c:pt idx="1258">
                  <c:v>64.900000000000006</c:v>
                </c:pt>
                <c:pt idx="1259">
                  <c:v>64.95</c:v>
                </c:pt>
                <c:pt idx="1260">
                  <c:v>65</c:v>
                </c:pt>
                <c:pt idx="1261">
                  <c:v>65.05</c:v>
                </c:pt>
                <c:pt idx="1262">
                  <c:v>65.099999999999994</c:v>
                </c:pt>
                <c:pt idx="1263">
                  <c:v>65.149999999999991</c:v>
                </c:pt>
                <c:pt idx="1264">
                  <c:v>65.2</c:v>
                </c:pt>
                <c:pt idx="1265">
                  <c:v>65.25</c:v>
                </c:pt>
                <c:pt idx="1266">
                  <c:v>65.3</c:v>
                </c:pt>
                <c:pt idx="1267">
                  <c:v>65.349999999999994</c:v>
                </c:pt>
                <c:pt idx="1268">
                  <c:v>65.400000000000006</c:v>
                </c:pt>
                <c:pt idx="1269">
                  <c:v>65.45</c:v>
                </c:pt>
                <c:pt idx="1270">
                  <c:v>65.5</c:v>
                </c:pt>
                <c:pt idx="1271">
                  <c:v>65.55</c:v>
                </c:pt>
                <c:pt idx="1272">
                  <c:v>65.599999999999994</c:v>
                </c:pt>
                <c:pt idx="1273">
                  <c:v>65.649999999999991</c:v>
                </c:pt>
                <c:pt idx="1274">
                  <c:v>65.7</c:v>
                </c:pt>
                <c:pt idx="1275">
                  <c:v>65.75</c:v>
                </c:pt>
                <c:pt idx="1276">
                  <c:v>65.8</c:v>
                </c:pt>
                <c:pt idx="1277">
                  <c:v>65.849999999999994</c:v>
                </c:pt>
                <c:pt idx="1278">
                  <c:v>65.900000000000006</c:v>
                </c:pt>
                <c:pt idx="1279">
                  <c:v>65.95</c:v>
                </c:pt>
                <c:pt idx="1280">
                  <c:v>66</c:v>
                </c:pt>
                <c:pt idx="1281">
                  <c:v>66.05</c:v>
                </c:pt>
                <c:pt idx="1282">
                  <c:v>66.099999999999994</c:v>
                </c:pt>
                <c:pt idx="1283">
                  <c:v>66.149999999999991</c:v>
                </c:pt>
                <c:pt idx="1284">
                  <c:v>66.2</c:v>
                </c:pt>
                <c:pt idx="1285">
                  <c:v>66.25</c:v>
                </c:pt>
                <c:pt idx="1286">
                  <c:v>66.3</c:v>
                </c:pt>
                <c:pt idx="1287">
                  <c:v>66.349999999999994</c:v>
                </c:pt>
                <c:pt idx="1288">
                  <c:v>66.400000000000006</c:v>
                </c:pt>
                <c:pt idx="1289">
                  <c:v>66.45</c:v>
                </c:pt>
                <c:pt idx="1290">
                  <c:v>66.5</c:v>
                </c:pt>
                <c:pt idx="1291">
                  <c:v>66.55</c:v>
                </c:pt>
                <c:pt idx="1292">
                  <c:v>66.599999999999994</c:v>
                </c:pt>
                <c:pt idx="1293">
                  <c:v>66.649999999999991</c:v>
                </c:pt>
                <c:pt idx="1294">
                  <c:v>66.7</c:v>
                </c:pt>
                <c:pt idx="1295">
                  <c:v>66.75</c:v>
                </c:pt>
                <c:pt idx="1296">
                  <c:v>66.8</c:v>
                </c:pt>
                <c:pt idx="1297">
                  <c:v>66.849999999999994</c:v>
                </c:pt>
                <c:pt idx="1298">
                  <c:v>66.900000000000006</c:v>
                </c:pt>
                <c:pt idx="1299">
                  <c:v>66.95</c:v>
                </c:pt>
                <c:pt idx="1300">
                  <c:v>67</c:v>
                </c:pt>
                <c:pt idx="1301">
                  <c:v>67.05</c:v>
                </c:pt>
                <c:pt idx="1302">
                  <c:v>67.099999999999994</c:v>
                </c:pt>
                <c:pt idx="1303">
                  <c:v>67.149999999999991</c:v>
                </c:pt>
                <c:pt idx="1304">
                  <c:v>67.2</c:v>
                </c:pt>
                <c:pt idx="1305">
                  <c:v>67.25</c:v>
                </c:pt>
                <c:pt idx="1306">
                  <c:v>67.3</c:v>
                </c:pt>
                <c:pt idx="1307">
                  <c:v>67.349999999999994</c:v>
                </c:pt>
                <c:pt idx="1308">
                  <c:v>67.400000000000006</c:v>
                </c:pt>
                <c:pt idx="1309">
                  <c:v>67.45</c:v>
                </c:pt>
                <c:pt idx="1310">
                  <c:v>67.5</c:v>
                </c:pt>
                <c:pt idx="1311">
                  <c:v>67.55</c:v>
                </c:pt>
                <c:pt idx="1312">
                  <c:v>67.599999999999994</c:v>
                </c:pt>
                <c:pt idx="1313">
                  <c:v>67.649999999999991</c:v>
                </c:pt>
                <c:pt idx="1314">
                  <c:v>67.7</c:v>
                </c:pt>
                <c:pt idx="1315">
                  <c:v>67.75</c:v>
                </c:pt>
                <c:pt idx="1316">
                  <c:v>67.8</c:v>
                </c:pt>
                <c:pt idx="1317">
                  <c:v>67.849999999999994</c:v>
                </c:pt>
                <c:pt idx="1318">
                  <c:v>67.900000000000006</c:v>
                </c:pt>
                <c:pt idx="1319">
                  <c:v>67.95</c:v>
                </c:pt>
                <c:pt idx="1320">
                  <c:v>68</c:v>
                </c:pt>
                <c:pt idx="1321">
                  <c:v>68.05</c:v>
                </c:pt>
                <c:pt idx="1322">
                  <c:v>68.099999999999994</c:v>
                </c:pt>
                <c:pt idx="1323">
                  <c:v>68.149999999999991</c:v>
                </c:pt>
                <c:pt idx="1324">
                  <c:v>68.2</c:v>
                </c:pt>
                <c:pt idx="1325">
                  <c:v>68.25</c:v>
                </c:pt>
                <c:pt idx="1326">
                  <c:v>68.3</c:v>
                </c:pt>
                <c:pt idx="1327">
                  <c:v>68.349999999999994</c:v>
                </c:pt>
                <c:pt idx="1328">
                  <c:v>68.400000000000006</c:v>
                </c:pt>
                <c:pt idx="1329">
                  <c:v>68.45</c:v>
                </c:pt>
                <c:pt idx="1330">
                  <c:v>68.5</c:v>
                </c:pt>
                <c:pt idx="1331">
                  <c:v>68.55</c:v>
                </c:pt>
                <c:pt idx="1332">
                  <c:v>68.599999999999994</c:v>
                </c:pt>
                <c:pt idx="1333">
                  <c:v>68.649999999999991</c:v>
                </c:pt>
                <c:pt idx="1334">
                  <c:v>68.7</c:v>
                </c:pt>
                <c:pt idx="1335">
                  <c:v>68.75</c:v>
                </c:pt>
                <c:pt idx="1336">
                  <c:v>68.8</c:v>
                </c:pt>
                <c:pt idx="1337">
                  <c:v>68.849999999999994</c:v>
                </c:pt>
                <c:pt idx="1338">
                  <c:v>68.900000000000006</c:v>
                </c:pt>
                <c:pt idx="1339">
                  <c:v>68.95</c:v>
                </c:pt>
                <c:pt idx="1340">
                  <c:v>69</c:v>
                </c:pt>
                <c:pt idx="1341">
                  <c:v>69.05</c:v>
                </c:pt>
                <c:pt idx="1342">
                  <c:v>69.099999999999994</c:v>
                </c:pt>
                <c:pt idx="1343">
                  <c:v>69.149999999999991</c:v>
                </c:pt>
                <c:pt idx="1344">
                  <c:v>69.2</c:v>
                </c:pt>
                <c:pt idx="1345">
                  <c:v>69.25</c:v>
                </c:pt>
                <c:pt idx="1346">
                  <c:v>69.3</c:v>
                </c:pt>
                <c:pt idx="1347">
                  <c:v>69.349999999999994</c:v>
                </c:pt>
                <c:pt idx="1348">
                  <c:v>69.400000000000006</c:v>
                </c:pt>
                <c:pt idx="1349">
                  <c:v>69.45</c:v>
                </c:pt>
                <c:pt idx="1350">
                  <c:v>69.5</c:v>
                </c:pt>
                <c:pt idx="1351">
                  <c:v>69.55</c:v>
                </c:pt>
                <c:pt idx="1352">
                  <c:v>69.599999999999994</c:v>
                </c:pt>
                <c:pt idx="1353">
                  <c:v>69.649999999999991</c:v>
                </c:pt>
                <c:pt idx="1354">
                  <c:v>69.7</c:v>
                </c:pt>
                <c:pt idx="1355">
                  <c:v>69.75</c:v>
                </c:pt>
                <c:pt idx="1356">
                  <c:v>69.8</c:v>
                </c:pt>
                <c:pt idx="1357">
                  <c:v>69.849999999999994</c:v>
                </c:pt>
                <c:pt idx="1358">
                  <c:v>69.900000000000006</c:v>
                </c:pt>
                <c:pt idx="1359">
                  <c:v>69.95</c:v>
                </c:pt>
                <c:pt idx="1360">
                  <c:v>70</c:v>
                </c:pt>
                <c:pt idx="1361">
                  <c:v>70.05</c:v>
                </c:pt>
                <c:pt idx="1362">
                  <c:v>70.099999999999994</c:v>
                </c:pt>
                <c:pt idx="1363">
                  <c:v>70.149999999999991</c:v>
                </c:pt>
                <c:pt idx="1364">
                  <c:v>70.2</c:v>
                </c:pt>
                <c:pt idx="1365">
                  <c:v>70.25</c:v>
                </c:pt>
                <c:pt idx="1366">
                  <c:v>70.3</c:v>
                </c:pt>
                <c:pt idx="1367">
                  <c:v>70.349999999999994</c:v>
                </c:pt>
                <c:pt idx="1368">
                  <c:v>70.400000000000006</c:v>
                </c:pt>
                <c:pt idx="1369">
                  <c:v>70.45</c:v>
                </c:pt>
                <c:pt idx="1370">
                  <c:v>70.5</c:v>
                </c:pt>
                <c:pt idx="1371">
                  <c:v>70.55</c:v>
                </c:pt>
                <c:pt idx="1372">
                  <c:v>70.599999999999994</c:v>
                </c:pt>
                <c:pt idx="1373">
                  <c:v>70.649999999999991</c:v>
                </c:pt>
                <c:pt idx="1374">
                  <c:v>70.7</c:v>
                </c:pt>
                <c:pt idx="1375">
                  <c:v>70.75</c:v>
                </c:pt>
                <c:pt idx="1376">
                  <c:v>70.8</c:v>
                </c:pt>
                <c:pt idx="1377">
                  <c:v>70.849999999999994</c:v>
                </c:pt>
                <c:pt idx="1378">
                  <c:v>70.900000000000006</c:v>
                </c:pt>
                <c:pt idx="1379">
                  <c:v>70.95</c:v>
                </c:pt>
                <c:pt idx="1380">
                  <c:v>71</c:v>
                </c:pt>
                <c:pt idx="1381">
                  <c:v>71.05</c:v>
                </c:pt>
                <c:pt idx="1382">
                  <c:v>71.099999999999994</c:v>
                </c:pt>
                <c:pt idx="1383">
                  <c:v>71.149999999999991</c:v>
                </c:pt>
                <c:pt idx="1384">
                  <c:v>71.2</c:v>
                </c:pt>
                <c:pt idx="1385">
                  <c:v>71.25</c:v>
                </c:pt>
                <c:pt idx="1386">
                  <c:v>71.3</c:v>
                </c:pt>
                <c:pt idx="1387">
                  <c:v>71.349999999999994</c:v>
                </c:pt>
                <c:pt idx="1388">
                  <c:v>71.400000000000006</c:v>
                </c:pt>
                <c:pt idx="1389">
                  <c:v>71.45</c:v>
                </c:pt>
                <c:pt idx="1390">
                  <c:v>71.5</c:v>
                </c:pt>
                <c:pt idx="1391">
                  <c:v>71.55</c:v>
                </c:pt>
                <c:pt idx="1392">
                  <c:v>71.599999999999994</c:v>
                </c:pt>
                <c:pt idx="1393">
                  <c:v>71.649999999999991</c:v>
                </c:pt>
                <c:pt idx="1394">
                  <c:v>71.7</c:v>
                </c:pt>
                <c:pt idx="1395">
                  <c:v>71.75</c:v>
                </c:pt>
                <c:pt idx="1396">
                  <c:v>71.8</c:v>
                </c:pt>
                <c:pt idx="1397">
                  <c:v>71.849999999999994</c:v>
                </c:pt>
                <c:pt idx="1398">
                  <c:v>71.900000000000006</c:v>
                </c:pt>
                <c:pt idx="1399">
                  <c:v>71.95</c:v>
                </c:pt>
                <c:pt idx="1400">
                  <c:v>72</c:v>
                </c:pt>
                <c:pt idx="1401">
                  <c:v>72.05</c:v>
                </c:pt>
                <c:pt idx="1402">
                  <c:v>72.099999999999994</c:v>
                </c:pt>
                <c:pt idx="1403">
                  <c:v>72.149999999999991</c:v>
                </c:pt>
                <c:pt idx="1404">
                  <c:v>72.2</c:v>
                </c:pt>
                <c:pt idx="1405">
                  <c:v>72.25</c:v>
                </c:pt>
                <c:pt idx="1406">
                  <c:v>72.3</c:v>
                </c:pt>
                <c:pt idx="1407">
                  <c:v>72.349999999999994</c:v>
                </c:pt>
                <c:pt idx="1408">
                  <c:v>72.400000000000006</c:v>
                </c:pt>
                <c:pt idx="1409">
                  <c:v>72.45</c:v>
                </c:pt>
                <c:pt idx="1410">
                  <c:v>72.5</c:v>
                </c:pt>
                <c:pt idx="1411">
                  <c:v>72.55</c:v>
                </c:pt>
                <c:pt idx="1412">
                  <c:v>72.599999999999994</c:v>
                </c:pt>
                <c:pt idx="1413">
                  <c:v>72.649999999999991</c:v>
                </c:pt>
                <c:pt idx="1414">
                  <c:v>72.7</c:v>
                </c:pt>
                <c:pt idx="1415">
                  <c:v>72.75</c:v>
                </c:pt>
                <c:pt idx="1416">
                  <c:v>72.8</c:v>
                </c:pt>
                <c:pt idx="1417">
                  <c:v>72.849999999999994</c:v>
                </c:pt>
                <c:pt idx="1418">
                  <c:v>72.900000000000006</c:v>
                </c:pt>
                <c:pt idx="1419">
                  <c:v>72.95</c:v>
                </c:pt>
                <c:pt idx="1420">
                  <c:v>73</c:v>
                </c:pt>
                <c:pt idx="1421">
                  <c:v>73.05</c:v>
                </c:pt>
                <c:pt idx="1422">
                  <c:v>73.099999999999994</c:v>
                </c:pt>
                <c:pt idx="1423">
                  <c:v>73.149999999999991</c:v>
                </c:pt>
                <c:pt idx="1424">
                  <c:v>73.2</c:v>
                </c:pt>
                <c:pt idx="1425">
                  <c:v>73.25</c:v>
                </c:pt>
                <c:pt idx="1426">
                  <c:v>73.3</c:v>
                </c:pt>
                <c:pt idx="1427">
                  <c:v>73.349999999999994</c:v>
                </c:pt>
                <c:pt idx="1428">
                  <c:v>73.400000000000006</c:v>
                </c:pt>
                <c:pt idx="1429">
                  <c:v>73.45</c:v>
                </c:pt>
                <c:pt idx="1430">
                  <c:v>73.5</c:v>
                </c:pt>
                <c:pt idx="1431">
                  <c:v>73.55</c:v>
                </c:pt>
                <c:pt idx="1432">
                  <c:v>73.599999999999994</c:v>
                </c:pt>
                <c:pt idx="1433">
                  <c:v>73.649999999999991</c:v>
                </c:pt>
                <c:pt idx="1434">
                  <c:v>73.7</c:v>
                </c:pt>
                <c:pt idx="1435">
                  <c:v>73.75</c:v>
                </c:pt>
                <c:pt idx="1436">
                  <c:v>73.8</c:v>
                </c:pt>
                <c:pt idx="1437">
                  <c:v>73.849999999999994</c:v>
                </c:pt>
                <c:pt idx="1438">
                  <c:v>73.900000000000006</c:v>
                </c:pt>
                <c:pt idx="1439">
                  <c:v>73.95</c:v>
                </c:pt>
                <c:pt idx="1440">
                  <c:v>74</c:v>
                </c:pt>
                <c:pt idx="1441">
                  <c:v>74.05</c:v>
                </c:pt>
                <c:pt idx="1442">
                  <c:v>74.099999999999994</c:v>
                </c:pt>
                <c:pt idx="1443">
                  <c:v>74.149999999999991</c:v>
                </c:pt>
                <c:pt idx="1444">
                  <c:v>74.2</c:v>
                </c:pt>
                <c:pt idx="1445">
                  <c:v>74.25</c:v>
                </c:pt>
                <c:pt idx="1446">
                  <c:v>74.3</c:v>
                </c:pt>
                <c:pt idx="1447">
                  <c:v>74.349999999999994</c:v>
                </c:pt>
                <c:pt idx="1448">
                  <c:v>74.400000000000006</c:v>
                </c:pt>
                <c:pt idx="1449">
                  <c:v>74.45</c:v>
                </c:pt>
                <c:pt idx="1450">
                  <c:v>74.5</c:v>
                </c:pt>
                <c:pt idx="1451">
                  <c:v>74.55</c:v>
                </c:pt>
                <c:pt idx="1452">
                  <c:v>74.599999999999994</c:v>
                </c:pt>
                <c:pt idx="1453">
                  <c:v>74.649999999999991</c:v>
                </c:pt>
                <c:pt idx="1454">
                  <c:v>74.7</c:v>
                </c:pt>
                <c:pt idx="1455">
                  <c:v>74.75</c:v>
                </c:pt>
                <c:pt idx="1456">
                  <c:v>74.8</c:v>
                </c:pt>
                <c:pt idx="1457">
                  <c:v>74.849999999999994</c:v>
                </c:pt>
                <c:pt idx="1458">
                  <c:v>74.900000000000006</c:v>
                </c:pt>
                <c:pt idx="1459">
                  <c:v>74.95</c:v>
                </c:pt>
                <c:pt idx="1460">
                  <c:v>75</c:v>
                </c:pt>
                <c:pt idx="1461">
                  <c:v>75.05</c:v>
                </c:pt>
                <c:pt idx="1462">
                  <c:v>75.099999999999994</c:v>
                </c:pt>
                <c:pt idx="1463">
                  <c:v>75.149999999999991</c:v>
                </c:pt>
                <c:pt idx="1464">
                  <c:v>75.2</c:v>
                </c:pt>
                <c:pt idx="1465">
                  <c:v>75.25</c:v>
                </c:pt>
                <c:pt idx="1466">
                  <c:v>75.3</c:v>
                </c:pt>
                <c:pt idx="1467">
                  <c:v>75.349999999999994</c:v>
                </c:pt>
                <c:pt idx="1468">
                  <c:v>75.400000000000006</c:v>
                </c:pt>
                <c:pt idx="1469">
                  <c:v>75.45</c:v>
                </c:pt>
                <c:pt idx="1470">
                  <c:v>75.5</c:v>
                </c:pt>
                <c:pt idx="1471">
                  <c:v>75.55</c:v>
                </c:pt>
                <c:pt idx="1472">
                  <c:v>75.599999999999994</c:v>
                </c:pt>
                <c:pt idx="1473">
                  <c:v>75.649999999999991</c:v>
                </c:pt>
                <c:pt idx="1474">
                  <c:v>75.7</c:v>
                </c:pt>
                <c:pt idx="1475">
                  <c:v>75.75</c:v>
                </c:pt>
                <c:pt idx="1476">
                  <c:v>75.8</c:v>
                </c:pt>
                <c:pt idx="1477">
                  <c:v>75.849999999999994</c:v>
                </c:pt>
                <c:pt idx="1478">
                  <c:v>75.900000000000006</c:v>
                </c:pt>
                <c:pt idx="1479">
                  <c:v>75.95</c:v>
                </c:pt>
                <c:pt idx="1480">
                  <c:v>76</c:v>
                </c:pt>
                <c:pt idx="1481">
                  <c:v>76.05</c:v>
                </c:pt>
                <c:pt idx="1482">
                  <c:v>76.099999999999994</c:v>
                </c:pt>
                <c:pt idx="1483">
                  <c:v>76.149999999999991</c:v>
                </c:pt>
                <c:pt idx="1484">
                  <c:v>76.2</c:v>
                </c:pt>
                <c:pt idx="1485">
                  <c:v>76.25</c:v>
                </c:pt>
                <c:pt idx="1486">
                  <c:v>76.3</c:v>
                </c:pt>
                <c:pt idx="1487">
                  <c:v>76.349999999999994</c:v>
                </c:pt>
                <c:pt idx="1488">
                  <c:v>76.400000000000006</c:v>
                </c:pt>
                <c:pt idx="1489">
                  <c:v>76.45</c:v>
                </c:pt>
                <c:pt idx="1490">
                  <c:v>76.5</c:v>
                </c:pt>
                <c:pt idx="1491">
                  <c:v>76.55</c:v>
                </c:pt>
                <c:pt idx="1492">
                  <c:v>76.599999999999994</c:v>
                </c:pt>
                <c:pt idx="1493">
                  <c:v>76.649999999999991</c:v>
                </c:pt>
                <c:pt idx="1494">
                  <c:v>76.7</c:v>
                </c:pt>
                <c:pt idx="1495">
                  <c:v>76.75</c:v>
                </c:pt>
                <c:pt idx="1496">
                  <c:v>76.8</c:v>
                </c:pt>
                <c:pt idx="1497">
                  <c:v>76.849999999999994</c:v>
                </c:pt>
                <c:pt idx="1498">
                  <c:v>76.900000000000006</c:v>
                </c:pt>
                <c:pt idx="1499">
                  <c:v>76.95</c:v>
                </c:pt>
                <c:pt idx="1500">
                  <c:v>77</c:v>
                </c:pt>
                <c:pt idx="1501">
                  <c:v>77.05</c:v>
                </c:pt>
                <c:pt idx="1502">
                  <c:v>77.099999999999994</c:v>
                </c:pt>
                <c:pt idx="1503">
                  <c:v>77.149999999999991</c:v>
                </c:pt>
                <c:pt idx="1504">
                  <c:v>77.2</c:v>
                </c:pt>
                <c:pt idx="1505">
                  <c:v>77.25</c:v>
                </c:pt>
                <c:pt idx="1506">
                  <c:v>77.3</c:v>
                </c:pt>
                <c:pt idx="1507">
                  <c:v>77.349999999999994</c:v>
                </c:pt>
                <c:pt idx="1508">
                  <c:v>77.400000000000006</c:v>
                </c:pt>
                <c:pt idx="1509">
                  <c:v>77.45</c:v>
                </c:pt>
                <c:pt idx="1510">
                  <c:v>77.5</c:v>
                </c:pt>
                <c:pt idx="1511">
                  <c:v>77.55</c:v>
                </c:pt>
                <c:pt idx="1512">
                  <c:v>77.599999999999994</c:v>
                </c:pt>
                <c:pt idx="1513">
                  <c:v>77.649999999999991</c:v>
                </c:pt>
                <c:pt idx="1514">
                  <c:v>77.7</c:v>
                </c:pt>
                <c:pt idx="1515">
                  <c:v>77.75</c:v>
                </c:pt>
                <c:pt idx="1516">
                  <c:v>77.8</c:v>
                </c:pt>
                <c:pt idx="1517">
                  <c:v>77.849999999999994</c:v>
                </c:pt>
                <c:pt idx="1518">
                  <c:v>77.900000000000006</c:v>
                </c:pt>
                <c:pt idx="1519">
                  <c:v>77.95</c:v>
                </c:pt>
                <c:pt idx="1520">
                  <c:v>78</c:v>
                </c:pt>
                <c:pt idx="1521">
                  <c:v>78.05</c:v>
                </c:pt>
                <c:pt idx="1522">
                  <c:v>78.099999999999994</c:v>
                </c:pt>
                <c:pt idx="1523">
                  <c:v>78.149999999999991</c:v>
                </c:pt>
                <c:pt idx="1524">
                  <c:v>78.2</c:v>
                </c:pt>
                <c:pt idx="1525">
                  <c:v>78.25</c:v>
                </c:pt>
                <c:pt idx="1526">
                  <c:v>78.3</c:v>
                </c:pt>
                <c:pt idx="1527">
                  <c:v>78.349999999999994</c:v>
                </c:pt>
                <c:pt idx="1528">
                  <c:v>78.400000000000006</c:v>
                </c:pt>
                <c:pt idx="1529">
                  <c:v>78.45</c:v>
                </c:pt>
                <c:pt idx="1530">
                  <c:v>78.5</c:v>
                </c:pt>
                <c:pt idx="1531">
                  <c:v>78.55</c:v>
                </c:pt>
                <c:pt idx="1532">
                  <c:v>78.599999999999994</c:v>
                </c:pt>
                <c:pt idx="1533">
                  <c:v>78.649999999999991</c:v>
                </c:pt>
                <c:pt idx="1534">
                  <c:v>78.7</c:v>
                </c:pt>
                <c:pt idx="1535">
                  <c:v>78.75</c:v>
                </c:pt>
                <c:pt idx="1536">
                  <c:v>78.8</c:v>
                </c:pt>
                <c:pt idx="1537">
                  <c:v>78.849999999999994</c:v>
                </c:pt>
                <c:pt idx="1538">
                  <c:v>78.900000000000006</c:v>
                </c:pt>
                <c:pt idx="1539">
                  <c:v>78.95</c:v>
                </c:pt>
                <c:pt idx="1540">
                  <c:v>79</c:v>
                </c:pt>
                <c:pt idx="1541">
                  <c:v>79.05</c:v>
                </c:pt>
                <c:pt idx="1542">
                  <c:v>79.099999999999994</c:v>
                </c:pt>
                <c:pt idx="1543">
                  <c:v>79.149999999999991</c:v>
                </c:pt>
                <c:pt idx="1544">
                  <c:v>79.2</c:v>
                </c:pt>
                <c:pt idx="1545">
                  <c:v>79.25</c:v>
                </c:pt>
                <c:pt idx="1546">
                  <c:v>79.3</c:v>
                </c:pt>
                <c:pt idx="1547">
                  <c:v>79.349999999999994</c:v>
                </c:pt>
                <c:pt idx="1548">
                  <c:v>79.400000000000006</c:v>
                </c:pt>
                <c:pt idx="1549">
                  <c:v>79.45</c:v>
                </c:pt>
                <c:pt idx="1550">
                  <c:v>79.5</c:v>
                </c:pt>
                <c:pt idx="1551">
                  <c:v>79.55</c:v>
                </c:pt>
                <c:pt idx="1552">
                  <c:v>79.599999999999994</c:v>
                </c:pt>
                <c:pt idx="1553">
                  <c:v>79.649999999999991</c:v>
                </c:pt>
                <c:pt idx="1554">
                  <c:v>79.7</c:v>
                </c:pt>
                <c:pt idx="1555">
                  <c:v>79.75</c:v>
                </c:pt>
                <c:pt idx="1556">
                  <c:v>79.8</c:v>
                </c:pt>
                <c:pt idx="1557">
                  <c:v>79.849999999999994</c:v>
                </c:pt>
                <c:pt idx="1558">
                  <c:v>79.900000000000006</c:v>
                </c:pt>
                <c:pt idx="1559">
                  <c:v>79.95</c:v>
                </c:pt>
                <c:pt idx="1560">
                  <c:v>80</c:v>
                </c:pt>
              </c:numCache>
            </c:numRef>
          </c:xVal>
          <c:yVal>
            <c:numRef>
              <c:f>'G-1'!$G$4:$G$1564</c:f>
              <c:numCache>
                <c:formatCode>0.000</c:formatCode>
                <c:ptCount val="1561"/>
                <c:pt idx="0">
                  <c:v>115.66473331058793</c:v>
                </c:pt>
                <c:pt idx="1">
                  <c:v>115.19845331513704</c:v>
                </c:pt>
                <c:pt idx="2">
                  <c:v>114.743546002502</c:v>
                </c:pt>
                <c:pt idx="3">
                  <c:v>113.48117820993973</c:v>
                </c:pt>
                <c:pt idx="4">
                  <c:v>112.12782895485044</c:v>
                </c:pt>
                <c:pt idx="5">
                  <c:v>112.33253724553622</c:v>
                </c:pt>
                <c:pt idx="6">
                  <c:v>111.82076651882176</c:v>
                </c:pt>
                <c:pt idx="7">
                  <c:v>111.50233139997727</c:v>
                </c:pt>
                <c:pt idx="8">
                  <c:v>110.6607528716024</c:v>
                </c:pt>
                <c:pt idx="9">
                  <c:v>110.05800068236097</c:v>
                </c:pt>
                <c:pt idx="10">
                  <c:v>108.90935971795747</c:v>
                </c:pt>
                <c:pt idx="11">
                  <c:v>109.86466507449107</c:v>
                </c:pt>
                <c:pt idx="12">
                  <c:v>108.39758899124304</c:v>
                </c:pt>
                <c:pt idx="13">
                  <c:v>108.14738996929377</c:v>
                </c:pt>
                <c:pt idx="14">
                  <c:v>108.92073240077335</c:v>
                </c:pt>
                <c:pt idx="15">
                  <c:v>108.13601728647788</c:v>
                </c:pt>
                <c:pt idx="16">
                  <c:v>106.91914022517913</c:v>
                </c:pt>
                <c:pt idx="17">
                  <c:v>107.48777436597295</c:v>
                </c:pt>
                <c:pt idx="18">
                  <c:v>107.8062094848175</c:v>
                </c:pt>
                <c:pt idx="19">
                  <c:v>107.47640168315706</c:v>
                </c:pt>
                <c:pt idx="20">
                  <c:v>106.56658705788693</c:v>
                </c:pt>
                <c:pt idx="21">
                  <c:v>106.12305242806778</c:v>
                </c:pt>
                <c:pt idx="22">
                  <c:v>106.44148754691233</c:v>
                </c:pt>
                <c:pt idx="23">
                  <c:v>105.97520755146137</c:v>
                </c:pt>
                <c:pt idx="24">
                  <c:v>106.22540657341065</c:v>
                </c:pt>
                <c:pt idx="25">
                  <c:v>105.75912657795972</c:v>
                </c:pt>
                <c:pt idx="26">
                  <c:v>105.70226316388036</c:v>
                </c:pt>
                <c:pt idx="27">
                  <c:v>105.75912657795972</c:v>
                </c:pt>
                <c:pt idx="28">
                  <c:v>104.88343000113727</c:v>
                </c:pt>
                <c:pt idx="29">
                  <c:v>104.41715000568635</c:v>
                </c:pt>
                <c:pt idx="30">
                  <c:v>104.84931195268963</c:v>
                </c:pt>
                <c:pt idx="31">
                  <c:v>104.84931195268963</c:v>
                </c:pt>
                <c:pt idx="32">
                  <c:v>103.55282611167974</c:v>
                </c:pt>
                <c:pt idx="33">
                  <c:v>105.09951097463892</c:v>
                </c:pt>
                <c:pt idx="34">
                  <c:v>104.55362219947685</c:v>
                </c:pt>
                <c:pt idx="35">
                  <c:v>104.33754122597522</c:v>
                </c:pt>
                <c:pt idx="36">
                  <c:v>103.79165245081317</c:v>
                </c:pt>
                <c:pt idx="37">
                  <c:v>103.65518025702262</c:v>
                </c:pt>
                <c:pt idx="38">
                  <c:v>104.2920504947117</c:v>
                </c:pt>
                <c:pt idx="39">
                  <c:v>103.25713635846695</c:v>
                </c:pt>
                <c:pt idx="40">
                  <c:v>103.66655293983851</c:v>
                </c:pt>
                <c:pt idx="41">
                  <c:v>104.36028659160695</c:v>
                </c:pt>
                <c:pt idx="42">
                  <c:v>103.97361537586718</c:v>
                </c:pt>
                <c:pt idx="43">
                  <c:v>104.06459683839418</c:v>
                </c:pt>
                <c:pt idx="44">
                  <c:v>104.3830319572387</c:v>
                </c:pt>
                <c:pt idx="45">
                  <c:v>102.79085636301603</c:v>
                </c:pt>
                <c:pt idx="46">
                  <c:v>104.18969634936882</c:v>
                </c:pt>
                <c:pt idx="47">
                  <c:v>104.24655976344822</c:v>
                </c:pt>
                <c:pt idx="48">
                  <c:v>103.37086318662571</c:v>
                </c:pt>
                <c:pt idx="49">
                  <c:v>103.34811782099395</c:v>
                </c:pt>
                <c:pt idx="50">
                  <c:v>102.73399294893666</c:v>
                </c:pt>
                <c:pt idx="51">
                  <c:v>103.24576367565109</c:v>
                </c:pt>
                <c:pt idx="52">
                  <c:v>102.92732855680653</c:v>
                </c:pt>
                <c:pt idx="53">
                  <c:v>102.59752075514616</c:v>
                </c:pt>
                <c:pt idx="54">
                  <c:v>103.04105538496533</c:v>
                </c:pt>
                <c:pt idx="55">
                  <c:v>103.60968952575911</c:v>
                </c:pt>
                <c:pt idx="56">
                  <c:v>102.84771977709542</c:v>
                </c:pt>
                <c:pt idx="57">
                  <c:v>103.15478221312405</c:v>
                </c:pt>
                <c:pt idx="58">
                  <c:v>102.88183782554303</c:v>
                </c:pt>
                <c:pt idx="59">
                  <c:v>102.98419197088593</c:v>
                </c:pt>
                <c:pt idx="60">
                  <c:v>102.30183100193335</c:v>
                </c:pt>
                <c:pt idx="61">
                  <c:v>102.55203002388262</c:v>
                </c:pt>
                <c:pt idx="62">
                  <c:v>102.39281246446035</c:v>
                </c:pt>
                <c:pt idx="63">
                  <c:v>102.51791197543501</c:v>
                </c:pt>
                <c:pt idx="64">
                  <c:v>101.68770612987602</c:v>
                </c:pt>
                <c:pt idx="65">
                  <c:v>101.94927783464118</c:v>
                </c:pt>
                <c:pt idx="66">
                  <c:v>101.88104173774592</c:v>
                </c:pt>
                <c:pt idx="67">
                  <c:v>101.7104514955078</c:v>
                </c:pt>
                <c:pt idx="68">
                  <c:v>101.57397930171727</c:v>
                </c:pt>
                <c:pt idx="69">
                  <c:v>101.72182417832367</c:v>
                </c:pt>
                <c:pt idx="70">
                  <c:v>101.68770612987602</c:v>
                </c:pt>
                <c:pt idx="71">
                  <c:v>101.90378710337768</c:v>
                </c:pt>
                <c:pt idx="72">
                  <c:v>100.75514613897417</c:v>
                </c:pt>
                <c:pt idx="73">
                  <c:v>101.18730808597749</c:v>
                </c:pt>
                <c:pt idx="74">
                  <c:v>100.78926418742181</c:v>
                </c:pt>
                <c:pt idx="75">
                  <c:v>100.57318321392015</c:v>
                </c:pt>
                <c:pt idx="76">
                  <c:v>100.34572955760264</c:v>
                </c:pt>
                <c:pt idx="77">
                  <c:v>100.42533833731376</c:v>
                </c:pt>
                <c:pt idx="78">
                  <c:v>101.80143295803477</c:v>
                </c:pt>
                <c:pt idx="79">
                  <c:v>100.56181053110429</c:v>
                </c:pt>
                <c:pt idx="80">
                  <c:v>101.14181735471398</c:v>
                </c:pt>
                <c:pt idx="81">
                  <c:v>100.8006368702377</c:v>
                </c:pt>
                <c:pt idx="82">
                  <c:v>100.10690321846923</c:v>
                </c:pt>
                <c:pt idx="83">
                  <c:v>100.19788468099627</c:v>
                </c:pt>
                <c:pt idx="84">
                  <c:v>100.08415785283748</c:v>
                </c:pt>
                <c:pt idx="85">
                  <c:v>100.97122711247582</c:v>
                </c:pt>
                <c:pt idx="86">
                  <c:v>100.37984760605023</c:v>
                </c:pt>
                <c:pt idx="87">
                  <c:v>100.92573638121233</c:v>
                </c:pt>
                <c:pt idx="88">
                  <c:v>100.17513931536446</c:v>
                </c:pt>
                <c:pt idx="89">
                  <c:v>99.902194927783469</c:v>
                </c:pt>
                <c:pt idx="90">
                  <c:v>100.34572955760264</c:v>
                </c:pt>
                <c:pt idx="91">
                  <c:v>99.663368588650059</c:v>
                </c:pt>
                <c:pt idx="92">
                  <c:v>100.37984760605023</c:v>
                </c:pt>
                <c:pt idx="93">
                  <c:v>98.560218355510074</c:v>
                </c:pt>
                <c:pt idx="94">
                  <c:v>99.424542249516662</c:v>
                </c:pt>
                <c:pt idx="95">
                  <c:v>99.299442738542012</c:v>
                </c:pt>
                <c:pt idx="96">
                  <c:v>100.24337541225974</c:v>
                </c:pt>
                <c:pt idx="97">
                  <c:v>99.697486637097683</c:v>
                </c:pt>
                <c:pt idx="98">
                  <c:v>99.663368588650059</c:v>
                </c:pt>
                <c:pt idx="99">
                  <c:v>98.526100307062421</c:v>
                </c:pt>
                <c:pt idx="100">
                  <c:v>98.537472989878324</c:v>
                </c:pt>
                <c:pt idx="101">
                  <c:v>99.481405663596036</c:v>
                </c:pt>
                <c:pt idx="102">
                  <c:v>99.174343227567377</c:v>
                </c:pt>
                <c:pt idx="103">
                  <c:v>99.356306152621357</c:v>
                </c:pt>
                <c:pt idx="104">
                  <c:v>99.106107130672115</c:v>
                </c:pt>
                <c:pt idx="105">
                  <c:v>99.561014443307201</c:v>
                </c:pt>
                <c:pt idx="106">
                  <c:v>98.639827135221168</c:v>
                </c:pt>
                <c:pt idx="107">
                  <c:v>99.629250540202435</c:v>
                </c:pt>
                <c:pt idx="108">
                  <c:v>99.140225179119767</c:v>
                </c:pt>
                <c:pt idx="109">
                  <c:v>98.981007619697493</c:v>
                </c:pt>
                <c:pt idx="110">
                  <c:v>99.242579324462639</c:v>
                </c:pt>
                <c:pt idx="111">
                  <c:v>98.275901285113164</c:v>
                </c:pt>
                <c:pt idx="112">
                  <c:v>98.639827135221168</c:v>
                </c:pt>
                <c:pt idx="113">
                  <c:v>98.844535425906983</c:v>
                </c:pt>
                <c:pt idx="114">
                  <c:v>98.662572500852917</c:v>
                </c:pt>
                <c:pt idx="115">
                  <c:v>98.878653474354579</c:v>
                </c:pt>
                <c:pt idx="116">
                  <c:v>99.242579324462639</c:v>
                </c:pt>
                <c:pt idx="117">
                  <c:v>97.957466166268631</c:v>
                </c:pt>
                <c:pt idx="118">
                  <c:v>98.776299329011721</c:v>
                </c:pt>
                <c:pt idx="119">
                  <c:v>99.117479813487975</c:v>
                </c:pt>
                <c:pt idx="120">
                  <c:v>98.95826225406573</c:v>
                </c:pt>
                <c:pt idx="121">
                  <c:v>98.025702263163865</c:v>
                </c:pt>
                <c:pt idx="122">
                  <c:v>98.95826225406573</c:v>
                </c:pt>
                <c:pt idx="123">
                  <c:v>98.787672011827581</c:v>
                </c:pt>
                <c:pt idx="124">
                  <c:v>97.934720800636853</c:v>
                </c:pt>
                <c:pt idx="125">
                  <c:v>98.059820311611489</c:v>
                </c:pt>
                <c:pt idx="126">
                  <c:v>99.083361765040365</c:v>
                </c:pt>
                <c:pt idx="127">
                  <c:v>98.708063232116473</c:v>
                </c:pt>
                <c:pt idx="128">
                  <c:v>98.480609575798923</c:v>
                </c:pt>
                <c:pt idx="129">
                  <c:v>98.207665188217931</c:v>
                </c:pt>
                <c:pt idx="130">
                  <c:v>98.696690549300598</c:v>
                </c:pt>
                <c:pt idx="131">
                  <c:v>98.901398839986342</c:v>
                </c:pt>
                <c:pt idx="132">
                  <c:v>98.310019333560788</c:v>
                </c:pt>
                <c:pt idx="133">
                  <c:v>97.900602752189229</c:v>
                </c:pt>
                <c:pt idx="134">
                  <c:v>98.753553963379971</c:v>
                </c:pt>
                <c:pt idx="135">
                  <c:v>98.037074945979768</c:v>
                </c:pt>
                <c:pt idx="136">
                  <c:v>99.356306152621357</c:v>
                </c:pt>
                <c:pt idx="137">
                  <c:v>97.809621289662246</c:v>
                </c:pt>
                <c:pt idx="138">
                  <c:v>98.526100307062421</c:v>
                </c:pt>
                <c:pt idx="139">
                  <c:v>97.968838849084477</c:v>
                </c:pt>
                <c:pt idx="140">
                  <c:v>97.388832025474784</c:v>
                </c:pt>
                <c:pt idx="141">
                  <c:v>97.752757875582844</c:v>
                </c:pt>
                <c:pt idx="142">
                  <c:v>98.628454452405293</c:v>
                </c:pt>
                <c:pt idx="143">
                  <c:v>96.968042761287393</c:v>
                </c:pt>
                <c:pt idx="144">
                  <c:v>97.70726714431936</c:v>
                </c:pt>
                <c:pt idx="145">
                  <c:v>98.082565677243267</c:v>
                </c:pt>
                <c:pt idx="146">
                  <c:v>98.412373478903675</c:v>
                </c:pt>
                <c:pt idx="147">
                  <c:v>97.525304219265308</c:v>
                </c:pt>
                <c:pt idx="148">
                  <c:v>97.377459342658923</c:v>
                </c:pt>
                <c:pt idx="149">
                  <c:v>98.1508017741385</c:v>
                </c:pt>
                <c:pt idx="150">
                  <c:v>98.355510064824287</c:v>
                </c:pt>
                <c:pt idx="151">
                  <c:v>98.412373478903675</c:v>
                </c:pt>
                <c:pt idx="152">
                  <c:v>97.71863982713522</c:v>
                </c:pt>
                <c:pt idx="153">
                  <c:v>97.570794950528807</c:v>
                </c:pt>
                <c:pt idx="154">
                  <c:v>97.957466166268631</c:v>
                </c:pt>
                <c:pt idx="155">
                  <c:v>97.832366655293981</c:v>
                </c:pt>
                <c:pt idx="156">
                  <c:v>97.730012509951081</c:v>
                </c:pt>
                <c:pt idx="157">
                  <c:v>97.752757875582844</c:v>
                </c:pt>
                <c:pt idx="158">
                  <c:v>97.627658364608209</c:v>
                </c:pt>
                <c:pt idx="159">
                  <c:v>97.002160809735017</c:v>
                </c:pt>
                <c:pt idx="160">
                  <c:v>97.71863982713522</c:v>
                </c:pt>
                <c:pt idx="161">
                  <c:v>97.855112020925716</c:v>
                </c:pt>
                <c:pt idx="162">
                  <c:v>98.173547139770264</c:v>
                </c:pt>
                <c:pt idx="163">
                  <c:v>97.343341294211299</c:v>
                </c:pt>
                <c:pt idx="164">
                  <c:v>97.297850562947815</c:v>
                </c:pt>
                <c:pt idx="165">
                  <c:v>97.775503241214622</c:v>
                </c:pt>
                <c:pt idx="166">
                  <c:v>97.92334811782095</c:v>
                </c:pt>
                <c:pt idx="167">
                  <c:v>98.173547139770264</c:v>
                </c:pt>
                <c:pt idx="168">
                  <c:v>97.832366655293981</c:v>
                </c:pt>
                <c:pt idx="169">
                  <c:v>98.298646650744914</c:v>
                </c:pt>
                <c:pt idx="170">
                  <c:v>97.946093483452756</c:v>
                </c:pt>
                <c:pt idx="171">
                  <c:v>97.18412373478904</c:v>
                </c:pt>
                <c:pt idx="172">
                  <c:v>97.240987148868413</c:v>
                </c:pt>
                <c:pt idx="173">
                  <c:v>97.604912998976474</c:v>
                </c:pt>
                <c:pt idx="174">
                  <c:v>97.764130558398733</c:v>
                </c:pt>
                <c:pt idx="175">
                  <c:v>96.672353008074595</c:v>
                </c:pt>
                <c:pt idx="176">
                  <c:v>97.240987148868413</c:v>
                </c:pt>
                <c:pt idx="177">
                  <c:v>97.002160809735017</c:v>
                </c:pt>
                <c:pt idx="178">
                  <c:v>98.025702263163865</c:v>
                </c:pt>
                <c:pt idx="179">
                  <c:v>96.615489593995207</c:v>
                </c:pt>
                <c:pt idx="180">
                  <c:v>97.172751051973137</c:v>
                </c:pt>
                <c:pt idx="181">
                  <c:v>98.355510064824287</c:v>
                </c:pt>
                <c:pt idx="182">
                  <c:v>97.093142272262028</c:v>
                </c:pt>
                <c:pt idx="183">
                  <c:v>97.70726714431936</c:v>
                </c:pt>
                <c:pt idx="184">
                  <c:v>97.604912998976474</c:v>
                </c:pt>
                <c:pt idx="185">
                  <c:v>97.513931536449434</c:v>
                </c:pt>
                <c:pt idx="186">
                  <c:v>97.070396906630265</c:v>
                </c:pt>
                <c:pt idx="187">
                  <c:v>97.434322756738311</c:v>
                </c:pt>
                <c:pt idx="188">
                  <c:v>97.434322756738311</c:v>
                </c:pt>
                <c:pt idx="189">
                  <c:v>97.013533492550877</c:v>
                </c:pt>
                <c:pt idx="190">
                  <c:v>98.059820311611489</c:v>
                </c:pt>
                <c:pt idx="191">
                  <c:v>97.70726714431936</c:v>
                </c:pt>
                <c:pt idx="192">
                  <c:v>98.162174456954375</c:v>
                </c:pt>
                <c:pt idx="193">
                  <c:v>97.798248606846357</c:v>
                </c:pt>
                <c:pt idx="194">
                  <c:v>97.30922324576369</c:v>
                </c:pt>
                <c:pt idx="195">
                  <c:v>97.05902422381439</c:v>
                </c:pt>
                <c:pt idx="196">
                  <c:v>96.911179347208019</c:v>
                </c:pt>
                <c:pt idx="197">
                  <c:v>96.524508131468195</c:v>
                </c:pt>
                <c:pt idx="198">
                  <c:v>97.661776413055804</c:v>
                </c:pt>
                <c:pt idx="199">
                  <c:v>97.809621289662246</c:v>
                </c:pt>
                <c:pt idx="200">
                  <c:v>97.161378369157276</c:v>
                </c:pt>
                <c:pt idx="201">
                  <c:v>96.751961787785746</c:v>
                </c:pt>
                <c:pt idx="202">
                  <c:v>97.422950073922422</c:v>
                </c:pt>
                <c:pt idx="203">
                  <c:v>97.684521778687582</c:v>
                </c:pt>
                <c:pt idx="204">
                  <c:v>97.491186170817713</c:v>
                </c:pt>
                <c:pt idx="205">
                  <c:v>97.297850562947815</c:v>
                </c:pt>
                <c:pt idx="206">
                  <c:v>97.764130558398733</c:v>
                </c:pt>
                <c:pt idx="207">
                  <c:v>97.263732514500134</c:v>
                </c:pt>
                <c:pt idx="208">
                  <c:v>96.831570567496854</c:v>
                </c:pt>
                <c:pt idx="209">
                  <c:v>97.764130558398733</c:v>
                </c:pt>
                <c:pt idx="210">
                  <c:v>96.581371545547583</c:v>
                </c:pt>
                <c:pt idx="211">
                  <c:v>97.70726714431936</c:v>
                </c:pt>
                <c:pt idx="212">
                  <c:v>97.764130558398733</c:v>
                </c:pt>
                <c:pt idx="213">
                  <c:v>97.138633003525527</c:v>
                </c:pt>
                <c:pt idx="214">
                  <c:v>97.218241783236664</c:v>
                </c:pt>
                <c:pt idx="215">
                  <c:v>97.741385192766955</c:v>
                </c:pt>
                <c:pt idx="216">
                  <c:v>97.070396906630265</c:v>
                </c:pt>
                <c:pt idx="217">
                  <c:v>97.673149095871693</c:v>
                </c:pt>
                <c:pt idx="218">
                  <c:v>96.865688615944492</c:v>
                </c:pt>
                <c:pt idx="219">
                  <c:v>97.536676902081169</c:v>
                </c:pt>
                <c:pt idx="220">
                  <c:v>97.422950073922422</c:v>
                </c:pt>
                <c:pt idx="221">
                  <c:v>97.491186170817713</c:v>
                </c:pt>
                <c:pt idx="222">
                  <c:v>97.980211531900395</c:v>
                </c:pt>
                <c:pt idx="223">
                  <c:v>97.377459342658923</c:v>
                </c:pt>
                <c:pt idx="224">
                  <c:v>97.286477880131898</c:v>
                </c:pt>
                <c:pt idx="225">
                  <c:v>96.604116911179347</c:v>
                </c:pt>
                <c:pt idx="226">
                  <c:v>96.979415444103267</c:v>
                </c:pt>
                <c:pt idx="227">
                  <c:v>96.490390083020586</c:v>
                </c:pt>
                <c:pt idx="228">
                  <c:v>97.536676902081169</c:v>
                </c:pt>
                <c:pt idx="229">
                  <c:v>97.502558853633545</c:v>
                </c:pt>
                <c:pt idx="230">
                  <c:v>97.786875924030483</c:v>
                </c:pt>
                <c:pt idx="231">
                  <c:v>97.866484703741591</c:v>
                </c:pt>
                <c:pt idx="232">
                  <c:v>98.241783236665512</c:v>
                </c:pt>
                <c:pt idx="233">
                  <c:v>98.014329580348033</c:v>
                </c:pt>
                <c:pt idx="234">
                  <c:v>97.548049584897086</c:v>
                </c:pt>
                <c:pt idx="235">
                  <c:v>97.138633003525527</c:v>
                </c:pt>
                <c:pt idx="236">
                  <c:v>97.18412373478904</c:v>
                </c:pt>
                <c:pt idx="237">
                  <c:v>96.456272034572933</c:v>
                </c:pt>
                <c:pt idx="238">
                  <c:v>97.627658364608209</c:v>
                </c:pt>
                <c:pt idx="239">
                  <c:v>97.127260320709652</c:v>
                </c:pt>
                <c:pt idx="240">
                  <c:v>97.354713977027203</c:v>
                </c:pt>
                <c:pt idx="241">
                  <c:v>97.627658364608209</c:v>
                </c:pt>
                <c:pt idx="242">
                  <c:v>98.673945183668792</c:v>
                </c:pt>
                <c:pt idx="243">
                  <c:v>98.457864210167187</c:v>
                </c:pt>
                <c:pt idx="244">
                  <c:v>98.992380302513354</c:v>
                </c:pt>
                <c:pt idx="245">
                  <c:v>97.411577391106562</c:v>
                </c:pt>
                <c:pt idx="246">
                  <c:v>97.468440805185949</c:v>
                </c:pt>
                <c:pt idx="247">
                  <c:v>98.480609575798923</c:v>
                </c:pt>
                <c:pt idx="248">
                  <c:v>97.513931536449434</c:v>
                </c:pt>
                <c:pt idx="249">
                  <c:v>97.559422267712961</c:v>
                </c:pt>
                <c:pt idx="250">
                  <c:v>97.070396906630265</c:v>
                </c:pt>
                <c:pt idx="251">
                  <c:v>97.240987148868413</c:v>
                </c:pt>
                <c:pt idx="252">
                  <c:v>97.45706812237006</c:v>
                </c:pt>
                <c:pt idx="253">
                  <c:v>96.626862276811067</c:v>
                </c:pt>
                <c:pt idx="254">
                  <c:v>97.980211531900395</c:v>
                </c:pt>
                <c:pt idx="255">
                  <c:v>97.58216763334471</c:v>
                </c:pt>
                <c:pt idx="256">
                  <c:v>97.445695439554186</c:v>
                </c:pt>
                <c:pt idx="257">
                  <c:v>96.854315933128618</c:v>
                </c:pt>
                <c:pt idx="258">
                  <c:v>96.786079836233355</c:v>
                </c:pt>
                <c:pt idx="259">
                  <c:v>97.218241783236664</c:v>
                </c:pt>
                <c:pt idx="260">
                  <c:v>97.275105197316023</c:v>
                </c:pt>
                <c:pt idx="261">
                  <c:v>97.04765154099853</c:v>
                </c:pt>
                <c:pt idx="262">
                  <c:v>96.763334470601606</c:v>
                </c:pt>
                <c:pt idx="263">
                  <c:v>97.070396906630265</c:v>
                </c:pt>
                <c:pt idx="264">
                  <c:v>97.661776413055804</c:v>
                </c:pt>
                <c:pt idx="265">
                  <c:v>97.172751051973137</c:v>
                </c:pt>
                <c:pt idx="266">
                  <c:v>96.990788126919128</c:v>
                </c:pt>
                <c:pt idx="267">
                  <c:v>97.18412373478904</c:v>
                </c:pt>
                <c:pt idx="268">
                  <c:v>97.513931536449434</c:v>
                </c:pt>
                <c:pt idx="269">
                  <c:v>96.922552030023866</c:v>
                </c:pt>
                <c:pt idx="270">
                  <c:v>97.229614466052553</c:v>
                </c:pt>
                <c:pt idx="271">
                  <c:v>97.468440805185949</c:v>
                </c:pt>
                <c:pt idx="272">
                  <c:v>97.786875924030483</c:v>
                </c:pt>
                <c:pt idx="273">
                  <c:v>95.808029114067992</c:v>
                </c:pt>
                <c:pt idx="274">
                  <c:v>96.968042761287393</c:v>
                </c:pt>
                <c:pt idx="275">
                  <c:v>96.831570567496854</c:v>
                </c:pt>
                <c:pt idx="276">
                  <c:v>96.786079836233355</c:v>
                </c:pt>
                <c:pt idx="277">
                  <c:v>96.786079836233355</c:v>
                </c:pt>
                <c:pt idx="278">
                  <c:v>97.036278858182627</c:v>
                </c:pt>
                <c:pt idx="279">
                  <c:v>96.763334470601606</c:v>
                </c:pt>
                <c:pt idx="280">
                  <c:v>97.832366655293981</c:v>
                </c:pt>
                <c:pt idx="281">
                  <c:v>97.366086659843063</c:v>
                </c:pt>
                <c:pt idx="282">
                  <c:v>96.353917889230075</c:v>
                </c:pt>
                <c:pt idx="283">
                  <c:v>96.672353008074595</c:v>
                </c:pt>
                <c:pt idx="284">
                  <c:v>97.30922324576369</c:v>
                </c:pt>
                <c:pt idx="285">
                  <c:v>96.53588081428407</c:v>
                </c:pt>
                <c:pt idx="286">
                  <c:v>97.297850562947815</c:v>
                </c:pt>
                <c:pt idx="287">
                  <c:v>96.911179347208019</c:v>
                </c:pt>
                <c:pt idx="288">
                  <c:v>97.127260320709652</c:v>
                </c:pt>
                <c:pt idx="289">
                  <c:v>97.604912998976474</c:v>
                </c:pt>
                <c:pt idx="290">
                  <c:v>97.275105197316023</c:v>
                </c:pt>
                <c:pt idx="291">
                  <c:v>97.536676902081169</c:v>
                </c:pt>
                <c:pt idx="292">
                  <c:v>97.002160809735017</c:v>
                </c:pt>
                <c:pt idx="293">
                  <c:v>97.491186170817713</c:v>
                </c:pt>
                <c:pt idx="294">
                  <c:v>96.308427157966534</c:v>
                </c:pt>
                <c:pt idx="295">
                  <c:v>96.569998862731694</c:v>
                </c:pt>
                <c:pt idx="296">
                  <c:v>97.786875924030483</c:v>
                </c:pt>
                <c:pt idx="297">
                  <c:v>96.854315933128618</c:v>
                </c:pt>
                <c:pt idx="298">
                  <c:v>97.45706812237006</c:v>
                </c:pt>
                <c:pt idx="299">
                  <c:v>96.274309109518938</c:v>
                </c:pt>
                <c:pt idx="300">
                  <c:v>96.581371545547583</c:v>
                </c:pt>
                <c:pt idx="301">
                  <c:v>96.751961787785746</c:v>
                </c:pt>
                <c:pt idx="302">
                  <c:v>97.127260320709652</c:v>
                </c:pt>
                <c:pt idx="303">
                  <c:v>96.331172523598298</c:v>
                </c:pt>
                <c:pt idx="304">
                  <c:v>97.150005686341416</c:v>
                </c:pt>
                <c:pt idx="305">
                  <c:v>97.445695439554186</c:v>
                </c:pt>
                <c:pt idx="306">
                  <c:v>97.104514955077917</c:v>
                </c:pt>
                <c:pt idx="307">
                  <c:v>97.45706812237006</c:v>
                </c:pt>
                <c:pt idx="308">
                  <c:v>96.649607642442845</c:v>
                </c:pt>
                <c:pt idx="309">
                  <c:v>97.024906175366752</c:v>
                </c:pt>
                <c:pt idx="310">
                  <c:v>96.160582281360192</c:v>
                </c:pt>
                <c:pt idx="311">
                  <c:v>97.730012509951081</c:v>
                </c:pt>
                <c:pt idx="312">
                  <c:v>96.103718867280762</c:v>
                </c:pt>
                <c:pt idx="313">
                  <c:v>95.864892528147394</c:v>
                </c:pt>
                <c:pt idx="314">
                  <c:v>96.353917889230075</c:v>
                </c:pt>
                <c:pt idx="315">
                  <c:v>96.786079836233355</c:v>
                </c:pt>
                <c:pt idx="316">
                  <c:v>96.274309109518938</c:v>
                </c:pt>
                <c:pt idx="317">
                  <c:v>97.32059592857955</c:v>
                </c:pt>
                <c:pt idx="318">
                  <c:v>96.877061298760381</c:v>
                </c:pt>
                <c:pt idx="319">
                  <c:v>96.865688615944492</c:v>
                </c:pt>
                <c:pt idx="320">
                  <c:v>96.422153986125323</c:v>
                </c:pt>
                <c:pt idx="321">
                  <c:v>96.490390083020586</c:v>
                </c:pt>
                <c:pt idx="322">
                  <c:v>96.763334470601606</c:v>
                </c:pt>
                <c:pt idx="323">
                  <c:v>95.887637893779129</c:v>
                </c:pt>
                <c:pt idx="324">
                  <c:v>97.05902422381439</c:v>
                </c:pt>
                <c:pt idx="325">
                  <c:v>96.717843739338122</c:v>
                </c:pt>
                <c:pt idx="326">
                  <c:v>96.820197884680965</c:v>
                </c:pt>
                <c:pt idx="327">
                  <c:v>97.002160809735017</c:v>
                </c:pt>
                <c:pt idx="328">
                  <c:v>96.160582281360192</c:v>
                </c:pt>
                <c:pt idx="329">
                  <c:v>95.842147162515616</c:v>
                </c:pt>
                <c:pt idx="330">
                  <c:v>95.989992039122029</c:v>
                </c:pt>
                <c:pt idx="331">
                  <c:v>95.137040827931301</c:v>
                </c:pt>
                <c:pt idx="332">
                  <c:v>96.490390083020586</c:v>
                </c:pt>
                <c:pt idx="333">
                  <c:v>96.513135448652335</c:v>
                </c:pt>
                <c:pt idx="334">
                  <c:v>97.161378369157276</c:v>
                </c:pt>
                <c:pt idx="335">
                  <c:v>97.343341294211299</c:v>
                </c:pt>
                <c:pt idx="336">
                  <c:v>98.071192994427378</c:v>
                </c:pt>
                <c:pt idx="337">
                  <c:v>98.992380302513354</c:v>
                </c:pt>
                <c:pt idx="338">
                  <c:v>99.936312976231079</c:v>
                </c:pt>
                <c:pt idx="339">
                  <c:v>99.390424201069052</c:v>
                </c:pt>
                <c:pt idx="340">
                  <c:v>99.140225179119767</c:v>
                </c:pt>
                <c:pt idx="341">
                  <c:v>97.832366655293981</c:v>
                </c:pt>
                <c:pt idx="342">
                  <c:v>97.070396906630265</c:v>
                </c:pt>
                <c:pt idx="343">
                  <c:v>96.376663254861811</c:v>
                </c:pt>
                <c:pt idx="344">
                  <c:v>96.53588081428407</c:v>
                </c:pt>
                <c:pt idx="345">
                  <c:v>96.342545206414187</c:v>
                </c:pt>
                <c:pt idx="346">
                  <c:v>96.160582281360192</c:v>
                </c:pt>
                <c:pt idx="347">
                  <c:v>95.94450130785853</c:v>
                </c:pt>
                <c:pt idx="348">
                  <c:v>95.68292960309337</c:v>
                </c:pt>
                <c:pt idx="349">
                  <c:v>96.046855453201402</c:v>
                </c:pt>
                <c:pt idx="350">
                  <c:v>96.137836915728414</c:v>
                </c:pt>
                <c:pt idx="351">
                  <c:v>96.228818378255397</c:v>
                </c:pt>
                <c:pt idx="352">
                  <c:v>95.853519845331505</c:v>
                </c:pt>
                <c:pt idx="353">
                  <c:v>95.557830092118721</c:v>
                </c:pt>
                <c:pt idx="354">
                  <c:v>95.637438871829843</c:v>
                </c:pt>
                <c:pt idx="355">
                  <c:v>95.159786193563022</c:v>
                </c:pt>
                <c:pt idx="356">
                  <c:v>95.967246673490294</c:v>
                </c:pt>
                <c:pt idx="357">
                  <c:v>95.842147162515616</c:v>
                </c:pt>
                <c:pt idx="358">
                  <c:v>95.637438871829843</c:v>
                </c:pt>
                <c:pt idx="359">
                  <c:v>95.375867167064683</c:v>
                </c:pt>
                <c:pt idx="360">
                  <c:v>96.228818378255397</c:v>
                </c:pt>
                <c:pt idx="361">
                  <c:v>96.092346184464887</c:v>
                </c:pt>
                <c:pt idx="362">
                  <c:v>95.42135789832821</c:v>
                </c:pt>
                <c:pt idx="363">
                  <c:v>95.728420334356855</c:v>
                </c:pt>
                <c:pt idx="364">
                  <c:v>95.296258387353575</c:v>
                </c:pt>
                <c:pt idx="365">
                  <c:v>95.660184237461593</c:v>
                </c:pt>
                <c:pt idx="366">
                  <c:v>94.557034004321608</c:v>
                </c:pt>
                <c:pt idx="367">
                  <c:v>95.057432048220178</c:v>
                </c:pt>
                <c:pt idx="368">
                  <c:v>95.876265210963268</c:v>
                </c:pt>
                <c:pt idx="369">
                  <c:v>95.091550096667802</c:v>
                </c:pt>
                <c:pt idx="370">
                  <c:v>95.478221312407584</c:v>
                </c:pt>
                <c:pt idx="371">
                  <c:v>95.546457409302874</c:v>
                </c:pt>
                <c:pt idx="372">
                  <c:v>96.137836915728414</c:v>
                </c:pt>
                <c:pt idx="373">
                  <c:v>95.080177413851899</c:v>
                </c:pt>
                <c:pt idx="374">
                  <c:v>95.694302285909245</c:v>
                </c:pt>
                <c:pt idx="375">
                  <c:v>95.773911065620382</c:v>
                </c:pt>
                <c:pt idx="376">
                  <c:v>95.899010576595018</c:v>
                </c:pt>
                <c:pt idx="377">
                  <c:v>96.126464232912539</c:v>
                </c:pt>
                <c:pt idx="378">
                  <c:v>96.604116911179347</c:v>
                </c:pt>
                <c:pt idx="379">
                  <c:v>95.728420334356855</c:v>
                </c:pt>
                <c:pt idx="380">
                  <c:v>95.70567496872512</c:v>
                </c:pt>
                <c:pt idx="381">
                  <c:v>96.012737404753764</c:v>
                </c:pt>
                <c:pt idx="382">
                  <c:v>95.967246673490294</c:v>
                </c:pt>
                <c:pt idx="383">
                  <c:v>96.194700329807802</c:v>
                </c:pt>
                <c:pt idx="384">
                  <c:v>95.478221312407584</c:v>
                </c:pt>
                <c:pt idx="385">
                  <c:v>96.331172523598298</c:v>
                </c:pt>
                <c:pt idx="386">
                  <c:v>96.149209598544303</c:v>
                </c:pt>
                <c:pt idx="387">
                  <c:v>95.56920277493461</c:v>
                </c:pt>
                <c:pt idx="388">
                  <c:v>96.080973501649041</c:v>
                </c:pt>
                <c:pt idx="389">
                  <c:v>96.808825201865133</c:v>
                </c:pt>
                <c:pt idx="390">
                  <c:v>96.524508131468195</c:v>
                </c:pt>
                <c:pt idx="391">
                  <c:v>98.230410553849651</c:v>
                </c:pt>
                <c:pt idx="392">
                  <c:v>99.09473444785624</c:v>
                </c:pt>
                <c:pt idx="393">
                  <c:v>100.8006368702377</c:v>
                </c:pt>
                <c:pt idx="394">
                  <c:v>103.20027294438759</c:v>
                </c:pt>
                <c:pt idx="395">
                  <c:v>106.02069828272487</c:v>
                </c:pt>
                <c:pt idx="396">
                  <c:v>110.97918799044695</c:v>
                </c:pt>
                <c:pt idx="397">
                  <c:v>112.8215626066189</c:v>
                </c:pt>
                <c:pt idx="398">
                  <c:v>114.91413624474015</c:v>
                </c:pt>
                <c:pt idx="399">
                  <c:v>112.68509041282836</c:v>
                </c:pt>
                <c:pt idx="400">
                  <c:v>108.2724894802684</c:v>
                </c:pt>
                <c:pt idx="401">
                  <c:v>104.63323097918799</c:v>
                </c:pt>
                <c:pt idx="402">
                  <c:v>100.53906516547255</c:v>
                </c:pt>
                <c:pt idx="403">
                  <c:v>98.059820311611489</c:v>
                </c:pt>
                <c:pt idx="404">
                  <c:v>96.990788126919128</c:v>
                </c:pt>
                <c:pt idx="405">
                  <c:v>96.911179347208019</c:v>
                </c:pt>
                <c:pt idx="406">
                  <c:v>94.955077902877278</c:v>
                </c:pt>
                <c:pt idx="407">
                  <c:v>96.388035937677685</c:v>
                </c:pt>
                <c:pt idx="408">
                  <c:v>95.739793017172772</c:v>
                </c:pt>
                <c:pt idx="409">
                  <c:v>95.023313999772554</c:v>
                </c:pt>
                <c:pt idx="410">
                  <c:v>95.455475946775849</c:v>
                </c:pt>
                <c:pt idx="411">
                  <c:v>95.535084726486957</c:v>
                </c:pt>
                <c:pt idx="412">
                  <c:v>95.330376435801185</c:v>
                </c:pt>
                <c:pt idx="413">
                  <c:v>96.024110087569653</c:v>
                </c:pt>
                <c:pt idx="414">
                  <c:v>94.773114977823269</c:v>
                </c:pt>
                <c:pt idx="415">
                  <c:v>95.068804731036053</c:v>
                </c:pt>
                <c:pt idx="416">
                  <c:v>95.751165699988647</c:v>
                </c:pt>
                <c:pt idx="417">
                  <c:v>95.341749118617102</c:v>
                </c:pt>
                <c:pt idx="418">
                  <c:v>94.784487660639144</c:v>
                </c:pt>
                <c:pt idx="419">
                  <c:v>94.852723757534378</c:v>
                </c:pt>
                <c:pt idx="420">
                  <c:v>94.943705220061432</c:v>
                </c:pt>
                <c:pt idx="421">
                  <c:v>94.488797907426331</c:v>
                </c:pt>
                <c:pt idx="422">
                  <c:v>94.648015466848634</c:v>
                </c:pt>
                <c:pt idx="423">
                  <c:v>95.42135789832821</c:v>
                </c:pt>
                <c:pt idx="424">
                  <c:v>94.65938814966448</c:v>
                </c:pt>
                <c:pt idx="425">
                  <c:v>94.750369612191506</c:v>
                </c:pt>
                <c:pt idx="426">
                  <c:v>94.409189127715223</c:v>
                </c:pt>
                <c:pt idx="427">
                  <c:v>94.238598885477103</c:v>
                </c:pt>
                <c:pt idx="428">
                  <c:v>94.215853519845325</c:v>
                </c:pt>
                <c:pt idx="429">
                  <c:v>94.67076083248034</c:v>
                </c:pt>
                <c:pt idx="430">
                  <c:v>94.238598885477103</c:v>
                </c:pt>
                <c:pt idx="431">
                  <c:v>95.011941316956637</c:v>
                </c:pt>
                <c:pt idx="432">
                  <c:v>94.420561810531083</c:v>
                </c:pt>
                <c:pt idx="433">
                  <c:v>94.761742295007394</c:v>
                </c:pt>
                <c:pt idx="434">
                  <c:v>94.977823268509056</c:v>
                </c:pt>
                <c:pt idx="435">
                  <c:v>94.557034004321608</c:v>
                </c:pt>
                <c:pt idx="436">
                  <c:v>94.557034004321608</c:v>
                </c:pt>
                <c:pt idx="437">
                  <c:v>94.898214488797919</c:v>
                </c:pt>
                <c:pt idx="438">
                  <c:v>94.693506198112132</c:v>
                </c:pt>
                <c:pt idx="439">
                  <c:v>94.795860343455018</c:v>
                </c:pt>
                <c:pt idx="440">
                  <c:v>95.375867167064683</c:v>
                </c:pt>
                <c:pt idx="441">
                  <c:v>94.534288638689858</c:v>
                </c:pt>
                <c:pt idx="442">
                  <c:v>95.432730581144085</c:v>
                </c:pt>
                <c:pt idx="443">
                  <c:v>96.604116911179347</c:v>
                </c:pt>
                <c:pt idx="444">
                  <c:v>97.639031047424055</c:v>
                </c:pt>
                <c:pt idx="445">
                  <c:v>100.66416467644719</c:v>
                </c:pt>
                <c:pt idx="446">
                  <c:v>105.09951097463892</c:v>
                </c:pt>
                <c:pt idx="447">
                  <c:v>113.00352553167292</c:v>
                </c:pt>
                <c:pt idx="448">
                  <c:v>122.56795177982485</c:v>
                </c:pt>
                <c:pt idx="449">
                  <c:v>125.76367565108609</c:v>
                </c:pt>
                <c:pt idx="450">
                  <c:v>114.86864551347659</c:v>
                </c:pt>
                <c:pt idx="451">
                  <c:v>103.85988854770839</c:v>
                </c:pt>
                <c:pt idx="452">
                  <c:v>97.548049584897086</c:v>
                </c:pt>
                <c:pt idx="453">
                  <c:v>95.751165699988647</c:v>
                </c:pt>
                <c:pt idx="454">
                  <c:v>95.614693506198122</c:v>
                </c:pt>
                <c:pt idx="455">
                  <c:v>95.2848857045377</c:v>
                </c:pt>
                <c:pt idx="456">
                  <c:v>94.784487660639144</c:v>
                </c:pt>
                <c:pt idx="457">
                  <c:v>94.136244740134202</c:v>
                </c:pt>
                <c:pt idx="458">
                  <c:v>94.818605709086768</c:v>
                </c:pt>
                <c:pt idx="459">
                  <c:v>94.545661321505747</c:v>
                </c:pt>
                <c:pt idx="460">
                  <c:v>94.693506198112132</c:v>
                </c:pt>
                <c:pt idx="461">
                  <c:v>94.147617422950077</c:v>
                </c:pt>
                <c:pt idx="462">
                  <c:v>94.443307176162847</c:v>
                </c:pt>
                <c:pt idx="463">
                  <c:v>94.920959854429654</c:v>
                </c:pt>
                <c:pt idx="464">
                  <c:v>94.932332537245529</c:v>
                </c:pt>
                <c:pt idx="465">
                  <c:v>94.943705220061432</c:v>
                </c:pt>
                <c:pt idx="466">
                  <c:v>95.58057545775047</c:v>
                </c:pt>
                <c:pt idx="467">
                  <c:v>95.68292960309337</c:v>
                </c:pt>
                <c:pt idx="468">
                  <c:v>97.684521778687582</c:v>
                </c:pt>
                <c:pt idx="469">
                  <c:v>99.09473444785624</c:v>
                </c:pt>
                <c:pt idx="470">
                  <c:v>101.75594222677128</c:v>
                </c:pt>
                <c:pt idx="471">
                  <c:v>103.50733538041624</c:v>
                </c:pt>
                <c:pt idx="472">
                  <c:v>109.23916751961789</c:v>
                </c:pt>
                <c:pt idx="473">
                  <c:v>118.56476742863642</c:v>
                </c:pt>
                <c:pt idx="474">
                  <c:v>116.88161037188671</c:v>
                </c:pt>
                <c:pt idx="475">
                  <c:v>106.29364267030594</c:v>
                </c:pt>
                <c:pt idx="476">
                  <c:v>97.832366655293981</c:v>
                </c:pt>
                <c:pt idx="477">
                  <c:v>96.012737404753764</c:v>
                </c:pt>
                <c:pt idx="478">
                  <c:v>95.68292960309337</c:v>
                </c:pt>
                <c:pt idx="479">
                  <c:v>96.137836915728414</c:v>
                </c:pt>
                <c:pt idx="480">
                  <c:v>94.636642784032745</c:v>
                </c:pt>
                <c:pt idx="481">
                  <c:v>95.102922779483649</c:v>
                </c:pt>
                <c:pt idx="482">
                  <c:v>95.899010576595018</c:v>
                </c:pt>
                <c:pt idx="483">
                  <c:v>95.2848857045377</c:v>
                </c:pt>
                <c:pt idx="484">
                  <c:v>94.568406687137497</c:v>
                </c:pt>
                <c:pt idx="485">
                  <c:v>94.966450585693167</c:v>
                </c:pt>
                <c:pt idx="486">
                  <c:v>96.319799840782423</c:v>
                </c:pt>
                <c:pt idx="487">
                  <c:v>95.864892528147394</c:v>
                </c:pt>
                <c:pt idx="488">
                  <c:v>95.159786193563022</c:v>
                </c:pt>
                <c:pt idx="489">
                  <c:v>94.966450585693167</c:v>
                </c:pt>
                <c:pt idx="490">
                  <c:v>95.137040827931301</c:v>
                </c:pt>
                <c:pt idx="491">
                  <c:v>95.500966678039347</c:v>
                </c:pt>
                <c:pt idx="492">
                  <c:v>94.375071079267585</c:v>
                </c:pt>
                <c:pt idx="493">
                  <c:v>95.614693506198122</c:v>
                </c:pt>
                <c:pt idx="494">
                  <c:v>96.740589104969871</c:v>
                </c:pt>
                <c:pt idx="495">
                  <c:v>97.911975435005147</c:v>
                </c:pt>
                <c:pt idx="496">
                  <c:v>96.069600818833152</c:v>
                </c:pt>
                <c:pt idx="497">
                  <c:v>95.751165699988647</c:v>
                </c:pt>
                <c:pt idx="498">
                  <c:v>94.602524735585106</c:v>
                </c:pt>
                <c:pt idx="499">
                  <c:v>93.931536449448444</c:v>
                </c:pt>
                <c:pt idx="500">
                  <c:v>93.522119868076885</c:v>
                </c:pt>
                <c:pt idx="501">
                  <c:v>94.09075400887069</c:v>
                </c:pt>
                <c:pt idx="502">
                  <c:v>94.852723757534378</c:v>
                </c:pt>
                <c:pt idx="503">
                  <c:v>94.852723757534378</c:v>
                </c:pt>
                <c:pt idx="504">
                  <c:v>93.658592061867381</c:v>
                </c:pt>
                <c:pt idx="505">
                  <c:v>93.783691572842031</c:v>
                </c:pt>
                <c:pt idx="506">
                  <c:v>93.931536449448444</c:v>
                </c:pt>
                <c:pt idx="507">
                  <c:v>93.328784260206973</c:v>
                </c:pt>
                <c:pt idx="508">
                  <c:v>93.897418401000792</c:v>
                </c:pt>
                <c:pt idx="509">
                  <c:v>94.306834982372337</c:v>
                </c:pt>
                <c:pt idx="510">
                  <c:v>93.897418401000792</c:v>
                </c:pt>
                <c:pt idx="511">
                  <c:v>94.295462299556448</c:v>
                </c:pt>
                <c:pt idx="512">
                  <c:v>94.386443762083459</c:v>
                </c:pt>
                <c:pt idx="513">
                  <c:v>94.352325713635835</c:v>
                </c:pt>
                <c:pt idx="514">
                  <c:v>94.46605254179461</c:v>
                </c:pt>
                <c:pt idx="515">
                  <c:v>94.579779369953357</c:v>
                </c:pt>
                <c:pt idx="516">
                  <c:v>94.056635960423051</c:v>
                </c:pt>
                <c:pt idx="517">
                  <c:v>94.352325713635835</c:v>
                </c:pt>
                <c:pt idx="518">
                  <c:v>94.124872057318314</c:v>
                </c:pt>
                <c:pt idx="519">
                  <c:v>94.272716933924684</c:v>
                </c:pt>
                <c:pt idx="520">
                  <c:v>95.455475946775849</c:v>
                </c:pt>
                <c:pt idx="521">
                  <c:v>95.137040827931301</c:v>
                </c:pt>
                <c:pt idx="522">
                  <c:v>95.68292960309337</c:v>
                </c:pt>
                <c:pt idx="523">
                  <c:v>95.978619356306154</c:v>
                </c:pt>
                <c:pt idx="524">
                  <c:v>97.240987148868413</c:v>
                </c:pt>
                <c:pt idx="525">
                  <c:v>97.604912998976474</c:v>
                </c:pt>
                <c:pt idx="526">
                  <c:v>98.457864210167187</c:v>
                </c:pt>
                <c:pt idx="527">
                  <c:v>97.71863982713522</c:v>
                </c:pt>
                <c:pt idx="528">
                  <c:v>98.867280791538732</c:v>
                </c:pt>
                <c:pt idx="529">
                  <c:v>98.730808597748208</c:v>
                </c:pt>
                <c:pt idx="530">
                  <c:v>99.151597861935628</c:v>
                </c:pt>
                <c:pt idx="531">
                  <c:v>98.469236892983048</c:v>
                </c:pt>
                <c:pt idx="532">
                  <c:v>96.877061298760381</c:v>
                </c:pt>
                <c:pt idx="533">
                  <c:v>95.466848629591709</c:v>
                </c:pt>
                <c:pt idx="534">
                  <c:v>94.06800864323894</c:v>
                </c:pt>
                <c:pt idx="535">
                  <c:v>94.011145229159567</c:v>
                </c:pt>
                <c:pt idx="536">
                  <c:v>93.851927669737307</c:v>
                </c:pt>
                <c:pt idx="537">
                  <c:v>93.920163766632569</c:v>
                </c:pt>
                <c:pt idx="538">
                  <c:v>93.567610599340412</c:v>
                </c:pt>
                <c:pt idx="539">
                  <c:v>93.306038894575224</c:v>
                </c:pt>
                <c:pt idx="540">
                  <c:v>93.215057432048212</c:v>
                </c:pt>
                <c:pt idx="541">
                  <c:v>93.067212555441813</c:v>
                </c:pt>
                <c:pt idx="542">
                  <c:v>94.056635960423051</c:v>
                </c:pt>
                <c:pt idx="543">
                  <c:v>94.272716933924684</c:v>
                </c:pt>
                <c:pt idx="544">
                  <c:v>94.238598885477103</c:v>
                </c:pt>
                <c:pt idx="545">
                  <c:v>94.306834982372337</c:v>
                </c:pt>
                <c:pt idx="546">
                  <c:v>93.920163766632569</c:v>
                </c:pt>
                <c:pt idx="547">
                  <c:v>94.215853519845325</c:v>
                </c:pt>
                <c:pt idx="548">
                  <c:v>93.431138405549873</c:v>
                </c:pt>
                <c:pt idx="549">
                  <c:v>93.874673035369042</c:v>
                </c:pt>
                <c:pt idx="550">
                  <c:v>93.522119868076885</c:v>
                </c:pt>
                <c:pt idx="551">
                  <c:v>94.011145229159567</c:v>
                </c:pt>
                <c:pt idx="552">
                  <c:v>93.556237916524481</c:v>
                </c:pt>
                <c:pt idx="553">
                  <c:v>94.431934493347001</c:v>
                </c:pt>
                <c:pt idx="554">
                  <c:v>93.544865233708634</c:v>
                </c:pt>
                <c:pt idx="555">
                  <c:v>93.362902308654583</c:v>
                </c:pt>
                <c:pt idx="556">
                  <c:v>92.430342317752732</c:v>
                </c:pt>
                <c:pt idx="557">
                  <c:v>93.556237916524481</c:v>
                </c:pt>
                <c:pt idx="558">
                  <c:v>93.14682133515295</c:v>
                </c:pt>
                <c:pt idx="559">
                  <c:v>93.94290913226429</c:v>
                </c:pt>
                <c:pt idx="560">
                  <c:v>93.749573524394407</c:v>
                </c:pt>
                <c:pt idx="561">
                  <c:v>93.772318890026128</c:v>
                </c:pt>
                <c:pt idx="562">
                  <c:v>94.09075400887069</c:v>
                </c:pt>
                <c:pt idx="563">
                  <c:v>94.386443762083459</c:v>
                </c:pt>
                <c:pt idx="564">
                  <c:v>95.000568634140791</c:v>
                </c:pt>
                <c:pt idx="565">
                  <c:v>95.30763107016945</c:v>
                </c:pt>
                <c:pt idx="566">
                  <c:v>94.454679858978736</c:v>
                </c:pt>
                <c:pt idx="567">
                  <c:v>94.147617422950077</c:v>
                </c:pt>
                <c:pt idx="568">
                  <c:v>94.613897418400967</c:v>
                </c:pt>
                <c:pt idx="569">
                  <c:v>95.819401796883866</c:v>
                </c:pt>
                <c:pt idx="570">
                  <c:v>95.728420334356855</c:v>
                </c:pt>
                <c:pt idx="571">
                  <c:v>96.353917889230075</c:v>
                </c:pt>
                <c:pt idx="572">
                  <c:v>97.093142272262028</c:v>
                </c:pt>
                <c:pt idx="573">
                  <c:v>97.388832025474784</c:v>
                </c:pt>
                <c:pt idx="574">
                  <c:v>97.024906175366752</c:v>
                </c:pt>
                <c:pt idx="575">
                  <c:v>98.628454452405293</c:v>
                </c:pt>
                <c:pt idx="576">
                  <c:v>101.28966223132036</c:v>
                </c:pt>
                <c:pt idx="577">
                  <c:v>101.93790515182532</c:v>
                </c:pt>
                <c:pt idx="578">
                  <c:v>103.64380757420675</c:v>
                </c:pt>
                <c:pt idx="579">
                  <c:v>106.53246900943931</c:v>
                </c:pt>
                <c:pt idx="580">
                  <c:v>108.61366996474469</c:v>
                </c:pt>
                <c:pt idx="581">
                  <c:v>110.31957238712612</c:v>
                </c:pt>
                <c:pt idx="582">
                  <c:v>111.12703286705332</c:v>
                </c:pt>
                <c:pt idx="583">
                  <c:v>109.80780166041168</c:v>
                </c:pt>
                <c:pt idx="584">
                  <c:v>106.90776754236326</c:v>
                </c:pt>
                <c:pt idx="585">
                  <c:v>103.90537927897191</c:v>
                </c:pt>
                <c:pt idx="586">
                  <c:v>100.34572955760264</c:v>
                </c:pt>
                <c:pt idx="587">
                  <c:v>98.059820311611489</c:v>
                </c:pt>
                <c:pt idx="588">
                  <c:v>95.398612532696433</c:v>
                </c:pt>
                <c:pt idx="589">
                  <c:v>95.011941316956637</c:v>
                </c:pt>
                <c:pt idx="590">
                  <c:v>94.136244740134202</c:v>
                </c:pt>
                <c:pt idx="591">
                  <c:v>93.988399863527789</c:v>
                </c:pt>
                <c:pt idx="592">
                  <c:v>93.340156943022862</c:v>
                </c:pt>
                <c:pt idx="593">
                  <c:v>94.181735471397701</c:v>
                </c:pt>
                <c:pt idx="594">
                  <c:v>93.965654497896068</c:v>
                </c:pt>
                <c:pt idx="595">
                  <c:v>94.306834982372337</c:v>
                </c:pt>
                <c:pt idx="596">
                  <c:v>94.10212669168655</c:v>
                </c:pt>
                <c:pt idx="597">
                  <c:v>94.045263277607205</c:v>
                </c:pt>
                <c:pt idx="598">
                  <c:v>93.237802797679961</c:v>
                </c:pt>
                <c:pt idx="599">
                  <c:v>93.328784260206973</c:v>
                </c:pt>
                <c:pt idx="600">
                  <c:v>93.453883771181609</c:v>
                </c:pt>
                <c:pt idx="601">
                  <c:v>94.079381326054772</c:v>
                </c:pt>
                <c:pt idx="602">
                  <c:v>93.851927669737307</c:v>
                </c:pt>
                <c:pt idx="603">
                  <c:v>93.158194017968825</c:v>
                </c:pt>
                <c:pt idx="604">
                  <c:v>93.613101330603868</c:v>
                </c:pt>
                <c:pt idx="605">
                  <c:v>94.113499374502439</c:v>
                </c:pt>
                <c:pt idx="606">
                  <c:v>94.204480837029436</c:v>
                </c:pt>
                <c:pt idx="607">
                  <c:v>94.818605709086768</c:v>
                </c:pt>
                <c:pt idx="608">
                  <c:v>93.556237916524481</c:v>
                </c:pt>
                <c:pt idx="609">
                  <c:v>94.363698396451682</c:v>
                </c:pt>
                <c:pt idx="610">
                  <c:v>93.874673035369042</c:v>
                </c:pt>
                <c:pt idx="611">
                  <c:v>94.613897418400967</c:v>
                </c:pt>
                <c:pt idx="612">
                  <c:v>94.204480837029436</c:v>
                </c:pt>
                <c:pt idx="613">
                  <c:v>93.351529625838751</c:v>
                </c:pt>
                <c:pt idx="614">
                  <c:v>93.624474013419743</c:v>
                </c:pt>
                <c:pt idx="615">
                  <c:v>94.193108154213562</c:v>
                </c:pt>
                <c:pt idx="616">
                  <c:v>94.375071079267585</c:v>
                </c:pt>
                <c:pt idx="617">
                  <c:v>94.375071079267585</c:v>
                </c:pt>
                <c:pt idx="618">
                  <c:v>94.841351074718531</c:v>
                </c:pt>
                <c:pt idx="619">
                  <c:v>95.216649607642466</c:v>
                </c:pt>
                <c:pt idx="620">
                  <c:v>94.829978391902642</c:v>
                </c:pt>
                <c:pt idx="621">
                  <c:v>95.125668145115441</c:v>
                </c:pt>
                <c:pt idx="622">
                  <c:v>95.102922779483649</c:v>
                </c:pt>
                <c:pt idx="623">
                  <c:v>95.591948140566359</c:v>
                </c:pt>
                <c:pt idx="624">
                  <c:v>96.990788126919128</c:v>
                </c:pt>
                <c:pt idx="625">
                  <c:v>98.890026157170468</c:v>
                </c:pt>
                <c:pt idx="626">
                  <c:v>103.65518025702262</c:v>
                </c:pt>
                <c:pt idx="627">
                  <c:v>110.95644262481521</c:v>
                </c:pt>
                <c:pt idx="628">
                  <c:v>125.35425906971456</c:v>
                </c:pt>
                <c:pt idx="629">
                  <c:v>144.93801887865351</c:v>
                </c:pt>
                <c:pt idx="630">
                  <c:v>170.46969180029569</c:v>
                </c:pt>
                <c:pt idx="631">
                  <c:v>180</c:v>
                </c:pt>
                <c:pt idx="632">
                  <c:v>161.22370067098825</c:v>
                </c:pt>
                <c:pt idx="633">
                  <c:v>139.10383259410889</c:v>
                </c:pt>
                <c:pt idx="634">
                  <c:v>119.92948936654155</c:v>
                </c:pt>
                <c:pt idx="635">
                  <c:v>110.54702604344367</c:v>
                </c:pt>
                <c:pt idx="636">
                  <c:v>106.13442511088364</c:v>
                </c:pt>
                <c:pt idx="637">
                  <c:v>103.7689070851814</c:v>
                </c:pt>
                <c:pt idx="638">
                  <c:v>99.959058341862843</c:v>
                </c:pt>
                <c:pt idx="639">
                  <c:v>97.71863982713522</c:v>
                </c:pt>
                <c:pt idx="640">
                  <c:v>96.36529057204595</c:v>
                </c:pt>
                <c:pt idx="641">
                  <c:v>95.228022290458298</c:v>
                </c:pt>
                <c:pt idx="642">
                  <c:v>95.250767656090062</c:v>
                </c:pt>
                <c:pt idx="643">
                  <c:v>94.477425224610499</c:v>
                </c:pt>
                <c:pt idx="644">
                  <c:v>95.023313999772554</c:v>
                </c:pt>
                <c:pt idx="645">
                  <c:v>94.602524735585106</c:v>
                </c:pt>
                <c:pt idx="646">
                  <c:v>94.261344251108852</c:v>
                </c:pt>
                <c:pt idx="647">
                  <c:v>93.715455475946797</c:v>
                </c:pt>
                <c:pt idx="648">
                  <c:v>94.022517911975413</c:v>
                </c:pt>
                <c:pt idx="649">
                  <c:v>94.306834982372337</c:v>
                </c:pt>
                <c:pt idx="650">
                  <c:v>94.318207665188226</c:v>
                </c:pt>
                <c:pt idx="651">
                  <c:v>94.875469123166141</c:v>
                </c:pt>
                <c:pt idx="652">
                  <c:v>94.898214488797919</c:v>
                </c:pt>
                <c:pt idx="653">
                  <c:v>94.204480837029436</c:v>
                </c:pt>
                <c:pt idx="654">
                  <c:v>94.568406687137497</c:v>
                </c:pt>
                <c:pt idx="655">
                  <c:v>94.534288638689858</c:v>
                </c:pt>
                <c:pt idx="656">
                  <c:v>94.864096440350295</c:v>
                </c:pt>
                <c:pt idx="657">
                  <c:v>95.808029114067992</c:v>
                </c:pt>
                <c:pt idx="658">
                  <c:v>96.433526668941226</c:v>
                </c:pt>
                <c:pt idx="659">
                  <c:v>98.43511884453541</c:v>
                </c:pt>
                <c:pt idx="660">
                  <c:v>100.53906516547255</c:v>
                </c:pt>
                <c:pt idx="661">
                  <c:v>102.3700670988286</c:v>
                </c:pt>
                <c:pt idx="662">
                  <c:v>106.37325145001708</c:v>
                </c:pt>
                <c:pt idx="663">
                  <c:v>111.20664164676447</c:v>
                </c:pt>
                <c:pt idx="664">
                  <c:v>123.52325713635845</c:v>
                </c:pt>
                <c:pt idx="665">
                  <c:v>131.48413510747184</c:v>
                </c:pt>
                <c:pt idx="666">
                  <c:v>118.79222108495397</c:v>
                </c:pt>
                <c:pt idx="667">
                  <c:v>110.09211873080858</c:v>
                </c:pt>
                <c:pt idx="668">
                  <c:v>100.52769248265665</c:v>
                </c:pt>
                <c:pt idx="669">
                  <c:v>96.706471056522204</c:v>
                </c:pt>
                <c:pt idx="670">
                  <c:v>95.330376435801185</c:v>
                </c:pt>
                <c:pt idx="671">
                  <c:v>95.819401796883866</c:v>
                </c:pt>
                <c:pt idx="672">
                  <c:v>96.899806664392145</c:v>
                </c:pt>
                <c:pt idx="673">
                  <c:v>97.04765154099853</c:v>
                </c:pt>
                <c:pt idx="674">
                  <c:v>99.470032980780147</c:v>
                </c:pt>
                <c:pt idx="675">
                  <c:v>102.67712953485727</c:v>
                </c:pt>
                <c:pt idx="676">
                  <c:v>110.96781530763107</c:v>
                </c:pt>
                <c:pt idx="677">
                  <c:v>122.29500739224382</c:v>
                </c:pt>
                <c:pt idx="678">
                  <c:v>138.94461503468665</c:v>
                </c:pt>
                <c:pt idx="679">
                  <c:v>157.65267826680315</c:v>
                </c:pt>
                <c:pt idx="680">
                  <c:v>159.96133287842608</c:v>
                </c:pt>
                <c:pt idx="681">
                  <c:v>148.49766860002273</c:v>
                </c:pt>
                <c:pt idx="682">
                  <c:v>131.97316046855451</c:v>
                </c:pt>
                <c:pt idx="683">
                  <c:v>119.61105424769706</c:v>
                </c:pt>
                <c:pt idx="684">
                  <c:v>111.30899579210735</c:v>
                </c:pt>
                <c:pt idx="685">
                  <c:v>108.45445240532243</c:v>
                </c:pt>
                <c:pt idx="686">
                  <c:v>107.51051973160469</c:v>
                </c:pt>
                <c:pt idx="687">
                  <c:v>109.67132946662116</c:v>
                </c:pt>
                <c:pt idx="688">
                  <c:v>110.93369725918346</c:v>
                </c:pt>
                <c:pt idx="689">
                  <c:v>116.73376549528035</c:v>
                </c:pt>
                <c:pt idx="690">
                  <c:v>122.21539861253268</c:v>
                </c:pt>
                <c:pt idx="691">
                  <c:v>128.01546684862964</c:v>
                </c:pt>
                <c:pt idx="692">
                  <c:v>131.95041510292279</c:v>
                </c:pt>
                <c:pt idx="693">
                  <c:v>129.64176049129986</c:v>
                </c:pt>
                <c:pt idx="694">
                  <c:v>125.96838394177186</c:v>
                </c:pt>
                <c:pt idx="695">
                  <c:v>119.57693619924939</c:v>
                </c:pt>
                <c:pt idx="696">
                  <c:v>111.35448652337087</c:v>
                </c:pt>
                <c:pt idx="697">
                  <c:v>104.88343000113727</c:v>
                </c:pt>
                <c:pt idx="698">
                  <c:v>101.21005345160926</c:v>
                </c:pt>
                <c:pt idx="699">
                  <c:v>96.626862276811067</c:v>
                </c:pt>
                <c:pt idx="700">
                  <c:v>96.297054475150716</c:v>
                </c:pt>
                <c:pt idx="701">
                  <c:v>95.193904242010703</c:v>
                </c:pt>
                <c:pt idx="702">
                  <c:v>95.31900375298531</c:v>
                </c:pt>
                <c:pt idx="703">
                  <c:v>94.500170590242234</c:v>
                </c:pt>
                <c:pt idx="704">
                  <c:v>94.272716933924684</c:v>
                </c:pt>
                <c:pt idx="705">
                  <c:v>94.750369612191506</c:v>
                </c:pt>
                <c:pt idx="706">
                  <c:v>94.579779369953357</c:v>
                </c:pt>
                <c:pt idx="707">
                  <c:v>94.795860343455018</c:v>
                </c:pt>
                <c:pt idx="708">
                  <c:v>95.626066189013983</c:v>
                </c:pt>
                <c:pt idx="709">
                  <c:v>96.024110087569653</c:v>
                </c:pt>
                <c:pt idx="710">
                  <c:v>96.479017400204711</c:v>
                </c:pt>
                <c:pt idx="711">
                  <c:v>97.525304219265308</c:v>
                </c:pt>
                <c:pt idx="712">
                  <c:v>98.219037871033763</c:v>
                </c:pt>
                <c:pt idx="713">
                  <c:v>98.537472989878324</c:v>
                </c:pt>
                <c:pt idx="714">
                  <c:v>98.560218355510074</c:v>
                </c:pt>
                <c:pt idx="715">
                  <c:v>99.401796883884899</c:v>
                </c:pt>
                <c:pt idx="716">
                  <c:v>101.96065051745707</c:v>
                </c:pt>
                <c:pt idx="717">
                  <c:v>107.99954509268737</c:v>
                </c:pt>
                <c:pt idx="718">
                  <c:v>105.61128170135336</c:v>
                </c:pt>
                <c:pt idx="719">
                  <c:v>101.57397930171727</c:v>
                </c:pt>
                <c:pt idx="720">
                  <c:v>98.105311042875002</c:v>
                </c:pt>
                <c:pt idx="721">
                  <c:v>95.023313999772554</c:v>
                </c:pt>
                <c:pt idx="722">
                  <c:v>93.863300352553139</c:v>
                </c:pt>
                <c:pt idx="723">
                  <c:v>93.499374502445107</c:v>
                </c:pt>
                <c:pt idx="724">
                  <c:v>93.033094506994189</c:v>
                </c:pt>
                <c:pt idx="725">
                  <c:v>93.226430114864073</c:v>
                </c:pt>
                <c:pt idx="726">
                  <c:v>93.783691572842031</c:v>
                </c:pt>
                <c:pt idx="727">
                  <c:v>93.033094506994189</c:v>
                </c:pt>
                <c:pt idx="728">
                  <c:v>92.976231092914801</c:v>
                </c:pt>
                <c:pt idx="729">
                  <c:v>92.930740361651303</c:v>
                </c:pt>
                <c:pt idx="730">
                  <c:v>92.680541339702017</c:v>
                </c:pt>
                <c:pt idx="731">
                  <c:v>93.169566700784699</c:v>
                </c:pt>
                <c:pt idx="732">
                  <c:v>93.237802797679961</c:v>
                </c:pt>
                <c:pt idx="733">
                  <c:v>93.055839872625924</c:v>
                </c:pt>
                <c:pt idx="734">
                  <c:v>92.964858410098941</c:v>
                </c:pt>
                <c:pt idx="735">
                  <c:v>93.476629136813372</c:v>
                </c:pt>
                <c:pt idx="736">
                  <c:v>93.476629136813372</c:v>
                </c:pt>
                <c:pt idx="737">
                  <c:v>93.2719208461276</c:v>
                </c:pt>
                <c:pt idx="738">
                  <c:v>92.282497441146361</c:v>
                </c:pt>
                <c:pt idx="739">
                  <c:v>93.795064255657906</c:v>
                </c:pt>
                <c:pt idx="740">
                  <c:v>93.158194017968825</c:v>
                </c:pt>
                <c:pt idx="741">
                  <c:v>93.203684749232352</c:v>
                </c:pt>
                <c:pt idx="742">
                  <c:v>93.510747185260982</c:v>
                </c:pt>
                <c:pt idx="743">
                  <c:v>93.237802797679961</c:v>
                </c:pt>
                <c:pt idx="744">
                  <c:v>93.124075969521201</c:v>
                </c:pt>
                <c:pt idx="745">
                  <c:v>92.964858410098941</c:v>
                </c:pt>
                <c:pt idx="746">
                  <c:v>93.010349141362468</c:v>
                </c:pt>
                <c:pt idx="747">
                  <c:v>93.226430114864073</c:v>
                </c:pt>
                <c:pt idx="748">
                  <c:v>92.555441828727368</c:v>
                </c:pt>
                <c:pt idx="749">
                  <c:v>93.089957921073577</c:v>
                </c:pt>
                <c:pt idx="750">
                  <c:v>92.851131581940194</c:v>
                </c:pt>
                <c:pt idx="751">
                  <c:v>93.021721824178329</c:v>
                </c:pt>
                <c:pt idx="752">
                  <c:v>93.567610599340412</c:v>
                </c:pt>
                <c:pt idx="753">
                  <c:v>93.2719208461276</c:v>
                </c:pt>
                <c:pt idx="754">
                  <c:v>93.419765722733985</c:v>
                </c:pt>
                <c:pt idx="755">
                  <c:v>94.022517911975413</c:v>
                </c:pt>
                <c:pt idx="756">
                  <c:v>94.158990105765938</c:v>
                </c:pt>
                <c:pt idx="757">
                  <c:v>93.203684749232352</c:v>
                </c:pt>
                <c:pt idx="758">
                  <c:v>92.873876947571901</c:v>
                </c:pt>
                <c:pt idx="759">
                  <c:v>92.58955987717502</c:v>
                </c:pt>
                <c:pt idx="760">
                  <c:v>92.873876947571901</c:v>
                </c:pt>
                <c:pt idx="761">
                  <c:v>92.45308768338451</c:v>
                </c:pt>
                <c:pt idx="762">
                  <c:v>92.635050608438519</c:v>
                </c:pt>
                <c:pt idx="763">
                  <c:v>92.782895485044932</c:v>
                </c:pt>
                <c:pt idx="764">
                  <c:v>93.237802797679961</c:v>
                </c:pt>
                <c:pt idx="765">
                  <c:v>92.862504264756055</c:v>
                </c:pt>
                <c:pt idx="766">
                  <c:v>93.465256453997497</c:v>
                </c:pt>
                <c:pt idx="767">
                  <c:v>92.817013533492556</c:v>
                </c:pt>
                <c:pt idx="768">
                  <c:v>93.044467189810106</c:v>
                </c:pt>
                <c:pt idx="769">
                  <c:v>92.964858410098941</c:v>
                </c:pt>
                <c:pt idx="770">
                  <c:v>93.135448652337089</c:v>
                </c:pt>
                <c:pt idx="771">
                  <c:v>92.987603775730705</c:v>
                </c:pt>
                <c:pt idx="772">
                  <c:v>92.498578414648009</c:v>
                </c:pt>
                <c:pt idx="773">
                  <c:v>93.192312066416434</c:v>
                </c:pt>
                <c:pt idx="774">
                  <c:v>93.442511088365777</c:v>
                </c:pt>
                <c:pt idx="775">
                  <c:v>93.760946207210296</c:v>
                </c:pt>
                <c:pt idx="776">
                  <c:v>93.897418401000792</c:v>
                </c:pt>
                <c:pt idx="777">
                  <c:v>93.988399863527789</c:v>
                </c:pt>
                <c:pt idx="778">
                  <c:v>94.386443762083459</c:v>
                </c:pt>
                <c:pt idx="779">
                  <c:v>94.841351074718531</c:v>
                </c:pt>
                <c:pt idx="780">
                  <c:v>95.057432048220178</c:v>
                </c:pt>
                <c:pt idx="781">
                  <c:v>96.786079836233355</c:v>
                </c:pt>
                <c:pt idx="782">
                  <c:v>98.116683725690891</c:v>
                </c:pt>
                <c:pt idx="783">
                  <c:v>102.39281246446035</c:v>
                </c:pt>
                <c:pt idx="784">
                  <c:v>107.49914704878881</c:v>
                </c:pt>
                <c:pt idx="785">
                  <c:v>113.731377231889</c:v>
                </c:pt>
                <c:pt idx="786">
                  <c:v>114.35687478676221</c:v>
                </c:pt>
                <c:pt idx="787">
                  <c:v>110.5583987262595</c:v>
                </c:pt>
                <c:pt idx="788">
                  <c:v>105.17911975435004</c:v>
                </c:pt>
                <c:pt idx="789">
                  <c:v>100.67553735926303</c:v>
                </c:pt>
                <c:pt idx="790">
                  <c:v>96.137836915728414</c:v>
                </c:pt>
                <c:pt idx="791">
                  <c:v>94.704878880927993</c:v>
                </c:pt>
                <c:pt idx="792">
                  <c:v>93.863300352553139</c:v>
                </c:pt>
                <c:pt idx="793">
                  <c:v>93.442511088365777</c:v>
                </c:pt>
                <c:pt idx="794">
                  <c:v>92.794268167860793</c:v>
                </c:pt>
                <c:pt idx="795">
                  <c:v>93.14682133515295</c:v>
                </c:pt>
                <c:pt idx="796">
                  <c:v>92.998976458546551</c:v>
                </c:pt>
                <c:pt idx="797">
                  <c:v>93.82918230410553</c:v>
                </c:pt>
                <c:pt idx="798">
                  <c:v>93.010349141362468</c:v>
                </c:pt>
                <c:pt idx="799">
                  <c:v>92.566814511543271</c:v>
                </c:pt>
                <c:pt idx="800">
                  <c:v>92.873876947571901</c:v>
                </c:pt>
                <c:pt idx="801">
                  <c:v>93.306038894575224</c:v>
                </c:pt>
                <c:pt idx="802">
                  <c:v>93.260548163311711</c:v>
                </c:pt>
                <c:pt idx="803">
                  <c:v>92.828386216308402</c:v>
                </c:pt>
                <c:pt idx="804">
                  <c:v>92.600932559990866</c:v>
                </c:pt>
                <c:pt idx="805">
                  <c:v>92.532696463095647</c:v>
                </c:pt>
                <c:pt idx="806">
                  <c:v>93.328784260206973</c:v>
                </c:pt>
                <c:pt idx="807">
                  <c:v>92.817013533492556</c:v>
                </c:pt>
                <c:pt idx="808">
                  <c:v>93.874673035369042</c:v>
                </c:pt>
                <c:pt idx="809">
                  <c:v>94.045263277607205</c:v>
                </c:pt>
                <c:pt idx="810">
                  <c:v>94.113499374502439</c:v>
                </c:pt>
                <c:pt idx="811">
                  <c:v>94.181735471397701</c:v>
                </c:pt>
                <c:pt idx="812">
                  <c:v>94.852723757534378</c:v>
                </c:pt>
                <c:pt idx="813">
                  <c:v>93.874673035369042</c:v>
                </c:pt>
                <c:pt idx="814">
                  <c:v>94.079381326054772</c:v>
                </c:pt>
                <c:pt idx="815">
                  <c:v>93.613101330603868</c:v>
                </c:pt>
                <c:pt idx="816">
                  <c:v>93.908791083816652</c:v>
                </c:pt>
                <c:pt idx="817">
                  <c:v>93.851927669737307</c:v>
                </c:pt>
                <c:pt idx="818">
                  <c:v>93.908791083816652</c:v>
                </c:pt>
                <c:pt idx="819">
                  <c:v>93.82918230410553</c:v>
                </c:pt>
                <c:pt idx="820">
                  <c:v>95.034686682588415</c:v>
                </c:pt>
                <c:pt idx="821">
                  <c:v>95.978619356306154</c:v>
                </c:pt>
                <c:pt idx="822">
                  <c:v>96.126464232912539</c:v>
                </c:pt>
                <c:pt idx="823">
                  <c:v>98.571591038325948</c:v>
                </c:pt>
                <c:pt idx="824">
                  <c:v>99.231206641646779</c:v>
                </c:pt>
                <c:pt idx="825">
                  <c:v>100.90299101558055</c:v>
                </c:pt>
                <c:pt idx="826">
                  <c:v>104.11008756965768</c:v>
                </c:pt>
                <c:pt idx="827">
                  <c:v>109.6599567838053</c:v>
                </c:pt>
                <c:pt idx="828">
                  <c:v>122.36324348913911</c:v>
                </c:pt>
                <c:pt idx="829">
                  <c:v>131.52962583873537</c:v>
                </c:pt>
                <c:pt idx="830">
                  <c:v>117.27965427044239</c:v>
                </c:pt>
                <c:pt idx="831">
                  <c:v>113.23097918799044</c:v>
                </c:pt>
                <c:pt idx="832">
                  <c:v>103.51870806323211</c:v>
                </c:pt>
                <c:pt idx="833">
                  <c:v>96.388035937677685</c:v>
                </c:pt>
                <c:pt idx="834">
                  <c:v>94.966450585693167</c:v>
                </c:pt>
                <c:pt idx="835">
                  <c:v>94.306834982372337</c:v>
                </c:pt>
                <c:pt idx="836">
                  <c:v>94.261344251108852</c:v>
                </c:pt>
                <c:pt idx="837">
                  <c:v>94.716251563743896</c:v>
                </c:pt>
                <c:pt idx="838">
                  <c:v>95.375867167064683</c:v>
                </c:pt>
                <c:pt idx="839">
                  <c:v>95.375867167064683</c:v>
                </c:pt>
                <c:pt idx="840">
                  <c:v>96.035482770385514</c:v>
                </c:pt>
                <c:pt idx="841">
                  <c:v>95.205276924826549</c:v>
                </c:pt>
                <c:pt idx="842">
                  <c:v>95.341749118617102</c:v>
                </c:pt>
                <c:pt idx="843">
                  <c:v>96.308427157966534</c:v>
                </c:pt>
                <c:pt idx="844">
                  <c:v>96.137836915728414</c:v>
                </c:pt>
                <c:pt idx="845">
                  <c:v>97.30922324576369</c:v>
                </c:pt>
                <c:pt idx="846">
                  <c:v>97.491186170817713</c:v>
                </c:pt>
                <c:pt idx="847">
                  <c:v>99.162970544751474</c:v>
                </c:pt>
                <c:pt idx="848">
                  <c:v>100.14102126691688</c:v>
                </c:pt>
                <c:pt idx="849">
                  <c:v>101.77868759240303</c:v>
                </c:pt>
                <c:pt idx="850">
                  <c:v>102.22222222222223</c:v>
                </c:pt>
                <c:pt idx="851">
                  <c:v>102.14261344251109</c:v>
                </c:pt>
                <c:pt idx="852">
                  <c:v>101.44887979074265</c:v>
                </c:pt>
                <c:pt idx="853">
                  <c:v>101.5171158876379</c:v>
                </c:pt>
                <c:pt idx="854">
                  <c:v>98.890026157170468</c:v>
                </c:pt>
                <c:pt idx="855">
                  <c:v>97.639031047424055</c:v>
                </c:pt>
                <c:pt idx="856">
                  <c:v>96.388035937677685</c:v>
                </c:pt>
                <c:pt idx="857">
                  <c:v>95.648811554645732</c:v>
                </c:pt>
                <c:pt idx="858">
                  <c:v>94.65938814966448</c:v>
                </c:pt>
                <c:pt idx="859">
                  <c:v>93.749573524394407</c:v>
                </c:pt>
                <c:pt idx="860">
                  <c:v>93.419765722733985</c:v>
                </c:pt>
                <c:pt idx="861">
                  <c:v>94.170362788581784</c:v>
                </c:pt>
                <c:pt idx="862">
                  <c:v>93.783691572842031</c:v>
                </c:pt>
                <c:pt idx="863">
                  <c:v>93.226430114864073</c:v>
                </c:pt>
                <c:pt idx="864">
                  <c:v>93.556237916524481</c:v>
                </c:pt>
                <c:pt idx="865">
                  <c:v>93.374274991470486</c:v>
                </c:pt>
                <c:pt idx="866">
                  <c:v>93.158194017968825</c:v>
                </c:pt>
                <c:pt idx="867">
                  <c:v>93.351529625838751</c:v>
                </c:pt>
                <c:pt idx="868">
                  <c:v>92.555441828727368</c:v>
                </c:pt>
                <c:pt idx="869">
                  <c:v>92.339360855225749</c:v>
                </c:pt>
                <c:pt idx="870">
                  <c:v>92.58955987717502</c:v>
                </c:pt>
                <c:pt idx="871">
                  <c:v>93.089957921073577</c:v>
                </c:pt>
                <c:pt idx="872">
                  <c:v>91.79347208006368</c:v>
                </c:pt>
                <c:pt idx="873">
                  <c:v>92.316615489594014</c:v>
                </c:pt>
                <c:pt idx="874">
                  <c:v>92.623677925622658</c:v>
                </c:pt>
                <c:pt idx="875">
                  <c:v>91.92994427385419</c:v>
                </c:pt>
                <c:pt idx="876">
                  <c:v>92.794268167860793</c:v>
                </c:pt>
                <c:pt idx="877">
                  <c:v>92.839758899124277</c:v>
                </c:pt>
                <c:pt idx="878">
                  <c:v>92.862504264756055</c:v>
                </c:pt>
                <c:pt idx="879">
                  <c:v>93.021721824178329</c:v>
                </c:pt>
                <c:pt idx="880">
                  <c:v>92.475833049016273</c:v>
                </c:pt>
                <c:pt idx="881">
                  <c:v>92.373478903673345</c:v>
                </c:pt>
                <c:pt idx="882">
                  <c:v>93.465256453997497</c:v>
                </c:pt>
                <c:pt idx="883">
                  <c:v>93.488001819629218</c:v>
                </c:pt>
                <c:pt idx="884">
                  <c:v>92.964858410098941</c:v>
                </c:pt>
                <c:pt idx="885">
                  <c:v>93.647219379051521</c:v>
                </c:pt>
                <c:pt idx="886">
                  <c:v>92.896622313203679</c:v>
                </c:pt>
                <c:pt idx="887">
                  <c:v>92.384851586489233</c:v>
                </c:pt>
                <c:pt idx="888">
                  <c:v>92.237006709882863</c:v>
                </c:pt>
                <c:pt idx="889">
                  <c:v>92.817013533492556</c:v>
                </c:pt>
                <c:pt idx="890">
                  <c:v>93.101330603889437</c:v>
                </c:pt>
                <c:pt idx="891">
                  <c:v>93.169566700784699</c:v>
                </c:pt>
                <c:pt idx="892">
                  <c:v>92.987603775730705</c:v>
                </c:pt>
                <c:pt idx="893">
                  <c:v>92.578187194359117</c:v>
                </c:pt>
                <c:pt idx="894">
                  <c:v>92.885249630387804</c:v>
                </c:pt>
                <c:pt idx="895">
                  <c:v>92.919367678835457</c:v>
                </c:pt>
                <c:pt idx="896">
                  <c:v>93.010349141362468</c:v>
                </c:pt>
                <c:pt idx="897">
                  <c:v>94.011145229159567</c:v>
                </c:pt>
                <c:pt idx="898">
                  <c:v>93.522119868076885</c:v>
                </c:pt>
                <c:pt idx="899">
                  <c:v>94.488797907426331</c:v>
                </c:pt>
                <c:pt idx="900">
                  <c:v>93.624474013419743</c:v>
                </c:pt>
                <c:pt idx="901">
                  <c:v>93.453883771181609</c:v>
                </c:pt>
                <c:pt idx="902">
                  <c:v>93.488001819629218</c:v>
                </c:pt>
                <c:pt idx="903">
                  <c:v>93.328784260206973</c:v>
                </c:pt>
                <c:pt idx="904">
                  <c:v>93.442511088365777</c:v>
                </c:pt>
                <c:pt idx="905">
                  <c:v>93.419765722733985</c:v>
                </c:pt>
                <c:pt idx="906">
                  <c:v>92.794268167860793</c:v>
                </c:pt>
                <c:pt idx="907">
                  <c:v>93.124075969521201</c:v>
                </c:pt>
                <c:pt idx="908">
                  <c:v>92.635050608438519</c:v>
                </c:pt>
                <c:pt idx="909">
                  <c:v>93.203684749232352</c:v>
                </c:pt>
                <c:pt idx="910">
                  <c:v>92.475833049016273</c:v>
                </c:pt>
                <c:pt idx="911">
                  <c:v>92.464460366200399</c:v>
                </c:pt>
                <c:pt idx="912">
                  <c:v>93.067212555441813</c:v>
                </c:pt>
                <c:pt idx="913">
                  <c:v>93.294666211759363</c:v>
                </c:pt>
                <c:pt idx="914">
                  <c:v>91.611509155009671</c:v>
                </c:pt>
                <c:pt idx="915">
                  <c:v>92.339360855225749</c:v>
                </c:pt>
                <c:pt idx="916">
                  <c:v>91.838962811327178</c:v>
                </c:pt>
                <c:pt idx="917">
                  <c:v>92.282497441146361</c:v>
                </c:pt>
                <c:pt idx="918">
                  <c:v>92.635050608438519</c:v>
                </c:pt>
                <c:pt idx="919">
                  <c:v>92.339360855225749</c:v>
                </c:pt>
                <c:pt idx="920">
                  <c:v>92.134652564539962</c:v>
                </c:pt>
                <c:pt idx="921">
                  <c:v>92.58955987717502</c:v>
                </c:pt>
                <c:pt idx="922">
                  <c:v>93.021721824178329</c:v>
                </c:pt>
                <c:pt idx="923">
                  <c:v>92.509951097463869</c:v>
                </c:pt>
                <c:pt idx="924">
                  <c:v>93.192312066416434</c:v>
                </c:pt>
                <c:pt idx="925">
                  <c:v>92.896622313203679</c:v>
                </c:pt>
                <c:pt idx="926">
                  <c:v>93.249175480495865</c:v>
                </c:pt>
                <c:pt idx="927">
                  <c:v>92.612305242806769</c:v>
                </c:pt>
                <c:pt idx="928">
                  <c:v>92.942113044467206</c:v>
                </c:pt>
                <c:pt idx="929">
                  <c:v>93.089957921073577</c:v>
                </c:pt>
                <c:pt idx="930">
                  <c:v>93.203684749232352</c:v>
                </c:pt>
                <c:pt idx="931">
                  <c:v>92.05504378482884</c:v>
                </c:pt>
                <c:pt idx="932">
                  <c:v>93.033094506994189</c:v>
                </c:pt>
                <c:pt idx="933">
                  <c:v>92.191515978619364</c:v>
                </c:pt>
                <c:pt idx="934">
                  <c:v>92.20288866143521</c:v>
                </c:pt>
                <c:pt idx="935">
                  <c:v>92.919367678835457</c:v>
                </c:pt>
                <c:pt idx="936">
                  <c:v>92.45308768338451</c:v>
                </c:pt>
                <c:pt idx="937">
                  <c:v>92.623677925622658</c:v>
                </c:pt>
                <c:pt idx="938">
                  <c:v>92.487205731832148</c:v>
                </c:pt>
                <c:pt idx="939">
                  <c:v>93.203684749232352</c:v>
                </c:pt>
                <c:pt idx="940">
                  <c:v>93.055839872625924</c:v>
                </c:pt>
                <c:pt idx="941">
                  <c:v>92.168770612987572</c:v>
                </c:pt>
                <c:pt idx="942">
                  <c:v>93.135448652337089</c:v>
                </c:pt>
                <c:pt idx="943">
                  <c:v>92.066416467644714</c:v>
                </c:pt>
                <c:pt idx="944">
                  <c:v>92.714659388149698</c:v>
                </c:pt>
                <c:pt idx="945">
                  <c:v>92.487205731832148</c:v>
                </c:pt>
                <c:pt idx="946">
                  <c:v>92.111907198908213</c:v>
                </c:pt>
                <c:pt idx="947">
                  <c:v>92.737404753781419</c:v>
                </c:pt>
                <c:pt idx="948">
                  <c:v>92.839758899124277</c:v>
                </c:pt>
                <c:pt idx="949">
                  <c:v>92.475833049016273</c:v>
                </c:pt>
                <c:pt idx="950">
                  <c:v>92.475833049016273</c:v>
                </c:pt>
                <c:pt idx="951">
                  <c:v>93.499374502445107</c:v>
                </c:pt>
                <c:pt idx="952">
                  <c:v>93.840554986921433</c:v>
                </c:pt>
                <c:pt idx="953">
                  <c:v>94.147617422950077</c:v>
                </c:pt>
                <c:pt idx="954">
                  <c:v>97.252359831684274</c:v>
                </c:pt>
                <c:pt idx="955">
                  <c:v>99.754350051177084</c:v>
                </c:pt>
                <c:pt idx="956">
                  <c:v>103.31399977254634</c:v>
                </c:pt>
                <c:pt idx="957">
                  <c:v>107.61287387694756</c:v>
                </c:pt>
                <c:pt idx="958">
                  <c:v>112.6623450471966</c:v>
                </c:pt>
                <c:pt idx="959">
                  <c:v>117.83691572842034</c:v>
                </c:pt>
                <c:pt idx="960">
                  <c:v>115.15296258387355</c:v>
                </c:pt>
                <c:pt idx="961">
                  <c:v>110.44467189810076</c:v>
                </c:pt>
                <c:pt idx="962">
                  <c:v>106.43011486409645</c:v>
                </c:pt>
                <c:pt idx="963">
                  <c:v>100.8575002843171</c:v>
                </c:pt>
                <c:pt idx="964">
                  <c:v>96.706471056522204</c:v>
                </c:pt>
                <c:pt idx="965">
                  <c:v>94.522915955873998</c:v>
                </c:pt>
                <c:pt idx="966">
                  <c:v>94.500170590242234</c:v>
                </c:pt>
                <c:pt idx="967">
                  <c:v>92.58955987717502</c:v>
                </c:pt>
                <c:pt idx="968">
                  <c:v>92.691914022517906</c:v>
                </c:pt>
                <c:pt idx="969">
                  <c:v>93.078585238257688</c:v>
                </c:pt>
                <c:pt idx="970">
                  <c:v>92.123279881724088</c:v>
                </c:pt>
                <c:pt idx="971">
                  <c:v>92.976231092914801</c:v>
                </c:pt>
                <c:pt idx="972">
                  <c:v>92.691914022517906</c:v>
                </c:pt>
                <c:pt idx="973">
                  <c:v>92.737404753781419</c:v>
                </c:pt>
                <c:pt idx="974">
                  <c:v>92.327988172409832</c:v>
                </c:pt>
                <c:pt idx="975">
                  <c:v>92.930740361651303</c:v>
                </c:pt>
                <c:pt idx="976">
                  <c:v>92.657795974070282</c:v>
                </c:pt>
                <c:pt idx="977">
                  <c:v>92.384851586489233</c:v>
                </c:pt>
                <c:pt idx="978">
                  <c:v>92.396224269305151</c:v>
                </c:pt>
                <c:pt idx="979">
                  <c:v>93.021721824178329</c:v>
                </c:pt>
                <c:pt idx="980">
                  <c:v>92.168770612987572</c:v>
                </c:pt>
                <c:pt idx="981">
                  <c:v>92.430342317752732</c:v>
                </c:pt>
                <c:pt idx="982">
                  <c:v>92.635050608438519</c:v>
                </c:pt>
                <c:pt idx="983">
                  <c:v>91.952689639485953</c:v>
                </c:pt>
                <c:pt idx="984">
                  <c:v>92.066416467644714</c:v>
                </c:pt>
                <c:pt idx="985">
                  <c:v>91.998180370749452</c:v>
                </c:pt>
                <c:pt idx="986">
                  <c:v>91.747981348800195</c:v>
                </c:pt>
                <c:pt idx="987">
                  <c:v>91.92994427385419</c:v>
                </c:pt>
                <c:pt idx="988">
                  <c:v>91.941316956670093</c:v>
                </c:pt>
                <c:pt idx="989">
                  <c:v>91.475036961219146</c:v>
                </c:pt>
                <c:pt idx="990">
                  <c:v>92.760150119413169</c:v>
                </c:pt>
                <c:pt idx="991">
                  <c:v>92.623677925622658</c:v>
                </c:pt>
                <c:pt idx="992">
                  <c:v>92.58955987717502</c:v>
                </c:pt>
                <c:pt idx="993">
                  <c:v>92.043671102012951</c:v>
                </c:pt>
                <c:pt idx="994">
                  <c:v>92.669168656886143</c:v>
                </c:pt>
                <c:pt idx="995">
                  <c:v>91.656999886273169</c:v>
                </c:pt>
                <c:pt idx="996">
                  <c:v>92.214261344251128</c:v>
                </c:pt>
                <c:pt idx="997">
                  <c:v>91.736608665984306</c:v>
                </c:pt>
                <c:pt idx="998">
                  <c:v>92.475833049016273</c:v>
                </c:pt>
                <c:pt idx="999">
                  <c:v>92.873876947571901</c:v>
                </c:pt>
                <c:pt idx="1000">
                  <c:v>92.362106220857498</c:v>
                </c:pt>
                <c:pt idx="1001">
                  <c:v>92.828386216308402</c:v>
                </c:pt>
                <c:pt idx="1002">
                  <c:v>93.135448652337089</c:v>
                </c:pt>
                <c:pt idx="1003">
                  <c:v>93.476629136813372</c:v>
                </c:pt>
                <c:pt idx="1004">
                  <c:v>93.897418401000792</c:v>
                </c:pt>
                <c:pt idx="1005">
                  <c:v>94.898214488797919</c:v>
                </c:pt>
                <c:pt idx="1006">
                  <c:v>94.886841805982016</c:v>
                </c:pt>
                <c:pt idx="1007">
                  <c:v>95.102922779483649</c:v>
                </c:pt>
                <c:pt idx="1008">
                  <c:v>95.057432048220178</c:v>
                </c:pt>
                <c:pt idx="1009">
                  <c:v>95.398612532696433</c:v>
                </c:pt>
                <c:pt idx="1010">
                  <c:v>97.331968611395425</c:v>
                </c:pt>
                <c:pt idx="1011">
                  <c:v>99.322188104173748</c:v>
                </c:pt>
                <c:pt idx="1012">
                  <c:v>105.33833731377229</c:v>
                </c:pt>
                <c:pt idx="1013">
                  <c:v>106.78266803138861</c:v>
                </c:pt>
                <c:pt idx="1014">
                  <c:v>101.09632662345047</c:v>
                </c:pt>
                <c:pt idx="1015">
                  <c:v>101.48299783919025</c:v>
                </c:pt>
                <c:pt idx="1016">
                  <c:v>98.708063232116473</c:v>
                </c:pt>
                <c:pt idx="1017">
                  <c:v>94.534288638689858</c:v>
                </c:pt>
                <c:pt idx="1018">
                  <c:v>93.226430114864073</c:v>
                </c:pt>
                <c:pt idx="1019">
                  <c:v>93.101330603889437</c:v>
                </c:pt>
                <c:pt idx="1020">
                  <c:v>91.918571591038329</c:v>
                </c:pt>
                <c:pt idx="1021">
                  <c:v>92.532696463095647</c:v>
                </c:pt>
                <c:pt idx="1022">
                  <c:v>92.839758899124277</c:v>
                </c:pt>
                <c:pt idx="1023">
                  <c:v>92.362106220857498</c:v>
                </c:pt>
                <c:pt idx="1024">
                  <c:v>92.327988172409832</c:v>
                </c:pt>
                <c:pt idx="1025">
                  <c:v>91.964062322301828</c:v>
                </c:pt>
                <c:pt idx="1026">
                  <c:v>91.759354031616056</c:v>
                </c:pt>
                <c:pt idx="1027">
                  <c:v>92.703286705333795</c:v>
                </c:pt>
                <c:pt idx="1028">
                  <c:v>92.327988172409832</c:v>
                </c:pt>
                <c:pt idx="1029">
                  <c:v>92.271124758330501</c:v>
                </c:pt>
                <c:pt idx="1030">
                  <c:v>92.930740361651303</c:v>
                </c:pt>
                <c:pt idx="1031">
                  <c:v>92.45308768338451</c:v>
                </c:pt>
                <c:pt idx="1032">
                  <c:v>91.907198908222469</c:v>
                </c:pt>
                <c:pt idx="1033">
                  <c:v>92.566814511543271</c:v>
                </c:pt>
                <c:pt idx="1034">
                  <c:v>92.703286705333795</c:v>
                </c:pt>
                <c:pt idx="1035">
                  <c:v>92.430342317752732</c:v>
                </c:pt>
                <c:pt idx="1036">
                  <c:v>92.623677925622658</c:v>
                </c:pt>
                <c:pt idx="1037">
                  <c:v>92.976231092914801</c:v>
                </c:pt>
                <c:pt idx="1038">
                  <c:v>93.033094506994189</c:v>
                </c:pt>
                <c:pt idx="1039">
                  <c:v>93.306038894575224</c:v>
                </c:pt>
                <c:pt idx="1040">
                  <c:v>93.863300352553139</c:v>
                </c:pt>
                <c:pt idx="1041">
                  <c:v>93.920163766632569</c:v>
                </c:pt>
                <c:pt idx="1042">
                  <c:v>93.704082793130908</c:v>
                </c:pt>
                <c:pt idx="1043">
                  <c:v>94.65938814966448</c:v>
                </c:pt>
                <c:pt idx="1044">
                  <c:v>95.125668145115441</c:v>
                </c:pt>
                <c:pt idx="1045">
                  <c:v>95.56920277493461</c:v>
                </c:pt>
                <c:pt idx="1046">
                  <c:v>96.444899351757087</c:v>
                </c:pt>
                <c:pt idx="1047">
                  <c:v>97.900602752189229</c:v>
                </c:pt>
                <c:pt idx="1048">
                  <c:v>101.48299783919025</c:v>
                </c:pt>
                <c:pt idx="1049">
                  <c:v>104.37165927442284</c:v>
                </c:pt>
                <c:pt idx="1050">
                  <c:v>107.45365631752529</c:v>
                </c:pt>
                <c:pt idx="1051">
                  <c:v>113.76549528033665</c:v>
                </c:pt>
                <c:pt idx="1052">
                  <c:v>120.5777322870465</c:v>
                </c:pt>
                <c:pt idx="1053">
                  <c:v>121.98794495621519</c:v>
                </c:pt>
                <c:pt idx="1054">
                  <c:v>117.5071079267599</c:v>
                </c:pt>
                <c:pt idx="1055">
                  <c:v>113.51529625838738</c:v>
                </c:pt>
                <c:pt idx="1056">
                  <c:v>109.14818605709085</c:v>
                </c:pt>
                <c:pt idx="1057">
                  <c:v>102.52928465825087</c:v>
                </c:pt>
                <c:pt idx="1058">
                  <c:v>99.470032980780147</c:v>
                </c:pt>
                <c:pt idx="1059">
                  <c:v>96.569998862731694</c:v>
                </c:pt>
                <c:pt idx="1060">
                  <c:v>95.387239849880586</c:v>
                </c:pt>
                <c:pt idx="1061">
                  <c:v>95.603320823382219</c:v>
                </c:pt>
                <c:pt idx="1062">
                  <c:v>95.273513021721811</c:v>
                </c:pt>
                <c:pt idx="1063">
                  <c:v>95.887637893779129</c:v>
                </c:pt>
                <c:pt idx="1064">
                  <c:v>96.376663254861811</c:v>
                </c:pt>
                <c:pt idx="1065">
                  <c:v>95.14841351074719</c:v>
                </c:pt>
                <c:pt idx="1066">
                  <c:v>94.932332537245529</c:v>
                </c:pt>
                <c:pt idx="1067">
                  <c:v>95.56920277493461</c:v>
                </c:pt>
                <c:pt idx="1068">
                  <c:v>94.181735471397701</c:v>
                </c:pt>
                <c:pt idx="1069">
                  <c:v>94.238598885477103</c:v>
                </c:pt>
                <c:pt idx="1070">
                  <c:v>94.841351074718531</c:v>
                </c:pt>
                <c:pt idx="1071">
                  <c:v>93.66996474468327</c:v>
                </c:pt>
                <c:pt idx="1072">
                  <c:v>93.374274991470486</c:v>
                </c:pt>
                <c:pt idx="1073">
                  <c:v>93.772318890026128</c:v>
                </c:pt>
                <c:pt idx="1074">
                  <c:v>92.794268167860793</c:v>
                </c:pt>
                <c:pt idx="1075">
                  <c:v>92.794268167860793</c:v>
                </c:pt>
                <c:pt idx="1076">
                  <c:v>92.225634027066988</c:v>
                </c:pt>
                <c:pt idx="1077">
                  <c:v>92.282497441146361</c:v>
                </c:pt>
                <c:pt idx="1078">
                  <c:v>93.419765722733985</c:v>
                </c:pt>
                <c:pt idx="1079">
                  <c:v>92.805640850676639</c:v>
                </c:pt>
                <c:pt idx="1080">
                  <c:v>92.521323780279786</c:v>
                </c:pt>
                <c:pt idx="1081">
                  <c:v>92.635050608438519</c:v>
                </c:pt>
                <c:pt idx="1082">
                  <c:v>92.066416467644714</c:v>
                </c:pt>
                <c:pt idx="1083">
                  <c:v>92.350733538041595</c:v>
                </c:pt>
                <c:pt idx="1084">
                  <c:v>92.817013533492556</c:v>
                </c:pt>
                <c:pt idx="1085">
                  <c:v>92.714659388149698</c:v>
                </c:pt>
                <c:pt idx="1086">
                  <c:v>92.350733538041595</c:v>
                </c:pt>
                <c:pt idx="1087">
                  <c:v>92.839758899124277</c:v>
                </c:pt>
                <c:pt idx="1088">
                  <c:v>93.158194017968825</c:v>
                </c:pt>
                <c:pt idx="1089">
                  <c:v>92.350733538041595</c:v>
                </c:pt>
                <c:pt idx="1090">
                  <c:v>93.249175480495865</c:v>
                </c:pt>
                <c:pt idx="1091">
                  <c:v>92.623677925622658</c:v>
                </c:pt>
                <c:pt idx="1092">
                  <c:v>92.896622313203679</c:v>
                </c:pt>
                <c:pt idx="1093">
                  <c:v>92.782895485044932</c:v>
                </c:pt>
                <c:pt idx="1094">
                  <c:v>93.180939383600588</c:v>
                </c:pt>
                <c:pt idx="1095">
                  <c:v>93.738200841578532</c:v>
                </c:pt>
                <c:pt idx="1096">
                  <c:v>93.419765722733985</c:v>
                </c:pt>
                <c:pt idx="1097">
                  <c:v>93.874673035369042</c:v>
                </c:pt>
                <c:pt idx="1098">
                  <c:v>94.704878880927993</c:v>
                </c:pt>
                <c:pt idx="1099">
                  <c:v>93.965654497896068</c:v>
                </c:pt>
                <c:pt idx="1100">
                  <c:v>93.317411577391113</c:v>
                </c:pt>
                <c:pt idx="1101">
                  <c:v>94.124872057318314</c:v>
                </c:pt>
                <c:pt idx="1102">
                  <c:v>95.273513021721811</c:v>
                </c:pt>
                <c:pt idx="1103">
                  <c:v>94.977823268509056</c:v>
                </c:pt>
                <c:pt idx="1104">
                  <c:v>96.274309109518938</c:v>
                </c:pt>
                <c:pt idx="1105">
                  <c:v>96.50176276583646</c:v>
                </c:pt>
                <c:pt idx="1106">
                  <c:v>97.104514955077917</c:v>
                </c:pt>
                <c:pt idx="1107">
                  <c:v>99.037871033776838</c:v>
                </c:pt>
                <c:pt idx="1108">
                  <c:v>99.526896394859534</c:v>
                </c:pt>
                <c:pt idx="1109">
                  <c:v>102.95007392243831</c:v>
                </c:pt>
                <c:pt idx="1110">
                  <c:v>107.78346411918571</c:v>
                </c:pt>
                <c:pt idx="1111">
                  <c:v>119.12202888661432</c:v>
                </c:pt>
                <c:pt idx="1112">
                  <c:v>122.40873422040258</c:v>
                </c:pt>
                <c:pt idx="1113">
                  <c:v>109.68270214943703</c:v>
                </c:pt>
                <c:pt idx="1114">
                  <c:v>108.68190606163994</c:v>
                </c:pt>
                <c:pt idx="1115">
                  <c:v>108.72739679290345</c:v>
                </c:pt>
                <c:pt idx="1116">
                  <c:v>101.24417150005685</c:v>
                </c:pt>
                <c:pt idx="1117">
                  <c:v>96.581371545547583</c:v>
                </c:pt>
                <c:pt idx="1118">
                  <c:v>95.887637893779129</c:v>
                </c:pt>
                <c:pt idx="1119">
                  <c:v>96.490390083020586</c:v>
                </c:pt>
                <c:pt idx="1120">
                  <c:v>96.831570567496854</c:v>
                </c:pt>
                <c:pt idx="1121">
                  <c:v>96.922552030023866</c:v>
                </c:pt>
                <c:pt idx="1122">
                  <c:v>98.412373478903675</c:v>
                </c:pt>
                <c:pt idx="1123">
                  <c:v>98.83316274309108</c:v>
                </c:pt>
                <c:pt idx="1124">
                  <c:v>99.401796883884899</c:v>
                </c:pt>
                <c:pt idx="1125">
                  <c:v>99.015125668145146</c:v>
                </c:pt>
                <c:pt idx="1126">
                  <c:v>98.560218355510074</c:v>
                </c:pt>
                <c:pt idx="1127">
                  <c:v>97.71863982713522</c:v>
                </c:pt>
                <c:pt idx="1128">
                  <c:v>97.377459342658923</c:v>
                </c:pt>
                <c:pt idx="1129">
                  <c:v>97.445695439554186</c:v>
                </c:pt>
                <c:pt idx="1130">
                  <c:v>96.137836915728414</c:v>
                </c:pt>
                <c:pt idx="1131">
                  <c:v>96.968042761287393</c:v>
                </c:pt>
                <c:pt idx="1132">
                  <c:v>96.353917889230075</c:v>
                </c:pt>
                <c:pt idx="1133">
                  <c:v>97.240987148868413</c:v>
                </c:pt>
                <c:pt idx="1134">
                  <c:v>97.968838849084477</c:v>
                </c:pt>
                <c:pt idx="1135">
                  <c:v>99.34493346980554</c:v>
                </c:pt>
                <c:pt idx="1136">
                  <c:v>99.322188104173748</c:v>
                </c:pt>
                <c:pt idx="1137">
                  <c:v>100.43671102012965</c:v>
                </c:pt>
                <c:pt idx="1138">
                  <c:v>100.57318321392015</c:v>
                </c:pt>
                <c:pt idx="1139">
                  <c:v>100.68691004207891</c:v>
                </c:pt>
                <c:pt idx="1140">
                  <c:v>100.01592175594224</c:v>
                </c:pt>
                <c:pt idx="1141">
                  <c:v>99.788468099624694</c:v>
                </c:pt>
                <c:pt idx="1142">
                  <c:v>98.275901285113164</c:v>
                </c:pt>
                <c:pt idx="1143">
                  <c:v>97.331968611395425</c:v>
                </c:pt>
                <c:pt idx="1144">
                  <c:v>96.376663254861811</c:v>
                </c:pt>
                <c:pt idx="1145">
                  <c:v>95.023313999772554</c:v>
                </c:pt>
                <c:pt idx="1146">
                  <c:v>95.262140338905951</c:v>
                </c:pt>
                <c:pt idx="1147">
                  <c:v>93.351529625838751</c:v>
                </c:pt>
                <c:pt idx="1148">
                  <c:v>92.953485727283052</c:v>
                </c:pt>
                <c:pt idx="1149">
                  <c:v>92.737404753781419</c:v>
                </c:pt>
                <c:pt idx="1150">
                  <c:v>92.339360855225749</c:v>
                </c:pt>
                <c:pt idx="1151">
                  <c:v>92.566814511543271</c:v>
                </c:pt>
                <c:pt idx="1152">
                  <c:v>92.271124758330501</c:v>
                </c:pt>
                <c:pt idx="1153">
                  <c:v>92.066416467644714</c:v>
                </c:pt>
                <c:pt idx="1154">
                  <c:v>92.339360855225749</c:v>
                </c:pt>
                <c:pt idx="1155">
                  <c:v>92.805640850676639</c:v>
                </c:pt>
                <c:pt idx="1156">
                  <c:v>93.294666211759363</c:v>
                </c:pt>
                <c:pt idx="1157">
                  <c:v>93.453883771181609</c:v>
                </c:pt>
                <c:pt idx="1158">
                  <c:v>93.169566700784699</c:v>
                </c:pt>
                <c:pt idx="1159">
                  <c:v>92.817013533492556</c:v>
                </c:pt>
                <c:pt idx="1160">
                  <c:v>93.488001819629218</c:v>
                </c:pt>
                <c:pt idx="1161">
                  <c:v>93.408393039918124</c:v>
                </c:pt>
                <c:pt idx="1162">
                  <c:v>92.384851586489233</c:v>
                </c:pt>
                <c:pt idx="1163">
                  <c:v>92.259752075514598</c:v>
                </c:pt>
                <c:pt idx="1164">
                  <c:v>92.828386216308402</c:v>
                </c:pt>
                <c:pt idx="1165">
                  <c:v>92.191515978619364</c:v>
                </c:pt>
                <c:pt idx="1166">
                  <c:v>92.862504264756055</c:v>
                </c:pt>
                <c:pt idx="1167">
                  <c:v>92.748777436597265</c:v>
                </c:pt>
                <c:pt idx="1168">
                  <c:v>92.225634027066988</c:v>
                </c:pt>
                <c:pt idx="1169">
                  <c:v>92.828386216308402</c:v>
                </c:pt>
                <c:pt idx="1170">
                  <c:v>92.339360855225749</c:v>
                </c:pt>
                <c:pt idx="1171">
                  <c:v>92.748777436597265</c:v>
                </c:pt>
                <c:pt idx="1172">
                  <c:v>93.021721824178329</c:v>
                </c:pt>
                <c:pt idx="1173">
                  <c:v>92.623677925622658</c:v>
                </c:pt>
                <c:pt idx="1174">
                  <c:v>92.691914022517906</c:v>
                </c:pt>
                <c:pt idx="1175">
                  <c:v>91.770726714431902</c:v>
                </c:pt>
                <c:pt idx="1176">
                  <c:v>92.350733538041595</c:v>
                </c:pt>
                <c:pt idx="1177">
                  <c:v>92.635050608438519</c:v>
                </c:pt>
                <c:pt idx="1178">
                  <c:v>92.4189696349369</c:v>
                </c:pt>
                <c:pt idx="1179">
                  <c:v>92.657795974070282</c:v>
                </c:pt>
                <c:pt idx="1180">
                  <c:v>92.657795974070282</c:v>
                </c:pt>
                <c:pt idx="1181">
                  <c:v>93.226430114864073</c:v>
                </c:pt>
                <c:pt idx="1182">
                  <c:v>92.703286705333795</c:v>
                </c:pt>
                <c:pt idx="1183">
                  <c:v>93.124075969521201</c:v>
                </c:pt>
                <c:pt idx="1184">
                  <c:v>93.874673035369042</c:v>
                </c:pt>
                <c:pt idx="1185">
                  <c:v>93.283293528943489</c:v>
                </c:pt>
                <c:pt idx="1186">
                  <c:v>93.340156943022862</c:v>
                </c:pt>
                <c:pt idx="1187">
                  <c:v>94.249971568292963</c:v>
                </c:pt>
                <c:pt idx="1188">
                  <c:v>94.124872057318314</c:v>
                </c:pt>
                <c:pt idx="1189">
                  <c:v>93.783691572842031</c:v>
                </c:pt>
                <c:pt idx="1190">
                  <c:v>93.158194017968825</c:v>
                </c:pt>
                <c:pt idx="1191">
                  <c:v>92.487205731832148</c:v>
                </c:pt>
                <c:pt idx="1192">
                  <c:v>93.590355964972147</c:v>
                </c:pt>
                <c:pt idx="1193">
                  <c:v>92.180143295803475</c:v>
                </c:pt>
                <c:pt idx="1194">
                  <c:v>92.805640850676639</c:v>
                </c:pt>
                <c:pt idx="1195">
                  <c:v>92.657795974070282</c:v>
                </c:pt>
                <c:pt idx="1196">
                  <c:v>91.907198908222469</c:v>
                </c:pt>
                <c:pt idx="1197">
                  <c:v>92.487205731832148</c:v>
                </c:pt>
                <c:pt idx="1198">
                  <c:v>92.782895485044932</c:v>
                </c:pt>
                <c:pt idx="1199">
                  <c:v>93.044467189810106</c:v>
                </c:pt>
                <c:pt idx="1200">
                  <c:v>92.976231092914801</c:v>
                </c:pt>
                <c:pt idx="1201">
                  <c:v>93.374274991470486</c:v>
                </c:pt>
                <c:pt idx="1202">
                  <c:v>92.896622313203679</c:v>
                </c:pt>
                <c:pt idx="1203">
                  <c:v>93.499374502445107</c:v>
                </c:pt>
                <c:pt idx="1204">
                  <c:v>92.930740361651303</c:v>
                </c:pt>
                <c:pt idx="1205">
                  <c:v>93.010349141362468</c:v>
                </c:pt>
                <c:pt idx="1206">
                  <c:v>92.907994996019582</c:v>
                </c:pt>
                <c:pt idx="1207">
                  <c:v>94.124872057318314</c:v>
                </c:pt>
                <c:pt idx="1208">
                  <c:v>93.658592061867381</c:v>
                </c:pt>
                <c:pt idx="1209">
                  <c:v>94.056635960423051</c:v>
                </c:pt>
                <c:pt idx="1210">
                  <c:v>94.431934493347001</c:v>
                </c:pt>
                <c:pt idx="1211">
                  <c:v>94.920959854429654</c:v>
                </c:pt>
                <c:pt idx="1212">
                  <c:v>95.330376435801185</c:v>
                </c:pt>
                <c:pt idx="1213">
                  <c:v>95.58057545775047</c:v>
                </c:pt>
                <c:pt idx="1214">
                  <c:v>96.251563743887189</c:v>
                </c:pt>
                <c:pt idx="1215">
                  <c:v>96.854315933128618</c:v>
                </c:pt>
                <c:pt idx="1216">
                  <c:v>99.242579324462639</c:v>
                </c:pt>
                <c:pt idx="1217">
                  <c:v>101.06220857500284</c:v>
                </c:pt>
                <c:pt idx="1218">
                  <c:v>103.51870806323211</c:v>
                </c:pt>
                <c:pt idx="1219">
                  <c:v>106.19128852496304</c:v>
                </c:pt>
                <c:pt idx="1220">
                  <c:v>109.39838507904014</c:v>
                </c:pt>
                <c:pt idx="1221">
                  <c:v>109.7623109291482</c:v>
                </c:pt>
                <c:pt idx="1222">
                  <c:v>107.53326509723645</c:v>
                </c:pt>
                <c:pt idx="1223">
                  <c:v>104.79244853861024</c:v>
                </c:pt>
                <c:pt idx="1224">
                  <c:v>104.15557830092115</c:v>
                </c:pt>
                <c:pt idx="1225">
                  <c:v>100.72102809052654</c:v>
                </c:pt>
                <c:pt idx="1226">
                  <c:v>97.422950073922422</c:v>
                </c:pt>
                <c:pt idx="1227">
                  <c:v>95.910383259410892</c:v>
                </c:pt>
                <c:pt idx="1228">
                  <c:v>94.977823268509056</c:v>
                </c:pt>
                <c:pt idx="1229">
                  <c:v>94.841351074718531</c:v>
                </c:pt>
                <c:pt idx="1230">
                  <c:v>94.613897418400967</c:v>
                </c:pt>
                <c:pt idx="1231">
                  <c:v>93.749573524394407</c:v>
                </c:pt>
                <c:pt idx="1232">
                  <c:v>94.352325713635835</c:v>
                </c:pt>
                <c:pt idx="1233">
                  <c:v>94.46605254179461</c:v>
                </c:pt>
                <c:pt idx="1234">
                  <c:v>94.124872057318314</c:v>
                </c:pt>
                <c:pt idx="1235">
                  <c:v>94.773114977823269</c:v>
                </c:pt>
                <c:pt idx="1236">
                  <c:v>94.443307176162847</c:v>
                </c:pt>
                <c:pt idx="1237">
                  <c:v>94.420561810531083</c:v>
                </c:pt>
                <c:pt idx="1238">
                  <c:v>95.14841351074719</c:v>
                </c:pt>
                <c:pt idx="1239">
                  <c:v>95.000568634140791</c:v>
                </c:pt>
                <c:pt idx="1240">
                  <c:v>95.489593995223487</c:v>
                </c:pt>
                <c:pt idx="1241">
                  <c:v>95.239394973274187</c:v>
                </c:pt>
                <c:pt idx="1242">
                  <c:v>95.500966678039347</c:v>
                </c:pt>
                <c:pt idx="1243">
                  <c:v>96.717843739338122</c:v>
                </c:pt>
                <c:pt idx="1244">
                  <c:v>97.604912998976474</c:v>
                </c:pt>
                <c:pt idx="1245">
                  <c:v>97.422950073922422</c:v>
                </c:pt>
                <c:pt idx="1246">
                  <c:v>99.003752985329243</c:v>
                </c:pt>
                <c:pt idx="1247">
                  <c:v>102.26771295348571</c:v>
                </c:pt>
                <c:pt idx="1248">
                  <c:v>105.79324462640739</c:v>
                </c:pt>
                <c:pt idx="1249">
                  <c:v>108.70465142727171</c:v>
                </c:pt>
                <c:pt idx="1250">
                  <c:v>112.54861821903789</c:v>
                </c:pt>
                <c:pt idx="1251">
                  <c:v>119.07653815535083</c:v>
                </c:pt>
                <c:pt idx="1252">
                  <c:v>119.95223473217331</c:v>
                </c:pt>
                <c:pt idx="1253">
                  <c:v>118.57614011145226</c:v>
                </c:pt>
                <c:pt idx="1254">
                  <c:v>116.65415671556919</c:v>
                </c:pt>
                <c:pt idx="1255">
                  <c:v>113.45843284430795</c:v>
                </c:pt>
                <c:pt idx="1256">
                  <c:v>112.49175480495849</c:v>
                </c:pt>
                <c:pt idx="1257">
                  <c:v>108.70465142727171</c:v>
                </c:pt>
                <c:pt idx="1258">
                  <c:v>107.61287387694756</c:v>
                </c:pt>
                <c:pt idx="1259">
                  <c:v>103.85988854770839</c:v>
                </c:pt>
                <c:pt idx="1260">
                  <c:v>102.08575002843168</c:v>
                </c:pt>
                <c:pt idx="1261">
                  <c:v>100.07278517002156</c:v>
                </c:pt>
                <c:pt idx="1262">
                  <c:v>98.83316274309108</c:v>
                </c:pt>
                <c:pt idx="1263">
                  <c:v>97.752757875582844</c:v>
                </c:pt>
                <c:pt idx="1264">
                  <c:v>96.569998862731694</c:v>
                </c:pt>
                <c:pt idx="1265">
                  <c:v>95.239394973274187</c:v>
                </c:pt>
                <c:pt idx="1266">
                  <c:v>94.932332537245529</c:v>
                </c:pt>
                <c:pt idx="1267">
                  <c:v>94.056635960423051</c:v>
                </c:pt>
                <c:pt idx="1268">
                  <c:v>93.658592061867381</c:v>
                </c:pt>
                <c:pt idx="1269">
                  <c:v>93.601728647788008</c:v>
                </c:pt>
                <c:pt idx="1270">
                  <c:v>93.169566700784699</c:v>
                </c:pt>
                <c:pt idx="1271">
                  <c:v>92.271124758330501</c:v>
                </c:pt>
                <c:pt idx="1272">
                  <c:v>92.498578414648009</c:v>
                </c:pt>
                <c:pt idx="1273">
                  <c:v>92.509951097463869</c:v>
                </c:pt>
                <c:pt idx="1274">
                  <c:v>92.259752075514598</c:v>
                </c:pt>
                <c:pt idx="1275">
                  <c:v>92.111907198908213</c:v>
                </c:pt>
                <c:pt idx="1276">
                  <c:v>93.203684749232352</c:v>
                </c:pt>
                <c:pt idx="1277">
                  <c:v>92.327988172409832</c:v>
                </c:pt>
                <c:pt idx="1278">
                  <c:v>93.510747185260982</c:v>
                </c:pt>
                <c:pt idx="1279">
                  <c:v>92.942113044467206</c:v>
                </c:pt>
                <c:pt idx="1280">
                  <c:v>93.374274991470486</c:v>
                </c:pt>
                <c:pt idx="1281">
                  <c:v>93.840554986921433</c:v>
                </c:pt>
                <c:pt idx="1282">
                  <c:v>93.692710110315019</c:v>
                </c:pt>
                <c:pt idx="1283">
                  <c:v>93.681337427499116</c:v>
                </c:pt>
                <c:pt idx="1284">
                  <c:v>93.647219379051521</c:v>
                </c:pt>
                <c:pt idx="1285">
                  <c:v>94.022517911975413</c:v>
                </c:pt>
                <c:pt idx="1286">
                  <c:v>94.397816444899362</c:v>
                </c:pt>
                <c:pt idx="1287">
                  <c:v>94.886841805982016</c:v>
                </c:pt>
                <c:pt idx="1288">
                  <c:v>94.136244740134202</c:v>
                </c:pt>
                <c:pt idx="1289">
                  <c:v>95.31900375298531</c:v>
                </c:pt>
                <c:pt idx="1290">
                  <c:v>96.808825201865133</c:v>
                </c:pt>
                <c:pt idx="1291">
                  <c:v>101.7104514955078</c:v>
                </c:pt>
                <c:pt idx="1292">
                  <c:v>104.1328329352894</c:v>
                </c:pt>
                <c:pt idx="1293">
                  <c:v>99.185715910383237</c:v>
                </c:pt>
                <c:pt idx="1294">
                  <c:v>96.353917889230075</c:v>
                </c:pt>
                <c:pt idx="1295">
                  <c:v>97.866484703741591</c:v>
                </c:pt>
                <c:pt idx="1296">
                  <c:v>97.832366655293981</c:v>
                </c:pt>
                <c:pt idx="1297">
                  <c:v>94.386443762083459</c:v>
                </c:pt>
                <c:pt idx="1298">
                  <c:v>93.601728647788008</c:v>
                </c:pt>
                <c:pt idx="1299">
                  <c:v>92.976231092914801</c:v>
                </c:pt>
                <c:pt idx="1300">
                  <c:v>92.72603207096553</c:v>
                </c:pt>
                <c:pt idx="1301">
                  <c:v>92.191515978619364</c:v>
                </c:pt>
                <c:pt idx="1302">
                  <c:v>92.691914022517906</c:v>
                </c:pt>
                <c:pt idx="1303">
                  <c:v>92.464460366200399</c:v>
                </c:pt>
                <c:pt idx="1304">
                  <c:v>92.271124758330501</c:v>
                </c:pt>
                <c:pt idx="1305">
                  <c:v>92.566814511543271</c:v>
                </c:pt>
                <c:pt idx="1306">
                  <c:v>92.464460366200399</c:v>
                </c:pt>
                <c:pt idx="1307">
                  <c:v>92.998976458546551</c:v>
                </c:pt>
                <c:pt idx="1308">
                  <c:v>93.704082793130908</c:v>
                </c:pt>
                <c:pt idx="1309">
                  <c:v>93.101330603889437</c:v>
                </c:pt>
                <c:pt idx="1310">
                  <c:v>93.488001819629218</c:v>
                </c:pt>
                <c:pt idx="1311">
                  <c:v>93.726828158762643</c:v>
                </c:pt>
                <c:pt idx="1312">
                  <c:v>93.237802797679961</c:v>
                </c:pt>
                <c:pt idx="1313">
                  <c:v>93.510747185260982</c:v>
                </c:pt>
                <c:pt idx="1314">
                  <c:v>94.295462299556448</c:v>
                </c:pt>
                <c:pt idx="1315">
                  <c:v>94.227226202661214</c:v>
                </c:pt>
                <c:pt idx="1316">
                  <c:v>95.387239849880586</c:v>
                </c:pt>
                <c:pt idx="1317">
                  <c:v>95.2848857045377</c:v>
                </c:pt>
                <c:pt idx="1318">
                  <c:v>94.750369612191506</c:v>
                </c:pt>
                <c:pt idx="1319">
                  <c:v>95.523712043671068</c:v>
                </c:pt>
                <c:pt idx="1320">
                  <c:v>95.2848857045377</c:v>
                </c:pt>
                <c:pt idx="1321">
                  <c:v>95.637438871829843</c:v>
                </c:pt>
                <c:pt idx="1322">
                  <c:v>95.955873990674391</c:v>
                </c:pt>
                <c:pt idx="1323">
                  <c:v>97.331968611395425</c:v>
                </c:pt>
                <c:pt idx="1324">
                  <c:v>100.65279199363127</c:v>
                </c:pt>
                <c:pt idx="1325">
                  <c:v>105.89559877175024</c:v>
                </c:pt>
                <c:pt idx="1326">
                  <c:v>109.01171386330037</c:v>
                </c:pt>
                <c:pt idx="1327">
                  <c:v>101.68770612987602</c:v>
                </c:pt>
                <c:pt idx="1328">
                  <c:v>98.628454452405293</c:v>
                </c:pt>
                <c:pt idx="1329">
                  <c:v>99.242579324462639</c:v>
                </c:pt>
                <c:pt idx="1330">
                  <c:v>100.08415785283748</c:v>
                </c:pt>
                <c:pt idx="1331">
                  <c:v>96.490390083020586</c:v>
                </c:pt>
                <c:pt idx="1332">
                  <c:v>93.977027180711929</c:v>
                </c:pt>
                <c:pt idx="1333">
                  <c:v>92.430342317752732</c:v>
                </c:pt>
                <c:pt idx="1334">
                  <c:v>92.748777436597265</c:v>
                </c:pt>
                <c:pt idx="1335">
                  <c:v>92.953485727283052</c:v>
                </c:pt>
                <c:pt idx="1336">
                  <c:v>91.907198908222469</c:v>
                </c:pt>
                <c:pt idx="1337">
                  <c:v>92.305242806778097</c:v>
                </c:pt>
                <c:pt idx="1338">
                  <c:v>91.736608665984306</c:v>
                </c:pt>
                <c:pt idx="1339">
                  <c:v>91.486409644035049</c:v>
                </c:pt>
                <c:pt idx="1340">
                  <c:v>91.122483793926975</c:v>
                </c:pt>
                <c:pt idx="1341">
                  <c:v>92.327988172409832</c:v>
                </c:pt>
                <c:pt idx="1342">
                  <c:v>92.214261344251128</c:v>
                </c:pt>
                <c:pt idx="1343">
                  <c:v>92.362106220857498</c:v>
                </c:pt>
                <c:pt idx="1344">
                  <c:v>92.305242806778097</c:v>
                </c:pt>
                <c:pt idx="1345">
                  <c:v>91.861708176958913</c:v>
                </c:pt>
                <c:pt idx="1346">
                  <c:v>92.964858410098941</c:v>
                </c:pt>
                <c:pt idx="1347">
                  <c:v>92.544069145911536</c:v>
                </c:pt>
                <c:pt idx="1348">
                  <c:v>91.964062322301828</c:v>
                </c:pt>
                <c:pt idx="1349">
                  <c:v>91.838962811327178</c:v>
                </c:pt>
                <c:pt idx="1350">
                  <c:v>91.668372569089016</c:v>
                </c:pt>
                <c:pt idx="1351">
                  <c:v>92.58955987717502</c:v>
                </c:pt>
                <c:pt idx="1352">
                  <c:v>91.827590128511318</c:v>
                </c:pt>
                <c:pt idx="1353">
                  <c:v>92.72603207096553</c:v>
                </c:pt>
                <c:pt idx="1354">
                  <c:v>92.327988172409832</c:v>
                </c:pt>
                <c:pt idx="1355">
                  <c:v>92.20288866143521</c:v>
                </c:pt>
                <c:pt idx="1356">
                  <c:v>92.964858410098941</c:v>
                </c:pt>
                <c:pt idx="1357">
                  <c:v>91.827590128511318</c:v>
                </c:pt>
                <c:pt idx="1358">
                  <c:v>91.92994427385419</c:v>
                </c:pt>
                <c:pt idx="1359">
                  <c:v>92.134652564539962</c:v>
                </c:pt>
                <c:pt idx="1360">
                  <c:v>93.11270328670534</c:v>
                </c:pt>
                <c:pt idx="1361">
                  <c:v>92.237006709882863</c:v>
                </c:pt>
                <c:pt idx="1362">
                  <c:v>92.578187194359117</c:v>
                </c:pt>
                <c:pt idx="1363">
                  <c:v>92.748777436597265</c:v>
                </c:pt>
                <c:pt idx="1364">
                  <c:v>92.4189696349369</c:v>
                </c:pt>
                <c:pt idx="1365">
                  <c:v>92.737404753781419</c:v>
                </c:pt>
                <c:pt idx="1366">
                  <c:v>92.669168656886143</c:v>
                </c:pt>
                <c:pt idx="1367">
                  <c:v>93.294666211759363</c:v>
                </c:pt>
                <c:pt idx="1368">
                  <c:v>93.260548163311711</c:v>
                </c:pt>
                <c:pt idx="1369">
                  <c:v>92.703286705333795</c:v>
                </c:pt>
                <c:pt idx="1370">
                  <c:v>92.077789150460575</c:v>
                </c:pt>
                <c:pt idx="1371">
                  <c:v>92.4189696349369</c:v>
                </c:pt>
                <c:pt idx="1372">
                  <c:v>92.373478903673345</c:v>
                </c:pt>
                <c:pt idx="1373">
                  <c:v>91.873080859774788</c:v>
                </c:pt>
                <c:pt idx="1374">
                  <c:v>92.578187194359117</c:v>
                </c:pt>
                <c:pt idx="1375">
                  <c:v>91.873080859774788</c:v>
                </c:pt>
                <c:pt idx="1376">
                  <c:v>91.770726714431902</c:v>
                </c:pt>
                <c:pt idx="1377">
                  <c:v>92.157397930171697</c:v>
                </c:pt>
                <c:pt idx="1378">
                  <c:v>90.724439895371333</c:v>
                </c:pt>
                <c:pt idx="1379">
                  <c:v>90.986011600136464</c:v>
                </c:pt>
                <c:pt idx="1380">
                  <c:v>91.520527692482659</c:v>
                </c:pt>
                <c:pt idx="1381">
                  <c:v>91.941316956670093</c:v>
                </c:pt>
                <c:pt idx="1382">
                  <c:v>91.475036961219146</c:v>
                </c:pt>
                <c:pt idx="1383">
                  <c:v>92.191515978619364</c:v>
                </c:pt>
                <c:pt idx="1384">
                  <c:v>91.486409644035049</c:v>
                </c:pt>
                <c:pt idx="1385">
                  <c:v>91.315819401796887</c:v>
                </c:pt>
                <c:pt idx="1386">
                  <c:v>91.747981348800195</c:v>
                </c:pt>
                <c:pt idx="1387">
                  <c:v>91.838962811327178</c:v>
                </c:pt>
                <c:pt idx="1388">
                  <c:v>92.282497441146361</c:v>
                </c:pt>
                <c:pt idx="1389">
                  <c:v>91.782099397247805</c:v>
                </c:pt>
                <c:pt idx="1390">
                  <c:v>91.395428181508009</c:v>
                </c:pt>
                <c:pt idx="1391">
                  <c:v>92.157397930171697</c:v>
                </c:pt>
                <c:pt idx="1392">
                  <c:v>91.691117934720808</c:v>
                </c:pt>
                <c:pt idx="1393">
                  <c:v>91.747981348800195</c:v>
                </c:pt>
                <c:pt idx="1394">
                  <c:v>91.429546229955662</c:v>
                </c:pt>
                <c:pt idx="1395">
                  <c:v>91.395428181508009</c:v>
                </c:pt>
                <c:pt idx="1396">
                  <c:v>91.713863300352571</c:v>
                </c:pt>
                <c:pt idx="1397">
                  <c:v>91.816217445695457</c:v>
                </c:pt>
                <c:pt idx="1398">
                  <c:v>91.782099397247805</c:v>
                </c:pt>
                <c:pt idx="1399">
                  <c:v>92.066416467644714</c:v>
                </c:pt>
                <c:pt idx="1400">
                  <c:v>92.339360855225749</c:v>
                </c:pt>
                <c:pt idx="1401">
                  <c:v>92.72603207096553</c:v>
                </c:pt>
                <c:pt idx="1402">
                  <c:v>92.168770612987572</c:v>
                </c:pt>
                <c:pt idx="1403">
                  <c:v>92.396224269305151</c:v>
                </c:pt>
                <c:pt idx="1404">
                  <c:v>92.600932559990866</c:v>
                </c:pt>
                <c:pt idx="1405">
                  <c:v>92.509951097463869</c:v>
                </c:pt>
                <c:pt idx="1406">
                  <c:v>92.043671102012951</c:v>
                </c:pt>
                <c:pt idx="1407">
                  <c:v>92.487205731832148</c:v>
                </c:pt>
                <c:pt idx="1408">
                  <c:v>93.11270328670534</c:v>
                </c:pt>
                <c:pt idx="1409">
                  <c:v>92.760150119413169</c:v>
                </c:pt>
                <c:pt idx="1410">
                  <c:v>93.908791083816652</c:v>
                </c:pt>
                <c:pt idx="1411">
                  <c:v>94.443307176162847</c:v>
                </c:pt>
                <c:pt idx="1412">
                  <c:v>94.488797907426331</c:v>
                </c:pt>
                <c:pt idx="1413">
                  <c:v>95.614693506198122</c:v>
                </c:pt>
                <c:pt idx="1414">
                  <c:v>95.910383259410892</c:v>
                </c:pt>
                <c:pt idx="1415">
                  <c:v>97.673149095871693</c:v>
                </c:pt>
                <c:pt idx="1416">
                  <c:v>96.547253497099987</c:v>
                </c:pt>
                <c:pt idx="1417">
                  <c:v>96.342545206414187</c:v>
                </c:pt>
                <c:pt idx="1418">
                  <c:v>95.864892528147394</c:v>
                </c:pt>
                <c:pt idx="1419">
                  <c:v>96.251563743887189</c:v>
                </c:pt>
                <c:pt idx="1420">
                  <c:v>95.819401796883866</c:v>
                </c:pt>
                <c:pt idx="1421">
                  <c:v>94.943705220061432</c:v>
                </c:pt>
                <c:pt idx="1422">
                  <c:v>95.000568634140791</c:v>
                </c:pt>
                <c:pt idx="1423">
                  <c:v>94.488797907426331</c:v>
                </c:pt>
                <c:pt idx="1424">
                  <c:v>93.533492550892745</c:v>
                </c:pt>
                <c:pt idx="1425">
                  <c:v>93.203684749232352</c:v>
                </c:pt>
                <c:pt idx="1426">
                  <c:v>92.657795974070282</c:v>
                </c:pt>
                <c:pt idx="1427">
                  <c:v>93.101330603889437</c:v>
                </c:pt>
                <c:pt idx="1428">
                  <c:v>92.851131581940194</c:v>
                </c:pt>
                <c:pt idx="1429">
                  <c:v>92.964858410098941</c:v>
                </c:pt>
                <c:pt idx="1430">
                  <c:v>91.998180370749452</c:v>
                </c:pt>
                <c:pt idx="1431">
                  <c:v>91.531900375298534</c:v>
                </c:pt>
                <c:pt idx="1432">
                  <c:v>93.010349141362468</c:v>
                </c:pt>
                <c:pt idx="1433">
                  <c:v>91.986807687933577</c:v>
                </c:pt>
                <c:pt idx="1434">
                  <c:v>92.646423291254422</c:v>
                </c:pt>
                <c:pt idx="1435">
                  <c:v>92.623677925622658</c:v>
                </c:pt>
                <c:pt idx="1436">
                  <c:v>92.703286705333795</c:v>
                </c:pt>
                <c:pt idx="1437">
                  <c:v>92.623677925622658</c:v>
                </c:pt>
                <c:pt idx="1438">
                  <c:v>92.839758899124277</c:v>
                </c:pt>
                <c:pt idx="1439">
                  <c:v>92.248379392698709</c:v>
                </c:pt>
                <c:pt idx="1440">
                  <c:v>92.680541339702017</c:v>
                </c:pt>
                <c:pt idx="1441">
                  <c:v>91.827590128511318</c:v>
                </c:pt>
                <c:pt idx="1442">
                  <c:v>92.077789150460575</c:v>
                </c:pt>
                <c:pt idx="1443">
                  <c:v>92.282497441146361</c:v>
                </c:pt>
                <c:pt idx="1444">
                  <c:v>91.747981348800195</c:v>
                </c:pt>
                <c:pt idx="1445">
                  <c:v>92.05504378482884</c:v>
                </c:pt>
                <c:pt idx="1446">
                  <c:v>91.736608665984306</c:v>
                </c:pt>
                <c:pt idx="1447">
                  <c:v>92.180143295803475</c:v>
                </c:pt>
                <c:pt idx="1448">
                  <c:v>92.100534516092338</c:v>
                </c:pt>
                <c:pt idx="1449">
                  <c:v>91.918571591038329</c:v>
                </c:pt>
                <c:pt idx="1450">
                  <c:v>91.497782326850896</c:v>
                </c:pt>
                <c:pt idx="1451">
                  <c:v>91.92994427385419</c:v>
                </c:pt>
                <c:pt idx="1452">
                  <c:v>91.907198908222469</c:v>
                </c:pt>
                <c:pt idx="1453">
                  <c:v>91.816217445695457</c:v>
                </c:pt>
                <c:pt idx="1454">
                  <c:v>92.225634027066988</c:v>
                </c:pt>
                <c:pt idx="1455">
                  <c:v>91.09973842829524</c:v>
                </c:pt>
                <c:pt idx="1456">
                  <c:v>91.79347208006368</c:v>
                </c:pt>
                <c:pt idx="1457">
                  <c:v>91.281701353349249</c:v>
                </c:pt>
                <c:pt idx="1458">
                  <c:v>92.271124758330501</c:v>
                </c:pt>
                <c:pt idx="1459">
                  <c:v>91.964062322301828</c:v>
                </c:pt>
                <c:pt idx="1460">
                  <c:v>91.429546229955662</c:v>
                </c:pt>
                <c:pt idx="1461">
                  <c:v>92.464460366200399</c:v>
                </c:pt>
                <c:pt idx="1462">
                  <c:v>92.521323780279786</c:v>
                </c:pt>
                <c:pt idx="1463">
                  <c:v>92.009553053565341</c:v>
                </c:pt>
                <c:pt idx="1464">
                  <c:v>91.452291595587383</c:v>
                </c:pt>
                <c:pt idx="1465">
                  <c:v>92.225634027066988</c:v>
                </c:pt>
                <c:pt idx="1466">
                  <c:v>92.20288866143521</c:v>
                </c:pt>
                <c:pt idx="1467">
                  <c:v>91.668372569089016</c:v>
                </c:pt>
                <c:pt idx="1468">
                  <c:v>92.509951097463869</c:v>
                </c:pt>
                <c:pt idx="1469">
                  <c:v>92.612305242806769</c:v>
                </c:pt>
                <c:pt idx="1470">
                  <c:v>91.190719890822251</c:v>
                </c:pt>
                <c:pt idx="1471">
                  <c:v>91.873080859774788</c:v>
                </c:pt>
                <c:pt idx="1472">
                  <c:v>92.180143295803475</c:v>
                </c:pt>
                <c:pt idx="1473">
                  <c:v>92.498578414648009</c:v>
                </c:pt>
                <c:pt idx="1474">
                  <c:v>92.930740361651303</c:v>
                </c:pt>
                <c:pt idx="1475">
                  <c:v>92.509951097463869</c:v>
                </c:pt>
                <c:pt idx="1476">
                  <c:v>93.089957921073577</c:v>
                </c:pt>
                <c:pt idx="1477">
                  <c:v>93.11270328670534</c:v>
                </c:pt>
                <c:pt idx="1478">
                  <c:v>93.124075969521201</c:v>
                </c:pt>
                <c:pt idx="1479">
                  <c:v>93.681337427499116</c:v>
                </c:pt>
                <c:pt idx="1480">
                  <c:v>94.227226202661214</c:v>
                </c:pt>
                <c:pt idx="1481">
                  <c:v>94.716251563743896</c:v>
                </c:pt>
                <c:pt idx="1482">
                  <c:v>95.239394973274187</c:v>
                </c:pt>
                <c:pt idx="1483">
                  <c:v>95.93312862504267</c:v>
                </c:pt>
                <c:pt idx="1484">
                  <c:v>95.353121801432948</c:v>
                </c:pt>
                <c:pt idx="1485">
                  <c:v>95.125668145115441</c:v>
                </c:pt>
                <c:pt idx="1486">
                  <c:v>95.000568634140791</c:v>
                </c:pt>
                <c:pt idx="1487">
                  <c:v>94.693506198112132</c:v>
                </c:pt>
                <c:pt idx="1488">
                  <c:v>94.864096440350295</c:v>
                </c:pt>
                <c:pt idx="1489">
                  <c:v>94.716251563743896</c:v>
                </c:pt>
                <c:pt idx="1490">
                  <c:v>94.284089616740587</c:v>
                </c:pt>
                <c:pt idx="1491">
                  <c:v>95.125668145115441</c:v>
                </c:pt>
                <c:pt idx="1492">
                  <c:v>94.636642784032745</c:v>
                </c:pt>
                <c:pt idx="1493">
                  <c:v>94.761742295007394</c:v>
                </c:pt>
                <c:pt idx="1494">
                  <c:v>94.06800864323894</c:v>
                </c:pt>
                <c:pt idx="1495">
                  <c:v>94.864096440350295</c:v>
                </c:pt>
                <c:pt idx="1496">
                  <c:v>95.046059365404304</c:v>
                </c:pt>
                <c:pt idx="1497">
                  <c:v>96.479017400204711</c:v>
                </c:pt>
                <c:pt idx="1498">
                  <c:v>96.842943250312757</c:v>
                </c:pt>
                <c:pt idx="1499">
                  <c:v>97.752757875582844</c:v>
                </c:pt>
                <c:pt idx="1500">
                  <c:v>95.546457409302874</c:v>
                </c:pt>
                <c:pt idx="1501">
                  <c:v>95.182531559194786</c:v>
                </c:pt>
                <c:pt idx="1502">
                  <c:v>95.046059365404304</c:v>
                </c:pt>
                <c:pt idx="1503">
                  <c:v>94.784487660639144</c:v>
                </c:pt>
                <c:pt idx="1504">
                  <c:v>95.057432048220178</c:v>
                </c:pt>
                <c:pt idx="1505">
                  <c:v>94.693506198112132</c:v>
                </c:pt>
                <c:pt idx="1506">
                  <c:v>94.750369612191506</c:v>
                </c:pt>
                <c:pt idx="1507">
                  <c:v>94.113499374502439</c:v>
                </c:pt>
                <c:pt idx="1508">
                  <c:v>93.203684749232352</c:v>
                </c:pt>
                <c:pt idx="1509">
                  <c:v>93.215057432048212</c:v>
                </c:pt>
                <c:pt idx="1510">
                  <c:v>93.169566700784699</c:v>
                </c:pt>
                <c:pt idx="1511">
                  <c:v>92.305242806778097</c:v>
                </c:pt>
                <c:pt idx="1512">
                  <c:v>92.703286705333795</c:v>
                </c:pt>
                <c:pt idx="1513">
                  <c:v>92.509951097463869</c:v>
                </c:pt>
                <c:pt idx="1514">
                  <c:v>92.043671102012951</c:v>
                </c:pt>
                <c:pt idx="1515">
                  <c:v>92.077789150460575</c:v>
                </c:pt>
                <c:pt idx="1516">
                  <c:v>91.63425452064142</c:v>
                </c:pt>
                <c:pt idx="1517">
                  <c:v>92.384851586489233</c:v>
                </c:pt>
                <c:pt idx="1518">
                  <c:v>92.521323780279786</c:v>
                </c:pt>
                <c:pt idx="1519">
                  <c:v>91.611509155009671</c:v>
                </c:pt>
                <c:pt idx="1520">
                  <c:v>92.339360855225749</c:v>
                </c:pt>
                <c:pt idx="1521">
                  <c:v>91.873080859774788</c:v>
                </c:pt>
                <c:pt idx="1522">
                  <c:v>91.577391106562004</c:v>
                </c:pt>
                <c:pt idx="1523">
                  <c:v>92.146025247355865</c:v>
                </c:pt>
                <c:pt idx="1524">
                  <c:v>91.79347208006368</c:v>
                </c:pt>
                <c:pt idx="1525">
                  <c:v>91.645627203457281</c:v>
                </c:pt>
                <c:pt idx="1526">
                  <c:v>92.45308768338451</c:v>
                </c:pt>
                <c:pt idx="1527">
                  <c:v>92.259752075514598</c:v>
                </c:pt>
                <c:pt idx="1528">
                  <c:v>91.804844762879569</c:v>
                </c:pt>
                <c:pt idx="1529">
                  <c:v>92.441715000568635</c:v>
                </c:pt>
                <c:pt idx="1530">
                  <c:v>92.680541339702017</c:v>
                </c:pt>
                <c:pt idx="1531">
                  <c:v>92.4189696349369</c:v>
                </c:pt>
                <c:pt idx="1532">
                  <c:v>92.45308768338451</c:v>
                </c:pt>
                <c:pt idx="1533">
                  <c:v>92.714659388149698</c:v>
                </c:pt>
                <c:pt idx="1534">
                  <c:v>91.475036961219146</c:v>
                </c:pt>
                <c:pt idx="1535">
                  <c:v>92.509951097463869</c:v>
                </c:pt>
                <c:pt idx="1536">
                  <c:v>92.623677925622658</c:v>
                </c:pt>
                <c:pt idx="1537">
                  <c:v>92.339360855225749</c:v>
                </c:pt>
                <c:pt idx="1538">
                  <c:v>91.600136472193768</c:v>
                </c:pt>
                <c:pt idx="1539">
                  <c:v>92.066416467644714</c:v>
                </c:pt>
                <c:pt idx="1540">
                  <c:v>91.816217445695457</c:v>
                </c:pt>
                <c:pt idx="1541">
                  <c:v>91.952689639485953</c:v>
                </c:pt>
                <c:pt idx="1542">
                  <c:v>91.907198908222469</c:v>
                </c:pt>
                <c:pt idx="1543">
                  <c:v>92.009553053565341</c:v>
                </c:pt>
                <c:pt idx="1544">
                  <c:v>91.827590128511318</c:v>
                </c:pt>
                <c:pt idx="1545">
                  <c:v>91.372682815876232</c:v>
                </c:pt>
                <c:pt idx="1546">
                  <c:v>91.986807687933577</c:v>
                </c:pt>
                <c:pt idx="1547">
                  <c:v>91.349937450244511</c:v>
                </c:pt>
                <c:pt idx="1548">
                  <c:v>91.884453542590691</c:v>
                </c:pt>
                <c:pt idx="1549">
                  <c:v>92.373478903673345</c:v>
                </c:pt>
                <c:pt idx="1550">
                  <c:v>91.406800864323898</c:v>
                </c:pt>
                <c:pt idx="1551">
                  <c:v>92.043671102012951</c:v>
                </c:pt>
                <c:pt idx="1552">
                  <c:v>92.020925736381201</c:v>
                </c:pt>
                <c:pt idx="1553">
                  <c:v>92.691914022517906</c:v>
                </c:pt>
                <c:pt idx="1554">
                  <c:v>92.146025247355865</c:v>
                </c:pt>
                <c:pt idx="1555">
                  <c:v>92.180143295803475</c:v>
                </c:pt>
                <c:pt idx="1556">
                  <c:v>91.827590128511318</c:v>
                </c:pt>
                <c:pt idx="1557">
                  <c:v>91.463664278403286</c:v>
                </c:pt>
                <c:pt idx="1558">
                  <c:v>92.020925736381201</c:v>
                </c:pt>
                <c:pt idx="1559">
                  <c:v>91.520527692482659</c:v>
                </c:pt>
                <c:pt idx="1560">
                  <c:v>91.986807687933577</c:v>
                </c:pt>
              </c:numCache>
            </c:numRef>
          </c:yVal>
          <c:smooth val="0"/>
        </c:ser>
        <c:ser>
          <c:idx val="3"/>
          <c:order val="3"/>
          <c:tx>
            <c:strRef>
              <c:f>'G-1'!$I$2:$I$3</c:f>
              <c:strCache>
                <c:ptCount val="2"/>
                <c:pt idx="0">
                  <c:v>3</c:v>
                </c:pt>
                <c:pt idx="1">
                  <c:v>Ir,%+160</c:v>
                </c:pt>
              </c:strCache>
            </c:strRef>
          </c:tx>
          <c:spPr>
            <a:ln w="12700" cap="rnd">
              <a:solidFill>
                <a:schemeClr val="accent4"/>
              </a:solidFill>
              <a:round/>
            </a:ln>
            <a:effectLst/>
          </c:spPr>
          <c:marker>
            <c:symbol val="none"/>
          </c:marker>
          <c:xVal>
            <c:numRef>
              <c:f>'G-1'!$C$4:$C$1564</c:f>
              <c:numCache>
                <c:formatCode>General</c:formatCode>
                <c:ptCount val="1561"/>
                <c:pt idx="0">
                  <c:v>2</c:v>
                </c:pt>
                <c:pt idx="1">
                  <c:v>2.0499999999999998</c:v>
                </c:pt>
                <c:pt idx="2">
                  <c:v>2.1</c:v>
                </c:pt>
                <c:pt idx="3">
                  <c:v>2.15</c:v>
                </c:pt>
                <c:pt idx="4">
                  <c:v>2.2000000000000002</c:v>
                </c:pt>
                <c:pt idx="5">
                  <c:v>2.25</c:v>
                </c:pt>
                <c:pt idx="6">
                  <c:v>2.2999999999999998</c:v>
                </c:pt>
                <c:pt idx="7">
                  <c:v>2.3499999999999996</c:v>
                </c:pt>
                <c:pt idx="8">
                  <c:v>2.4</c:v>
                </c:pt>
                <c:pt idx="9">
                  <c:v>2.4499999999999997</c:v>
                </c:pt>
                <c:pt idx="10">
                  <c:v>2.5</c:v>
                </c:pt>
                <c:pt idx="11">
                  <c:v>2.5499999999999998</c:v>
                </c:pt>
                <c:pt idx="12">
                  <c:v>2.6</c:v>
                </c:pt>
                <c:pt idx="13">
                  <c:v>2.65</c:v>
                </c:pt>
                <c:pt idx="14">
                  <c:v>2.7</c:v>
                </c:pt>
                <c:pt idx="15">
                  <c:v>2.75</c:v>
                </c:pt>
                <c:pt idx="16">
                  <c:v>2.8</c:v>
                </c:pt>
                <c:pt idx="17">
                  <c:v>2.8499999999999996</c:v>
                </c:pt>
                <c:pt idx="18">
                  <c:v>2.9</c:v>
                </c:pt>
                <c:pt idx="19">
                  <c:v>2.9499999999999997</c:v>
                </c:pt>
                <c:pt idx="20">
                  <c:v>3</c:v>
                </c:pt>
                <c:pt idx="21">
                  <c:v>3.05</c:v>
                </c:pt>
                <c:pt idx="22">
                  <c:v>3.1</c:v>
                </c:pt>
                <c:pt idx="23">
                  <c:v>3.15</c:v>
                </c:pt>
                <c:pt idx="24">
                  <c:v>3.2</c:v>
                </c:pt>
                <c:pt idx="25">
                  <c:v>3.25</c:v>
                </c:pt>
                <c:pt idx="26">
                  <c:v>3.3</c:v>
                </c:pt>
                <c:pt idx="27">
                  <c:v>3.3499999999999996</c:v>
                </c:pt>
                <c:pt idx="28">
                  <c:v>3.4</c:v>
                </c:pt>
                <c:pt idx="29">
                  <c:v>3.4499999999999997</c:v>
                </c:pt>
                <c:pt idx="30">
                  <c:v>3.5</c:v>
                </c:pt>
                <c:pt idx="31">
                  <c:v>3.55</c:v>
                </c:pt>
                <c:pt idx="32">
                  <c:v>3.6</c:v>
                </c:pt>
                <c:pt idx="33">
                  <c:v>3.65</c:v>
                </c:pt>
                <c:pt idx="34">
                  <c:v>3.7</c:v>
                </c:pt>
                <c:pt idx="35">
                  <c:v>3.75</c:v>
                </c:pt>
                <c:pt idx="36">
                  <c:v>3.8</c:v>
                </c:pt>
                <c:pt idx="37">
                  <c:v>3.8499999999999996</c:v>
                </c:pt>
                <c:pt idx="38">
                  <c:v>3.9</c:v>
                </c:pt>
                <c:pt idx="39">
                  <c:v>3.9499999999999997</c:v>
                </c:pt>
                <c:pt idx="40">
                  <c:v>4</c:v>
                </c:pt>
                <c:pt idx="41">
                  <c:v>4.05</c:v>
                </c:pt>
                <c:pt idx="42">
                  <c:v>4.0999999999999996</c:v>
                </c:pt>
                <c:pt idx="43">
                  <c:v>4.1499999999999995</c:v>
                </c:pt>
                <c:pt idx="44">
                  <c:v>4.2</c:v>
                </c:pt>
                <c:pt idx="45">
                  <c:v>4.25</c:v>
                </c:pt>
                <c:pt idx="46">
                  <c:v>4.3</c:v>
                </c:pt>
                <c:pt idx="47">
                  <c:v>4.3499999999999996</c:v>
                </c:pt>
                <c:pt idx="48">
                  <c:v>4.4000000000000004</c:v>
                </c:pt>
                <c:pt idx="49">
                  <c:v>4.45</c:v>
                </c:pt>
                <c:pt idx="50">
                  <c:v>4.5</c:v>
                </c:pt>
                <c:pt idx="51">
                  <c:v>4.55</c:v>
                </c:pt>
                <c:pt idx="52">
                  <c:v>4.5999999999999996</c:v>
                </c:pt>
                <c:pt idx="53">
                  <c:v>4.6499999999999995</c:v>
                </c:pt>
                <c:pt idx="54">
                  <c:v>4.7</c:v>
                </c:pt>
                <c:pt idx="55">
                  <c:v>4.75</c:v>
                </c:pt>
                <c:pt idx="56">
                  <c:v>4.8</c:v>
                </c:pt>
                <c:pt idx="57">
                  <c:v>4.8499999999999996</c:v>
                </c:pt>
                <c:pt idx="58">
                  <c:v>4.9000000000000004</c:v>
                </c:pt>
                <c:pt idx="59">
                  <c:v>4.95</c:v>
                </c:pt>
                <c:pt idx="60">
                  <c:v>5</c:v>
                </c:pt>
                <c:pt idx="61">
                  <c:v>5.05</c:v>
                </c:pt>
                <c:pt idx="62">
                  <c:v>5.0999999999999996</c:v>
                </c:pt>
                <c:pt idx="63">
                  <c:v>5.1499999999999995</c:v>
                </c:pt>
                <c:pt idx="64">
                  <c:v>5.2</c:v>
                </c:pt>
                <c:pt idx="65">
                  <c:v>5.25</c:v>
                </c:pt>
                <c:pt idx="66">
                  <c:v>5.3</c:v>
                </c:pt>
                <c:pt idx="67">
                  <c:v>5.35</c:v>
                </c:pt>
                <c:pt idx="68">
                  <c:v>5.4</c:v>
                </c:pt>
                <c:pt idx="69">
                  <c:v>5.45</c:v>
                </c:pt>
                <c:pt idx="70">
                  <c:v>5.5</c:v>
                </c:pt>
                <c:pt idx="71">
                  <c:v>5.55</c:v>
                </c:pt>
                <c:pt idx="72">
                  <c:v>5.6</c:v>
                </c:pt>
                <c:pt idx="73">
                  <c:v>5.6499999999999995</c:v>
                </c:pt>
                <c:pt idx="74">
                  <c:v>5.7</c:v>
                </c:pt>
                <c:pt idx="75">
                  <c:v>5.75</c:v>
                </c:pt>
                <c:pt idx="76">
                  <c:v>5.8</c:v>
                </c:pt>
                <c:pt idx="77">
                  <c:v>5.85</c:v>
                </c:pt>
                <c:pt idx="78">
                  <c:v>5.9</c:v>
                </c:pt>
                <c:pt idx="79">
                  <c:v>5.95</c:v>
                </c:pt>
                <c:pt idx="80">
                  <c:v>6</c:v>
                </c:pt>
                <c:pt idx="81">
                  <c:v>6.05</c:v>
                </c:pt>
                <c:pt idx="82">
                  <c:v>6.1</c:v>
                </c:pt>
                <c:pt idx="83">
                  <c:v>6.1499999999999995</c:v>
                </c:pt>
                <c:pt idx="84">
                  <c:v>6.2</c:v>
                </c:pt>
                <c:pt idx="85">
                  <c:v>6.25</c:v>
                </c:pt>
                <c:pt idx="86">
                  <c:v>6.3</c:v>
                </c:pt>
                <c:pt idx="87">
                  <c:v>6.35</c:v>
                </c:pt>
                <c:pt idx="88">
                  <c:v>6.4</c:v>
                </c:pt>
                <c:pt idx="89">
                  <c:v>6.45</c:v>
                </c:pt>
                <c:pt idx="90">
                  <c:v>6.5</c:v>
                </c:pt>
                <c:pt idx="91">
                  <c:v>6.55</c:v>
                </c:pt>
                <c:pt idx="92">
                  <c:v>6.6</c:v>
                </c:pt>
                <c:pt idx="93">
                  <c:v>6.6499999999999995</c:v>
                </c:pt>
                <c:pt idx="94">
                  <c:v>6.7</c:v>
                </c:pt>
                <c:pt idx="95">
                  <c:v>6.75</c:v>
                </c:pt>
                <c:pt idx="96">
                  <c:v>6.8</c:v>
                </c:pt>
                <c:pt idx="97">
                  <c:v>6.85</c:v>
                </c:pt>
                <c:pt idx="98">
                  <c:v>6.9</c:v>
                </c:pt>
                <c:pt idx="99">
                  <c:v>6.95</c:v>
                </c:pt>
                <c:pt idx="100">
                  <c:v>7</c:v>
                </c:pt>
                <c:pt idx="101">
                  <c:v>7.05</c:v>
                </c:pt>
                <c:pt idx="102">
                  <c:v>7.1</c:v>
                </c:pt>
                <c:pt idx="103">
                  <c:v>7.1499999999999995</c:v>
                </c:pt>
                <c:pt idx="104">
                  <c:v>7.2</c:v>
                </c:pt>
                <c:pt idx="105">
                  <c:v>7.25</c:v>
                </c:pt>
                <c:pt idx="106">
                  <c:v>7.3</c:v>
                </c:pt>
                <c:pt idx="107">
                  <c:v>7.35</c:v>
                </c:pt>
                <c:pt idx="108">
                  <c:v>7.4</c:v>
                </c:pt>
                <c:pt idx="109">
                  <c:v>7.45</c:v>
                </c:pt>
                <c:pt idx="110">
                  <c:v>7.5</c:v>
                </c:pt>
                <c:pt idx="111">
                  <c:v>7.55</c:v>
                </c:pt>
                <c:pt idx="112">
                  <c:v>7.6</c:v>
                </c:pt>
                <c:pt idx="113">
                  <c:v>7.6499999999999995</c:v>
                </c:pt>
                <c:pt idx="114">
                  <c:v>7.7</c:v>
                </c:pt>
                <c:pt idx="115">
                  <c:v>7.75</c:v>
                </c:pt>
                <c:pt idx="116">
                  <c:v>7.8</c:v>
                </c:pt>
                <c:pt idx="117">
                  <c:v>7.85</c:v>
                </c:pt>
                <c:pt idx="118">
                  <c:v>7.9</c:v>
                </c:pt>
                <c:pt idx="119">
                  <c:v>7.95</c:v>
                </c:pt>
                <c:pt idx="120">
                  <c:v>8</c:v>
                </c:pt>
                <c:pt idx="121">
                  <c:v>8.0500000000000007</c:v>
                </c:pt>
                <c:pt idx="122">
                  <c:v>8.1</c:v>
                </c:pt>
                <c:pt idx="123">
                  <c:v>8.15</c:v>
                </c:pt>
                <c:pt idx="124">
                  <c:v>8.2000000000000011</c:v>
                </c:pt>
                <c:pt idx="125">
                  <c:v>8.25</c:v>
                </c:pt>
                <c:pt idx="126">
                  <c:v>8.3000000000000007</c:v>
                </c:pt>
                <c:pt idx="127">
                  <c:v>8.3500000000000014</c:v>
                </c:pt>
                <c:pt idx="128">
                  <c:v>8.4</c:v>
                </c:pt>
                <c:pt idx="129">
                  <c:v>8.4500000000000011</c:v>
                </c:pt>
                <c:pt idx="130">
                  <c:v>8.5</c:v>
                </c:pt>
                <c:pt idx="131">
                  <c:v>8.5500000000000007</c:v>
                </c:pt>
                <c:pt idx="132">
                  <c:v>8.6</c:v>
                </c:pt>
                <c:pt idx="133">
                  <c:v>8.65</c:v>
                </c:pt>
                <c:pt idx="134">
                  <c:v>8.7000000000000011</c:v>
                </c:pt>
                <c:pt idx="135">
                  <c:v>8.75</c:v>
                </c:pt>
                <c:pt idx="136">
                  <c:v>8.8000000000000007</c:v>
                </c:pt>
                <c:pt idx="137">
                  <c:v>8.8500000000000014</c:v>
                </c:pt>
                <c:pt idx="138">
                  <c:v>8.9</c:v>
                </c:pt>
                <c:pt idx="139">
                  <c:v>8.9500000000000011</c:v>
                </c:pt>
                <c:pt idx="140">
                  <c:v>9</c:v>
                </c:pt>
                <c:pt idx="141">
                  <c:v>9.0500000000000007</c:v>
                </c:pt>
                <c:pt idx="142">
                  <c:v>9.1</c:v>
                </c:pt>
                <c:pt idx="143">
                  <c:v>9.15</c:v>
                </c:pt>
                <c:pt idx="144">
                  <c:v>9.2000000000000011</c:v>
                </c:pt>
                <c:pt idx="145">
                  <c:v>9.25</c:v>
                </c:pt>
                <c:pt idx="146">
                  <c:v>9.3000000000000007</c:v>
                </c:pt>
                <c:pt idx="147">
                  <c:v>9.3500000000000014</c:v>
                </c:pt>
                <c:pt idx="148">
                  <c:v>9.4</c:v>
                </c:pt>
                <c:pt idx="149">
                  <c:v>9.4500000000000011</c:v>
                </c:pt>
                <c:pt idx="150">
                  <c:v>9.5</c:v>
                </c:pt>
                <c:pt idx="151">
                  <c:v>9.5500000000000007</c:v>
                </c:pt>
                <c:pt idx="152">
                  <c:v>9.6</c:v>
                </c:pt>
                <c:pt idx="153">
                  <c:v>9.65</c:v>
                </c:pt>
                <c:pt idx="154">
                  <c:v>9.7000000000000011</c:v>
                </c:pt>
                <c:pt idx="155">
                  <c:v>9.75</c:v>
                </c:pt>
                <c:pt idx="156">
                  <c:v>9.8000000000000007</c:v>
                </c:pt>
                <c:pt idx="157">
                  <c:v>9.8500000000000014</c:v>
                </c:pt>
                <c:pt idx="158">
                  <c:v>9.9</c:v>
                </c:pt>
                <c:pt idx="159">
                  <c:v>9.9500000000000011</c:v>
                </c:pt>
                <c:pt idx="160">
                  <c:v>10</c:v>
                </c:pt>
                <c:pt idx="161">
                  <c:v>10.050000000000002</c:v>
                </c:pt>
                <c:pt idx="162">
                  <c:v>10.1</c:v>
                </c:pt>
                <c:pt idx="163">
                  <c:v>10.15</c:v>
                </c:pt>
                <c:pt idx="164">
                  <c:v>10.200000000000001</c:v>
                </c:pt>
                <c:pt idx="165">
                  <c:v>10.25</c:v>
                </c:pt>
                <c:pt idx="166">
                  <c:v>10.3</c:v>
                </c:pt>
                <c:pt idx="167">
                  <c:v>10.350000000000001</c:v>
                </c:pt>
                <c:pt idx="168">
                  <c:v>10.4</c:v>
                </c:pt>
                <c:pt idx="169">
                  <c:v>10.450000000000001</c:v>
                </c:pt>
                <c:pt idx="170">
                  <c:v>10.5</c:v>
                </c:pt>
                <c:pt idx="171">
                  <c:v>10.55</c:v>
                </c:pt>
                <c:pt idx="172">
                  <c:v>10.6</c:v>
                </c:pt>
                <c:pt idx="173">
                  <c:v>10.65</c:v>
                </c:pt>
                <c:pt idx="174">
                  <c:v>10.7</c:v>
                </c:pt>
                <c:pt idx="175">
                  <c:v>10.75</c:v>
                </c:pt>
                <c:pt idx="176">
                  <c:v>10.8</c:v>
                </c:pt>
                <c:pt idx="177">
                  <c:v>10.850000000000001</c:v>
                </c:pt>
                <c:pt idx="178">
                  <c:v>10.9</c:v>
                </c:pt>
                <c:pt idx="179">
                  <c:v>10.950000000000001</c:v>
                </c:pt>
                <c:pt idx="180">
                  <c:v>11</c:v>
                </c:pt>
                <c:pt idx="181">
                  <c:v>11.05</c:v>
                </c:pt>
                <c:pt idx="182">
                  <c:v>11.1</c:v>
                </c:pt>
                <c:pt idx="183">
                  <c:v>11.15</c:v>
                </c:pt>
                <c:pt idx="184">
                  <c:v>11.2</c:v>
                </c:pt>
                <c:pt idx="185">
                  <c:v>11.25</c:v>
                </c:pt>
                <c:pt idx="186">
                  <c:v>11.3</c:v>
                </c:pt>
                <c:pt idx="187">
                  <c:v>11.350000000000001</c:v>
                </c:pt>
                <c:pt idx="188">
                  <c:v>11.4</c:v>
                </c:pt>
                <c:pt idx="189">
                  <c:v>11.450000000000001</c:v>
                </c:pt>
                <c:pt idx="190">
                  <c:v>11.5</c:v>
                </c:pt>
                <c:pt idx="191">
                  <c:v>11.55</c:v>
                </c:pt>
                <c:pt idx="192">
                  <c:v>11.6</c:v>
                </c:pt>
                <c:pt idx="193">
                  <c:v>11.65</c:v>
                </c:pt>
                <c:pt idx="194">
                  <c:v>11.7</c:v>
                </c:pt>
                <c:pt idx="195">
                  <c:v>11.75</c:v>
                </c:pt>
                <c:pt idx="196">
                  <c:v>11.8</c:v>
                </c:pt>
                <c:pt idx="197">
                  <c:v>11.850000000000001</c:v>
                </c:pt>
                <c:pt idx="198">
                  <c:v>11.9</c:v>
                </c:pt>
                <c:pt idx="199">
                  <c:v>11.950000000000001</c:v>
                </c:pt>
                <c:pt idx="200">
                  <c:v>12</c:v>
                </c:pt>
                <c:pt idx="201">
                  <c:v>12.05</c:v>
                </c:pt>
                <c:pt idx="202">
                  <c:v>12.1</c:v>
                </c:pt>
                <c:pt idx="203">
                  <c:v>12.15</c:v>
                </c:pt>
                <c:pt idx="204">
                  <c:v>12.2</c:v>
                </c:pt>
                <c:pt idx="205">
                  <c:v>12.25</c:v>
                </c:pt>
                <c:pt idx="206">
                  <c:v>12.3</c:v>
                </c:pt>
                <c:pt idx="207">
                  <c:v>12.350000000000001</c:v>
                </c:pt>
                <c:pt idx="208">
                  <c:v>12.4</c:v>
                </c:pt>
                <c:pt idx="209">
                  <c:v>12.450000000000001</c:v>
                </c:pt>
                <c:pt idx="210">
                  <c:v>12.5</c:v>
                </c:pt>
                <c:pt idx="211">
                  <c:v>12.55</c:v>
                </c:pt>
                <c:pt idx="212">
                  <c:v>12.6</c:v>
                </c:pt>
                <c:pt idx="213">
                  <c:v>12.65</c:v>
                </c:pt>
                <c:pt idx="214">
                  <c:v>12.7</c:v>
                </c:pt>
                <c:pt idx="215">
                  <c:v>12.75</c:v>
                </c:pt>
                <c:pt idx="216">
                  <c:v>12.8</c:v>
                </c:pt>
                <c:pt idx="217">
                  <c:v>12.850000000000001</c:v>
                </c:pt>
                <c:pt idx="218">
                  <c:v>12.9</c:v>
                </c:pt>
                <c:pt idx="219">
                  <c:v>12.950000000000001</c:v>
                </c:pt>
                <c:pt idx="220">
                  <c:v>13</c:v>
                </c:pt>
                <c:pt idx="221">
                  <c:v>13.05</c:v>
                </c:pt>
                <c:pt idx="222">
                  <c:v>13.1</c:v>
                </c:pt>
                <c:pt idx="223">
                  <c:v>13.15</c:v>
                </c:pt>
                <c:pt idx="224">
                  <c:v>13.2</c:v>
                </c:pt>
                <c:pt idx="225">
                  <c:v>13.25</c:v>
                </c:pt>
                <c:pt idx="226">
                  <c:v>13.3</c:v>
                </c:pt>
                <c:pt idx="227">
                  <c:v>13.350000000000001</c:v>
                </c:pt>
                <c:pt idx="228">
                  <c:v>13.4</c:v>
                </c:pt>
                <c:pt idx="229">
                  <c:v>13.450000000000001</c:v>
                </c:pt>
                <c:pt idx="230">
                  <c:v>13.5</c:v>
                </c:pt>
                <c:pt idx="231">
                  <c:v>13.55</c:v>
                </c:pt>
                <c:pt idx="232">
                  <c:v>13.6</c:v>
                </c:pt>
                <c:pt idx="233">
                  <c:v>13.65</c:v>
                </c:pt>
                <c:pt idx="234">
                  <c:v>13.7</c:v>
                </c:pt>
                <c:pt idx="235">
                  <c:v>13.75</c:v>
                </c:pt>
                <c:pt idx="236">
                  <c:v>13.8</c:v>
                </c:pt>
                <c:pt idx="237">
                  <c:v>13.850000000000001</c:v>
                </c:pt>
                <c:pt idx="238">
                  <c:v>13.9</c:v>
                </c:pt>
                <c:pt idx="239">
                  <c:v>13.950000000000001</c:v>
                </c:pt>
                <c:pt idx="240">
                  <c:v>14</c:v>
                </c:pt>
                <c:pt idx="241">
                  <c:v>14.05</c:v>
                </c:pt>
                <c:pt idx="242">
                  <c:v>14.1</c:v>
                </c:pt>
                <c:pt idx="243">
                  <c:v>14.15</c:v>
                </c:pt>
                <c:pt idx="244">
                  <c:v>14.2</c:v>
                </c:pt>
                <c:pt idx="245">
                  <c:v>14.25</c:v>
                </c:pt>
                <c:pt idx="246">
                  <c:v>14.3</c:v>
                </c:pt>
                <c:pt idx="247">
                  <c:v>14.350000000000001</c:v>
                </c:pt>
                <c:pt idx="248">
                  <c:v>14.4</c:v>
                </c:pt>
                <c:pt idx="249">
                  <c:v>14.450000000000001</c:v>
                </c:pt>
                <c:pt idx="250">
                  <c:v>14.5</c:v>
                </c:pt>
                <c:pt idx="251">
                  <c:v>14.55</c:v>
                </c:pt>
                <c:pt idx="252">
                  <c:v>14.6</c:v>
                </c:pt>
                <c:pt idx="253">
                  <c:v>14.65</c:v>
                </c:pt>
                <c:pt idx="254">
                  <c:v>14.7</c:v>
                </c:pt>
                <c:pt idx="255">
                  <c:v>14.75</c:v>
                </c:pt>
                <c:pt idx="256">
                  <c:v>14.8</c:v>
                </c:pt>
                <c:pt idx="257">
                  <c:v>14.850000000000001</c:v>
                </c:pt>
                <c:pt idx="258">
                  <c:v>14.9</c:v>
                </c:pt>
                <c:pt idx="259">
                  <c:v>14.950000000000001</c:v>
                </c:pt>
                <c:pt idx="260">
                  <c:v>15</c:v>
                </c:pt>
                <c:pt idx="261">
                  <c:v>15.05</c:v>
                </c:pt>
                <c:pt idx="262">
                  <c:v>15.1</c:v>
                </c:pt>
                <c:pt idx="263">
                  <c:v>15.15</c:v>
                </c:pt>
                <c:pt idx="264">
                  <c:v>15.2</c:v>
                </c:pt>
                <c:pt idx="265">
                  <c:v>15.25</c:v>
                </c:pt>
                <c:pt idx="266">
                  <c:v>15.3</c:v>
                </c:pt>
                <c:pt idx="267">
                  <c:v>15.350000000000001</c:v>
                </c:pt>
                <c:pt idx="268">
                  <c:v>15.4</c:v>
                </c:pt>
                <c:pt idx="269">
                  <c:v>15.450000000000001</c:v>
                </c:pt>
                <c:pt idx="270">
                  <c:v>15.5</c:v>
                </c:pt>
                <c:pt idx="271">
                  <c:v>15.55</c:v>
                </c:pt>
                <c:pt idx="272">
                  <c:v>15.6</c:v>
                </c:pt>
                <c:pt idx="273">
                  <c:v>15.65</c:v>
                </c:pt>
                <c:pt idx="274">
                  <c:v>15.7</c:v>
                </c:pt>
                <c:pt idx="275">
                  <c:v>15.75</c:v>
                </c:pt>
                <c:pt idx="276">
                  <c:v>15.8</c:v>
                </c:pt>
                <c:pt idx="277">
                  <c:v>15.850000000000001</c:v>
                </c:pt>
                <c:pt idx="278">
                  <c:v>15.9</c:v>
                </c:pt>
                <c:pt idx="279">
                  <c:v>15.950000000000001</c:v>
                </c:pt>
                <c:pt idx="280">
                  <c:v>16</c:v>
                </c:pt>
                <c:pt idx="281">
                  <c:v>16.05</c:v>
                </c:pt>
                <c:pt idx="282">
                  <c:v>16.100000000000001</c:v>
                </c:pt>
                <c:pt idx="283">
                  <c:v>16.149999999999999</c:v>
                </c:pt>
                <c:pt idx="284">
                  <c:v>16.2</c:v>
                </c:pt>
                <c:pt idx="285">
                  <c:v>16.25</c:v>
                </c:pt>
                <c:pt idx="286">
                  <c:v>16.3</c:v>
                </c:pt>
                <c:pt idx="287">
                  <c:v>16.350000000000001</c:v>
                </c:pt>
                <c:pt idx="288">
                  <c:v>16.399999999999999</c:v>
                </c:pt>
                <c:pt idx="289">
                  <c:v>16.45</c:v>
                </c:pt>
                <c:pt idx="290">
                  <c:v>16.5</c:v>
                </c:pt>
                <c:pt idx="291">
                  <c:v>16.55</c:v>
                </c:pt>
                <c:pt idx="292">
                  <c:v>16.600000000000001</c:v>
                </c:pt>
                <c:pt idx="293">
                  <c:v>16.649999999999999</c:v>
                </c:pt>
                <c:pt idx="294">
                  <c:v>16.7</c:v>
                </c:pt>
                <c:pt idx="295">
                  <c:v>16.75</c:v>
                </c:pt>
                <c:pt idx="296">
                  <c:v>16.8</c:v>
                </c:pt>
                <c:pt idx="297">
                  <c:v>16.850000000000001</c:v>
                </c:pt>
                <c:pt idx="298">
                  <c:v>16.899999999999999</c:v>
                </c:pt>
                <c:pt idx="299">
                  <c:v>16.95</c:v>
                </c:pt>
                <c:pt idx="300">
                  <c:v>17</c:v>
                </c:pt>
                <c:pt idx="301">
                  <c:v>17.05</c:v>
                </c:pt>
                <c:pt idx="302">
                  <c:v>17.100000000000001</c:v>
                </c:pt>
                <c:pt idx="303">
                  <c:v>17.149999999999999</c:v>
                </c:pt>
                <c:pt idx="304">
                  <c:v>17.2</c:v>
                </c:pt>
                <c:pt idx="305">
                  <c:v>17.25</c:v>
                </c:pt>
                <c:pt idx="306">
                  <c:v>17.3</c:v>
                </c:pt>
                <c:pt idx="307">
                  <c:v>17.350000000000001</c:v>
                </c:pt>
                <c:pt idx="308">
                  <c:v>17.399999999999999</c:v>
                </c:pt>
                <c:pt idx="309">
                  <c:v>17.45</c:v>
                </c:pt>
                <c:pt idx="310">
                  <c:v>17.5</c:v>
                </c:pt>
                <c:pt idx="311">
                  <c:v>17.55</c:v>
                </c:pt>
                <c:pt idx="312">
                  <c:v>17.600000000000001</c:v>
                </c:pt>
                <c:pt idx="313">
                  <c:v>17.649999999999999</c:v>
                </c:pt>
                <c:pt idx="314">
                  <c:v>17.7</c:v>
                </c:pt>
                <c:pt idx="315">
                  <c:v>17.75</c:v>
                </c:pt>
                <c:pt idx="316">
                  <c:v>17.8</c:v>
                </c:pt>
                <c:pt idx="317">
                  <c:v>17.850000000000001</c:v>
                </c:pt>
                <c:pt idx="318">
                  <c:v>17.899999999999999</c:v>
                </c:pt>
                <c:pt idx="319">
                  <c:v>17.95</c:v>
                </c:pt>
                <c:pt idx="320">
                  <c:v>18</c:v>
                </c:pt>
                <c:pt idx="321">
                  <c:v>18.05</c:v>
                </c:pt>
                <c:pt idx="322">
                  <c:v>18.100000000000001</c:v>
                </c:pt>
                <c:pt idx="323">
                  <c:v>18.149999999999999</c:v>
                </c:pt>
                <c:pt idx="324">
                  <c:v>18.2</c:v>
                </c:pt>
                <c:pt idx="325">
                  <c:v>18.25</c:v>
                </c:pt>
                <c:pt idx="326">
                  <c:v>18.3</c:v>
                </c:pt>
                <c:pt idx="327">
                  <c:v>18.350000000000001</c:v>
                </c:pt>
                <c:pt idx="328">
                  <c:v>18.399999999999999</c:v>
                </c:pt>
                <c:pt idx="329">
                  <c:v>18.45</c:v>
                </c:pt>
                <c:pt idx="330">
                  <c:v>18.5</c:v>
                </c:pt>
                <c:pt idx="331">
                  <c:v>18.55</c:v>
                </c:pt>
                <c:pt idx="332">
                  <c:v>18.600000000000001</c:v>
                </c:pt>
                <c:pt idx="333">
                  <c:v>18.649999999999999</c:v>
                </c:pt>
                <c:pt idx="334">
                  <c:v>18.7</c:v>
                </c:pt>
                <c:pt idx="335">
                  <c:v>18.75</c:v>
                </c:pt>
                <c:pt idx="336">
                  <c:v>18.8</c:v>
                </c:pt>
                <c:pt idx="337">
                  <c:v>18.850000000000001</c:v>
                </c:pt>
                <c:pt idx="338">
                  <c:v>18.899999999999999</c:v>
                </c:pt>
                <c:pt idx="339">
                  <c:v>18.95</c:v>
                </c:pt>
                <c:pt idx="340">
                  <c:v>19</c:v>
                </c:pt>
                <c:pt idx="341">
                  <c:v>19.05</c:v>
                </c:pt>
                <c:pt idx="342">
                  <c:v>19.100000000000001</c:v>
                </c:pt>
                <c:pt idx="343">
                  <c:v>19.149999999999999</c:v>
                </c:pt>
                <c:pt idx="344">
                  <c:v>19.2</c:v>
                </c:pt>
                <c:pt idx="345">
                  <c:v>19.25</c:v>
                </c:pt>
                <c:pt idx="346">
                  <c:v>19.3</c:v>
                </c:pt>
                <c:pt idx="347">
                  <c:v>19.350000000000001</c:v>
                </c:pt>
                <c:pt idx="348">
                  <c:v>19.399999999999999</c:v>
                </c:pt>
                <c:pt idx="349">
                  <c:v>19.45</c:v>
                </c:pt>
                <c:pt idx="350">
                  <c:v>19.5</c:v>
                </c:pt>
                <c:pt idx="351">
                  <c:v>19.55</c:v>
                </c:pt>
                <c:pt idx="352">
                  <c:v>19.600000000000001</c:v>
                </c:pt>
                <c:pt idx="353">
                  <c:v>19.649999999999999</c:v>
                </c:pt>
                <c:pt idx="354">
                  <c:v>19.7</c:v>
                </c:pt>
                <c:pt idx="355">
                  <c:v>19.75</c:v>
                </c:pt>
                <c:pt idx="356">
                  <c:v>19.8</c:v>
                </c:pt>
                <c:pt idx="357">
                  <c:v>19.850000000000001</c:v>
                </c:pt>
                <c:pt idx="358">
                  <c:v>19.899999999999999</c:v>
                </c:pt>
                <c:pt idx="359">
                  <c:v>19.95</c:v>
                </c:pt>
                <c:pt idx="360">
                  <c:v>20</c:v>
                </c:pt>
                <c:pt idx="361">
                  <c:v>20.05</c:v>
                </c:pt>
                <c:pt idx="362">
                  <c:v>20.100000000000001</c:v>
                </c:pt>
                <c:pt idx="363">
                  <c:v>20.149999999999999</c:v>
                </c:pt>
                <c:pt idx="364">
                  <c:v>20.2</c:v>
                </c:pt>
                <c:pt idx="365">
                  <c:v>20.25</c:v>
                </c:pt>
                <c:pt idx="366">
                  <c:v>20.3</c:v>
                </c:pt>
                <c:pt idx="367">
                  <c:v>20.350000000000001</c:v>
                </c:pt>
                <c:pt idx="368">
                  <c:v>20.399999999999999</c:v>
                </c:pt>
                <c:pt idx="369">
                  <c:v>20.45</c:v>
                </c:pt>
                <c:pt idx="370">
                  <c:v>20.5</c:v>
                </c:pt>
                <c:pt idx="371">
                  <c:v>20.55</c:v>
                </c:pt>
                <c:pt idx="372">
                  <c:v>20.6</c:v>
                </c:pt>
                <c:pt idx="373">
                  <c:v>20.650000000000002</c:v>
                </c:pt>
                <c:pt idx="374">
                  <c:v>20.7</c:v>
                </c:pt>
                <c:pt idx="375">
                  <c:v>20.75</c:v>
                </c:pt>
                <c:pt idx="376">
                  <c:v>20.8</c:v>
                </c:pt>
                <c:pt idx="377">
                  <c:v>20.85</c:v>
                </c:pt>
                <c:pt idx="378">
                  <c:v>20.9</c:v>
                </c:pt>
                <c:pt idx="379">
                  <c:v>20.95</c:v>
                </c:pt>
                <c:pt idx="380">
                  <c:v>21</c:v>
                </c:pt>
                <c:pt idx="381">
                  <c:v>21.05</c:v>
                </c:pt>
                <c:pt idx="382">
                  <c:v>21.1</c:v>
                </c:pt>
                <c:pt idx="383">
                  <c:v>21.150000000000002</c:v>
                </c:pt>
                <c:pt idx="384">
                  <c:v>21.2</c:v>
                </c:pt>
                <c:pt idx="385">
                  <c:v>21.25</c:v>
                </c:pt>
                <c:pt idx="386">
                  <c:v>21.3</c:v>
                </c:pt>
                <c:pt idx="387">
                  <c:v>21.35</c:v>
                </c:pt>
                <c:pt idx="388">
                  <c:v>21.4</c:v>
                </c:pt>
                <c:pt idx="389">
                  <c:v>21.45</c:v>
                </c:pt>
                <c:pt idx="390">
                  <c:v>21.5</c:v>
                </c:pt>
                <c:pt idx="391">
                  <c:v>21.55</c:v>
                </c:pt>
                <c:pt idx="392">
                  <c:v>21.6</c:v>
                </c:pt>
                <c:pt idx="393">
                  <c:v>21.650000000000002</c:v>
                </c:pt>
                <c:pt idx="394">
                  <c:v>21.7</c:v>
                </c:pt>
                <c:pt idx="395">
                  <c:v>21.75</c:v>
                </c:pt>
                <c:pt idx="396">
                  <c:v>21.8</c:v>
                </c:pt>
                <c:pt idx="397">
                  <c:v>21.85</c:v>
                </c:pt>
                <c:pt idx="398">
                  <c:v>21.9</c:v>
                </c:pt>
                <c:pt idx="399">
                  <c:v>21.95</c:v>
                </c:pt>
                <c:pt idx="400">
                  <c:v>22</c:v>
                </c:pt>
                <c:pt idx="401">
                  <c:v>22.05</c:v>
                </c:pt>
                <c:pt idx="402">
                  <c:v>22.1</c:v>
                </c:pt>
                <c:pt idx="403">
                  <c:v>22.150000000000002</c:v>
                </c:pt>
                <c:pt idx="404">
                  <c:v>22.2</c:v>
                </c:pt>
                <c:pt idx="405">
                  <c:v>22.25</c:v>
                </c:pt>
                <c:pt idx="406">
                  <c:v>22.3</c:v>
                </c:pt>
                <c:pt idx="407">
                  <c:v>22.35</c:v>
                </c:pt>
                <c:pt idx="408">
                  <c:v>22.4</c:v>
                </c:pt>
                <c:pt idx="409">
                  <c:v>22.45</c:v>
                </c:pt>
                <c:pt idx="410">
                  <c:v>22.5</c:v>
                </c:pt>
                <c:pt idx="411">
                  <c:v>22.55</c:v>
                </c:pt>
                <c:pt idx="412">
                  <c:v>22.6</c:v>
                </c:pt>
                <c:pt idx="413">
                  <c:v>22.650000000000002</c:v>
                </c:pt>
                <c:pt idx="414">
                  <c:v>22.7</c:v>
                </c:pt>
                <c:pt idx="415">
                  <c:v>22.75</c:v>
                </c:pt>
                <c:pt idx="416">
                  <c:v>22.8</c:v>
                </c:pt>
                <c:pt idx="417">
                  <c:v>22.85</c:v>
                </c:pt>
                <c:pt idx="418">
                  <c:v>22.9</c:v>
                </c:pt>
                <c:pt idx="419">
                  <c:v>22.95</c:v>
                </c:pt>
                <c:pt idx="420">
                  <c:v>23</c:v>
                </c:pt>
                <c:pt idx="421">
                  <c:v>23.05</c:v>
                </c:pt>
                <c:pt idx="422">
                  <c:v>23.1</c:v>
                </c:pt>
                <c:pt idx="423">
                  <c:v>23.150000000000002</c:v>
                </c:pt>
                <c:pt idx="424">
                  <c:v>23.2</c:v>
                </c:pt>
                <c:pt idx="425">
                  <c:v>23.25</c:v>
                </c:pt>
                <c:pt idx="426">
                  <c:v>23.3</c:v>
                </c:pt>
                <c:pt idx="427">
                  <c:v>23.35</c:v>
                </c:pt>
                <c:pt idx="428">
                  <c:v>23.4</c:v>
                </c:pt>
                <c:pt idx="429">
                  <c:v>23.45</c:v>
                </c:pt>
                <c:pt idx="430">
                  <c:v>23.5</c:v>
                </c:pt>
                <c:pt idx="431">
                  <c:v>23.55</c:v>
                </c:pt>
                <c:pt idx="432">
                  <c:v>23.6</c:v>
                </c:pt>
                <c:pt idx="433">
                  <c:v>23.650000000000002</c:v>
                </c:pt>
                <c:pt idx="434">
                  <c:v>23.7</c:v>
                </c:pt>
                <c:pt idx="435">
                  <c:v>23.75</c:v>
                </c:pt>
                <c:pt idx="436">
                  <c:v>23.8</c:v>
                </c:pt>
                <c:pt idx="437">
                  <c:v>23.85</c:v>
                </c:pt>
                <c:pt idx="438">
                  <c:v>23.9</c:v>
                </c:pt>
                <c:pt idx="439">
                  <c:v>23.95</c:v>
                </c:pt>
                <c:pt idx="440">
                  <c:v>24</c:v>
                </c:pt>
                <c:pt idx="441">
                  <c:v>24.05</c:v>
                </c:pt>
                <c:pt idx="442">
                  <c:v>24.1</c:v>
                </c:pt>
                <c:pt idx="443">
                  <c:v>24.150000000000002</c:v>
                </c:pt>
                <c:pt idx="444">
                  <c:v>24.2</c:v>
                </c:pt>
                <c:pt idx="445">
                  <c:v>24.25</c:v>
                </c:pt>
                <c:pt idx="446">
                  <c:v>24.3</c:v>
                </c:pt>
                <c:pt idx="447">
                  <c:v>24.35</c:v>
                </c:pt>
                <c:pt idx="448">
                  <c:v>24.4</c:v>
                </c:pt>
                <c:pt idx="449">
                  <c:v>24.45</c:v>
                </c:pt>
                <c:pt idx="450">
                  <c:v>24.5</c:v>
                </c:pt>
                <c:pt idx="451">
                  <c:v>24.55</c:v>
                </c:pt>
                <c:pt idx="452">
                  <c:v>24.6</c:v>
                </c:pt>
                <c:pt idx="453">
                  <c:v>24.650000000000002</c:v>
                </c:pt>
                <c:pt idx="454">
                  <c:v>24.7</c:v>
                </c:pt>
                <c:pt idx="455">
                  <c:v>24.75</c:v>
                </c:pt>
                <c:pt idx="456">
                  <c:v>24.8</c:v>
                </c:pt>
                <c:pt idx="457">
                  <c:v>24.85</c:v>
                </c:pt>
                <c:pt idx="458">
                  <c:v>24.9</c:v>
                </c:pt>
                <c:pt idx="459">
                  <c:v>24.95</c:v>
                </c:pt>
                <c:pt idx="460">
                  <c:v>25</c:v>
                </c:pt>
                <c:pt idx="461">
                  <c:v>25.05</c:v>
                </c:pt>
                <c:pt idx="462">
                  <c:v>25.1</c:v>
                </c:pt>
                <c:pt idx="463">
                  <c:v>25.150000000000002</c:v>
                </c:pt>
                <c:pt idx="464">
                  <c:v>25.2</c:v>
                </c:pt>
                <c:pt idx="465">
                  <c:v>25.25</c:v>
                </c:pt>
                <c:pt idx="466">
                  <c:v>25.3</c:v>
                </c:pt>
                <c:pt idx="467">
                  <c:v>25.35</c:v>
                </c:pt>
                <c:pt idx="468">
                  <c:v>25.4</c:v>
                </c:pt>
                <c:pt idx="469">
                  <c:v>25.45</c:v>
                </c:pt>
                <c:pt idx="470">
                  <c:v>25.5</c:v>
                </c:pt>
                <c:pt idx="471">
                  <c:v>25.55</c:v>
                </c:pt>
                <c:pt idx="472">
                  <c:v>25.6</c:v>
                </c:pt>
                <c:pt idx="473">
                  <c:v>25.650000000000002</c:v>
                </c:pt>
                <c:pt idx="474">
                  <c:v>25.7</c:v>
                </c:pt>
                <c:pt idx="475">
                  <c:v>25.75</c:v>
                </c:pt>
                <c:pt idx="476">
                  <c:v>25.8</c:v>
                </c:pt>
                <c:pt idx="477">
                  <c:v>25.85</c:v>
                </c:pt>
                <c:pt idx="478">
                  <c:v>25.9</c:v>
                </c:pt>
                <c:pt idx="479">
                  <c:v>25.95</c:v>
                </c:pt>
                <c:pt idx="480">
                  <c:v>26</c:v>
                </c:pt>
                <c:pt idx="481">
                  <c:v>26.05</c:v>
                </c:pt>
                <c:pt idx="482">
                  <c:v>26.1</c:v>
                </c:pt>
                <c:pt idx="483">
                  <c:v>26.150000000000002</c:v>
                </c:pt>
                <c:pt idx="484">
                  <c:v>26.2</c:v>
                </c:pt>
                <c:pt idx="485">
                  <c:v>26.25</c:v>
                </c:pt>
                <c:pt idx="486">
                  <c:v>26.3</c:v>
                </c:pt>
                <c:pt idx="487">
                  <c:v>26.35</c:v>
                </c:pt>
                <c:pt idx="488">
                  <c:v>26.4</c:v>
                </c:pt>
                <c:pt idx="489">
                  <c:v>26.45</c:v>
                </c:pt>
                <c:pt idx="490">
                  <c:v>26.5</c:v>
                </c:pt>
                <c:pt idx="491">
                  <c:v>26.55</c:v>
                </c:pt>
                <c:pt idx="492">
                  <c:v>26.6</c:v>
                </c:pt>
                <c:pt idx="493">
                  <c:v>26.650000000000002</c:v>
                </c:pt>
                <c:pt idx="494">
                  <c:v>26.7</c:v>
                </c:pt>
                <c:pt idx="495">
                  <c:v>26.75</c:v>
                </c:pt>
                <c:pt idx="496">
                  <c:v>26.8</c:v>
                </c:pt>
                <c:pt idx="497">
                  <c:v>26.85</c:v>
                </c:pt>
                <c:pt idx="498">
                  <c:v>26.9</c:v>
                </c:pt>
                <c:pt idx="499">
                  <c:v>26.95</c:v>
                </c:pt>
                <c:pt idx="500">
                  <c:v>27</c:v>
                </c:pt>
                <c:pt idx="501">
                  <c:v>27.05</c:v>
                </c:pt>
                <c:pt idx="502">
                  <c:v>27.1</c:v>
                </c:pt>
                <c:pt idx="503">
                  <c:v>27.150000000000002</c:v>
                </c:pt>
                <c:pt idx="504">
                  <c:v>27.2</c:v>
                </c:pt>
                <c:pt idx="505">
                  <c:v>27.25</c:v>
                </c:pt>
                <c:pt idx="506">
                  <c:v>27.3</c:v>
                </c:pt>
                <c:pt idx="507">
                  <c:v>27.35</c:v>
                </c:pt>
                <c:pt idx="508">
                  <c:v>27.4</c:v>
                </c:pt>
                <c:pt idx="509">
                  <c:v>27.45</c:v>
                </c:pt>
                <c:pt idx="510">
                  <c:v>27.5</c:v>
                </c:pt>
                <c:pt idx="511">
                  <c:v>27.55</c:v>
                </c:pt>
                <c:pt idx="512">
                  <c:v>27.6</c:v>
                </c:pt>
                <c:pt idx="513">
                  <c:v>27.650000000000002</c:v>
                </c:pt>
                <c:pt idx="514">
                  <c:v>27.7</c:v>
                </c:pt>
                <c:pt idx="515">
                  <c:v>27.75</c:v>
                </c:pt>
                <c:pt idx="516">
                  <c:v>27.8</c:v>
                </c:pt>
                <c:pt idx="517">
                  <c:v>27.85</c:v>
                </c:pt>
                <c:pt idx="518">
                  <c:v>27.9</c:v>
                </c:pt>
                <c:pt idx="519">
                  <c:v>27.95</c:v>
                </c:pt>
                <c:pt idx="520">
                  <c:v>28</c:v>
                </c:pt>
                <c:pt idx="521">
                  <c:v>28.05</c:v>
                </c:pt>
                <c:pt idx="522">
                  <c:v>28.1</c:v>
                </c:pt>
                <c:pt idx="523">
                  <c:v>28.150000000000002</c:v>
                </c:pt>
                <c:pt idx="524">
                  <c:v>28.2</c:v>
                </c:pt>
                <c:pt idx="525">
                  <c:v>28.25</c:v>
                </c:pt>
                <c:pt idx="526">
                  <c:v>28.3</c:v>
                </c:pt>
                <c:pt idx="527">
                  <c:v>28.35</c:v>
                </c:pt>
                <c:pt idx="528">
                  <c:v>28.4</c:v>
                </c:pt>
                <c:pt idx="529">
                  <c:v>28.45</c:v>
                </c:pt>
                <c:pt idx="530">
                  <c:v>28.5</c:v>
                </c:pt>
                <c:pt idx="531">
                  <c:v>28.55</c:v>
                </c:pt>
                <c:pt idx="532">
                  <c:v>28.6</c:v>
                </c:pt>
                <c:pt idx="533">
                  <c:v>28.650000000000002</c:v>
                </c:pt>
                <c:pt idx="534">
                  <c:v>28.7</c:v>
                </c:pt>
                <c:pt idx="535">
                  <c:v>28.75</c:v>
                </c:pt>
                <c:pt idx="536">
                  <c:v>28.8</c:v>
                </c:pt>
                <c:pt idx="537">
                  <c:v>28.85</c:v>
                </c:pt>
                <c:pt idx="538">
                  <c:v>28.9</c:v>
                </c:pt>
                <c:pt idx="539">
                  <c:v>28.95</c:v>
                </c:pt>
                <c:pt idx="540">
                  <c:v>29</c:v>
                </c:pt>
                <c:pt idx="541">
                  <c:v>29.05</c:v>
                </c:pt>
                <c:pt idx="542">
                  <c:v>29.1</c:v>
                </c:pt>
                <c:pt idx="543">
                  <c:v>29.150000000000002</c:v>
                </c:pt>
                <c:pt idx="544">
                  <c:v>29.2</c:v>
                </c:pt>
                <c:pt idx="545">
                  <c:v>29.25</c:v>
                </c:pt>
                <c:pt idx="546">
                  <c:v>29.3</c:v>
                </c:pt>
                <c:pt idx="547">
                  <c:v>29.35</c:v>
                </c:pt>
                <c:pt idx="548">
                  <c:v>29.4</c:v>
                </c:pt>
                <c:pt idx="549">
                  <c:v>29.45</c:v>
                </c:pt>
                <c:pt idx="550">
                  <c:v>29.5</c:v>
                </c:pt>
                <c:pt idx="551">
                  <c:v>29.55</c:v>
                </c:pt>
                <c:pt idx="552">
                  <c:v>29.6</c:v>
                </c:pt>
                <c:pt idx="553">
                  <c:v>29.650000000000002</c:v>
                </c:pt>
                <c:pt idx="554">
                  <c:v>29.7</c:v>
                </c:pt>
                <c:pt idx="555">
                  <c:v>29.75</c:v>
                </c:pt>
                <c:pt idx="556">
                  <c:v>29.8</c:v>
                </c:pt>
                <c:pt idx="557">
                  <c:v>29.85</c:v>
                </c:pt>
                <c:pt idx="558">
                  <c:v>29.9</c:v>
                </c:pt>
                <c:pt idx="559">
                  <c:v>29.95</c:v>
                </c:pt>
                <c:pt idx="560">
                  <c:v>30</c:v>
                </c:pt>
                <c:pt idx="561">
                  <c:v>30.05</c:v>
                </c:pt>
                <c:pt idx="562">
                  <c:v>30.1</c:v>
                </c:pt>
                <c:pt idx="563">
                  <c:v>30.150000000000002</c:v>
                </c:pt>
                <c:pt idx="564">
                  <c:v>30.2</c:v>
                </c:pt>
                <c:pt idx="565">
                  <c:v>30.25</c:v>
                </c:pt>
                <c:pt idx="566">
                  <c:v>30.3</c:v>
                </c:pt>
                <c:pt idx="567">
                  <c:v>30.35</c:v>
                </c:pt>
                <c:pt idx="568">
                  <c:v>30.4</c:v>
                </c:pt>
                <c:pt idx="569">
                  <c:v>30.45</c:v>
                </c:pt>
                <c:pt idx="570">
                  <c:v>30.5</c:v>
                </c:pt>
                <c:pt idx="571">
                  <c:v>30.55</c:v>
                </c:pt>
                <c:pt idx="572">
                  <c:v>30.6</c:v>
                </c:pt>
                <c:pt idx="573">
                  <c:v>30.650000000000002</c:v>
                </c:pt>
                <c:pt idx="574">
                  <c:v>30.7</c:v>
                </c:pt>
                <c:pt idx="575">
                  <c:v>30.75</c:v>
                </c:pt>
                <c:pt idx="576">
                  <c:v>30.8</c:v>
                </c:pt>
                <c:pt idx="577">
                  <c:v>30.85</c:v>
                </c:pt>
                <c:pt idx="578">
                  <c:v>30.9</c:v>
                </c:pt>
                <c:pt idx="579">
                  <c:v>30.95</c:v>
                </c:pt>
                <c:pt idx="580">
                  <c:v>31</c:v>
                </c:pt>
                <c:pt idx="581">
                  <c:v>31.05</c:v>
                </c:pt>
                <c:pt idx="582">
                  <c:v>31.1</c:v>
                </c:pt>
                <c:pt idx="583">
                  <c:v>31.150000000000002</c:v>
                </c:pt>
                <c:pt idx="584">
                  <c:v>31.2</c:v>
                </c:pt>
                <c:pt idx="585">
                  <c:v>31.25</c:v>
                </c:pt>
                <c:pt idx="586">
                  <c:v>31.3</c:v>
                </c:pt>
                <c:pt idx="587">
                  <c:v>31.35</c:v>
                </c:pt>
                <c:pt idx="588">
                  <c:v>31.4</c:v>
                </c:pt>
                <c:pt idx="589">
                  <c:v>31.45</c:v>
                </c:pt>
                <c:pt idx="590">
                  <c:v>31.5</c:v>
                </c:pt>
                <c:pt idx="591">
                  <c:v>31.55</c:v>
                </c:pt>
                <c:pt idx="592">
                  <c:v>31.6</c:v>
                </c:pt>
                <c:pt idx="593">
                  <c:v>31.650000000000002</c:v>
                </c:pt>
                <c:pt idx="594">
                  <c:v>31.7</c:v>
                </c:pt>
                <c:pt idx="595">
                  <c:v>31.75</c:v>
                </c:pt>
                <c:pt idx="596">
                  <c:v>31.8</c:v>
                </c:pt>
                <c:pt idx="597">
                  <c:v>31.85</c:v>
                </c:pt>
                <c:pt idx="598">
                  <c:v>31.9</c:v>
                </c:pt>
                <c:pt idx="599">
                  <c:v>31.95</c:v>
                </c:pt>
                <c:pt idx="600">
                  <c:v>32</c:v>
                </c:pt>
                <c:pt idx="601">
                  <c:v>32.050000000000004</c:v>
                </c:pt>
                <c:pt idx="602">
                  <c:v>32.1</c:v>
                </c:pt>
                <c:pt idx="603">
                  <c:v>32.15</c:v>
                </c:pt>
                <c:pt idx="604">
                  <c:v>32.200000000000003</c:v>
                </c:pt>
                <c:pt idx="605">
                  <c:v>32.25</c:v>
                </c:pt>
                <c:pt idx="606">
                  <c:v>32.300000000000011</c:v>
                </c:pt>
                <c:pt idx="607">
                  <c:v>32.349999999999994</c:v>
                </c:pt>
                <c:pt idx="608">
                  <c:v>32.4</c:v>
                </c:pt>
                <c:pt idx="609">
                  <c:v>32.449999999999996</c:v>
                </c:pt>
                <c:pt idx="610">
                  <c:v>32.5</c:v>
                </c:pt>
                <c:pt idx="611">
                  <c:v>32.550000000000004</c:v>
                </c:pt>
                <c:pt idx="612">
                  <c:v>32.6</c:v>
                </c:pt>
                <c:pt idx="613">
                  <c:v>32.65</c:v>
                </c:pt>
                <c:pt idx="614">
                  <c:v>32.700000000000003</c:v>
                </c:pt>
                <c:pt idx="615">
                  <c:v>32.75</c:v>
                </c:pt>
                <c:pt idx="616">
                  <c:v>32.800000000000011</c:v>
                </c:pt>
                <c:pt idx="617">
                  <c:v>32.849999999999994</c:v>
                </c:pt>
                <c:pt idx="618">
                  <c:v>32.9</c:v>
                </c:pt>
                <c:pt idx="619">
                  <c:v>32.949999999999996</c:v>
                </c:pt>
                <c:pt idx="620">
                  <c:v>33</c:v>
                </c:pt>
                <c:pt idx="621">
                  <c:v>33.050000000000004</c:v>
                </c:pt>
                <c:pt idx="622">
                  <c:v>33.1</c:v>
                </c:pt>
                <c:pt idx="623">
                  <c:v>33.15</c:v>
                </c:pt>
                <c:pt idx="624">
                  <c:v>33.200000000000003</c:v>
                </c:pt>
                <c:pt idx="625">
                  <c:v>33.25</c:v>
                </c:pt>
                <c:pt idx="626">
                  <c:v>33.300000000000011</c:v>
                </c:pt>
                <c:pt idx="627">
                  <c:v>33.349999999999994</c:v>
                </c:pt>
                <c:pt idx="628">
                  <c:v>33.4</c:v>
                </c:pt>
                <c:pt idx="629">
                  <c:v>33.449999999999996</c:v>
                </c:pt>
                <c:pt idx="630">
                  <c:v>33.5</c:v>
                </c:pt>
                <c:pt idx="631">
                  <c:v>33.550000000000004</c:v>
                </c:pt>
                <c:pt idx="632">
                  <c:v>33.6</c:v>
                </c:pt>
                <c:pt idx="633">
                  <c:v>33.65</c:v>
                </c:pt>
                <c:pt idx="634">
                  <c:v>33.700000000000003</c:v>
                </c:pt>
                <c:pt idx="635">
                  <c:v>33.75</c:v>
                </c:pt>
                <c:pt idx="636">
                  <c:v>33.800000000000011</c:v>
                </c:pt>
                <c:pt idx="637">
                  <c:v>33.849999999999994</c:v>
                </c:pt>
                <c:pt idx="638">
                  <c:v>33.9</c:v>
                </c:pt>
                <c:pt idx="639">
                  <c:v>33.949999999999996</c:v>
                </c:pt>
                <c:pt idx="640">
                  <c:v>34</c:v>
                </c:pt>
                <c:pt idx="641">
                  <c:v>34.050000000000004</c:v>
                </c:pt>
                <c:pt idx="642">
                  <c:v>34.1</c:v>
                </c:pt>
                <c:pt idx="643">
                  <c:v>34.15</c:v>
                </c:pt>
                <c:pt idx="644">
                  <c:v>34.200000000000003</c:v>
                </c:pt>
                <c:pt idx="645">
                  <c:v>34.25</c:v>
                </c:pt>
                <c:pt idx="646">
                  <c:v>34.300000000000011</c:v>
                </c:pt>
                <c:pt idx="647">
                  <c:v>34.349999999999994</c:v>
                </c:pt>
                <c:pt idx="648">
                  <c:v>34.4</c:v>
                </c:pt>
                <c:pt idx="649">
                  <c:v>34.449999999999996</c:v>
                </c:pt>
                <c:pt idx="650">
                  <c:v>34.5</c:v>
                </c:pt>
                <c:pt idx="651">
                  <c:v>34.550000000000004</c:v>
                </c:pt>
                <c:pt idx="652">
                  <c:v>34.6</c:v>
                </c:pt>
                <c:pt idx="653">
                  <c:v>34.65</c:v>
                </c:pt>
                <c:pt idx="654">
                  <c:v>34.700000000000003</c:v>
                </c:pt>
                <c:pt idx="655">
                  <c:v>34.75</c:v>
                </c:pt>
                <c:pt idx="656">
                  <c:v>34.800000000000011</c:v>
                </c:pt>
                <c:pt idx="657">
                  <c:v>34.849999999999994</c:v>
                </c:pt>
                <c:pt idx="658">
                  <c:v>34.9</c:v>
                </c:pt>
                <c:pt idx="659">
                  <c:v>34.949999999999996</c:v>
                </c:pt>
                <c:pt idx="660">
                  <c:v>35</c:v>
                </c:pt>
                <c:pt idx="661">
                  <c:v>35.050000000000004</c:v>
                </c:pt>
                <c:pt idx="662">
                  <c:v>35.1</c:v>
                </c:pt>
                <c:pt idx="663">
                  <c:v>35.15</c:v>
                </c:pt>
                <c:pt idx="664">
                  <c:v>35.200000000000003</c:v>
                </c:pt>
                <c:pt idx="665">
                  <c:v>35.25</c:v>
                </c:pt>
                <c:pt idx="666">
                  <c:v>35.300000000000011</c:v>
                </c:pt>
                <c:pt idx="667">
                  <c:v>35.349999999999994</c:v>
                </c:pt>
                <c:pt idx="668">
                  <c:v>35.4</c:v>
                </c:pt>
                <c:pt idx="669">
                  <c:v>35.449999999999996</c:v>
                </c:pt>
                <c:pt idx="670">
                  <c:v>35.5</c:v>
                </c:pt>
                <c:pt idx="671">
                  <c:v>35.550000000000004</c:v>
                </c:pt>
                <c:pt idx="672">
                  <c:v>35.6</c:v>
                </c:pt>
                <c:pt idx="673">
                  <c:v>35.65</c:v>
                </c:pt>
                <c:pt idx="674">
                  <c:v>35.700000000000003</c:v>
                </c:pt>
                <c:pt idx="675">
                  <c:v>35.75</c:v>
                </c:pt>
                <c:pt idx="676">
                  <c:v>35.800000000000011</c:v>
                </c:pt>
                <c:pt idx="677">
                  <c:v>35.849999999999994</c:v>
                </c:pt>
                <c:pt idx="678">
                  <c:v>35.9</c:v>
                </c:pt>
                <c:pt idx="679">
                  <c:v>35.949999999999996</c:v>
                </c:pt>
                <c:pt idx="680">
                  <c:v>36</c:v>
                </c:pt>
                <c:pt idx="681">
                  <c:v>36.050000000000004</c:v>
                </c:pt>
                <c:pt idx="682">
                  <c:v>36.1</c:v>
                </c:pt>
                <c:pt idx="683">
                  <c:v>36.15</c:v>
                </c:pt>
                <c:pt idx="684">
                  <c:v>36.200000000000003</c:v>
                </c:pt>
                <c:pt idx="685">
                  <c:v>36.25</c:v>
                </c:pt>
                <c:pt idx="686">
                  <c:v>36.300000000000011</c:v>
                </c:pt>
                <c:pt idx="687">
                  <c:v>36.349999999999994</c:v>
                </c:pt>
                <c:pt idx="688">
                  <c:v>36.4</c:v>
                </c:pt>
                <c:pt idx="689">
                  <c:v>36.449999999999996</c:v>
                </c:pt>
                <c:pt idx="690">
                  <c:v>36.5</c:v>
                </c:pt>
                <c:pt idx="691">
                  <c:v>36.550000000000004</c:v>
                </c:pt>
                <c:pt idx="692">
                  <c:v>36.6</c:v>
                </c:pt>
                <c:pt idx="693">
                  <c:v>36.65</c:v>
                </c:pt>
                <c:pt idx="694">
                  <c:v>36.700000000000003</c:v>
                </c:pt>
                <c:pt idx="695">
                  <c:v>36.75</c:v>
                </c:pt>
                <c:pt idx="696">
                  <c:v>36.800000000000011</c:v>
                </c:pt>
                <c:pt idx="697">
                  <c:v>36.849999999999994</c:v>
                </c:pt>
                <c:pt idx="698">
                  <c:v>36.9</c:v>
                </c:pt>
                <c:pt idx="699">
                  <c:v>36.949999999999996</c:v>
                </c:pt>
                <c:pt idx="700">
                  <c:v>37</c:v>
                </c:pt>
                <c:pt idx="701">
                  <c:v>37.050000000000004</c:v>
                </c:pt>
                <c:pt idx="702">
                  <c:v>37.1</c:v>
                </c:pt>
                <c:pt idx="703">
                  <c:v>37.15</c:v>
                </c:pt>
                <c:pt idx="704">
                  <c:v>37.200000000000003</c:v>
                </c:pt>
                <c:pt idx="705">
                  <c:v>37.25</c:v>
                </c:pt>
                <c:pt idx="706">
                  <c:v>37.300000000000011</c:v>
                </c:pt>
                <c:pt idx="707">
                  <c:v>37.349999999999994</c:v>
                </c:pt>
                <c:pt idx="708">
                  <c:v>37.4</c:v>
                </c:pt>
                <c:pt idx="709">
                  <c:v>37.449999999999996</c:v>
                </c:pt>
                <c:pt idx="710">
                  <c:v>37.5</c:v>
                </c:pt>
                <c:pt idx="711">
                  <c:v>37.550000000000004</c:v>
                </c:pt>
                <c:pt idx="712">
                  <c:v>37.6</c:v>
                </c:pt>
                <c:pt idx="713">
                  <c:v>37.65</c:v>
                </c:pt>
                <c:pt idx="714">
                  <c:v>37.700000000000003</c:v>
                </c:pt>
                <c:pt idx="715">
                  <c:v>37.75</c:v>
                </c:pt>
                <c:pt idx="716">
                  <c:v>37.800000000000011</c:v>
                </c:pt>
                <c:pt idx="717">
                  <c:v>37.849999999999994</c:v>
                </c:pt>
                <c:pt idx="718">
                  <c:v>37.9</c:v>
                </c:pt>
                <c:pt idx="719">
                  <c:v>37.949999999999996</c:v>
                </c:pt>
                <c:pt idx="720">
                  <c:v>38</c:v>
                </c:pt>
                <c:pt idx="721">
                  <c:v>38.050000000000004</c:v>
                </c:pt>
                <c:pt idx="722">
                  <c:v>38.1</c:v>
                </c:pt>
                <c:pt idx="723">
                  <c:v>38.15</c:v>
                </c:pt>
                <c:pt idx="724">
                  <c:v>38.200000000000003</c:v>
                </c:pt>
                <c:pt idx="725">
                  <c:v>38.25</c:v>
                </c:pt>
                <c:pt idx="726">
                  <c:v>38.300000000000011</c:v>
                </c:pt>
                <c:pt idx="727">
                  <c:v>38.349999999999994</c:v>
                </c:pt>
                <c:pt idx="728">
                  <c:v>38.4</c:v>
                </c:pt>
                <c:pt idx="729">
                  <c:v>38.449999999999996</c:v>
                </c:pt>
                <c:pt idx="730">
                  <c:v>38.5</c:v>
                </c:pt>
                <c:pt idx="731">
                  <c:v>38.550000000000004</c:v>
                </c:pt>
                <c:pt idx="732">
                  <c:v>38.6</c:v>
                </c:pt>
                <c:pt idx="733">
                  <c:v>38.65</c:v>
                </c:pt>
                <c:pt idx="734">
                  <c:v>38.700000000000003</c:v>
                </c:pt>
                <c:pt idx="735">
                  <c:v>38.75</c:v>
                </c:pt>
                <c:pt idx="736">
                  <c:v>38.800000000000011</c:v>
                </c:pt>
                <c:pt idx="737">
                  <c:v>38.849999999999994</c:v>
                </c:pt>
                <c:pt idx="738">
                  <c:v>38.9</c:v>
                </c:pt>
                <c:pt idx="739">
                  <c:v>38.949999999999996</c:v>
                </c:pt>
                <c:pt idx="740">
                  <c:v>39</c:v>
                </c:pt>
                <c:pt idx="741">
                  <c:v>39.050000000000004</c:v>
                </c:pt>
                <c:pt idx="742">
                  <c:v>39.1</c:v>
                </c:pt>
                <c:pt idx="743">
                  <c:v>39.15</c:v>
                </c:pt>
                <c:pt idx="744">
                  <c:v>39.200000000000003</c:v>
                </c:pt>
                <c:pt idx="745">
                  <c:v>39.25</c:v>
                </c:pt>
                <c:pt idx="746">
                  <c:v>39.300000000000011</c:v>
                </c:pt>
                <c:pt idx="747">
                  <c:v>39.349999999999994</c:v>
                </c:pt>
                <c:pt idx="748">
                  <c:v>39.4</c:v>
                </c:pt>
                <c:pt idx="749">
                  <c:v>39.449999999999996</c:v>
                </c:pt>
                <c:pt idx="750">
                  <c:v>39.5</c:v>
                </c:pt>
                <c:pt idx="751">
                  <c:v>39.550000000000004</c:v>
                </c:pt>
                <c:pt idx="752">
                  <c:v>39.6</c:v>
                </c:pt>
                <c:pt idx="753">
                  <c:v>39.65</c:v>
                </c:pt>
                <c:pt idx="754">
                  <c:v>39.700000000000003</c:v>
                </c:pt>
                <c:pt idx="755">
                  <c:v>39.75</c:v>
                </c:pt>
                <c:pt idx="756">
                  <c:v>39.800000000000011</c:v>
                </c:pt>
                <c:pt idx="757">
                  <c:v>39.849999999999994</c:v>
                </c:pt>
                <c:pt idx="758">
                  <c:v>39.9</c:v>
                </c:pt>
                <c:pt idx="759">
                  <c:v>39.949999999999996</c:v>
                </c:pt>
                <c:pt idx="760">
                  <c:v>40</c:v>
                </c:pt>
                <c:pt idx="761">
                  <c:v>40.050000000000004</c:v>
                </c:pt>
                <c:pt idx="762">
                  <c:v>40.1</c:v>
                </c:pt>
                <c:pt idx="763">
                  <c:v>40.15</c:v>
                </c:pt>
                <c:pt idx="764">
                  <c:v>40.200000000000003</c:v>
                </c:pt>
                <c:pt idx="765">
                  <c:v>40.25</c:v>
                </c:pt>
                <c:pt idx="766">
                  <c:v>40.300000000000011</c:v>
                </c:pt>
                <c:pt idx="767">
                  <c:v>40.349999999999994</c:v>
                </c:pt>
                <c:pt idx="768">
                  <c:v>40.4</c:v>
                </c:pt>
                <c:pt idx="769">
                  <c:v>40.449999999999996</c:v>
                </c:pt>
                <c:pt idx="770">
                  <c:v>40.5</c:v>
                </c:pt>
                <c:pt idx="771">
                  <c:v>40.550000000000004</c:v>
                </c:pt>
                <c:pt idx="772">
                  <c:v>40.6</c:v>
                </c:pt>
                <c:pt idx="773">
                  <c:v>40.65</c:v>
                </c:pt>
                <c:pt idx="774">
                  <c:v>40.700000000000003</c:v>
                </c:pt>
                <c:pt idx="775">
                  <c:v>40.75</c:v>
                </c:pt>
                <c:pt idx="776">
                  <c:v>40.800000000000011</c:v>
                </c:pt>
                <c:pt idx="777">
                  <c:v>40.849999999999994</c:v>
                </c:pt>
                <c:pt idx="778">
                  <c:v>40.9</c:v>
                </c:pt>
                <c:pt idx="779">
                  <c:v>40.949999999999996</c:v>
                </c:pt>
                <c:pt idx="780">
                  <c:v>41</c:v>
                </c:pt>
                <c:pt idx="781">
                  <c:v>41.05</c:v>
                </c:pt>
                <c:pt idx="782">
                  <c:v>41.1</c:v>
                </c:pt>
                <c:pt idx="783">
                  <c:v>41.15</c:v>
                </c:pt>
                <c:pt idx="784">
                  <c:v>41.2</c:v>
                </c:pt>
                <c:pt idx="785">
                  <c:v>41.25</c:v>
                </c:pt>
                <c:pt idx="786">
                  <c:v>41.3</c:v>
                </c:pt>
                <c:pt idx="787">
                  <c:v>41.349999999999994</c:v>
                </c:pt>
                <c:pt idx="788">
                  <c:v>41.4</c:v>
                </c:pt>
                <c:pt idx="789">
                  <c:v>41.449999999999996</c:v>
                </c:pt>
                <c:pt idx="790">
                  <c:v>41.5</c:v>
                </c:pt>
                <c:pt idx="791">
                  <c:v>41.55</c:v>
                </c:pt>
                <c:pt idx="792">
                  <c:v>41.6</c:v>
                </c:pt>
                <c:pt idx="793">
                  <c:v>41.65</c:v>
                </c:pt>
                <c:pt idx="794">
                  <c:v>41.7</c:v>
                </c:pt>
                <c:pt idx="795">
                  <c:v>41.75</c:v>
                </c:pt>
                <c:pt idx="796">
                  <c:v>41.8</c:v>
                </c:pt>
                <c:pt idx="797">
                  <c:v>41.849999999999994</c:v>
                </c:pt>
                <c:pt idx="798">
                  <c:v>41.9</c:v>
                </c:pt>
                <c:pt idx="799">
                  <c:v>41.949999999999996</c:v>
                </c:pt>
                <c:pt idx="800">
                  <c:v>42</c:v>
                </c:pt>
                <c:pt idx="801">
                  <c:v>42.05</c:v>
                </c:pt>
                <c:pt idx="802">
                  <c:v>42.1</c:v>
                </c:pt>
                <c:pt idx="803">
                  <c:v>42.15</c:v>
                </c:pt>
                <c:pt idx="804">
                  <c:v>42.2</c:v>
                </c:pt>
                <c:pt idx="805">
                  <c:v>42.25</c:v>
                </c:pt>
                <c:pt idx="806">
                  <c:v>42.3</c:v>
                </c:pt>
                <c:pt idx="807">
                  <c:v>42.349999999999994</c:v>
                </c:pt>
                <c:pt idx="808">
                  <c:v>42.4</c:v>
                </c:pt>
                <c:pt idx="809">
                  <c:v>42.449999999999996</c:v>
                </c:pt>
                <c:pt idx="810">
                  <c:v>42.5</c:v>
                </c:pt>
                <c:pt idx="811">
                  <c:v>42.55</c:v>
                </c:pt>
                <c:pt idx="812">
                  <c:v>42.6</c:v>
                </c:pt>
                <c:pt idx="813">
                  <c:v>42.65</c:v>
                </c:pt>
                <c:pt idx="814">
                  <c:v>42.7</c:v>
                </c:pt>
                <c:pt idx="815">
                  <c:v>42.75</c:v>
                </c:pt>
                <c:pt idx="816">
                  <c:v>42.8</c:v>
                </c:pt>
                <c:pt idx="817">
                  <c:v>42.849999999999994</c:v>
                </c:pt>
                <c:pt idx="818">
                  <c:v>42.9</c:v>
                </c:pt>
                <c:pt idx="819">
                  <c:v>42.949999999999996</c:v>
                </c:pt>
                <c:pt idx="820">
                  <c:v>43</c:v>
                </c:pt>
                <c:pt idx="821">
                  <c:v>43.05</c:v>
                </c:pt>
                <c:pt idx="822">
                  <c:v>43.1</c:v>
                </c:pt>
                <c:pt idx="823">
                  <c:v>43.15</c:v>
                </c:pt>
                <c:pt idx="824">
                  <c:v>43.2</c:v>
                </c:pt>
                <c:pt idx="825">
                  <c:v>43.25</c:v>
                </c:pt>
                <c:pt idx="826">
                  <c:v>43.3</c:v>
                </c:pt>
                <c:pt idx="827">
                  <c:v>43.349999999999994</c:v>
                </c:pt>
                <c:pt idx="828">
                  <c:v>43.4</c:v>
                </c:pt>
                <c:pt idx="829">
                  <c:v>43.449999999999996</c:v>
                </c:pt>
                <c:pt idx="830">
                  <c:v>43.5</c:v>
                </c:pt>
                <c:pt idx="831">
                  <c:v>43.55</c:v>
                </c:pt>
                <c:pt idx="832">
                  <c:v>43.6</c:v>
                </c:pt>
                <c:pt idx="833">
                  <c:v>43.65</c:v>
                </c:pt>
                <c:pt idx="834">
                  <c:v>43.7</c:v>
                </c:pt>
                <c:pt idx="835">
                  <c:v>43.75</c:v>
                </c:pt>
                <c:pt idx="836">
                  <c:v>43.8</c:v>
                </c:pt>
                <c:pt idx="837">
                  <c:v>43.849999999999994</c:v>
                </c:pt>
                <c:pt idx="838">
                  <c:v>43.9</c:v>
                </c:pt>
                <c:pt idx="839">
                  <c:v>43.949999999999996</c:v>
                </c:pt>
                <c:pt idx="840">
                  <c:v>44</c:v>
                </c:pt>
                <c:pt idx="841">
                  <c:v>44.05</c:v>
                </c:pt>
                <c:pt idx="842">
                  <c:v>44.1</c:v>
                </c:pt>
                <c:pt idx="843">
                  <c:v>44.15</c:v>
                </c:pt>
                <c:pt idx="844">
                  <c:v>44.2</c:v>
                </c:pt>
                <c:pt idx="845">
                  <c:v>44.25</c:v>
                </c:pt>
                <c:pt idx="846">
                  <c:v>44.3</c:v>
                </c:pt>
                <c:pt idx="847">
                  <c:v>44.349999999999994</c:v>
                </c:pt>
                <c:pt idx="848">
                  <c:v>44.4</c:v>
                </c:pt>
                <c:pt idx="849">
                  <c:v>44.449999999999996</c:v>
                </c:pt>
                <c:pt idx="850">
                  <c:v>44.5</c:v>
                </c:pt>
                <c:pt idx="851">
                  <c:v>44.55</c:v>
                </c:pt>
                <c:pt idx="852">
                  <c:v>44.6</c:v>
                </c:pt>
                <c:pt idx="853">
                  <c:v>44.65</c:v>
                </c:pt>
                <c:pt idx="854">
                  <c:v>44.7</c:v>
                </c:pt>
                <c:pt idx="855">
                  <c:v>44.75</c:v>
                </c:pt>
                <c:pt idx="856">
                  <c:v>44.8</c:v>
                </c:pt>
                <c:pt idx="857">
                  <c:v>44.849999999999994</c:v>
                </c:pt>
                <c:pt idx="858">
                  <c:v>44.9</c:v>
                </c:pt>
                <c:pt idx="859">
                  <c:v>44.949999999999996</c:v>
                </c:pt>
                <c:pt idx="860">
                  <c:v>45</c:v>
                </c:pt>
                <c:pt idx="861">
                  <c:v>45.05</c:v>
                </c:pt>
                <c:pt idx="862">
                  <c:v>45.1</c:v>
                </c:pt>
                <c:pt idx="863">
                  <c:v>45.15</c:v>
                </c:pt>
                <c:pt idx="864">
                  <c:v>45.2</c:v>
                </c:pt>
                <c:pt idx="865">
                  <c:v>45.25</c:v>
                </c:pt>
                <c:pt idx="866">
                  <c:v>45.3</c:v>
                </c:pt>
                <c:pt idx="867">
                  <c:v>45.349999999999994</c:v>
                </c:pt>
                <c:pt idx="868">
                  <c:v>45.4</c:v>
                </c:pt>
                <c:pt idx="869">
                  <c:v>45.449999999999996</c:v>
                </c:pt>
                <c:pt idx="870">
                  <c:v>45.5</c:v>
                </c:pt>
                <c:pt idx="871">
                  <c:v>45.55</c:v>
                </c:pt>
                <c:pt idx="872">
                  <c:v>45.6</c:v>
                </c:pt>
                <c:pt idx="873">
                  <c:v>45.65</c:v>
                </c:pt>
                <c:pt idx="874">
                  <c:v>45.7</c:v>
                </c:pt>
                <c:pt idx="875">
                  <c:v>45.75</c:v>
                </c:pt>
                <c:pt idx="876">
                  <c:v>45.8</c:v>
                </c:pt>
                <c:pt idx="877">
                  <c:v>45.849999999999994</c:v>
                </c:pt>
                <c:pt idx="878">
                  <c:v>45.9</c:v>
                </c:pt>
                <c:pt idx="879">
                  <c:v>45.949999999999996</c:v>
                </c:pt>
                <c:pt idx="880">
                  <c:v>46</c:v>
                </c:pt>
                <c:pt idx="881">
                  <c:v>46.05</c:v>
                </c:pt>
                <c:pt idx="882">
                  <c:v>46.1</c:v>
                </c:pt>
                <c:pt idx="883">
                  <c:v>46.15</c:v>
                </c:pt>
                <c:pt idx="884">
                  <c:v>46.2</c:v>
                </c:pt>
                <c:pt idx="885">
                  <c:v>46.25</c:v>
                </c:pt>
                <c:pt idx="886">
                  <c:v>46.3</c:v>
                </c:pt>
                <c:pt idx="887">
                  <c:v>46.349999999999994</c:v>
                </c:pt>
                <c:pt idx="888">
                  <c:v>46.4</c:v>
                </c:pt>
                <c:pt idx="889">
                  <c:v>46.449999999999996</c:v>
                </c:pt>
                <c:pt idx="890">
                  <c:v>46.5</c:v>
                </c:pt>
                <c:pt idx="891">
                  <c:v>46.55</c:v>
                </c:pt>
                <c:pt idx="892">
                  <c:v>46.6</c:v>
                </c:pt>
                <c:pt idx="893">
                  <c:v>46.65</c:v>
                </c:pt>
                <c:pt idx="894">
                  <c:v>46.7</c:v>
                </c:pt>
                <c:pt idx="895">
                  <c:v>46.75</c:v>
                </c:pt>
                <c:pt idx="896">
                  <c:v>46.8</c:v>
                </c:pt>
                <c:pt idx="897">
                  <c:v>46.849999999999994</c:v>
                </c:pt>
                <c:pt idx="898">
                  <c:v>46.9</c:v>
                </c:pt>
                <c:pt idx="899">
                  <c:v>46.949999999999996</c:v>
                </c:pt>
                <c:pt idx="900">
                  <c:v>47</c:v>
                </c:pt>
                <c:pt idx="901">
                  <c:v>47.05</c:v>
                </c:pt>
                <c:pt idx="902">
                  <c:v>47.1</c:v>
                </c:pt>
                <c:pt idx="903">
                  <c:v>47.15</c:v>
                </c:pt>
                <c:pt idx="904">
                  <c:v>47.2</c:v>
                </c:pt>
                <c:pt idx="905">
                  <c:v>47.25</c:v>
                </c:pt>
                <c:pt idx="906">
                  <c:v>47.3</c:v>
                </c:pt>
                <c:pt idx="907">
                  <c:v>47.349999999999994</c:v>
                </c:pt>
                <c:pt idx="908">
                  <c:v>47.4</c:v>
                </c:pt>
                <c:pt idx="909">
                  <c:v>47.449999999999996</c:v>
                </c:pt>
                <c:pt idx="910">
                  <c:v>47.5</c:v>
                </c:pt>
                <c:pt idx="911">
                  <c:v>47.55</c:v>
                </c:pt>
                <c:pt idx="912">
                  <c:v>47.6</c:v>
                </c:pt>
                <c:pt idx="913">
                  <c:v>47.65</c:v>
                </c:pt>
                <c:pt idx="914">
                  <c:v>47.7</c:v>
                </c:pt>
                <c:pt idx="915">
                  <c:v>47.75</c:v>
                </c:pt>
                <c:pt idx="916">
                  <c:v>47.8</c:v>
                </c:pt>
                <c:pt idx="917">
                  <c:v>47.849999999999994</c:v>
                </c:pt>
                <c:pt idx="918">
                  <c:v>47.9</c:v>
                </c:pt>
                <c:pt idx="919">
                  <c:v>47.949999999999996</c:v>
                </c:pt>
                <c:pt idx="920">
                  <c:v>48</c:v>
                </c:pt>
                <c:pt idx="921">
                  <c:v>48.05</c:v>
                </c:pt>
                <c:pt idx="922">
                  <c:v>48.1</c:v>
                </c:pt>
                <c:pt idx="923">
                  <c:v>48.15</c:v>
                </c:pt>
                <c:pt idx="924">
                  <c:v>48.2</c:v>
                </c:pt>
                <c:pt idx="925">
                  <c:v>48.25</c:v>
                </c:pt>
                <c:pt idx="926">
                  <c:v>48.3</c:v>
                </c:pt>
                <c:pt idx="927">
                  <c:v>48.349999999999994</c:v>
                </c:pt>
                <c:pt idx="928">
                  <c:v>48.4</c:v>
                </c:pt>
                <c:pt idx="929">
                  <c:v>48.449999999999996</c:v>
                </c:pt>
                <c:pt idx="930">
                  <c:v>48.5</c:v>
                </c:pt>
                <c:pt idx="931">
                  <c:v>48.55</c:v>
                </c:pt>
                <c:pt idx="932">
                  <c:v>48.6</c:v>
                </c:pt>
                <c:pt idx="933">
                  <c:v>48.65</c:v>
                </c:pt>
                <c:pt idx="934">
                  <c:v>48.7</c:v>
                </c:pt>
                <c:pt idx="935">
                  <c:v>48.75</c:v>
                </c:pt>
                <c:pt idx="936">
                  <c:v>48.8</c:v>
                </c:pt>
                <c:pt idx="937">
                  <c:v>48.849999999999994</c:v>
                </c:pt>
                <c:pt idx="938">
                  <c:v>48.9</c:v>
                </c:pt>
                <c:pt idx="939">
                  <c:v>48.949999999999996</c:v>
                </c:pt>
                <c:pt idx="940">
                  <c:v>49</c:v>
                </c:pt>
                <c:pt idx="941">
                  <c:v>49.05</c:v>
                </c:pt>
                <c:pt idx="942">
                  <c:v>49.1</c:v>
                </c:pt>
                <c:pt idx="943">
                  <c:v>49.15</c:v>
                </c:pt>
                <c:pt idx="944">
                  <c:v>49.2</c:v>
                </c:pt>
                <c:pt idx="945">
                  <c:v>49.25</c:v>
                </c:pt>
                <c:pt idx="946">
                  <c:v>49.3</c:v>
                </c:pt>
                <c:pt idx="947">
                  <c:v>49.349999999999994</c:v>
                </c:pt>
                <c:pt idx="948">
                  <c:v>49.4</c:v>
                </c:pt>
                <c:pt idx="949">
                  <c:v>49.449999999999996</c:v>
                </c:pt>
                <c:pt idx="950">
                  <c:v>49.5</c:v>
                </c:pt>
                <c:pt idx="951">
                  <c:v>49.55</c:v>
                </c:pt>
                <c:pt idx="952">
                  <c:v>49.6</c:v>
                </c:pt>
                <c:pt idx="953">
                  <c:v>49.65</c:v>
                </c:pt>
                <c:pt idx="954">
                  <c:v>49.7</c:v>
                </c:pt>
                <c:pt idx="955">
                  <c:v>49.75</c:v>
                </c:pt>
                <c:pt idx="956">
                  <c:v>49.8</c:v>
                </c:pt>
                <c:pt idx="957">
                  <c:v>49.849999999999994</c:v>
                </c:pt>
                <c:pt idx="958">
                  <c:v>49.9</c:v>
                </c:pt>
                <c:pt idx="959">
                  <c:v>49.949999999999996</c:v>
                </c:pt>
                <c:pt idx="960">
                  <c:v>50</c:v>
                </c:pt>
                <c:pt idx="961">
                  <c:v>50.05</c:v>
                </c:pt>
                <c:pt idx="962">
                  <c:v>50.1</c:v>
                </c:pt>
                <c:pt idx="963">
                  <c:v>50.15</c:v>
                </c:pt>
                <c:pt idx="964">
                  <c:v>50.2</c:v>
                </c:pt>
                <c:pt idx="965">
                  <c:v>50.25</c:v>
                </c:pt>
                <c:pt idx="966">
                  <c:v>50.3</c:v>
                </c:pt>
                <c:pt idx="967">
                  <c:v>50.349999999999994</c:v>
                </c:pt>
                <c:pt idx="968">
                  <c:v>50.4</c:v>
                </c:pt>
                <c:pt idx="969">
                  <c:v>50.449999999999996</c:v>
                </c:pt>
                <c:pt idx="970">
                  <c:v>50.5</c:v>
                </c:pt>
                <c:pt idx="971">
                  <c:v>50.55</c:v>
                </c:pt>
                <c:pt idx="972">
                  <c:v>50.6</c:v>
                </c:pt>
                <c:pt idx="973">
                  <c:v>50.65</c:v>
                </c:pt>
                <c:pt idx="974">
                  <c:v>50.7</c:v>
                </c:pt>
                <c:pt idx="975">
                  <c:v>50.75</c:v>
                </c:pt>
                <c:pt idx="976">
                  <c:v>50.8</c:v>
                </c:pt>
                <c:pt idx="977">
                  <c:v>50.849999999999994</c:v>
                </c:pt>
                <c:pt idx="978">
                  <c:v>50.9</c:v>
                </c:pt>
                <c:pt idx="979">
                  <c:v>50.949999999999996</c:v>
                </c:pt>
                <c:pt idx="980">
                  <c:v>51</c:v>
                </c:pt>
                <c:pt idx="981">
                  <c:v>51.05</c:v>
                </c:pt>
                <c:pt idx="982">
                  <c:v>51.1</c:v>
                </c:pt>
                <c:pt idx="983">
                  <c:v>51.15</c:v>
                </c:pt>
                <c:pt idx="984">
                  <c:v>51.2</c:v>
                </c:pt>
                <c:pt idx="985">
                  <c:v>51.25</c:v>
                </c:pt>
                <c:pt idx="986">
                  <c:v>51.3</c:v>
                </c:pt>
                <c:pt idx="987">
                  <c:v>51.349999999999994</c:v>
                </c:pt>
                <c:pt idx="988">
                  <c:v>51.4</c:v>
                </c:pt>
                <c:pt idx="989">
                  <c:v>51.449999999999996</c:v>
                </c:pt>
                <c:pt idx="990">
                  <c:v>51.5</c:v>
                </c:pt>
                <c:pt idx="991">
                  <c:v>51.55</c:v>
                </c:pt>
                <c:pt idx="992">
                  <c:v>51.6</c:v>
                </c:pt>
                <c:pt idx="993">
                  <c:v>51.65</c:v>
                </c:pt>
                <c:pt idx="994">
                  <c:v>51.7</c:v>
                </c:pt>
                <c:pt idx="995">
                  <c:v>51.75</c:v>
                </c:pt>
                <c:pt idx="996">
                  <c:v>51.8</c:v>
                </c:pt>
                <c:pt idx="997">
                  <c:v>51.849999999999994</c:v>
                </c:pt>
                <c:pt idx="998">
                  <c:v>51.9</c:v>
                </c:pt>
                <c:pt idx="999">
                  <c:v>51.949999999999996</c:v>
                </c:pt>
                <c:pt idx="1000">
                  <c:v>52</c:v>
                </c:pt>
                <c:pt idx="1001">
                  <c:v>52.05</c:v>
                </c:pt>
                <c:pt idx="1002">
                  <c:v>52.1</c:v>
                </c:pt>
                <c:pt idx="1003">
                  <c:v>52.15</c:v>
                </c:pt>
                <c:pt idx="1004">
                  <c:v>52.2</c:v>
                </c:pt>
                <c:pt idx="1005">
                  <c:v>52.25</c:v>
                </c:pt>
                <c:pt idx="1006">
                  <c:v>52.3</c:v>
                </c:pt>
                <c:pt idx="1007">
                  <c:v>52.349999999999994</c:v>
                </c:pt>
                <c:pt idx="1008">
                  <c:v>52.4</c:v>
                </c:pt>
                <c:pt idx="1009">
                  <c:v>52.449999999999996</c:v>
                </c:pt>
                <c:pt idx="1010">
                  <c:v>52.5</c:v>
                </c:pt>
                <c:pt idx="1011">
                  <c:v>52.55</c:v>
                </c:pt>
                <c:pt idx="1012">
                  <c:v>52.6</c:v>
                </c:pt>
                <c:pt idx="1013">
                  <c:v>52.65</c:v>
                </c:pt>
                <c:pt idx="1014">
                  <c:v>52.7</c:v>
                </c:pt>
                <c:pt idx="1015">
                  <c:v>52.75</c:v>
                </c:pt>
                <c:pt idx="1016">
                  <c:v>52.8</c:v>
                </c:pt>
                <c:pt idx="1017">
                  <c:v>52.849999999999994</c:v>
                </c:pt>
                <c:pt idx="1018">
                  <c:v>52.9</c:v>
                </c:pt>
                <c:pt idx="1019">
                  <c:v>52.949999999999996</c:v>
                </c:pt>
                <c:pt idx="1020">
                  <c:v>53</c:v>
                </c:pt>
                <c:pt idx="1021">
                  <c:v>53.05</c:v>
                </c:pt>
                <c:pt idx="1022">
                  <c:v>53.1</c:v>
                </c:pt>
                <c:pt idx="1023">
                  <c:v>53.15</c:v>
                </c:pt>
                <c:pt idx="1024">
                  <c:v>53.2</c:v>
                </c:pt>
                <c:pt idx="1025">
                  <c:v>53.25</c:v>
                </c:pt>
                <c:pt idx="1026">
                  <c:v>53.3</c:v>
                </c:pt>
                <c:pt idx="1027">
                  <c:v>53.349999999999994</c:v>
                </c:pt>
                <c:pt idx="1028">
                  <c:v>53.4</c:v>
                </c:pt>
                <c:pt idx="1029">
                  <c:v>53.449999999999996</c:v>
                </c:pt>
                <c:pt idx="1030">
                  <c:v>53.5</c:v>
                </c:pt>
                <c:pt idx="1031">
                  <c:v>53.55</c:v>
                </c:pt>
                <c:pt idx="1032">
                  <c:v>53.6</c:v>
                </c:pt>
                <c:pt idx="1033">
                  <c:v>53.65</c:v>
                </c:pt>
                <c:pt idx="1034">
                  <c:v>53.7</c:v>
                </c:pt>
                <c:pt idx="1035">
                  <c:v>53.75</c:v>
                </c:pt>
                <c:pt idx="1036">
                  <c:v>53.8</c:v>
                </c:pt>
                <c:pt idx="1037">
                  <c:v>53.849999999999994</c:v>
                </c:pt>
                <c:pt idx="1038">
                  <c:v>53.9</c:v>
                </c:pt>
                <c:pt idx="1039">
                  <c:v>53.949999999999996</c:v>
                </c:pt>
                <c:pt idx="1040">
                  <c:v>54</c:v>
                </c:pt>
                <c:pt idx="1041">
                  <c:v>54.05</c:v>
                </c:pt>
                <c:pt idx="1042">
                  <c:v>54.1</c:v>
                </c:pt>
                <c:pt idx="1043">
                  <c:v>54.15</c:v>
                </c:pt>
                <c:pt idx="1044">
                  <c:v>54.2</c:v>
                </c:pt>
                <c:pt idx="1045">
                  <c:v>54.25</c:v>
                </c:pt>
                <c:pt idx="1046">
                  <c:v>54.3</c:v>
                </c:pt>
                <c:pt idx="1047">
                  <c:v>54.349999999999994</c:v>
                </c:pt>
                <c:pt idx="1048">
                  <c:v>54.4</c:v>
                </c:pt>
                <c:pt idx="1049">
                  <c:v>54.449999999999996</c:v>
                </c:pt>
                <c:pt idx="1050">
                  <c:v>54.5</c:v>
                </c:pt>
                <c:pt idx="1051">
                  <c:v>54.55</c:v>
                </c:pt>
                <c:pt idx="1052">
                  <c:v>54.6</c:v>
                </c:pt>
                <c:pt idx="1053">
                  <c:v>54.65</c:v>
                </c:pt>
                <c:pt idx="1054">
                  <c:v>54.7</c:v>
                </c:pt>
                <c:pt idx="1055">
                  <c:v>54.75</c:v>
                </c:pt>
                <c:pt idx="1056">
                  <c:v>54.8</c:v>
                </c:pt>
                <c:pt idx="1057">
                  <c:v>54.849999999999994</c:v>
                </c:pt>
                <c:pt idx="1058">
                  <c:v>54.9</c:v>
                </c:pt>
                <c:pt idx="1059">
                  <c:v>54.949999999999996</c:v>
                </c:pt>
                <c:pt idx="1060">
                  <c:v>55</c:v>
                </c:pt>
                <c:pt idx="1061">
                  <c:v>55.05</c:v>
                </c:pt>
                <c:pt idx="1062">
                  <c:v>55.1</c:v>
                </c:pt>
                <c:pt idx="1063">
                  <c:v>55.15</c:v>
                </c:pt>
                <c:pt idx="1064">
                  <c:v>55.2</c:v>
                </c:pt>
                <c:pt idx="1065">
                  <c:v>55.25</c:v>
                </c:pt>
                <c:pt idx="1066">
                  <c:v>55.3</c:v>
                </c:pt>
                <c:pt idx="1067">
                  <c:v>55.349999999999994</c:v>
                </c:pt>
                <c:pt idx="1068">
                  <c:v>55.4</c:v>
                </c:pt>
                <c:pt idx="1069">
                  <c:v>55.449999999999996</c:v>
                </c:pt>
                <c:pt idx="1070">
                  <c:v>55.5</c:v>
                </c:pt>
                <c:pt idx="1071">
                  <c:v>55.55</c:v>
                </c:pt>
                <c:pt idx="1072">
                  <c:v>55.6</c:v>
                </c:pt>
                <c:pt idx="1073">
                  <c:v>55.65</c:v>
                </c:pt>
                <c:pt idx="1074">
                  <c:v>55.7</c:v>
                </c:pt>
                <c:pt idx="1075">
                  <c:v>55.75</c:v>
                </c:pt>
                <c:pt idx="1076">
                  <c:v>55.8</c:v>
                </c:pt>
                <c:pt idx="1077">
                  <c:v>55.849999999999994</c:v>
                </c:pt>
                <c:pt idx="1078">
                  <c:v>55.9</c:v>
                </c:pt>
                <c:pt idx="1079">
                  <c:v>55.949999999999996</c:v>
                </c:pt>
                <c:pt idx="1080">
                  <c:v>56</c:v>
                </c:pt>
                <c:pt idx="1081">
                  <c:v>56.05</c:v>
                </c:pt>
                <c:pt idx="1082">
                  <c:v>56.1</c:v>
                </c:pt>
                <c:pt idx="1083">
                  <c:v>56.15</c:v>
                </c:pt>
                <c:pt idx="1084">
                  <c:v>56.2</c:v>
                </c:pt>
                <c:pt idx="1085">
                  <c:v>56.25</c:v>
                </c:pt>
                <c:pt idx="1086">
                  <c:v>56.3</c:v>
                </c:pt>
                <c:pt idx="1087">
                  <c:v>56.349999999999994</c:v>
                </c:pt>
                <c:pt idx="1088">
                  <c:v>56.4</c:v>
                </c:pt>
                <c:pt idx="1089">
                  <c:v>56.449999999999996</c:v>
                </c:pt>
                <c:pt idx="1090">
                  <c:v>56.5</c:v>
                </c:pt>
                <c:pt idx="1091">
                  <c:v>56.55</c:v>
                </c:pt>
                <c:pt idx="1092">
                  <c:v>56.6</c:v>
                </c:pt>
                <c:pt idx="1093">
                  <c:v>56.65</c:v>
                </c:pt>
                <c:pt idx="1094">
                  <c:v>56.7</c:v>
                </c:pt>
                <c:pt idx="1095">
                  <c:v>56.75</c:v>
                </c:pt>
                <c:pt idx="1096">
                  <c:v>56.8</c:v>
                </c:pt>
                <c:pt idx="1097">
                  <c:v>56.849999999999994</c:v>
                </c:pt>
                <c:pt idx="1098">
                  <c:v>56.9</c:v>
                </c:pt>
                <c:pt idx="1099">
                  <c:v>56.949999999999996</c:v>
                </c:pt>
                <c:pt idx="1100">
                  <c:v>57</c:v>
                </c:pt>
                <c:pt idx="1101">
                  <c:v>57.05</c:v>
                </c:pt>
                <c:pt idx="1102">
                  <c:v>57.1</c:v>
                </c:pt>
                <c:pt idx="1103">
                  <c:v>57.15</c:v>
                </c:pt>
                <c:pt idx="1104">
                  <c:v>57.2</c:v>
                </c:pt>
                <c:pt idx="1105">
                  <c:v>57.25</c:v>
                </c:pt>
                <c:pt idx="1106">
                  <c:v>57.3</c:v>
                </c:pt>
                <c:pt idx="1107">
                  <c:v>57.349999999999994</c:v>
                </c:pt>
                <c:pt idx="1108">
                  <c:v>57.4</c:v>
                </c:pt>
                <c:pt idx="1109">
                  <c:v>57.449999999999996</c:v>
                </c:pt>
                <c:pt idx="1110">
                  <c:v>57.5</c:v>
                </c:pt>
                <c:pt idx="1111">
                  <c:v>57.55</c:v>
                </c:pt>
                <c:pt idx="1112">
                  <c:v>57.6</c:v>
                </c:pt>
                <c:pt idx="1113">
                  <c:v>57.65</c:v>
                </c:pt>
                <c:pt idx="1114">
                  <c:v>57.7</c:v>
                </c:pt>
                <c:pt idx="1115">
                  <c:v>57.75</c:v>
                </c:pt>
                <c:pt idx="1116">
                  <c:v>57.8</c:v>
                </c:pt>
                <c:pt idx="1117">
                  <c:v>57.849999999999994</c:v>
                </c:pt>
                <c:pt idx="1118">
                  <c:v>57.9</c:v>
                </c:pt>
                <c:pt idx="1119">
                  <c:v>57.949999999999996</c:v>
                </c:pt>
                <c:pt idx="1120">
                  <c:v>58</c:v>
                </c:pt>
                <c:pt idx="1121">
                  <c:v>58.05</c:v>
                </c:pt>
                <c:pt idx="1122">
                  <c:v>58.1</c:v>
                </c:pt>
                <c:pt idx="1123">
                  <c:v>58.15</c:v>
                </c:pt>
                <c:pt idx="1124">
                  <c:v>58.2</c:v>
                </c:pt>
                <c:pt idx="1125">
                  <c:v>58.25</c:v>
                </c:pt>
                <c:pt idx="1126">
                  <c:v>58.3</c:v>
                </c:pt>
                <c:pt idx="1127">
                  <c:v>58.349999999999994</c:v>
                </c:pt>
                <c:pt idx="1128">
                  <c:v>58.4</c:v>
                </c:pt>
                <c:pt idx="1129">
                  <c:v>58.449999999999996</c:v>
                </c:pt>
                <c:pt idx="1130">
                  <c:v>58.5</c:v>
                </c:pt>
                <c:pt idx="1131">
                  <c:v>58.55</c:v>
                </c:pt>
                <c:pt idx="1132">
                  <c:v>58.6</c:v>
                </c:pt>
                <c:pt idx="1133">
                  <c:v>58.65</c:v>
                </c:pt>
                <c:pt idx="1134">
                  <c:v>58.7</c:v>
                </c:pt>
                <c:pt idx="1135">
                  <c:v>58.75</c:v>
                </c:pt>
                <c:pt idx="1136">
                  <c:v>58.8</c:v>
                </c:pt>
                <c:pt idx="1137">
                  <c:v>58.849999999999994</c:v>
                </c:pt>
                <c:pt idx="1138">
                  <c:v>58.9</c:v>
                </c:pt>
                <c:pt idx="1139">
                  <c:v>58.949999999999996</c:v>
                </c:pt>
                <c:pt idx="1140">
                  <c:v>59</c:v>
                </c:pt>
                <c:pt idx="1141">
                  <c:v>59.05</c:v>
                </c:pt>
                <c:pt idx="1142">
                  <c:v>59.1</c:v>
                </c:pt>
                <c:pt idx="1143">
                  <c:v>59.15</c:v>
                </c:pt>
                <c:pt idx="1144">
                  <c:v>59.2</c:v>
                </c:pt>
                <c:pt idx="1145">
                  <c:v>59.25</c:v>
                </c:pt>
                <c:pt idx="1146">
                  <c:v>59.3</c:v>
                </c:pt>
                <c:pt idx="1147">
                  <c:v>59.349999999999994</c:v>
                </c:pt>
                <c:pt idx="1148">
                  <c:v>59.4</c:v>
                </c:pt>
                <c:pt idx="1149">
                  <c:v>59.449999999999996</c:v>
                </c:pt>
                <c:pt idx="1150">
                  <c:v>59.5</c:v>
                </c:pt>
                <c:pt idx="1151">
                  <c:v>59.55</c:v>
                </c:pt>
                <c:pt idx="1152">
                  <c:v>59.6</c:v>
                </c:pt>
                <c:pt idx="1153">
                  <c:v>59.65</c:v>
                </c:pt>
                <c:pt idx="1154">
                  <c:v>59.7</c:v>
                </c:pt>
                <c:pt idx="1155">
                  <c:v>59.75</c:v>
                </c:pt>
                <c:pt idx="1156">
                  <c:v>59.8</c:v>
                </c:pt>
                <c:pt idx="1157">
                  <c:v>59.849999999999994</c:v>
                </c:pt>
                <c:pt idx="1158">
                  <c:v>59.9</c:v>
                </c:pt>
                <c:pt idx="1159">
                  <c:v>59.949999999999996</c:v>
                </c:pt>
                <c:pt idx="1160">
                  <c:v>60</c:v>
                </c:pt>
                <c:pt idx="1161">
                  <c:v>60.05</c:v>
                </c:pt>
                <c:pt idx="1162">
                  <c:v>60.1</c:v>
                </c:pt>
                <c:pt idx="1163">
                  <c:v>60.15</c:v>
                </c:pt>
                <c:pt idx="1164">
                  <c:v>60.2</c:v>
                </c:pt>
                <c:pt idx="1165">
                  <c:v>60.25</c:v>
                </c:pt>
                <c:pt idx="1166">
                  <c:v>60.3</c:v>
                </c:pt>
                <c:pt idx="1167">
                  <c:v>60.349999999999994</c:v>
                </c:pt>
                <c:pt idx="1168">
                  <c:v>60.4</c:v>
                </c:pt>
                <c:pt idx="1169">
                  <c:v>60.449999999999996</c:v>
                </c:pt>
                <c:pt idx="1170">
                  <c:v>60.5</c:v>
                </c:pt>
                <c:pt idx="1171">
                  <c:v>60.55</c:v>
                </c:pt>
                <c:pt idx="1172">
                  <c:v>60.6</c:v>
                </c:pt>
                <c:pt idx="1173">
                  <c:v>60.65</c:v>
                </c:pt>
                <c:pt idx="1174">
                  <c:v>60.7</c:v>
                </c:pt>
                <c:pt idx="1175">
                  <c:v>60.75</c:v>
                </c:pt>
                <c:pt idx="1176">
                  <c:v>60.8</c:v>
                </c:pt>
                <c:pt idx="1177">
                  <c:v>60.849999999999994</c:v>
                </c:pt>
                <c:pt idx="1178">
                  <c:v>60.9</c:v>
                </c:pt>
                <c:pt idx="1179">
                  <c:v>60.949999999999996</c:v>
                </c:pt>
                <c:pt idx="1180">
                  <c:v>61</c:v>
                </c:pt>
                <c:pt idx="1181">
                  <c:v>61.05</c:v>
                </c:pt>
                <c:pt idx="1182">
                  <c:v>61.1</c:v>
                </c:pt>
                <c:pt idx="1183">
                  <c:v>61.15</c:v>
                </c:pt>
                <c:pt idx="1184">
                  <c:v>61.2</c:v>
                </c:pt>
                <c:pt idx="1185">
                  <c:v>61.25</c:v>
                </c:pt>
                <c:pt idx="1186">
                  <c:v>61.3</c:v>
                </c:pt>
                <c:pt idx="1187">
                  <c:v>61.349999999999994</c:v>
                </c:pt>
                <c:pt idx="1188">
                  <c:v>61.4</c:v>
                </c:pt>
                <c:pt idx="1189">
                  <c:v>61.449999999999996</c:v>
                </c:pt>
                <c:pt idx="1190">
                  <c:v>61.5</c:v>
                </c:pt>
                <c:pt idx="1191">
                  <c:v>61.55</c:v>
                </c:pt>
                <c:pt idx="1192">
                  <c:v>61.6</c:v>
                </c:pt>
                <c:pt idx="1193">
                  <c:v>61.65</c:v>
                </c:pt>
                <c:pt idx="1194">
                  <c:v>61.7</c:v>
                </c:pt>
                <c:pt idx="1195">
                  <c:v>61.75</c:v>
                </c:pt>
                <c:pt idx="1196">
                  <c:v>61.8</c:v>
                </c:pt>
                <c:pt idx="1197">
                  <c:v>61.849999999999994</c:v>
                </c:pt>
                <c:pt idx="1198">
                  <c:v>61.9</c:v>
                </c:pt>
                <c:pt idx="1199">
                  <c:v>61.949999999999996</c:v>
                </c:pt>
                <c:pt idx="1200">
                  <c:v>62</c:v>
                </c:pt>
                <c:pt idx="1201">
                  <c:v>62.05</c:v>
                </c:pt>
                <c:pt idx="1202">
                  <c:v>62.1</c:v>
                </c:pt>
                <c:pt idx="1203">
                  <c:v>62.15</c:v>
                </c:pt>
                <c:pt idx="1204">
                  <c:v>62.2</c:v>
                </c:pt>
                <c:pt idx="1205">
                  <c:v>62.25</c:v>
                </c:pt>
                <c:pt idx="1206">
                  <c:v>62.3</c:v>
                </c:pt>
                <c:pt idx="1207">
                  <c:v>62.349999999999994</c:v>
                </c:pt>
                <c:pt idx="1208">
                  <c:v>62.4</c:v>
                </c:pt>
                <c:pt idx="1209">
                  <c:v>62.449999999999996</c:v>
                </c:pt>
                <c:pt idx="1210">
                  <c:v>62.5</c:v>
                </c:pt>
                <c:pt idx="1211">
                  <c:v>62.55</c:v>
                </c:pt>
                <c:pt idx="1212">
                  <c:v>62.6</c:v>
                </c:pt>
                <c:pt idx="1213">
                  <c:v>62.65</c:v>
                </c:pt>
                <c:pt idx="1214">
                  <c:v>62.7</c:v>
                </c:pt>
                <c:pt idx="1215">
                  <c:v>62.75</c:v>
                </c:pt>
                <c:pt idx="1216">
                  <c:v>62.8</c:v>
                </c:pt>
                <c:pt idx="1217">
                  <c:v>62.849999999999994</c:v>
                </c:pt>
                <c:pt idx="1218">
                  <c:v>62.9</c:v>
                </c:pt>
                <c:pt idx="1219">
                  <c:v>62.949999999999996</c:v>
                </c:pt>
                <c:pt idx="1220">
                  <c:v>63</c:v>
                </c:pt>
                <c:pt idx="1221">
                  <c:v>63.05</c:v>
                </c:pt>
                <c:pt idx="1222">
                  <c:v>63.1</c:v>
                </c:pt>
                <c:pt idx="1223">
                  <c:v>63.15</c:v>
                </c:pt>
                <c:pt idx="1224">
                  <c:v>63.2</c:v>
                </c:pt>
                <c:pt idx="1225">
                  <c:v>63.25</c:v>
                </c:pt>
                <c:pt idx="1226">
                  <c:v>63.3</c:v>
                </c:pt>
                <c:pt idx="1227">
                  <c:v>63.349999999999994</c:v>
                </c:pt>
                <c:pt idx="1228">
                  <c:v>63.4</c:v>
                </c:pt>
                <c:pt idx="1229">
                  <c:v>63.449999999999996</c:v>
                </c:pt>
                <c:pt idx="1230">
                  <c:v>63.5</c:v>
                </c:pt>
                <c:pt idx="1231">
                  <c:v>63.55</c:v>
                </c:pt>
                <c:pt idx="1232">
                  <c:v>63.6</c:v>
                </c:pt>
                <c:pt idx="1233">
                  <c:v>63.65</c:v>
                </c:pt>
                <c:pt idx="1234">
                  <c:v>63.7</c:v>
                </c:pt>
                <c:pt idx="1235">
                  <c:v>63.75</c:v>
                </c:pt>
                <c:pt idx="1236">
                  <c:v>63.8</c:v>
                </c:pt>
                <c:pt idx="1237">
                  <c:v>63.849999999999994</c:v>
                </c:pt>
                <c:pt idx="1238">
                  <c:v>63.9</c:v>
                </c:pt>
                <c:pt idx="1239">
                  <c:v>63.949999999999996</c:v>
                </c:pt>
                <c:pt idx="1240">
                  <c:v>64</c:v>
                </c:pt>
                <c:pt idx="1241">
                  <c:v>64.05</c:v>
                </c:pt>
                <c:pt idx="1242">
                  <c:v>64.099999999999994</c:v>
                </c:pt>
                <c:pt idx="1243">
                  <c:v>64.149999999999991</c:v>
                </c:pt>
                <c:pt idx="1244">
                  <c:v>64.2</c:v>
                </c:pt>
                <c:pt idx="1245">
                  <c:v>64.25</c:v>
                </c:pt>
                <c:pt idx="1246">
                  <c:v>64.3</c:v>
                </c:pt>
                <c:pt idx="1247">
                  <c:v>64.349999999999994</c:v>
                </c:pt>
                <c:pt idx="1248">
                  <c:v>64.400000000000006</c:v>
                </c:pt>
                <c:pt idx="1249">
                  <c:v>64.45</c:v>
                </c:pt>
                <c:pt idx="1250">
                  <c:v>64.5</c:v>
                </c:pt>
                <c:pt idx="1251">
                  <c:v>64.55</c:v>
                </c:pt>
                <c:pt idx="1252">
                  <c:v>64.599999999999994</c:v>
                </c:pt>
                <c:pt idx="1253">
                  <c:v>64.649999999999991</c:v>
                </c:pt>
                <c:pt idx="1254">
                  <c:v>64.7</c:v>
                </c:pt>
                <c:pt idx="1255">
                  <c:v>64.75</c:v>
                </c:pt>
                <c:pt idx="1256">
                  <c:v>64.8</c:v>
                </c:pt>
                <c:pt idx="1257">
                  <c:v>64.849999999999994</c:v>
                </c:pt>
                <c:pt idx="1258">
                  <c:v>64.900000000000006</c:v>
                </c:pt>
                <c:pt idx="1259">
                  <c:v>64.95</c:v>
                </c:pt>
                <c:pt idx="1260">
                  <c:v>65</c:v>
                </c:pt>
                <c:pt idx="1261">
                  <c:v>65.05</c:v>
                </c:pt>
                <c:pt idx="1262">
                  <c:v>65.099999999999994</c:v>
                </c:pt>
                <c:pt idx="1263">
                  <c:v>65.149999999999991</c:v>
                </c:pt>
                <c:pt idx="1264">
                  <c:v>65.2</c:v>
                </c:pt>
                <c:pt idx="1265">
                  <c:v>65.25</c:v>
                </c:pt>
                <c:pt idx="1266">
                  <c:v>65.3</c:v>
                </c:pt>
                <c:pt idx="1267">
                  <c:v>65.349999999999994</c:v>
                </c:pt>
                <c:pt idx="1268">
                  <c:v>65.400000000000006</c:v>
                </c:pt>
                <c:pt idx="1269">
                  <c:v>65.45</c:v>
                </c:pt>
                <c:pt idx="1270">
                  <c:v>65.5</c:v>
                </c:pt>
                <c:pt idx="1271">
                  <c:v>65.55</c:v>
                </c:pt>
                <c:pt idx="1272">
                  <c:v>65.599999999999994</c:v>
                </c:pt>
                <c:pt idx="1273">
                  <c:v>65.649999999999991</c:v>
                </c:pt>
                <c:pt idx="1274">
                  <c:v>65.7</c:v>
                </c:pt>
                <c:pt idx="1275">
                  <c:v>65.75</c:v>
                </c:pt>
                <c:pt idx="1276">
                  <c:v>65.8</c:v>
                </c:pt>
                <c:pt idx="1277">
                  <c:v>65.849999999999994</c:v>
                </c:pt>
                <c:pt idx="1278">
                  <c:v>65.900000000000006</c:v>
                </c:pt>
                <c:pt idx="1279">
                  <c:v>65.95</c:v>
                </c:pt>
                <c:pt idx="1280">
                  <c:v>66</c:v>
                </c:pt>
                <c:pt idx="1281">
                  <c:v>66.05</c:v>
                </c:pt>
                <c:pt idx="1282">
                  <c:v>66.099999999999994</c:v>
                </c:pt>
                <c:pt idx="1283">
                  <c:v>66.149999999999991</c:v>
                </c:pt>
                <c:pt idx="1284">
                  <c:v>66.2</c:v>
                </c:pt>
                <c:pt idx="1285">
                  <c:v>66.25</c:v>
                </c:pt>
                <c:pt idx="1286">
                  <c:v>66.3</c:v>
                </c:pt>
                <c:pt idx="1287">
                  <c:v>66.349999999999994</c:v>
                </c:pt>
                <c:pt idx="1288">
                  <c:v>66.400000000000006</c:v>
                </c:pt>
                <c:pt idx="1289">
                  <c:v>66.45</c:v>
                </c:pt>
                <c:pt idx="1290">
                  <c:v>66.5</c:v>
                </c:pt>
                <c:pt idx="1291">
                  <c:v>66.55</c:v>
                </c:pt>
                <c:pt idx="1292">
                  <c:v>66.599999999999994</c:v>
                </c:pt>
                <c:pt idx="1293">
                  <c:v>66.649999999999991</c:v>
                </c:pt>
                <c:pt idx="1294">
                  <c:v>66.7</c:v>
                </c:pt>
                <c:pt idx="1295">
                  <c:v>66.75</c:v>
                </c:pt>
                <c:pt idx="1296">
                  <c:v>66.8</c:v>
                </c:pt>
                <c:pt idx="1297">
                  <c:v>66.849999999999994</c:v>
                </c:pt>
                <c:pt idx="1298">
                  <c:v>66.900000000000006</c:v>
                </c:pt>
                <c:pt idx="1299">
                  <c:v>66.95</c:v>
                </c:pt>
                <c:pt idx="1300">
                  <c:v>67</c:v>
                </c:pt>
                <c:pt idx="1301">
                  <c:v>67.05</c:v>
                </c:pt>
                <c:pt idx="1302">
                  <c:v>67.099999999999994</c:v>
                </c:pt>
                <c:pt idx="1303">
                  <c:v>67.149999999999991</c:v>
                </c:pt>
                <c:pt idx="1304">
                  <c:v>67.2</c:v>
                </c:pt>
                <c:pt idx="1305">
                  <c:v>67.25</c:v>
                </c:pt>
                <c:pt idx="1306">
                  <c:v>67.3</c:v>
                </c:pt>
                <c:pt idx="1307">
                  <c:v>67.349999999999994</c:v>
                </c:pt>
                <c:pt idx="1308">
                  <c:v>67.400000000000006</c:v>
                </c:pt>
                <c:pt idx="1309">
                  <c:v>67.45</c:v>
                </c:pt>
                <c:pt idx="1310">
                  <c:v>67.5</c:v>
                </c:pt>
                <c:pt idx="1311">
                  <c:v>67.55</c:v>
                </c:pt>
                <c:pt idx="1312">
                  <c:v>67.599999999999994</c:v>
                </c:pt>
                <c:pt idx="1313">
                  <c:v>67.649999999999991</c:v>
                </c:pt>
                <c:pt idx="1314">
                  <c:v>67.7</c:v>
                </c:pt>
                <c:pt idx="1315">
                  <c:v>67.75</c:v>
                </c:pt>
                <c:pt idx="1316">
                  <c:v>67.8</c:v>
                </c:pt>
                <c:pt idx="1317">
                  <c:v>67.849999999999994</c:v>
                </c:pt>
                <c:pt idx="1318">
                  <c:v>67.900000000000006</c:v>
                </c:pt>
                <c:pt idx="1319">
                  <c:v>67.95</c:v>
                </c:pt>
                <c:pt idx="1320">
                  <c:v>68</c:v>
                </c:pt>
                <c:pt idx="1321">
                  <c:v>68.05</c:v>
                </c:pt>
                <c:pt idx="1322">
                  <c:v>68.099999999999994</c:v>
                </c:pt>
                <c:pt idx="1323">
                  <c:v>68.149999999999991</c:v>
                </c:pt>
                <c:pt idx="1324">
                  <c:v>68.2</c:v>
                </c:pt>
                <c:pt idx="1325">
                  <c:v>68.25</c:v>
                </c:pt>
                <c:pt idx="1326">
                  <c:v>68.3</c:v>
                </c:pt>
                <c:pt idx="1327">
                  <c:v>68.349999999999994</c:v>
                </c:pt>
                <c:pt idx="1328">
                  <c:v>68.400000000000006</c:v>
                </c:pt>
                <c:pt idx="1329">
                  <c:v>68.45</c:v>
                </c:pt>
                <c:pt idx="1330">
                  <c:v>68.5</c:v>
                </c:pt>
                <c:pt idx="1331">
                  <c:v>68.55</c:v>
                </c:pt>
                <c:pt idx="1332">
                  <c:v>68.599999999999994</c:v>
                </c:pt>
                <c:pt idx="1333">
                  <c:v>68.649999999999991</c:v>
                </c:pt>
                <c:pt idx="1334">
                  <c:v>68.7</c:v>
                </c:pt>
                <c:pt idx="1335">
                  <c:v>68.75</c:v>
                </c:pt>
                <c:pt idx="1336">
                  <c:v>68.8</c:v>
                </c:pt>
                <c:pt idx="1337">
                  <c:v>68.849999999999994</c:v>
                </c:pt>
                <c:pt idx="1338">
                  <c:v>68.900000000000006</c:v>
                </c:pt>
                <c:pt idx="1339">
                  <c:v>68.95</c:v>
                </c:pt>
                <c:pt idx="1340">
                  <c:v>69</c:v>
                </c:pt>
                <c:pt idx="1341">
                  <c:v>69.05</c:v>
                </c:pt>
                <c:pt idx="1342">
                  <c:v>69.099999999999994</c:v>
                </c:pt>
                <c:pt idx="1343">
                  <c:v>69.149999999999991</c:v>
                </c:pt>
                <c:pt idx="1344">
                  <c:v>69.2</c:v>
                </c:pt>
                <c:pt idx="1345">
                  <c:v>69.25</c:v>
                </c:pt>
                <c:pt idx="1346">
                  <c:v>69.3</c:v>
                </c:pt>
                <c:pt idx="1347">
                  <c:v>69.349999999999994</c:v>
                </c:pt>
                <c:pt idx="1348">
                  <c:v>69.400000000000006</c:v>
                </c:pt>
                <c:pt idx="1349">
                  <c:v>69.45</c:v>
                </c:pt>
                <c:pt idx="1350">
                  <c:v>69.5</c:v>
                </c:pt>
                <c:pt idx="1351">
                  <c:v>69.55</c:v>
                </c:pt>
                <c:pt idx="1352">
                  <c:v>69.599999999999994</c:v>
                </c:pt>
                <c:pt idx="1353">
                  <c:v>69.649999999999991</c:v>
                </c:pt>
                <c:pt idx="1354">
                  <c:v>69.7</c:v>
                </c:pt>
                <c:pt idx="1355">
                  <c:v>69.75</c:v>
                </c:pt>
                <c:pt idx="1356">
                  <c:v>69.8</c:v>
                </c:pt>
                <c:pt idx="1357">
                  <c:v>69.849999999999994</c:v>
                </c:pt>
                <c:pt idx="1358">
                  <c:v>69.900000000000006</c:v>
                </c:pt>
                <c:pt idx="1359">
                  <c:v>69.95</c:v>
                </c:pt>
                <c:pt idx="1360">
                  <c:v>70</c:v>
                </c:pt>
                <c:pt idx="1361">
                  <c:v>70.05</c:v>
                </c:pt>
                <c:pt idx="1362">
                  <c:v>70.099999999999994</c:v>
                </c:pt>
                <c:pt idx="1363">
                  <c:v>70.149999999999991</c:v>
                </c:pt>
                <c:pt idx="1364">
                  <c:v>70.2</c:v>
                </c:pt>
                <c:pt idx="1365">
                  <c:v>70.25</c:v>
                </c:pt>
                <c:pt idx="1366">
                  <c:v>70.3</c:v>
                </c:pt>
                <c:pt idx="1367">
                  <c:v>70.349999999999994</c:v>
                </c:pt>
                <c:pt idx="1368">
                  <c:v>70.400000000000006</c:v>
                </c:pt>
                <c:pt idx="1369">
                  <c:v>70.45</c:v>
                </c:pt>
                <c:pt idx="1370">
                  <c:v>70.5</c:v>
                </c:pt>
                <c:pt idx="1371">
                  <c:v>70.55</c:v>
                </c:pt>
                <c:pt idx="1372">
                  <c:v>70.599999999999994</c:v>
                </c:pt>
                <c:pt idx="1373">
                  <c:v>70.649999999999991</c:v>
                </c:pt>
                <c:pt idx="1374">
                  <c:v>70.7</c:v>
                </c:pt>
                <c:pt idx="1375">
                  <c:v>70.75</c:v>
                </c:pt>
                <c:pt idx="1376">
                  <c:v>70.8</c:v>
                </c:pt>
                <c:pt idx="1377">
                  <c:v>70.849999999999994</c:v>
                </c:pt>
                <c:pt idx="1378">
                  <c:v>70.900000000000006</c:v>
                </c:pt>
                <c:pt idx="1379">
                  <c:v>70.95</c:v>
                </c:pt>
                <c:pt idx="1380">
                  <c:v>71</c:v>
                </c:pt>
                <c:pt idx="1381">
                  <c:v>71.05</c:v>
                </c:pt>
                <c:pt idx="1382">
                  <c:v>71.099999999999994</c:v>
                </c:pt>
                <c:pt idx="1383">
                  <c:v>71.149999999999991</c:v>
                </c:pt>
                <c:pt idx="1384">
                  <c:v>71.2</c:v>
                </c:pt>
                <c:pt idx="1385">
                  <c:v>71.25</c:v>
                </c:pt>
                <c:pt idx="1386">
                  <c:v>71.3</c:v>
                </c:pt>
                <c:pt idx="1387">
                  <c:v>71.349999999999994</c:v>
                </c:pt>
                <c:pt idx="1388">
                  <c:v>71.400000000000006</c:v>
                </c:pt>
                <c:pt idx="1389">
                  <c:v>71.45</c:v>
                </c:pt>
                <c:pt idx="1390">
                  <c:v>71.5</c:v>
                </c:pt>
                <c:pt idx="1391">
                  <c:v>71.55</c:v>
                </c:pt>
                <c:pt idx="1392">
                  <c:v>71.599999999999994</c:v>
                </c:pt>
                <c:pt idx="1393">
                  <c:v>71.649999999999991</c:v>
                </c:pt>
                <c:pt idx="1394">
                  <c:v>71.7</c:v>
                </c:pt>
                <c:pt idx="1395">
                  <c:v>71.75</c:v>
                </c:pt>
                <c:pt idx="1396">
                  <c:v>71.8</c:v>
                </c:pt>
                <c:pt idx="1397">
                  <c:v>71.849999999999994</c:v>
                </c:pt>
                <c:pt idx="1398">
                  <c:v>71.900000000000006</c:v>
                </c:pt>
                <c:pt idx="1399">
                  <c:v>71.95</c:v>
                </c:pt>
                <c:pt idx="1400">
                  <c:v>72</c:v>
                </c:pt>
                <c:pt idx="1401">
                  <c:v>72.05</c:v>
                </c:pt>
                <c:pt idx="1402">
                  <c:v>72.099999999999994</c:v>
                </c:pt>
                <c:pt idx="1403">
                  <c:v>72.149999999999991</c:v>
                </c:pt>
                <c:pt idx="1404">
                  <c:v>72.2</c:v>
                </c:pt>
                <c:pt idx="1405">
                  <c:v>72.25</c:v>
                </c:pt>
                <c:pt idx="1406">
                  <c:v>72.3</c:v>
                </c:pt>
                <c:pt idx="1407">
                  <c:v>72.349999999999994</c:v>
                </c:pt>
                <c:pt idx="1408">
                  <c:v>72.400000000000006</c:v>
                </c:pt>
                <c:pt idx="1409">
                  <c:v>72.45</c:v>
                </c:pt>
                <c:pt idx="1410">
                  <c:v>72.5</c:v>
                </c:pt>
                <c:pt idx="1411">
                  <c:v>72.55</c:v>
                </c:pt>
                <c:pt idx="1412">
                  <c:v>72.599999999999994</c:v>
                </c:pt>
                <c:pt idx="1413">
                  <c:v>72.649999999999991</c:v>
                </c:pt>
                <c:pt idx="1414">
                  <c:v>72.7</c:v>
                </c:pt>
                <c:pt idx="1415">
                  <c:v>72.75</c:v>
                </c:pt>
                <c:pt idx="1416">
                  <c:v>72.8</c:v>
                </c:pt>
                <c:pt idx="1417">
                  <c:v>72.849999999999994</c:v>
                </c:pt>
                <c:pt idx="1418">
                  <c:v>72.900000000000006</c:v>
                </c:pt>
                <c:pt idx="1419">
                  <c:v>72.95</c:v>
                </c:pt>
                <c:pt idx="1420">
                  <c:v>73</c:v>
                </c:pt>
                <c:pt idx="1421">
                  <c:v>73.05</c:v>
                </c:pt>
                <c:pt idx="1422">
                  <c:v>73.099999999999994</c:v>
                </c:pt>
                <c:pt idx="1423">
                  <c:v>73.149999999999991</c:v>
                </c:pt>
                <c:pt idx="1424">
                  <c:v>73.2</c:v>
                </c:pt>
                <c:pt idx="1425">
                  <c:v>73.25</c:v>
                </c:pt>
                <c:pt idx="1426">
                  <c:v>73.3</c:v>
                </c:pt>
                <c:pt idx="1427">
                  <c:v>73.349999999999994</c:v>
                </c:pt>
                <c:pt idx="1428">
                  <c:v>73.400000000000006</c:v>
                </c:pt>
                <c:pt idx="1429">
                  <c:v>73.45</c:v>
                </c:pt>
                <c:pt idx="1430">
                  <c:v>73.5</c:v>
                </c:pt>
                <c:pt idx="1431">
                  <c:v>73.55</c:v>
                </c:pt>
                <c:pt idx="1432">
                  <c:v>73.599999999999994</c:v>
                </c:pt>
                <c:pt idx="1433">
                  <c:v>73.649999999999991</c:v>
                </c:pt>
                <c:pt idx="1434">
                  <c:v>73.7</c:v>
                </c:pt>
                <c:pt idx="1435">
                  <c:v>73.75</c:v>
                </c:pt>
                <c:pt idx="1436">
                  <c:v>73.8</c:v>
                </c:pt>
                <c:pt idx="1437">
                  <c:v>73.849999999999994</c:v>
                </c:pt>
                <c:pt idx="1438">
                  <c:v>73.900000000000006</c:v>
                </c:pt>
                <c:pt idx="1439">
                  <c:v>73.95</c:v>
                </c:pt>
                <c:pt idx="1440">
                  <c:v>74</c:v>
                </c:pt>
                <c:pt idx="1441">
                  <c:v>74.05</c:v>
                </c:pt>
                <c:pt idx="1442">
                  <c:v>74.099999999999994</c:v>
                </c:pt>
                <c:pt idx="1443">
                  <c:v>74.149999999999991</c:v>
                </c:pt>
                <c:pt idx="1444">
                  <c:v>74.2</c:v>
                </c:pt>
                <c:pt idx="1445">
                  <c:v>74.25</c:v>
                </c:pt>
                <c:pt idx="1446">
                  <c:v>74.3</c:v>
                </c:pt>
                <c:pt idx="1447">
                  <c:v>74.349999999999994</c:v>
                </c:pt>
                <c:pt idx="1448">
                  <c:v>74.400000000000006</c:v>
                </c:pt>
                <c:pt idx="1449">
                  <c:v>74.45</c:v>
                </c:pt>
                <c:pt idx="1450">
                  <c:v>74.5</c:v>
                </c:pt>
                <c:pt idx="1451">
                  <c:v>74.55</c:v>
                </c:pt>
                <c:pt idx="1452">
                  <c:v>74.599999999999994</c:v>
                </c:pt>
                <c:pt idx="1453">
                  <c:v>74.649999999999991</c:v>
                </c:pt>
                <c:pt idx="1454">
                  <c:v>74.7</c:v>
                </c:pt>
                <c:pt idx="1455">
                  <c:v>74.75</c:v>
                </c:pt>
                <c:pt idx="1456">
                  <c:v>74.8</c:v>
                </c:pt>
                <c:pt idx="1457">
                  <c:v>74.849999999999994</c:v>
                </c:pt>
                <c:pt idx="1458">
                  <c:v>74.900000000000006</c:v>
                </c:pt>
                <c:pt idx="1459">
                  <c:v>74.95</c:v>
                </c:pt>
                <c:pt idx="1460">
                  <c:v>75</c:v>
                </c:pt>
                <c:pt idx="1461">
                  <c:v>75.05</c:v>
                </c:pt>
                <c:pt idx="1462">
                  <c:v>75.099999999999994</c:v>
                </c:pt>
                <c:pt idx="1463">
                  <c:v>75.149999999999991</c:v>
                </c:pt>
                <c:pt idx="1464">
                  <c:v>75.2</c:v>
                </c:pt>
                <c:pt idx="1465">
                  <c:v>75.25</c:v>
                </c:pt>
                <c:pt idx="1466">
                  <c:v>75.3</c:v>
                </c:pt>
                <c:pt idx="1467">
                  <c:v>75.349999999999994</c:v>
                </c:pt>
                <c:pt idx="1468">
                  <c:v>75.400000000000006</c:v>
                </c:pt>
                <c:pt idx="1469">
                  <c:v>75.45</c:v>
                </c:pt>
                <c:pt idx="1470">
                  <c:v>75.5</c:v>
                </c:pt>
                <c:pt idx="1471">
                  <c:v>75.55</c:v>
                </c:pt>
                <c:pt idx="1472">
                  <c:v>75.599999999999994</c:v>
                </c:pt>
                <c:pt idx="1473">
                  <c:v>75.649999999999991</c:v>
                </c:pt>
                <c:pt idx="1474">
                  <c:v>75.7</c:v>
                </c:pt>
                <c:pt idx="1475">
                  <c:v>75.75</c:v>
                </c:pt>
                <c:pt idx="1476">
                  <c:v>75.8</c:v>
                </c:pt>
                <c:pt idx="1477">
                  <c:v>75.849999999999994</c:v>
                </c:pt>
                <c:pt idx="1478">
                  <c:v>75.900000000000006</c:v>
                </c:pt>
                <c:pt idx="1479">
                  <c:v>75.95</c:v>
                </c:pt>
                <c:pt idx="1480">
                  <c:v>76</c:v>
                </c:pt>
                <c:pt idx="1481">
                  <c:v>76.05</c:v>
                </c:pt>
                <c:pt idx="1482">
                  <c:v>76.099999999999994</c:v>
                </c:pt>
                <c:pt idx="1483">
                  <c:v>76.149999999999991</c:v>
                </c:pt>
                <c:pt idx="1484">
                  <c:v>76.2</c:v>
                </c:pt>
                <c:pt idx="1485">
                  <c:v>76.25</c:v>
                </c:pt>
                <c:pt idx="1486">
                  <c:v>76.3</c:v>
                </c:pt>
                <c:pt idx="1487">
                  <c:v>76.349999999999994</c:v>
                </c:pt>
                <c:pt idx="1488">
                  <c:v>76.400000000000006</c:v>
                </c:pt>
                <c:pt idx="1489">
                  <c:v>76.45</c:v>
                </c:pt>
                <c:pt idx="1490">
                  <c:v>76.5</c:v>
                </c:pt>
                <c:pt idx="1491">
                  <c:v>76.55</c:v>
                </c:pt>
                <c:pt idx="1492">
                  <c:v>76.599999999999994</c:v>
                </c:pt>
                <c:pt idx="1493">
                  <c:v>76.649999999999991</c:v>
                </c:pt>
                <c:pt idx="1494">
                  <c:v>76.7</c:v>
                </c:pt>
                <c:pt idx="1495">
                  <c:v>76.75</c:v>
                </c:pt>
                <c:pt idx="1496">
                  <c:v>76.8</c:v>
                </c:pt>
                <c:pt idx="1497">
                  <c:v>76.849999999999994</c:v>
                </c:pt>
                <c:pt idx="1498">
                  <c:v>76.900000000000006</c:v>
                </c:pt>
                <c:pt idx="1499">
                  <c:v>76.95</c:v>
                </c:pt>
                <c:pt idx="1500">
                  <c:v>77</c:v>
                </c:pt>
                <c:pt idx="1501">
                  <c:v>77.05</c:v>
                </c:pt>
                <c:pt idx="1502">
                  <c:v>77.099999999999994</c:v>
                </c:pt>
                <c:pt idx="1503">
                  <c:v>77.149999999999991</c:v>
                </c:pt>
                <c:pt idx="1504">
                  <c:v>77.2</c:v>
                </c:pt>
                <c:pt idx="1505">
                  <c:v>77.25</c:v>
                </c:pt>
                <c:pt idx="1506">
                  <c:v>77.3</c:v>
                </c:pt>
                <c:pt idx="1507">
                  <c:v>77.349999999999994</c:v>
                </c:pt>
                <c:pt idx="1508">
                  <c:v>77.400000000000006</c:v>
                </c:pt>
                <c:pt idx="1509">
                  <c:v>77.45</c:v>
                </c:pt>
                <c:pt idx="1510">
                  <c:v>77.5</c:v>
                </c:pt>
                <c:pt idx="1511">
                  <c:v>77.55</c:v>
                </c:pt>
                <c:pt idx="1512">
                  <c:v>77.599999999999994</c:v>
                </c:pt>
                <c:pt idx="1513">
                  <c:v>77.649999999999991</c:v>
                </c:pt>
                <c:pt idx="1514">
                  <c:v>77.7</c:v>
                </c:pt>
                <c:pt idx="1515">
                  <c:v>77.75</c:v>
                </c:pt>
                <c:pt idx="1516">
                  <c:v>77.8</c:v>
                </c:pt>
                <c:pt idx="1517">
                  <c:v>77.849999999999994</c:v>
                </c:pt>
                <c:pt idx="1518">
                  <c:v>77.900000000000006</c:v>
                </c:pt>
                <c:pt idx="1519">
                  <c:v>77.95</c:v>
                </c:pt>
                <c:pt idx="1520">
                  <c:v>78</c:v>
                </c:pt>
                <c:pt idx="1521">
                  <c:v>78.05</c:v>
                </c:pt>
                <c:pt idx="1522">
                  <c:v>78.099999999999994</c:v>
                </c:pt>
                <c:pt idx="1523">
                  <c:v>78.149999999999991</c:v>
                </c:pt>
                <c:pt idx="1524">
                  <c:v>78.2</c:v>
                </c:pt>
                <c:pt idx="1525">
                  <c:v>78.25</c:v>
                </c:pt>
                <c:pt idx="1526">
                  <c:v>78.3</c:v>
                </c:pt>
                <c:pt idx="1527">
                  <c:v>78.349999999999994</c:v>
                </c:pt>
                <c:pt idx="1528">
                  <c:v>78.400000000000006</c:v>
                </c:pt>
                <c:pt idx="1529">
                  <c:v>78.45</c:v>
                </c:pt>
                <c:pt idx="1530">
                  <c:v>78.5</c:v>
                </c:pt>
                <c:pt idx="1531">
                  <c:v>78.55</c:v>
                </c:pt>
                <c:pt idx="1532">
                  <c:v>78.599999999999994</c:v>
                </c:pt>
                <c:pt idx="1533">
                  <c:v>78.649999999999991</c:v>
                </c:pt>
                <c:pt idx="1534">
                  <c:v>78.7</c:v>
                </c:pt>
                <c:pt idx="1535">
                  <c:v>78.75</c:v>
                </c:pt>
                <c:pt idx="1536">
                  <c:v>78.8</c:v>
                </c:pt>
                <c:pt idx="1537">
                  <c:v>78.849999999999994</c:v>
                </c:pt>
                <c:pt idx="1538">
                  <c:v>78.900000000000006</c:v>
                </c:pt>
                <c:pt idx="1539">
                  <c:v>78.95</c:v>
                </c:pt>
                <c:pt idx="1540">
                  <c:v>79</c:v>
                </c:pt>
                <c:pt idx="1541">
                  <c:v>79.05</c:v>
                </c:pt>
                <c:pt idx="1542">
                  <c:v>79.099999999999994</c:v>
                </c:pt>
                <c:pt idx="1543">
                  <c:v>79.149999999999991</c:v>
                </c:pt>
                <c:pt idx="1544">
                  <c:v>79.2</c:v>
                </c:pt>
                <c:pt idx="1545">
                  <c:v>79.25</c:v>
                </c:pt>
                <c:pt idx="1546">
                  <c:v>79.3</c:v>
                </c:pt>
                <c:pt idx="1547">
                  <c:v>79.349999999999994</c:v>
                </c:pt>
                <c:pt idx="1548">
                  <c:v>79.400000000000006</c:v>
                </c:pt>
                <c:pt idx="1549">
                  <c:v>79.45</c:v>
                </c:pt>
                <c:pt idx="1550">
                  <c:v>79.5</c:v>
                </c:pt>
                <c:pt idx="1551">
                  <c:v>79.55</c:v>
                </c:pt>
                <c:pt idx="1552">
                  <c:v>79.599999999999994</c:v>
                </c:pt>
                <c:pt idx="1553">
                  <c:v>79.649999999999991</c:v>
                </c:pt>
                <c:pt idx="1554">
                  <c:v>79.7</c:v>
                </c:pt>
                <c:pt idx="1555">
                  <c:v>79.75</c:v>
                </c:pt>
                <c:pt idx="1556">
                  <c:v>79.8</c:v>
                </c:pt>
                <c:pt idx="1557">
                  <c:v>79.849999999999994</c:v>
                </c:pt>
                <c:pt idx="1558">
                  <c:v>79.900000000000006</c:v>
                </c:pt>
                <c:pt idx="1559">
                  <c:v>79.95</c:v>
                </c:pt>
                <c:pt idx="1560">
                  <c:v>80</c:v>
                </c:pt>
              </c:numCache>
            </c:numRef>
          </c:xVal>
          <c:yVal>
            <c:numRef>
              <c:f>'G-1'!$I$4:$I$1564</c:f>
              <c:numCache>
                <c:formatCode>0.000</c:formatCode>
                <c:ptCount val="1561"/>
                <c:pt idx="0">
                  <c:v>191.658025605756</c:v>
                </c:pt>
                <c:pt idx="1">
                  <c:v>190.99142947836211</c:v>
                </c:pt>
                <c:pt idx="2">
                  <c:v>189.35139138715485</c:v>
                </c:pt>
                <c:pt idx="3">
                  <c:v>189.68997989630725</c:v>
                </c:pt>
                <c:pt idx="4">
                  <c:v>187.95471378690084</c:v>
                </c:pt>
                <c:pt idx="5">
                  <c:v>188.81176595069309</c:v>
                </c:pt>
                <c:pt idx="6">
                  <c:v>187.30927944132895</c:v>
                </c:pt>
                <c:pt idx="7">
                  <c:v>186.9706909321765</c:v>
                </c:pt>
                <c:pt idx="8">
                  <c:v>186.35699925933764</c:v>
                </c:pt>
                <c:pt idx="9">
                  <c:v>187.02359538673156</c:v>
                </c:pt>
                <c:pt idx="10">
                  <c:v>186.5157126230028</c:v>
                </c:pt>
                <c:pt idx="11">
                  <c:v>185.41529996825733</c:v>
                </c:pt>
                <c:pt idx="12">
                  <c:v>186.32525658660464</c:v>
                </c:pt>
                <c:pt idx="13">
                  <c:v>184.79102740450745</c:v>
                </c:pt>
                <c:pt idx="14">
                  <c:v>184.27256374986766</c:v>
                </c:pt>
                <c:pt idx="15">
                  <c:v>184.0821077134695</c:v>
                </c:pt>
                <c:pt idx="16">
                  <c:v>184.70638027721938</c:v>
                </c:pt>
                <c:pt idx="17">
                  <c:v>183.38376891334246</c:v>
                </c:pt>
                <c:pt idx="18">
                  <c:v>183.82816633160519</c:v>
                </c:pt>
                <c:pt idx="19">
                  <c:v>183.58480584065177</c:v>
                </c:pt>
                <c:pt idx="20">
                  <c:v>183.43667336789758</c:v>
                </c:pt>
                <c:pt idx="21">
                  <c:v>183.82816633160519</c:v>
                </c:pt>
                <c:pt idx="22">
                  <c:v>183.12982753147816</c:v>
                </c:pt>
                <c:pt idx="23">
                  <c:v>183.27796000423231</c:v>
                </c:pt>
                <c:pt idx="24">
                  <c:v>182.12464289493175</c:v>
                </c:pt>
                <c:pt idx="25">
                  <c:v>182.59020209501639</c:v>
                </c:pt>
                <c:pt idx="26">
                  <c:v>181.9870913130886</c:v>
                </c:pt>
                <c:pt idx="27">
                  <c:v>183.21447465876625</c:v>
                </c:pt>
                <c:pt idx="28">
                  <c:v>181.84953973124536</c:v>
                </c:pt>
                <c:pt idx="29">
                  <c:v>181.36281874933869</c:v>
                </c:pt>
                <c:pt idx="30">
                  <c:v>181.97651042217751</c:v>
                </c:pt>
                <c:pt idx="31">
                  <c:v>181.35223785842777</c:v>
                </c:pt>
                <c:pt idx="32">
                  <c:v>181.7966352766903</c:v>
                </c:pt>
                <c:pt idx="33">
                  <c:v>181.04539202200823</c:v>
                </c:pt>
                <c:pt idx="34">
                  <c:v>181.71198814940215</c:v>
                </c:pt>
                <c:pt idx="35">
                  <c:v>181.3099142947836</c:v>
                </c:pt>
                <c:pt idx="36">
                  <c:v>181.37339964024974</c:v>
                </c:pt>
                <c:pt idx="37">
                  <c:v>180.96074489472014</c:v>
                </c:pt>
                <c:pt idx="38">
                  <c:v>181.36281874933869</c:v>
                </c:pt>
                <c:pt idx="39">
                  <c:v>181.42630409480478</c:v>
                </c:pt>
                <c:pt idx="40">
                  <c:v>181.65908369484703</c:v>
                </c:pt>
                <c:pt idx="41">
                  <c:v>180.98190667654217</c:v>
                </c:pt>
                <c:pt idx="42">
                  <c:v>181.43688498571581</c:v>
                </c:pt>
                <c:pt idx="43">
                  <c:v>181.3099142947836</c:v>
                </c:pt>
                <c:pt idx="44">
                  <c:v>180.26240609459319</c:v>
                </c:pt>
                <c:pt idx="45">
                  <c:v>180.30472965823725</c:v>
                </c:pt>
                <c:pt idx="46">
                  <c:v>180.38937678552537</c:v>
                </c:pt>
                <c:pt idx="47">
                  <c:v>181.15120093111838</c:v>
                </c:pt>
                <c:pt idx="48">
                  <c:v>179.00328007618239</c:v>
                </c:pt>
                <c:pt idx="49">
                  <c:v>180.74912707649983</c:v>
                </c:pt>
                <c:pt idx="50">
                  <c:v>180.47402391281346</c:v>
                </c:pt>
                <c:pt idx="51">
                  <c:v>180.17775896730501</c:v>
                </c:pt>
                <c:pt idx="52">
                  <c:v>180.35763411279234</c:v>
                </c:pt>
                <c:pt idx="53">
                  <c:v>180.93958311289808</c:v>
                </c:pt>
                <c:pt idx="54">
                  <c:v>179.61697174902122</c:v>
                </c:pt>
                <c:pt idx="55">
                  <c:v>179.50058194900006</c:v>
                </c:pt>
                <c:pt idx="56">
                  <c:v>180.13543540366101</c:v>
                </c:pt>
                <c:pt idx="57">
                  <c:v>179.13025076711457</c:v>
                </c:pt>
                <c:pt idx="58">
                  <c:v>179.63813353084331</c:v>
                </c:pt>
                <c:pt idx="59">
                  <c:v>179.00328007618239</c:v>
                </c:pt>
                <c:pt idx="60">
                  <c:v>179.81800867633058</c:v>
                </c:pt>
                <c:pt idx="61">
                  <c:v>180.09311184001697</c:v>
                </c:pt>
                <c:pt idx="62">
                  <c:v>179.38419214897894</c:v>
                </c:pt>
                <c:pt idx="63">
                  <c:v>178.28377949423339</c:v>
                </c:pt>
                <c:pt idx="64">
                  <c:v>178.55888265791984</c:v>
                </c:pt>
                <c:pt idx="65">
                  <c:v>178.95037562162733</c:v>
                </c:pt>
                <c:pt idx="66">
                  <c:v>178.73875780340705</c:v>
                </c:pt>
                <c:pt idx="67">
                  <c:v>179.1408316580256</c:v>
                </c:pt>
                <c:pt idx="68">
                  <c:v>179.04560363982642</c:v>
                </c:pt>
                <c:pt idx="69">
                  <c:v>178.63294889429693</c:v>
                </c:pt>
                <c:pt idx="70">
                  <c:v>178.4953973124538</c:v>
                </c:pt>
                <c:pt idx="71">
                  <c:v>178.22029414876732</c:v>
                </c:pt>
                <c:pt idx="72">
                  <c:v>178.70701513067399</c:v>
                </c:pt>
                <c:pt idx="73">
                  <c:v>177.74415405777162</c:v>
                </c:pt>
                <c:pt idx="74">
                  <c:v>177.92402920325893</c:v>
                </c:pt>
                <c:pt idx="75">
                  <c:v>178.79166225796212</c:v>
                </c:pt>
                <c:pt idx="76">
                  <c:v>178.1356470214792</c:v>
                </c:pt>
                <c:pt idx="77">
                  <c:v>179.09850809438151</c:v>
                </c:pt>
                <c:pt idx="78">
                  <c:v>177.94519098508098</c:v>
                </c:pt>
                <c:pt idx="79">
                  <c:v>177.45847000317428</c:v>
                </c:pt>
                <c:pt idx="80">
                  <c:v>178.33668394878848</c:v>
                </c:pt>
                <c:pt idx="81">
                  <c:v>178.36842662152156</c:v>
                </c:pt>
                <c:pt idx="82">
                  <c:v>177.28917574859798</c:v>
                </c:pt>
                <c:pt idx="83">
                  <c:v>177.47963178499626</c:v>
                </c:pt>
                <c:pt idx="84">
                  <c:v>178.02983811236911</c:v>
                </c:pt>
                <c:pt idx="85">
                  <c:v>178.17797058512326</c:v>
                </c:pt>
                <c:pt idx="86">
                  <c:v>177.40556554861919</c:v>
                </c:pt>
                <c:pt idx="87">
                  <c:v>178.01925722145799</c:v>
                </c:pt>
                <c:pt idx="88">
                  <c:v>177.10930060311077</c:v>
                </c:pt>
                <c:pt idx="89">
                  <c:v>176.68606496667019</c:v>
                </c:pt>
                <c:pt idx="90">
                  <c:v>177.73357316686057</c:v>
                </c:pt>
                <c:pt idx="91">
                  <c:v>176.87652100306843</c:v>
                </c:pt>
                <c:pt idx="92">
                  <c:v>177.25743307586501</c:v>
                </c:pt>
                <c:pt idx="93">
                  <c:v>176.79187387578034</c:v>
                </c:pt>
                <c:pt idx="94">
                  <c:v>177.38440376679716</c:v>
                </c:pt>
                <c:pt idx="95">
                  <c:v>177.0352343667337</c:v>
                </c:pt>
                <c:pt idx="96">
                  <c:v>177.10930060311077</c:v>
                </c:pt>
                <c:pt idx="97">
                  <c:v>176.64374140302613</c:v>
                </c:pt>
                <c:pt idx="98">
                  <c:v>177.63834514866156</c:v>
                </c:pt>
                <c:pt idx="99">
                  <c:v>176.86594011215743</c:v>
                </c:pt>
                <c:pt idx="100">
                  <c:v>177.25743307586501</c:v>
                </c:pt>
                <c:pt idx="101">
                  <c:v>176.95058723944555</c:v>
                </c:pt>
                <c:pt idx="102">
                  <c:v>176.72838853031428</c:v>
                </c:pt>
                <c:pt idx="103">
                  <c:v>176.98232991217864</c:v>
                </c:pt>
                <c:pt idx="104">
                  <c:v>177.07755793037771</c:v>
                </c:pt>
                <c:pt idx="105">
                  <c:v>176.32631467569576</c:v>
                </c:pt>
                <c:pt idx="106">
                  <c:v>177.24685218495395</c:v>
                </c:pt>
                <c:pt idx="107">
                  <c:v>176.8447783303354</c:v>
                </c:pt>
                <c:pt idx="108">
                  <c:v>176.70722674849225</c:v>
                </c:pt>
                <c:pt idx="109">
                  <c:v>176.40038091207282</c:v>
                </c:pt>
                <c:pt idx="110">
                  <c:v>176.69664585758125</c:v>
                </c:pt>
                <c:pt idx="111">
                  <c:v>176.36863823933979</c:v>
                </c:pt>
                <c:pt idx="112">
                  <c:v>176.15702042111946</c:v>
                </c:pt>
                <c:pt idx="113">
                  <c:v>176.73896942122528</c:v>
                </c:pt>
                <c:pt idx="114">
                  <c:v>176.71780763940325</c:v>
                </c:pt>
                <c:pt idx="115">
                  <c:v>176.23108665749663</c:v>
                </c:pt>
                <c:pt idx="116">
                  <c:v>176.20992487567455</c:v>
                </c:pt>
                <c:pt idx="117">
                  <c:v>176.1358586392974</c:v>
                </c:pt>
                <c:pt idx="118">
                  <c:v>176.25224843931861</c:v>
                </c:pt>
                <c:pt idx="119">
                  <c:v>176.22050576658552</c:v>
                </c:pt>
                <c:pt idx="120">
                  <c:v>176.47444714844994</c:v>
                </c:pt>
                <c:pt idx="121">
                  <c:v>176.30515289387364</c:v>
                </c:pt>
                <c:pt idx="122">
                  <c:v>175.96656438472118</c:v>
                </c:pt>
                <c:pt idx="123">
                  <c:v>175.76552745741193</c:v>
                </c:pt>
                <c:pt idx="124">
                  <c:v>176.14643953020845</c:v>
                </c:pt>
                <c:pt idx="125">
                  <c:v>176.46386625753888</c:v>
                </c:pt>
                <c:pt idx="126">
                  <c:v>175.81843191196702</c:v>
                </c:pt>
                <c:pt idx="127">
                  <c:v>176.0723732938313</c:v>
                </c:pt>
                <c:pt idx="128">
                  <c:v>175.61739498465772</c:v>
                </c:pt>
                <c:pt idx="129">
                  <c:v>175.86075547561106</c:v>
                </c:pt>
                <c:pt idx="130">
                  <c:v>175.58565231192466</c:v>
                </c:pt>
                <c:pt idx="131">
                  <c:v>175.68088033012381</c:v>
                </c:pt>
                <c:pt idx="132">
                  <c:v>176.00888794836524</c:v>
                </c:pt>
                <c:pt idx="133">
                  <c:v>176.50618982118291</c:v>
                </c:pt>
                <c:pt idx="134">
                  <c:v>175.00370331181881</c:v>
                </c:pt>
                <c:pt idx="135">
                  <c:v>175.53274785736966</c:v>
                </c:pt>
                <c:pt idx="136">
                  <c:v>175.26822558459423</c:v>
                </c:pt>
                <c:pt idx="137">
                  <c:v>176.43212358480585</c:v>
                </c:pt>
                <c:pt idx="138">
                  <c:v>175.4269389482595</c:v>
                </c:pt>
                <c:pt idx="139">
                  <c:v>176.30515289387364</c:v>
                </c:pt>
                <c:pt idx="140">
                  <c:v>175.22590202095014</c:v>
                </c:pt>
                <c:pt idx="141">
                  <c:v>176.29457200296258</c:v>
                </c:pt>
                <c:pt idx="142">
                  <c:v>175.89249814834412</c:v>
                </c:pt>
                <c:pt idx="143">
                  <c:v>174.94021796635278</c:v>
                </c:pt>
                <c:pt idx="144">
                  <c:v>175.50100518463654</c:v>
                </c:pt>
                <c:pt idx="145">
                  <c:v>175.0354459845519</c:v>
                </c:pt>
                <c:pt idx="146">
                  <c:v>175.95598349381018</c:v>
                </c:pt>
                <c:pt idx="147">
                  <c:v>175.97714527563221</c:v>
                </c:pt>
                <c:pt idx="148">
                  <c:v>174.39001163898001</c:v>
                </c:pt>
                <c:pt idx="149">
                  <c:v>175.72320389376782</c:v>
                </c:pt>
                <c:pt idx="150">
                  <c:v>175.90307903925512</c:v>
                </c:pt>
                <c:pt idx="151">
                  <c:v>175.91365993016609</c:v>
                </c:pt>
                <c:pt idx="152">
                  <c:v>175.08835043910696</c:v>
                </c:pt>
                <c:pt idx="153">
                  <c:v>174.71801925722144</c:v>
                </c:pt>
                <c:pt idx="154">
                  <c:v>175.00370331181881</c:v>
                </c:pt>
                <c:pt idx="155">
                  <c:v>175.45868162099248</c:v>
                </c:pt>
                <c:pt idx="156">
                  <c:v>175.23648291186115</c:v>
                </c:pt>
                <c:pt idx="157">
                  <c:v>175.32113003914932</c:v>
                </c:pt>
                <c:pt idx="158">
                  <c:v>175.40577716643742</c:v>
                </c:pt>
                <c:pt idx="159">
                  <c:v>174.74976192995445</c:v>
                </c:pt>
                <c:pt idx="160">
                  <c:v>174.42175431171304</c:v>
                </c:pt>
                <c:pt idx="161">
                  <c:v>174.97196063908578</c:v>
                </c:pt>
                <c:pt idx="162">
                  <c:v>174.98254152999684</c:v>
                </c:pt>
                <c:pt idx="163">
                  <c:v>174.5593058935562</c:v>
                </c:pt>
                <c:pt idx="164">
                  <c:v>174.52756322082317</c:v>
                </c:pt>
                <c:pt idx="165">
                  <c:v>175.58565231192466</c:v>
                </c:pt>
                <c:pt idx="166">
                  <c:v>175.51158607554754</c:v>
                </c:pt>
                <c:pt idx="167">
                  <c:v>175.92424082107718</c:v>
                </c:pt>
                <c:pt idx="168">
                  <c:v>175.34229182097135</c:v>
                </c:pt>
                <c:pt idx="169">
                  <c:v>174.97196063908578</c:v>
                </c:pt>
                <c:pt idx="170">
                  <c:v>175.9983070574543</c:v>
                </c:pt>
                <c:pt idx="171">
                  <c:v>174.79208549359853</c:v>
                </c:pt>
                <c:pt idx="172">
                  <c:v>175.57507142101363</c:v>
                </c:pt>
                <c:pt idx="173">
                  <c:v>175.53274785736966</c:v>
                </c:pt>
                <c:pt idx="174">
                  <c:v>175.45868162099248</c:v>
                </c:pt>
                <c:pt idx="175">
                  <c:v>175.24706380277217</c:v>
                </c:pt>
                <c:pt idx="176">
                  <c:v>175.37403449370436</c:v>
                </c:pt>
                <c:pt idx="177">
                  <c:v>175.47984340281451</c:v>
                </c:pt>
                <c:pt idx="178">
                  <c:v>175.50100518463654</c:v>
                </c:pt>
                <c:pt idx="179">
                  <c:v>175.02486509364087</c:v>
                </c:pt>
                <c:pt idx="180">
                  <c:v>175.10951222092893</c:v>
                </c:pt>
                <c:pt idx="181">
                  <c:v>175.47984340281451</c:v>
                </c:pt>
                <c:pt idx="182">
                  <c:v>175.04602687546296</c:v>
                </c:pt>
                <c:pt idx="183">
                  <c:v>174.94021796635278</c:v>
                </c:pt>
                <c:pt idx="184">
                  <c:v>174.68627658448841</c:v>
                </c:pt>
                <c:pt idx="185">
                  <c:v>175.27880647550523</c:v>
                </c:pt>
                <c:pt idx="186">
                  <c:v>174.67569569357732</c:v>
                </c:pt>
                <c:pt idx="187">
                  <c:v>175.18357845730611</c:v>
                </c:pt>
                <c:pt idx="188">
                  <c:v>174.69685747539944</c:v>
                </c:pt>
                <c:pt idx="189">
                  <c:v>174.05142312982753</c:v>
                </c:pt>
                <c:pt idx="190">
                  <c:v>175.05660776637393</c:v>
                </c:pt>
                <c:pt idx="191">
                  <c:v>174.74976192995445</c:v>
                </c:pt>
                <c:pt idx="192">
                  <c:v>174.34768807533598</c:v>
                </c:pt>
                <c:pt idx="193">
                  <c:v>175.44810073008148</c:v>
                </c:pt>
                <c:pt idx="194">
                  <c:v>175.19415934821711</c:v>
                </c:pt>
                <c:pt idx="195">
                  <c:v>175.05660776637393</c:v>
                </c:pt>
                <c:pt idx="196">
                  <c:v>174.72860014813244</c:v>
                </c:pt>
                <c:pt idx="197">
                  <c:v>174.97196063908578</c:v>
                </c:pt>
                <c:pt idx="198">
                  <c:v>174.86615172997563</c:v>
                </c:pt>
                <c:pt idx="199">
                  <c:v>174.95079885726386</c:v>
                </c:pt>
                <c:pt idx="200">
                  <c:v>174.95079885726386</c:v>
                </c:pt>
                <c:pt idx="201">
                  <c:v>174.94021796635278</c:v>
                </c:pt>
                <c:pt idx="202">
                  <c:v>174.95079885726386</c:v>
                </c:pt>
                <c:pt idx="203">
                  <c:v>174.92963707544178</c:v>
                </c:pt>
                <c:pt idx="204">
                  <c:v>174.72860014813244</c:v>
                </c:pt>
                <c:pt idx="205">
                  <c:v>175.13067400275099</c:v>
                </c:pt>
                <c:pt idx="206">
                  <c:v>174.54872500264523</c:v>
                </c:pt>
                <c:pt idx="207">
                  <c:v>174.88731351179771</c:v>
                </c:pt>
                <c:pt idx="208">
                  <c:v>174.69685747539944</c:v>
                </c:pt>
                <c:pt idx="209">
                  <c:v>174.90847529361974</c:v>
                </c:pt>
                <c:pt idx="210">
                  <c:v>174.68627658448841</c:v>
                </c:pt>
                <c:pt idx="211">
                  <c:v>175.51158607554754</c:v>
                </c:pt>
                <c:pt idx="212">
                  <c:v>174.69685747539944</c:v>
                </c:pt>
                <c:pt idx="213">
                  <c:v>175.28938736641626</c:v>
                </c:pt>
                <c:pt idx="214">
                  <c:v>174.09374669347159</c:v>
                </c:pt>
                <c:pt idx="215">
                  <c:v>174.80266638450959</c:v>
                </c:pt>
                <c:pt idx="216">
                  <c:v>174.2630409480478</c:v>
                </c:pt>
                <c:pt idx="217">
                  <c:v>175.21532113003914</c:v>
                </c:pt>
                <c:pt idx="218">
                  <c:v>174.88731351179771</c:v>
                </c:pt>
                <c:pt idx="219">
                  <c:v>175.29996825732724</c:v>
                </c:pt>
                <c:pt idx="220">
                  <c:v>174.52756322082317</c:v>
                </c:pt>
                <c:pt idx="221">
                  <c:v>174.70743836631044</c:v>
                </c:pt>
                <c:pt idx="222">
                  <c:v>174.59104856628932</c:v>
                </c:pt>
                <c:pt idx="223">
                  <c:v>175.05660776637393</c:v>
                </c:pt>
                <c:pt idx="224">
                  <c:v>175.00370331181881</c:v>
                </c:pt>
                <c:pt idx="225">
                  <c:v>175.33171093006032</c:v>
                </c:pt>
                <c:pt idx="226">
                  <c:v>175.37403449370436</c:v>
                </c:pt>
                <c:pt idx="227">
                  <c:v>174.97196063908578</c:v>
                </c:pt>
                <c:pt idx="228">
                  <c:v>174.83440905724265</c:v>
                </c:pt>
                <c:pt idx="229">
                  <c:v>175.44810073008148</c:v>
                </c:pt>
                <c:pt idx="230">
                  <c:v>174.54872500264523</c:v>
                </c:pt>
                <c:pt idx="231">
                  <c:v>174.73918103904347</c:v>
                </c:pt>
                <c:pt idx="232">
                  <c:v>174.31594540260289</c:v>
                </c:pt>
                <c:pt idx="233">
                  <c:v>173.93503332980634</c:v>
                </c:pt>
                <c:pt idx="234">
                  <c:v>174.96137974817481</c:v>
                </c:pt>
                <c:pt idx="235">
                  <c:v>175.47984340281451</c:v>
                </c:pt>
                <c:pt idx="236">
                  <c:v>174.95079885726386</c:v>
                </c:pt>
                <c:pt idx="237">
                  <c:v>174.92963707544178</c:v>
                </c:pt>
                <c:pt idx="238">
                  <c:v>175.08835043910696</c:v>
                </c:pt>
                <c:pt idx="239">
                  <c:v>175.04602687546296</c:v>
                </c:pt>
                <c:pt idx="240">
                  <c:v>175.63855676647972</c:v>
                </c:pt>
                <c:pt idx="241">
                  <c:v>174.54872500264523</c:v>
                </c:pt>
                <c:pt idx="242">
                  <c:v>175.5433287482806</c:v>
                </c:pt>
                <c:pt idx="243">
                  <c:v>175.34229182097135</c:v>
                </c:pt>
                <c:pt idx="244">
                  <c:v>175.60681409374664</c:v>
                </c:pt>
                <c:pt idx="245">
                  <c:v>174.73918103904347</c:v>
                </c:pt>
                <c:pt idx="246">
                  <c:v>175.12009311183999</c:v>
                </c:pt>
                <c:pt idx="247">
                  <c:v>174.84498994815362</c:v>
                </c:pt>
                <c:pt idx="248">
                  <c:v>174.83440905724265</c:v>
                </c:pt>
                <c:pt idx="249">
                  <c:v>175.18357845730611</c:v>
                </c:pt>
                <c:pt idx="250">
                  <c:v>175.29996825732724</c:v>
                </c:pt>
                <c:pt idx="251">
                  <c:v>174.69685747539944</c:v>
                </c:pt>
                <c:pt idx="252">
                  <c:v>174.29478362078081</c:v>
                </c:pt>
                <c:pt idx="253">
                  <c:v>174.84498994815362</c:v>
                </c:pt>
                <c:pt idx="254">
                  <c:v>174.98254152999684</c:v>
                </c:pt>
                <c:pt idx="255">
                  <c:v>175.74436567558985</c:v>
                </c:pt>
                <c:pt idx="256">
                  <c:v>174.00909956618344</c:v>
                </c:pt>
                <c:pt idx="257">
                  <c:v>174.94021796635278</c:v>
                </c:pt>
                <c:pt idx="258">
                  <c:v>174.46407787535711</c:v>
                </c:pt>
                <c:pt idx="259">
                  <c:v>175.01428420272984</c:v>
                </c:pt>
                <c:pt idx="260">
                  <c:v>174.78150460268753</c:v>
                </c:pt>
                <c:pt idx="261">
                  <c:v>175.15183578457305</c:v>
                </c:pt>
                <c:pt idx="262">
                  <c:v>174.84498994815362</c:v>
                </c:pt>
                <c:pt idx="263">
                  <c:v>174.66511480266641</c:v>
                </c:pt>
                <c:pt idx="264">
                  <c:v>175.09893133001802</c:v>
                </c:pt>
                <c:pt idx="265">
                  <c:v>174.42175431171304</c:v>
                </c:pt>
                <c:pt idx="266">
                  <c:v>174.71801925722144</c:v>
                </c:pt>
                <c:pt idx="267">
                  <c:v>175.19415934821711</c:v>
                </c:pt>
                <c:pt idx="268">
                  <c:v>174.35826896624698</c:v>
                </c:pt>
                <c:pt idx="269">
                  <c:v>174.62279123902232</c:v>
                </c:pt>
                <c:pt idx="270">
                  <c:v>174.29478362078081</c:v>
                </c:pt>
                <c:pt idx="271">
                  <c:v>173.9561951116284</c:v>
                </c:pt>
                <c:pt idx="272">
                  <c:v>175.32113003914932</c:v>
                </c:pt>
                <c:pt idx="273">
                  <c:v>175.35287271188233</c:v>
                </c:pt>
                <c:pt idx="274">
                  <c:v>175.22590202095014</c:v>
                </c:pt>
                <c:pt idx="275">
                  <c:v>175.20474023912809</c:v>
                </c:pt>
                <c:pt idx="276">
                  <c:v>174.96137974817481</c:v>
                </c:pt>
                <c:pt idx="277">
                  <c:v>174.49582054809017</c:v>
                </c:pt>
                <c:pt idx="278">
                  <c:v>174.4429160935351</c:v>
                </c:pt>
                <c:pt idx="279">
                  <c:v>174.79208549359853</c:v>
                </c:pt>
                <c:pt idx="280">
                  <c:v>174.98254152999684</c:v>
                </c:pt>
                <c:pt idx="281">
                  <c:v>174.06200402073856</c:v>
                </c:pt>
                <c:pt idx="282">
                  <c:v>174.4534969844461</c:v>
                </c:pt>
                <c:pt idx="283">
                  <c:v>174.25246005713683</c:v>
                </c:pt>
                <c:pt idx="284">
                  <c:v>175.36345360279338</c:v>
                </c:pt>
                <c:pt idx="285">
                  <c:v>174.69685747539944</c:v>
                </c:pt>
                <c:pt idx="286">
                  <c:v>174.95079885726386</c:v>
                </c:pt>
                <c:pt idx="287">
                  <c:v>174.68627658448841</c:v>
                </c:pt>
                <c:pt idx="288">
                  <c:v>174.86615172997563</c:v>
                </c:pt>
                <c:pt idx="289">
                  <c:v>174.70743836631044</c:v>
                </c:pt>
                <c:pt idx="290">
                  <c:v>175.04602687546296</c:v>
                </c:pt>
                <c:pt idx="291">
                  <c:v>174.86615172997563</c:v>
                </c:pt>
                <c:pt idx="292">
                  <c:v>174.33710718442498</c:v>
                </c:pt>
                <c:pt idx="293">
                  <c:v>174.50640143900117</c:v>
                </c:pt>
                <c:pt idx="294">
                  <c:v>174.31594540260289</c:v>
                </c:pt>
                <c:pt idx="295">
                  <c:v>174.92963707544178</c:v>
                </c:pt>
                <c:pt idx="296">
                  <c:v>174.37943074806898</c:v>
                </c:pt>
                <c:pt idx="297">
                  <c:v>174.41117342080199</c:v>
                </c:pt>
                <c:pt idx="298">
                  <c:v>174.78150460268753</c:v>
                </c:pt>
                <c:pt idx="299">
                  <c:v>173.92445243889534</c:v>
                </c:pt>
                <c:pt idx="300">
                  <c:v>175.07776954819596</c:v>
                </c:pt>
                <c:pt idx="301">
                  <c:v>174.98254152999684</c:v>
                </c:pt>
                <c:pt idx="302">
                  <c:v>174.52756322082317</c:v>
                </c:pt>
                <c:pt idx="303">
                  <c:v>174.12548936620468</c:v>
                </c:pt>
                <c:pt idx="304">
                  <c:v>175.09893133001802</c:v>
                </c:pt>
                <c:pt idx="305">
                  <c:v>173.89270976616228</c:v>
                </c:pt>
                <c:pt idx="306">
                  <c:v>175.18357845730611</c:v>
                </c:pt>
                <c:pt idx="307">
                  <c:v>175.09893133001802</c:v>
                </c:pt>
                <c:pt idx="308">
                  <c:v>174.66511480266641</c:v>
                </c:pt>
                <c:pt idx="309">
                  <c:v>174.96137974817481</c:v>
                </c:pt>
                <c:pt idx="310">
                  <c:v>174.01968045709449</c:v>
                </c:pt>
                <c:pt idx="311">
                  <c:v>174.25246005713683</c:v>
                </c:pt>
                <c:pt idx="312">
                  <c:v>174.33710718442498</c:v>
                </c:pt>
                <c:pt idx="313">
                  <c:v>173.98793778436143</c:v>
                </c:pt>
                <c:pt idx="314">
                  <c:v>174.40059252989096</c:v>
                </c:pt>
                <c:pt idx="315">
                  <c:v>174.30536451169189</c:v>
                </c:pt>
                <c:pt idx="316">
                  <c:v>173.67051105703101</c:v>
                </c:pt>
                <c:pt idx="317">
                  <c:v>174.83440905724265</c:v>
                </c:pt>
                <c:pt idx="318">
                  <c:v>173.98793778436143</c:v>
                </c:pt>
                <c:pt idx="319">
                  <c:v>174.56988678446723</c:v>
                </c:pt>
                <c:pt idx="320">
                  <c:v>174.16781292984865</c:v>
                </c:pt>
                <c:pt idx="321">
                  <c:v>174.07258491164956</c:v>
                </c:pt>
                <c:pt idx="322">
                  <c:v>174.17839382075971</c:v>
                </c:pt>
                <c:pt idx="323">
                  <c:v>173.89270976616228</c:v>
                </c:pt>
                <c:pt idx="324">
                  <c:v>173.73399640249713</c:v>
                </c:pt>
                <c:pt idx="325">
                  <c:v>174.78150460268753</c:v>
                </c:pt>
                <c:pt idx="326">
                  <c:v>173.91387154798434</c:v>
                </c:pt>
                <c:pt idx="327">
                  <c:v>174.29478362078081</c:v>
                </c:pt>
                <c:pt idx="328">
                  <c:v>173.85038620251828</c:v>
                </c:pt>
                <c:pt idx="329">
                  <c:v>173.50121680245482</c:v>
                </c:pt>
                <c:pt idx="330">
                  <c:v>174.2207173844038</c:v>
                </c:pt>
                <c:pt idx="331">
                  <c:v>174.49582054809017</c:v>
                </c:pt>
                <c:pt idx="332">
                  <c:v>175.23648291186115</c:v>
                </c:pt>
                <c:pt idx="333">
                  <c:v>175.10951222092893</c:v>
                </c:pt>
                <c:pt idx="334">
                  <c:v>175.47984340281451</c:v>
                </c:pt>
                <c:pt idx="335">
                  <c:v>175.37403449370436</c:v>
                </c:pt>
                <c:pt idx="336">
                  <c:v>176.34747645751779</c:v>
                </c:pt>
                <c:pt idx="337">
                  <c:v>176.41096180298385</c:v>
                </c:pt>
                <c:pt idx="338">
                  <c:v>176.86594011215743</c:v>
                </c:pt>
                <c:pt idx="339">
                  <c:v>176.58025605756006</c:v>
                </c:pt>
                <c:pt idx="340">
                  <c:v>176.6649031848481</c:v>
                </c:pt>
                <c:pt idx="341">
                  <c:v>175.15183578457305</c:v>
                </c:pt>
                <c:pt idx="342">
                  <c:v>174.92963707544178</c:v>
                </c:pt>
                <c:pt idx="343">
                  <c:v>174.15723203893771</c:v>
                </c:pt>
                <c:pt idx="344">
                  <c:v>173.92445243889534</c:v>
                </c:pt>
                <c:pt idx="345">
                  <c:v>174.00909956618344</c:v>
                </c:pt>
                <c:pt idx="346">
                  <c:v>173.13088562056922</c:v>
                </c:pt>
                <c:pt idx="347">
                  <c:v>173.82922442069625</c:v>
                </c:pt>
                <c:pt idx="348">
                  <c:v>173.06740027510318</c:v>
                </c:pt>
                <c:pt idx="349">
                  <c:v>173.40598878425561</c:v>
                </c:pt>
                <c:pt idx="350">
                  <c:v>174.05142312982753</c:v>
                </c:pt>
                <c:pt idx="351">
                  <c:v>173.4694741297217</c:v>
                </c:pt>
                <c:pt idx="352">
                  <c:v>174.34768807533598</c:v>
                </c:pt>
                <c:pt idx="353">
                  <c:v>174.10432758438262</c:v>
                </c:pt>
                <c:pt idx="354">
                  <c:v>173.52237858427682</c:v>
                </c:pt>
                <c:pt idx="355">
                  <c:v>173.31076076605643</c:v>
                </c:pt>
                <c:pt idx="356">
                  <c:v>173.72341551158604</c:v>
                </c:pt>
                <c:pt idx="357">
                  <c:v>173.55412125700988</c:v>
                </c:pt>
                <c:pt idx="358">
                  <c:v>173.96677600253943</c:v>
                </c:pt>
                <c:pt idx="359">
                  <c:v>172.83462067506085</c:v>
                </c:pt>
                <c:pt idx="360">
                  <c:v>173.64934927520898</c:v>
                </c:pt>
                <c:pt idx="361">
                  <c:v>173.21553274785731</c:v>
                </c:pt>
                <c:pt idx="362">
                  <c:v>173.72341551158604</c:v>
                </c:pt>
                <c:pt idx="363">
                  <c:v>173.71283462067504</c:v>
                </c:pt>
                <c:pt idx="364">
                  <c:v>174.15723203893771</c:v>
                </c:pt>
                <c:pt idx="365">
                  <c:v>174.07258491164956</c:v>
                </c:pt>
                <c:pt idx="366">
                  <c:v>173.78690085705219</c:v>
                </c:pt>
                <c:pt idx="367">
                  <c:v>173.64934927520898</c:v>
                </c:pt>
                <c:pt idx="368">
                  <c:v>173.59644482065394</c:v>
                </c:pt>
                <c:pt idx="369">
                  <c:v>173.03565760237012</c:v>
                </c:pt>
                <c:pt idx="370">
                  <c:v>173.03565760237012</c:v>
                </c:pt>
                <c:pt idx="371">
                  <c:v>174.49582054809017</c:v>
                </c:pt>
                <c:pt idx="372">
                  <c:v>173.57528303883183</c:v>
                </c:pt>
                <c:pt idx="373">
                  <c:v>173.70225372976398</c:v>
                </c:pt>
                <c:pt idx="374">
                  <c:v>173.2472754205904</c:v>
                </c:pt>
                <c:pt idx="375">
                  <c:v>173.4694741297217</c:v>
                </c:pt>
                <c:pt idx="376">
                  <c:v>174.15723203893771</c:v>
                </c:pt>
                <c:pt idx="377">
                  <c:v>173.80806263887419</c:v>
                </c:pt>
                <c:pt idx="378">
                  <c:v>173.99851867527246</c:v>
                </c:pt>
                <c:pt idx="379">
                  <c:v>173.67051105703101</c:v>
                </c:pt>
                <c:pt idx="380">
                  <c:v>173.2472754205904</c:v>
                </c:pt>
                <c:pt idx="381">
                  <c:v>173.92445243889534</c:v>
                </c:pt>
                <c:pt idx="382">
                  <c:v>173.4588932388107</c:v>
                </c:pt>
                <c:pt idx="383">
                  <c:v>174.03026134800552</c:v>
                </c:pt>
                <c:pt idx="384">
                  <c:v>173.38482700243367</c:v>
                </c:pt>
                <c:pt idx="385">
                  <c:v>173.63876838429798</c:v>
                </c:pt>
                <c:pt idx="386">
                  <c:v>173.57528303883183</c:v>
                </c:pt>
                <c:pt idx="387">
                  <c:v>173.92445243889534</c:v>
                </c:pt>
                <c:pt idx="388">
                  <c:v>174.29478362078081</c:v>
                </c:pt>
                <c:pt idx="389">
                  <c:v>174.73918103904347</c:v>
                </c:pt>
                <c:pt idx="390">
                  <c:v>174.83440905724265</c:v>
                </c:pt>
                <c:pt idx="391">
                  <c:v>175.17299756639508</c:v>
                </c:pt>
                <c:pt idx="392">
                  <c:v>176.56967516664898</c:v>
                </c:pt>
                <c:pt idx="393">
                  <c:v>176.67548407575919</c:v>
                </c:pt>
                <c:pt idx="394">
                  <c:v>179.31012591260188</c:v>
                </c:pt>
                <c:pt idx="395">
                  <c:v>182.19870913130882</c:v>
                </c:pt>
                <c:pt idx="396">
                  <c:v>186.18770500476137</c:v>
                </c:pt>
                <c:pt idx="397">
                  <c:v>188.88583218707021</c:v>
                </c:pt>
                <c:pt idx="398">
                  <c:v>188.91757485980318</c:v>
                </c:pt>
                <c:pt idx="399">
                  <c:v>187.63728705957041</c:v>
                </c:pt>
                <c:pt idx="400">
                  <c:v>183.78584276796104</c:v>
                </c:pt>
                <c:pt idx="401">
                  <c:v>179.21489789440267</c:v>
                </c:pt>
                <c:pt idx="402">
                  <c:v>176.6649031848481</c:v>
                </c:pt>
                <c:pt idx="403">
                  <c:v>175.32113003914932</c:v>
                </c:pt>
                <c:pt idx="404">
                  <c:v>174.53814411173423</c:v>
                </c:pt>
                <c:pt idx="405">
                  <c:v>173.63876838429798</c:v>
                </c:pt>
                <c:pt idx="406">
                  <c:v>172.67590731139563</c:v>
                </c:pt>
                <c:pt idx="407">
                  <c:v>172.98275314781506</c:v>
                </c:pt>
                <c:pt idx="408">
                  <c:v>173.92445243889534</c:v>
                </c:pt>
                <c:pt idx="409">
                  <c:v>172.79229711141681</c:v>
                </c:pt>
                <c:pt idx="410">
                  <c:v>173.14146651148027</c:v>
                </c:pt>
                <c:pt idx="411">
                  <c:v>172.60184107501851</c:v>
                </c:pt>
                <c:pt idx="412">
                  <c:v>173.67051105703101</c:v>
                </c:pt>
                <c:pt idx="413">
                  <c:v>172.28441434768811</c:v>
                </c:pt>
                <c:pt idx="414">
                  <c:v>173.15204740239133</c:v>
                </c:pt>
                <c:pt idx="415">
                  <c:v>171.98814940217972</c:v>
                </c:pt>
                <c:pt idx="416">
                  <c:v>172.66532642048463</c:v>
                </c:pt>
                <c:pt idx="417">
                  <c:v>173.18379007512434</c:v>
                </c:pt>
                <c:pt idx="418">
                  <c:v>172.77113532959476</c:v>
                </c:pt>
                <c:pt idx="419">
                  <c:v>173.14146651148027</c:v>
                </c:pt>
                <c:pt idx="420">
                  <c:v>172.68648820230663</c:v>
                </c:pt>
                <c:pt idx="421">
                  <c:v>172.52777483864142</c:v>
                </c:pt>
                <c:pt idx="422">
                  <c:v>172.86636334779394</c:v>
                </c:pt>
                <c:pt idx="423">
                  <c:v>172.16802454766693</c:v>
                </c:pt>
                <c:pt idx="424">
                  <c:v>173.05681938419218</c:v>
                </c:pt>
                <c:pt idx="425">
                  <c:v>172.40080414770924</c:v>
                </c:pt>
                <c:pt idx="426">
                  <c:v>171.99873029309069</c:v>
                </c:pt>
                <c:pt idx="427">
                  <c:v>172.15744365675593</c:v>
                </c:pt>
                <c:pt idx="428">
                  <c:v>172.23150989313297</c:v>
                </c:pt>
                <c:pt idx="429">
                  <c:v>172.7288117659507</c:v>
                </c:pt>
                <c:pt idx="430">
                  <c:v>172.50661305681939</c:v>
                </c:pt>
                <c:pt idx="431">
                  <c:v>172.98275314781506</c:v>
                </c:pt>
                <c:pt idx="432">
                  <c:v>173.33192254787855</c:v>
                </c:pt>
                <c:pt idx="433">
                  <c:v>172.60184107501851</c:v>
                </c:pt>
                <c:pt idx="434">
                  <c:v>172.90868691143797</c:v>
                </c:pt>
                <c:pt idx="435">
                  <c:v>172.67590731139563</c:v>
                </c:pt>
                <c:pt idx="436">
                  <c:v>171.77653158395938</c:v>
                </c:pt>
                <c:pt idx="437">
                  <c:v>172.23150989313297</c:v>
                </c:pt>
                <c:pt idx="438">
                  <c:v>173.02507671145909</c:v>
                </c:pt>
                <c:pt idx="439">
                  <c:v>172.49603216590836</c:v>
                </c:pt>
                <c:pt idx="440">
                  <c:v>172.58067929319645</c:v>
                </c:pt>
                <c:pt idx="441">
                  <c:v>173.41656967516658</c:v>
                </c:pt>
                <c:pt idx="442">
                  <c:v>173.85038620251828</c:v>
                </c:pt>
                <c:pt idx="443">
                  <c:v>174.87673262088666</c:v>
                </c:pt>
                <c:pt idx="444">
                  <c:v>176.36863823933979</c:v>
                </c:pt>
                <c:pt idx="445">
                  <c:v>179.45825838535606</c:v>
                </c:pt>
                <c:pt idx="446">
                  <c:v>185.03438789546081</c:v>
                </c:pt>
                <c:pt idx="447">
                  <c:v>196.34536027933552</c:v>
                </c:pt>
                <c:pt idx="448">
                  <c:v>204.63019786266008</c:v>
                </c:pt>
                <c:pt idx="449">
                  <c:v>198.49328113427148</c:v>
                </c:pt>
                <c:pt idx="450">
                  <c:v>186.88604380488837</c:v>
                </c:pt>
                <c:pt idx="451">
                  <c:v>177.4373082213522</c:v>
                </c:pt>
                <c:pt idx="452">
                  <c:v>174.32652629351395</c:v>
                </c:pt>
                <c:pt idx="453">
                  <c:v>172.95101047508203</c:v>
                </c:pt>
                <c:pt idx="454">
                  <c:v>172.27383345677703</c:v>
                </c:pt>
                <c:pt idx="455">
                  <c:v>172.58067929319645</c:v>
                </c:pt>
                <c:pt idx="456">
                  <c:v>172.47487038408633</c:v>
                </c:pt>
                <c:pt idx="457">
                  <c:v>172.71823087503972</c:v>
                </c:pt>
                <c:pt idx="458">
                  <c:v>172.50661305681939</c:v>
                </c:pt>
                <c:pt idx="459">
                  <c:v>173.14146651148027</c:v>
                </c:pt>
                <c:pt idx="460">
                  <c:v>172.64416463866252</c:v>
                </c:pt>
                <c:pt idx="461">
                  <c:v>172.64416463866252</c:v>
                </c:pt>
                <c:pt idx="462">
                  <c:v>172.40080414770924</c:v>
                </c:pt>
                <c:pt idx="463">
                  <c:v>173.35308432970055</c:v>
                </c:pt>
                <c:pt idx="464">
                  <c:v>172.80287800232782</c:v>
                </c:pt>
                <c:pt idx="465">
                  <c:v>172.7499735477727</c:v>
                </c:pt>
                <c:pt idx="466">
                  <c:v>173.17320918421331</c:v>
                </c:pt>
                <c:pt idx="467">
                  <c:v>173.25785631150143</c:v>
                </c:pt>
                <c:pt idx="468">
                  <c:v>174.85557083906465</c:v>
                </c:pt>
                <c:pt idx="469">
                  <c:v>175.80785102105594</c:v>
                </c:pt>
                <c:pt idx="470">
                  <c:v>179.62755263993225</c:v>
                </c:pt>
                <c:pt idx="471">
                  <c:v>182.41032694952921</c:v>
                </c:pt>
                <c:pt idx="472">
                  <c:v>189.42545762353191</c:v>
                </c:pt>
                <c:pt idx="473">
                  <c:v>198.69431806158079</c:v>
                </c:pt>
                <c:pt idx="474">
                  <c:v>197.19183155221671</c:v>
                </c:pt>
                <c:pt idx="475">
                  <c:v>185.88085916834194</c:v>
                </c:pt>
                <c:pt idx="476">
                  <c:v>176.61199873029312</c:v>
                </c:pt>
                <c:pt idx="477">
                  <c:v>173.10972383874716</c:v>
                </c:pt>
                <c:pt idx="478">
                  <c:v>172.96159136599303</c:v>
                </c:pt>
                <c:pt idx="479">
                  <c:v>173.30017987514549</c:v>
                </c:pt>
                <c:pt idx="480">
                  <c:v>172.58067929319645</c:v>
                </c:pt>
                <c:pt idx="481">
                  <c:v>172.46428949317533</c:v>
                </c:pt>
                <c:pt idx="482">
                  <c:v>172.58067929319645</c:v>
                </c:pt>
                <c:pt idx="483">
                  <c:v>172.35848058406523</c:v>
                </c:pt>
                <c:pt idx="484">
                  <c:v>172.60184107501851</c:v>
                </c:pt>
                <c:pt idx="485">
                  <c:v>173.31076076605643</c:v>
                </c:pt>
                <c:pt idx="486">
                  <c:v>173.04623849328115</c:v>
                </c:pt>
                <c:pt idx="487">
                  <c:v>173.20495185694634</c:v>
                </c:pt>
                <c:pt idx="488">
                  <c:v>172.83462067506085</c:v>
                </c:pt>
                <c:pt idx="489">
                  <c:v>172.28441434768811</c:v>
                </c:pt>
                <c:pt idx="490">
                  <c:v>172.62300285684051</c:v>
                </c:pt>
                <c:pt idx="491">
                  <c:v>172.90868691143797</c:v>
                </c:pt>
                <c:pt idx="492">
                  <c:v>173.22611363876837</c:v>
                </c:pt>
                <c:pt idx="493">
                  <c:v>174.05142312982753</c:v>
                </c:pt>
                <c:pt idx="494">
                  <c:v>175.60681409374664</c:v>
                </c:pt>
                <c:pt idx="495">
                  <c:v>177.35266109406413</c:v>
                </c:pt>
                <c:pt idx="496">
                  <c:v>175.17299756639508</c:v>
                </c:pt>
                <c:pt idx="497">
                  <c:v>173.26843720241246</c:v>
                </c:pt>
                <c:pt idx="498">
                  <c:v>172.18918632948893</c:v>
                </c:pt>
                <c:pt idx="499">
                  <c:v>171.37445772934075</c:v>
                </c:pt>
                <c:pt idx="500">
                  <c:v>171.54375198391702</c:v>
                </c:pt>
                <c:pt idx="501">
                  <c:v>172.67590731139563</c:v>
                </c:pt>
                <c:pt idx="502">
                  <c:v>172.23150989313297</c:v>
                </c:pt>
                <c:pt idx="503">
                  <c:v>172.10453920220081</c:v>
                </c:pt>
                <c:pt idx="504">
                  <c:v>172.4431277113533</c:v>
                </c:pt>
                <c:pt idx="505">
                  <c:v>172.00931118400166</c:v>
                </c:pt>
                <c:pt idx="506">
                  <c:v>172.04105385673478</c:v>
                </c:pt>
                <c:pt idx="507">
                  <c:v>171.85059782033647</c:v>
                </c:pt>
                <c:pt idx="508">
                  <c:v>172.08337742037878</c:v>
                </c:pt>
                <c:pt idx="509">
                  <c:v>172.35848058406523</c:v>
                </c:pt>
                <c:pt idx="510">
                  <c:v>172.00931118400166</c:v>
                </c:pt>
                <c:pt idx="511">
                  <c:v>172.07279652946778</c:v>
                </c:pt>
                <c:pt idx="512">
                  <c:v>171.71304623849329</c:v>
                </c:pt>
                <c:pt idx="513">
                  <c:v>172.11512009311178</c:v>
                </c:pt>
                <c:pt idx="514">
                  <c:v>171.84001692942547</c:v>
                </c:pt>
                <c:pt idx="515">
                  <c:v>171.97756851126863</c:v>
                </c:pt>
                <c:pt idx="516">
                  <c:v>172.23150989313297</c:v>
                </c:pt>
                <c:pt idx="517">
                  <c:v>172.14686276584479</c:v>
                </c:pt>
                <c:pt idx="518">
                  <c:v>172.59126018410748</c:v>
                </c:pt>
                <c:pt idx="519">
                  <c:v>172.08337742037878</c:v>
                </c:pt>
                <c:pt idx="520">
                  <c:v>173.19437096603534</c:v>
                </c:pt>
                <c:pt idx="521">
                  <c:v>172.79229711141681</c:v>
                </c:pt>
                <c:pt idx="522">
                  <c:v>173.20495185694634</c:v>
                </c:pt>
                <c:pt idx="523">
                  <c:v>173.37424611152261</c:v>
                </c:pt>
                <c:pt idx="524">
                  <c:v>173.90329065707334</c:v>
                </c:pt>
                <c:pt idx="525">
                  <c:v>174.51698232991214</c:v>
                </c:pt>
                <c:pt idx="526">
                  <c:v>174.4323352026241</c:v>
                </c:pt>
                <c:pt idx="527">
                  <c:v>173.73399640249713</c:v>
                </c:pt>
                <c:pt idx="528">
                  <c:v>174.37943074806898</c:v>
                </c:pt>
                <c:pt idx="529">
                  <c:v>173.92445243889534</c:v>
                </c:pt>
                <c:pt idx="530">
                  <c:v>173.58586392974283</c:v>
                </c:pt>
                <c:pt idx="531">
                  <c:v>172.99333403872606</c:v>
                </c:pt>
                <c:pt idx="532">
                  <c:v>173.33192254787855</c:v>
                </c:pt>
                <c:pt idx="533">
                  <c:v>173.02507671145909</c:v>
                </c:pt>
                <c:pt idx="534">
                  <c:v>172.67590731139563</c:v>
                </c:pt>
                <c:pt idx="535">
                  <c:v>172.03047296582375</c:v>
                </c:pt>
                <c:pt idx="536">
                  <c:v>171.41678129298484</c:v>
                </c:pt>
                <c:pt idx="537">
                  <c:v>171.70246534758226</c:v>
                </c:pt>
                <c:pt idx="538">
                  <c:v>172.05163474764578</c:v>
                </c:pt>
                <c:pt idx="539">
                  <c:v>171.90350227489148</c:v>
                </c:pt>
                <c:pt idx="540">
                  <c:v>172.41138503862024</c:v>
                </c:pt>
                <c:pt idx="541">
                  <c:v>172.15744365675593</c:v>
                </c:pt>
                <c:pt idx="542">
                  <c:v>171.87175960215848</c:v>
                </c:pt>
                <c:pt idx="543">
                  <c:v>171.92466405671357</c:v>
                </c:pt>
                <c:pt idx="544">
                  <c:v>171.6283991112052</c:v>
                </c:pt>
                <c:pt idx="545">
                  <c:v>171.49084752936199</c:v>
                </c:pt>
                <c:pt idx="546">
                  <c:v>171.85059782033647</c:v>
                </c:pt>
                <c:pt idx="547">
                  <c:v>171.72362712940426</c:v>
                </c:pt>
                <c:pt idx="548">
                  <c:v>171.53317109300599</c:v>
                </c:pt>
                <c:pt idx="549">
                  <c:v>171.86117871124748</c:v>
                </c:pt>
                <c:pt idx="550">
                  <c:v>171.9669876203576</c:v>
                </c:pt>
                <c:pt idx="551">
                  <c:v>171.98814940217972</c:v>
                </c:pt>
                <c:pt idx="552">
                  <c:v>171.37445772934075</c:v>
                </c:pt>
                <c:pt idx="553">
                  <c:v>171.50142842027302</c:v>
                </c:pt>
                <c:pt idx="554">
                  <c:v>171.59665643847211</c:v>
                </c:pt>
                <c:pt idx="555">
                  <c:v>171.61781822029414</c:v>
                </c:pt>
                <c:pt idx="556">
                  <c:v>171.74478891122632</c:v>
                </c:pt>
                <c:pt idx="557">
                  <c:v>171.79769336578138</c:v>
                </c:pt>
                <c:pt idx="558">
                  <c:v>171.33213416569677</c:v>
                </c:pt>
                <c:pt idx="559">
                  <c:v>171.6601417839382</c:v>
                </c:pt>
                <c:pt idx="560">
                  <c:v>171.75536980213738</c:v>
                </c:pt>
                <c:pt idx="561">
                  <c:v>171.91408316580251</c:v>
                </c:pt>
                <c:pt idx="562">
                  <c:v>172.80287800232782</c:v>
                </c:pt>
                <c:pt idx="563">
                  <c:v>172.49603216590836</c:v>
                </c:pt>
                <c:pt idx="564">
                  <c:v>172.84520156597185</c:v>
                </c:pt>
                <c:pt idx="565">
                  <c:v>172.940429584171</c:v>
                </c:pt>
                <c:pt idx="566">
                  <c:v>172.47487038408633</c:v>
                </c:pt>
                <c:pt idx="567">
                  <c:v>172.59126018410748</c:v>
                </c:pt>
                <c:pt idx="568">
                  <c:v>172.65474552957357</c:v>
                </c:pt>
                <c:pt idx="569">
                  <c:v>173.44831234789976</c:v>
                </c:pt>
                <c:pt idx="570">
                  <c:v>174.73918103904347</c:v>
                </c:pt>
                <c:pt idx="571">
                  <c:v>175.06718865728499</c:v>
                </c:pt>
                <c:pt idx="572">
                  <c:v>175.12009311183999</c:v>
                </c:pt>
                <c:pt idx="573">
                  <c:v>176.71780763940325</c:v>
                </c:pt>
                <c:pt idx="574">
                  <c:v>175.71262300285679</c:v>
                </c:pt>
                <c:pt idx="575">
                  <c:v>176.36863823933979</c:v>
                </c:pt>
                <c:pt idx="576">
                  <c:v>176.52735160300497</c:v>
                </c:pt>
                <c:pt idx="577">
                  <c:v>177.47963178499626</c:v>
                </c:pt>
                <c:pt idx="578">
                  <c:v>177.42672733044125</c:v>
                </c:pt>
                <c:pt idx="579">
                  <c:v>179.03502274891545</c:v>
                </c:pt>
                <c:pt idx="580">
                  <c:v>181.42630409480478</c:v>
                </c:pt>
                <c:pt idx="581">
                  <c:v>183.76468098613901</c:v>
                </c:pt>
                <c:pt idx="582">
                  <c:v>184.41011533171093</c:v>
                </c:pt>
                <c:pt idx="583">
                  <c:v>182.79123902232567</c:v>
                </c:pt>
                <c:pt idx="584">
                  <c:v>180.70680351285574</c:v>
                </c:pt>
                <c:pt idx="585">
                  <c:v>178.78108136705114</c:v>
                </c:pt>
                <c:pt idx="586">
                  <c:v>176.26282933022964</c:v>
                </c:pt>
                <c:pt idx="587">
                  <c:v>174.53814411173423</c:v>
                </c:pt>
                <c:pt idx="588">
                  <c:v>173.86096709342931</c:v>
                </c:pt>
                <c:pt idx="589">
                  <c:v>172.39022325679821</c:v>
                </c:pt>
                <c:pt idx="590">
                  <c:v>172.7288117659507</c:v>
                </c:pt>
                <c:pt idx="591">
                  <c:v>172.53835572955236</c:v>
                </c:pt>
                <c:pt idx="592">
                  <c:v>171.54375198391702</c:v>
                </c:pt>
                <c:pt idx="593">
                  <c:v>172.23150989313297</c:v>
                </c:pt>
                <c:pt idx="594">
                  <c:v>172.242090784044</c:v>
                </c:pt>
                <c:pt idx="595">
                  <c:v>172.39022325679821</c:v>
                </c:pt>
                <c:pt idx="596">
                  <c:v>171.00412654745531</c:v>
                </c:pt>
                <c:pt idx="597">
                  <c:v>171.15225902020953</c:v>
                </c:pt>
                <c:pt idx="598">
                  <c:v>172.252671674955</c:v>
                </c:pt>
                <c:pt idx="599">
                  <c:v>171.20516347476453</c:v>
                </c:pt>
                <c:pt idx="600">
                  <c:v>171.49084752936199</c:v>
                </c:pt>
                <c:pt idx="601">
                  <c:v>171.27922971114162</c:v>
                </c:pt>
                <c:pt idx="602">
                  <c:v>171.70246534758226</c:v>
                </c:pt>
                <c:pt idx="603">
                  <c:v>171.38503862025183</c:v>
                </c:pt>
                <c:pt idx="604">
                  <c:v>171.39561951116281</c:v>
                </c:pt>
                <c:pt idx="605">
                  <c:v>171.92466405671357</c:v>
                </c:pt>
                <c:pt idx="606">
                  <c:v>172.28441434768811</c:v>
                </c:pt>
                <c:pt idx="607">
                  <c:v>172.3267379113322</c:v>
                </c:pt>
                <c:pt idx="608">
                  <c:v>172.95101047508203</c:v>
                </c:pt>
                <c:pt idx="609">
                  <c:v>173.2472754205904</c:v>
                </c:pt>
                <c:pt idx="610">
                  <c:v>172.46428949317533</c:v>
                </c:pt>
                <c:pt idx="611">
                  <c:v>172.11512009311178</c:v>
                </c:pt>
                <c:pt idx="612">
                  <c:v>171.95640672944663</c:v>
                </c:pt>
                <c:pt idx="613">
                  <c:v>172.65474552957357</c:v>
                </c:pt>
                <c:pt idx="614">
                  <c:v>171.91408316580251</c:v>
                </c:pt>
                <c:pt idx="615">
                  <c:v>172.82403978414982</c:v>
                </c:pt>
                <c:pt idx="616">
                  <c:v>172.79229711141681</c:v>
                </c:pt>
                <c:pt idx="617">
                  <c:v>172.42196592953124</c:v>
                </c:pt>
                <c:pt idx="618">
                  <c:v>172.4431277113533</c:v>
                </c:pt>
                <c:pt idx="619">
                  <c:v>172.35848058406523</c:v>
                </c:pt>
                <c:pt idx="620">
                  <c:v>172.81345889323882</c:v>
                </c:pt>
                <c:pt idx="621">
                  <c:v>172.252671674955</c:v>
                </c:pt>
                <c:pt idx="622">
                  <c:v>173.16262829330228</c:v>
                </c:pt>
                <c:pt idx="623">
                  <c:v>174.24187916622577</c:v>
                </c:pt>
                <c:pt idx="624">
                  <c:v>176.19934398476354</c:v>
                </c:pt>
                <c:pt idx="625">
                  <c:v>179.47942016717806</c:v>
                </c:pt>
                <c:pt idx="626">
                  <c:v>185.10845413183787</c:v>
                </c:pt>
                <c:pt idx="627">
                  <c:v>196.34536027933552</c:v>
                </c:pt>
                <c:pt idx="628">
                  <c:v>218.03618664691567</c:v>
                </c:pt>
                <c:pt idx="629">
                  <c:v>241.99132366945298</c:v>
                </c:pt>
                <c:pt idx="630">
                  <c:v>260</c:v>
                </c:pt>
                <c:pt idx="631">
                  <c:v>251.06972807110358</c:v>
                </c:pt>
                <c:pt idx="632">
                  <c:v>223.13617606602477</c:v>
                </c:pt>
                <c:pt idx="633">
                  <c:v>199.82647338905937</c:v>
                </c:pt>
                <c:pt idx="634">
                  <c:v>184.18791662257965</c:v>
                </c:pt>
                <c:pt idx="635">
                  <c:v>177.72299227594962</c:v>
                </c:pt>
                <c:pt idx="636">
                  <c:v>176.00888794836524</c:v>
                </c:pt>
                <c:pt idx="637">
                  <c:v>174.40059252989096</c:v>
                </c:pt>
                <c:pt idx="638">
                  <c:v>173.52237858427682</c:v>
                </c:pt>
                <c:pt idx="639">
                  <c:v>173.71283462067504</c:v>
                </c:pt>
                <c:pt idx="640">
                  <c:v>172.64416463866252</c:v>
                </c:pt>
                <c:pt idx="641">
                  <c:v>172.99333403872606</c:v>
                </c:pt>
                <c:pt idx="642">
                  <c:v>173.16262829330228</c:v>
                </c:pt>
                <c:pt idx="643">
                  <c:v>172.06221563855678</c:v>
                </c:pt>
                <c:pt idx="644">
                  <c:v>172.09395831128981</c:v>
                </c:pt>
                <c:pt idx="645">
                  <c:v>171.6283991112052</c:v>
                </c:pt>
                <c:pt idx="646">
                  <c:v>172.57009840228551</c:v>
                </c:pt>
                <c:pt idx="647">
                  <c:v>171.95640672944663</c:v>
                </c:pt>
                <c:pt idx="648">
                  <c:v>171.64956089302714</c:v>
                </c:pt>
                <c:pt idx="649">
                  <c:v>171.93524494762465</c:v>
                </c:pt>
                <c:pt idx="650">
                  <c:v>171.80827425669241</c:v>
                </c:pt>
                <c:pt idx="651">
                  <c:v>171.95640672944663</c:v>
                </c:pt>
                <c:pt idx="652">
                  <c:v>172.16802454766693</c:v>
                </c:pt>
                <c:pt idx="653">
                  <c:v>172.49603216590836</c:v>
                </c:pt>
                <c:pt idx="654">
                  <c:v>172.11512009311178</c:v>
                </c:pt>
                <c:pt idx="655">
                  <c:v>172.242090784044</c:v>
                </c:pt>
                <c:pt idx="656">
                  <c:v>172.58067929319645</c:v>
                </c:pt>
                <c:pt idx="657">
                  <c:v>173.17320918421331</c:v>
                </c:pt>
                <c:pt idx="658">
                  <c:v>174.7709237117765</c:v>
                </c:pt>
                <c:pt idx="659">
                  <c:v>175.65971854830178</c:v>
                </c:pt>
                <c:pt idx="660">
                  <c:v>176.88710189397949</c:v>
                </c:pt>
                <c:pt idx="661">
                  <c:v>179.88149402179664</c:v>
                </c:pt>
                <c:pt idx="662">
                  <c:v>185.14019680457096</c:v>
                </c:pt>
                <c:pt idx="663">
                  <c:v>191.11840016929426</c:v>
                </c:pt>
                <c:pt idx="664">
                  <c:v>206.22791239022328</c:v>
                </c:pt>
                <c:pt idx="665">
                  <c:v>214.78785313723418</c:v>
                </c:pt>
                <c:pt idx="666">
                  <c:v>200.60945931647444</c:v>
                </c:pt>
                <c:pt idx="667">
                  <c:v>191.61570204211191</c:v>
                </c:pt>
                <c:pt idx="668">
                  <c:v>178.35784573061053</c:v>
                </c:pt>
                <c:pt idx="669">
                  <c:v>174.79208549359853</c:v>
                </c:pt>
                <c:pt idx="670">
                  <c:v>174.54872500264523</c:v>
                </c:pt>
                <c:pt idx="671">
                  <c:v>174.86615172997563</c:v>
                </c:pt>
                <c:pt idx="672">
                  <c:v>174.79208549359853</c:v>
                </c:pt>
                <c:pt idx="673">
                  <c:v>176.34747645751779</c:v>
                </c:pt>
                <c:pt idx="674">
                  <c:v>179.52174373082212</c:v>
                </c:pt>
                <c:pt idx="675">
                  <c:v>184.46301978626602</c:v>
                </c:pt>
                <c:pt idx="676">
                  <c:v>195.53063167918737</c:v>
                </c:pt>
                <c:pt idx="677">
                  <c:v>209.61379748174792</c:v>
                </c:pt>
                <c:pt idx="678">
                  <c:v>228.22558459422277</c:v>
                </c:pt>
                <c:pt idx="679">
                  <c:v>242.50978732409266</c:v>
                </c:pt>
                <c:pt idx="680">
                  <c:v>236.05544386837374</c:v>
                </c:pt>
                <c:pt idx="681">
                  <c:v>218.51232673791137</c:v>
                </c:pt>
                <c:pt idx="682">
                  <c:v>201.752195534864</c:v>
                </c:pt>
                <c:pt idx="683">
                  <c:v>190.77981166014169</c:v>
                </c:pt>
                <c:pt idx="684">
                  <c:v>185.6904031319437</c:v>
                </c:pt>
                <c:pt idx="685">
                  <c:v>183.52132049518573</c:v>
                </c:pt>
                <c:pt idx="686">
                  <c:v>183.36260713152046</c:v>
                </c:pt>
                <c:pt idx="687">
                  <c:v>184.15617394984653</c:v>
                </c:pt>
                <c:pt idx="688">
                  <c:v>185.81737382287588</c:v>
                </c:pt>
                <c:pt idx="689">
                  <c:v>188.42027298698554</c:v>
                </c:pt>
                <c:pt idx="690">
                  <c:v>192.366945296794</c:v>
                </c:pt>
                <c:pt idx="691">
                  <c:v>197.20241244312771</c:v>
                </c:pt>
                <c:pt idx="692">
                  <c:v>197.99597926145378</c:v>
                </c:pt>
                <c:pt idx="693">
                  <c:v>198.96942122526718</c:v>
                </c:pt>
                <c:pt idx="694">
                  <c:v>194.64183684266217</c:v>
                </c:pt>
                <c:pt idx="695">
                  <c:v>188.53666278700663</c:v>
                </c:pt>
                <c:pt idx="696">
                  <c:v>183.99746058618138</c:v>
                </c:pt>
                <c:pt idx="697">
                  <c:v>180.34705322188123</c:v>
                </c:pt>
                <c:pt idx="698">
                  <c:v>176.42154269389482</c:v>
                </c:pt>
                <c:pt idx="699">
                  <c:v>176.00888794836524</c:v>
                </c:pt>
                <c:pt idx="700">
                  <c:v>174.15723203893771</c:v>
                </c:pt>
                <c:pt idx="701">
                  <c:v>172.940429584171</c:v>
                </c:pt>
                <c:pt idx="702">
                  <c:v>172.3267379113322</c:v>
                </c:pt>
                <c:pt idx="703">
                  <c:v>172.06221563855678</c:v>
                </c:pt>
                <c:pt idx="704">
                  <c:v>172.04105385673478</c:v>
                </c:pt>
                <c:pt idx="705">
                  <c:v>172.14686276584479</c:v>
                </c:pt>
                <c:pt idx="706">
                  <c:v>171.97756851126863</c:v>
                </c:pt>
                <c:pt idx="707">
                  <c:v>172.36906147497618</c:v>
                </c:pt>
                <c:pt idx="708">
                  <c:v>173.02507671145909</c:v>
                </c:pt>
                <c:pt idx="709">
                  <c:v>172.86636334779394</c:v>
                </c:pt>
                <c:pt idx="710">
                  <c:v>173.72341551158604</c:v>
                </c:pt>
                <c:pt idx="711">
                  <c:v>173.75515818431913</c:v>
                </c:pt>
                <c:pt idx="712">
                  <c:v>174.73918103904347</c:v>
                </c:pt>
                <c:pt idx="713">
                  <c:v>175.57507142101363</c:v>
                </c:pt>
                <c:pt idx="714">
                  <c:v>176.94000634853461</c:v>
                </c:pt>
                <c:pt idx="715">
                  <c:v>178.30494127605542</c:v>
                </c:pt>
                <c:pt idx="716">
                  <c:v>183.09808485874512</c:v>
                </c:pt>
                <c:pt idx="717">
                  <c:v>190.75864987831977</c:v>
                </c:pt>
                <c:pt idx="718">
                  <c:v>186.5157126230028</c:v>
                </c:pt>
                <c:pt idx="719">
                  <c:v>181.58501745847008</c:v>
                </c:pt>
                <c:pt idx="720">
                  <c:v>176.70722674849225</c:v>
                </c:pt>
                <c:pt idx="721">
                  <c:v>173.21553274785731</c:v>
                </c:pt>
                <c:pt idx="722">
                  <c:v>172.50661305681939</c:v>
                </c:pt>
                <c:pt idx="723">
                  <c:v>171.34271505660777</c:v>
                </c:pt>
                <c:pt idx="724">
                  <c:v>171.38503862025183</c:v>
                </c:pt>
                <c:pt idx="725">
                  <c:v>170.96180298381122</c:v>
                </c:pt>
                <c:pt idx="726">
                  <c:v>170.8559940747011</c:v>
                </c:pt>
                <c:pt idx="727">
                  <c:v>172.11512009311178</c:v>
                </c:pt>
                <c:pt idx="728">
                  <c:v>171.13109723838744</c:v>
                </c:pt>
                <c:pt idx="729">
                  <c:v>172.252671674955</c:v>
                </c:pt>
                <c:pt idx="730">
                  <c:v>171.01470743836632</c:v>
                </c:pt>
                <c:pt idx="731">
                  <c:v>171.39561951116281</c:v>
                </c:pt>
                <c:pt idx="732">
                  <c:v>170.97238387472225</c:v>
                </c:pt>
                <c:pt idx="733">
                  <c:v>170.69728071103586</c:v>
                </c:pt>
                <c:pt idx="734">
                  <c:v>171.60723732938317</c:v>
                </c:pt>
                <c:pt idx="735">
                  <c:v>170.8665749656121</c:v>
                </c:pt>
                <c:pt idx="736">
                  <c:v>170.52798645645967</c:v>
                </c:pt>
                <c:pt idx="737">
                  <c:v>170.40101576552743</c:v>
                </c:pt>
                <c:pt idx="738">
                  <c:v>170.79250872923498</c:v>
                </c:pt>
                <c:pt idx="739">
                  <c:v>171.08877367474338</c:v>
                </c:pt>
                <c:pt idx="740">
                  <c:v>171.80827425669241</c:v>
                </c:pt>
                <c:pt idx="741">
                  <c:v>171.09935456565441</c:v>
                </c:pt>
                <c:pt idx="742">
                  <c:v>171.23690614749765</c:v>
                </c:pt>
                <c:pt idx="743">
                  <c:v>170.79250872923498</c:v>
                </c:pt>
                <c:pt idx="744">
                  <c:v>171.60723732938317</c:v>
                </c:pt>
                <c:pt idx="745">
                  <c:v>170.82425140196801</c:v>
                </c:pt>
                <c:pt idx="746">
                  <c:v>171.03586922018832</c:v>
                </c:pt>
                <c:pt idx="747">
                  <c:v>170.8665749656121</c:v>
                </c:pt>
                <c:pt idx="748">
                  <c:v>171.08877367474338</c:v>
                </c:pt>
                <c:pt idx="749">
                  <c:v>170.61263358374774</c:v>
                </c:pt>
                <c:pt idx="750">
                  <c:v>170.75018516559095</c:v>
                </c:pt>
                <c:pt idx="751">
                  <c:v>171.32155327478571</c:v>
                </c:pt>
                <c:pt idx="752">
                  <c:v>171.57549465665008</c:v>
                </c:pt>
                <c:pt idx="753">
                  <c:v>171.48026663845098</c:v>
                </c:pt>
                <c:pt idx="754">
                  <c:v>172.16802454766693</c:v>
                </c:pt>
                <c:pt idx="755">
                  <c:v>171.53317109300599</c:v>
                </c:pt>
                <c:pt idx="756">
                  <c:v>171.38503862025183</c:v>
                </c:pt>
                <c:pt idx="757">
                  <c:v>171.32155327478571</c:v>
                </c:pt>
                <c:pt idx="758">
                  <c:v>171.4379430748069</c:v>
                </c:pt>
                <c:pt idx="759">
                  <c:v>171.53317109300599</c:v>
                </c:pt>
                <c:pt idx="760">
                  <c:v>170.42217754734952</c:v>
                </c:pt>
                <c:pt idx="761">
                  <c:v>171.17342080203156</c:v>
                </c:pt>
                <c:pt idx="762">
                  <c:v>170.52798645645967</c:v>
                </c:pt>
                <c:pt idx="763">
                  <c:v>171.14167812929847</c:v>
                </c:pt>
                <c:pt idx="764">
                  <c:v>171.00412654745531</c:v>
                </c:pt>
                <c:pt idx="765">
                  <c:v>171.21574436567559</c:v>
                </c:pt>
                <c:pt idx="766">
                  <c:v>170.53856734737064</c:v>
                </c:pt>
                <c:pt idx="767">
                  <c:v>170.91947942016716</c:v>
                </c:pt>
                <c:pt idx="768">
                  <c:v>170.94064120198919</c:v>
                </c:pt>
                <c:pt idx="769">
                  <c:v>171.30039149296374</c:v>
                </c:pt>
                <c:pt idx="770">
                  <c:v>171.03586922018832</c:v>
                </c:pt>
                <c:pt idx="771">
                  <c:v>170.93006031107819</c:v>
                </c:pt>
                <c:pt idx="772">
                  <c:v>170.67611892921383</c:v>
                </c:pt>
                <c:pt idx="773">
                  <c:v>170.50682467463758</c:v>
                </c:pt>
                <c:pt idx="774">
                  <c:v>170.95122209290025</c:v>
                </c:pt>
                <c:pt idx="775">
                  <c:v>170.76076605650195</c:v>
                </c:pt>
                <c:pt idx="776">
                  <c:v>171.36387683842983</c:v>
                </c:pt>
                <c:pt idx="777">
                  <c:v>172.14686276584479</c:v>
                </c:pt>
                <c:pt idx="778">
                  <c:v>171.6283991112052</c:v>
                </c:pt>
                <c:pt idx="779">
                  <c:v>172.57009840228551</c:v>
                </c:pt>
                <c:pt idx="780">
                  <c:v>173.53295947518782</c:v>
                </c:pt>
                <c:pt idx="781">
                  <c:v>174.74976192995445</c:v>
                </c:pt>
                <c:pt idx="782">
                  <c:v>180.29414876732622</c:v>
                </c:pt>
                <c:pt idx="783">
                  <c:v>183.79642365887204</c:v>
                </c:pt>
                <c:pt idx="784">
                  <c:v>188.89641307798121</c:v>
                </c:pt>
                <c:pt idx="785">
                  <c:v>191.06549571473917</c:v>
                </c:pt>
                <c:pt idx="786">
                  <c:v>188.43085387789651</c:v>
                </c:pt>
                <c:pt idx="787">
                  <c:v>182.66426833139354</c:v>
                </c:pt>
                <c:pt idx="788">
                  <c:v>178.58004443974178</c:v>
                </c:pt>
                <c:pt idx="789">
                  <c:v>174.40059252989096</c:v>
                </c:pt>
                <c:pt idx="790">
                  <c:v>173.44831234789976</c:v>
                </c:pt>
                <c:pt idx="791">
                  <c:v>171.68130356576023</c:v>
                </c:pt>
                <c:pt idx="792">
                  <c:v>171.80827425669241</c:v>
                </c:pt>
                <c:pt idx="793">
                  <c:v>171.25806792931965</c:v>
                </c:pt>
                <c:pt idx="794">
                  <c:v>171.82943603851447</c:v>
                </c:pt>
                <c:pt idx="795">
                  <c:v>171.00412654745531</c:v>
                </c:pt>
                <c:pt idx="796">
                  <c:v>171.63898000211617</c:v>
                </c:pt>
                <c:pt idx="797">
                  <c:v>171.56491376573908</c:v>
                </c:pt>
                <c:pt idx="798">
                  <c:v>170.93006031107819</c:v>
                </c:pt>
                <c:pt idx="799">
                  <c:v>170.6655380383028</c:v>
                </c:pt>
                <c:pt idx="800">
                  <c:v>170.94064120198919</c:v>
                </c:pt>
                <c:pt idx="801">
                  <c:v>171.08877367474338</c:v>
                </c:pt>
                <c:pt idx="802">
                  <c:v>170.58089091101473</c:v>
                </c:pt>
                <c:pt idx="803">
                  <c:v>170.61263358374774</c:v>
                </c:pt>
                <c:pt idx="804">
                  <c:v>170.90889852925616</c:v>
                </c:pt>
                <c:pt idx="805">
                  <c:v>171.00412654745531</c:v>
                </c:pt>
                <c:pt idx="806">
                  <c:v>171.25806792931965</c:v>
                </c:pt>
                <c:pt idx="807">
                  <c:v>171.00412654745531</c:v>
                </c:pt>
                <c:pt idx="808">
                  <c:v>171.55433287482805</c:v>
                </c:pt>
                <c:pt idx="809">
                  <c:v>171.7659506930483</c:v>
                </c:pt>
                <c:pt idx="810">
                  <c:v>171.77653158395938</c:v>
                </c:pt>
                <c:pt idx="811">
                  <c:v>171.22632525658659</c:v>
                </c:pt>
                <c:pt idx="812">
                  <c:v>171.79769336578138</c:v>
                </c:pt>
                <c:pt idx="813">
                  <c:v>171.49084752936199</c:v>
                </c:pt>
                <c:pt idx="814">
                  <c:v>171.45910485662895</c:v>
                </c:pt>
                <c:pt idx="815">
                  <c:v>171.61781822029414</c:v>
                </c:pt>
                <c:pt idx="816">
                  <c:v>171.69188445667126</c:v>
                </c:pt>
                <c:pt idx="817">
                  <c:v>171.36387683842983</c:v>
                </c:pt>
                <c:pt idx="818">
                  <c:v>171.7659506930483</c:v>
                </c:pt>
                <c:pt idx="819">
                  <c:v>171.59665643847211</c:v>
                </c:pt>
                <c:pt idx="820">
                  <c:v>172.29499523859906</c:v>
                </c:pt>
                <c:pt idx="821">
                  <c:v>172.48545127499736</c:v>
                </c:pt>
                <c:pt idx="822">
                  <c:v>174.32652629351395</c:v>
                </c:pt>
                <c:pt idx="823">
                  <c:v>175.81843191196702</c:v>
                </c:pt>
                <c:pt idx="824">
                  <c:v>177.59602158501747</c:v>
                </c:pt>
                <c:pt idx="825">
                  <c:v>178.85514760342824</c:v>
                </c:pt>
                <c:pt idx="826">
                  <c:v>182.83356258596973</c:v>
                </c:pt>
                <c:pt idx="827">
                  <c:v>189.8063696963284</c:v>
                </c:pt>
                <c:pt idx="828">
                  <c:v>204.56671251719396</c:v>
                </c:pt>
                <c:pt idx="829">
                  <c:v>213.50756533700138</c:v>
                </c:pt>
                <c:pt idx="830">
                  <c:v>196.86382393397525</c:v>
                </c:pt>
                <c:pt idx="831">
                  <c:v>193.9540789334462</c:v>
                </c:pt>
                <c:pt idx="832">
                  <c:v>182.8124008041477</c:v>
                </c:pt>
                <c:pt idx="833">
                  <c:v>174.96137974817481</c:v>
                </c:pt>
                <c:pt idx="834">
                  <c:v>174.21013649349274</c:v>
                </c:pt>
                <c:pt idx="835">
                  <c:v>173.34250343878958</c:v>
                </c:pt>
                <c:pt idx="836">
                  <c:v>174.18897471167071</c:v>
                </c:pt>
                <c:pt idx="837">
                  <c:v>173.56470214792085</c:v>
                </c:pt>
                <c:pt idx="838">
                  <c:v>174.47465876626805</c:v>
                </c:pt>
                <c:pt idx="839">
                  <c:v>174.60162945720032</c:v>
                </c:pt>
                <c:pt idx="840">
                  <c:v>173.50121680245482</c:v>
                </c:pt>
                <c:pt idx="841">
                  <c:v>173.63876838429798</c:v>
                </c:pt>
                <c:pt idx="842">
                  <c:v>174.13607025711565</c:v>
                </c:pt>
                <c:pt idx="843">
                  <c:v>173.07798116601418</c:v>
                </c:pt>
                <c:pt idx="844">
                  <c:v>173.9561951116284</c:v>
                </c:pt>
                <c:pt idx="845">
                  <c:v>173.78690085705219</c:v>
                </c:pt>
                <c:pt idx="846">
                  <c:v>174.54872500264523</c:v>
                </c:pt>
                <c:pt idx="847">
                  <c:v>176.37921913025076</c:v>
                </c:pt>
                <c:pt idx="848">
                  <c:v>175.95598349381018</c:v>
                </c:pt>
                <c:pt idx="849">
                  <c:v>177.56427891228444</c:v>
                </c:pt>
                <c:pt idx="850">
                  <c:v>178.36842662152156</c:v>
                </c:pt>
                <c:pt idx="851">
                  <c:v>178.22029414876732</c:v>
                </c:pt>
                <c:pt idx="852">
                  <c:v>176.94000634853461</c:v>
                </c:pt>
                <c:pt idx="853">
                  <c:v>176.25224843931861</c:v>
                </c:pt>
                <c:pt idx="854">
                  <c:v>175.28938736641626</c:v>
                </c:pt>
                <c:pt idx="855">
                  <c:v>174.66511480266641</c:v>
                </c:pt>
                <c:pt idx="856">
                  <c:v>174.01968045709449</c:v>
                </c:pt>
                <c:pt idx="857">
                  <c:v>173.30017987514549</c:v>
                </c:pt>
                <c:pt idx="858">
                  <c:v>172.62300285684051</c:v>
                </c:pt>
                <c:pt idx="859">
                  <c:v>171.20516347476453</c:v>
                </c:pt>
                <c:pt idx="860">
                  <c:v>171.41678129298484</c:v>
                </c:pt>
                <c:pt idx="861">
                  <c:v>171.22632525658659</c:v>
                </c:pt>
                <c:pt idx="862">
                  <c:v>171.30039149296374</c:v>
                </c:pt>
                <c:pt idx="863">
                  <c:v>171.48026663845098</c:v>
                </c:pt>
                <c:pt idx="864">
                  <c:v>171.71304623849329</c:v>
                </c:pt>
                <c:pt idx="865">
                  <c:v>170.70786160194683</c:v>
                </c:pt>
                <c:pt idx="866">
                  <c:v>171.06761189292141</c:v>
                </c:pt>
                <c:pt idx="867">
                  <c:v>170.8665749656121</c:v>
                </c:pt>
                <c:pt idx="868">
                  <c:v>170.91947942016716</c:v>
                </c:pt>
                <c:pt idx="869">
                  <c:v>171.4379430748069</c:v>
                </c:pt>
                <c:pt idx="870">
                  <c:v>170.47508200190455</c:v>
                </c:pt>
                <c:pt idx="871">
                  <c:v>170.062427256375</c:v>
                </c:pt>
                <c:pt idx="872">
                  <c:v>170.27404507459525</c:v>
                </c:pt>
                <c:pt idx="873">
                  <c:v>170.25288329277325</c:v>
                </c:pt>
                <c:pt idx="874">
                  <c:v>170.05184636546403</c:v>
                </c:pt>
                <c:pt idx="875">
                  <c:v>170.6655380383028</c:v>
                </c:pt>
                <c:pt idx="876">
                  <c:v>170.32694952915034</c:v>
                </c:pt>
                <c:pt idx="877">
                  <c:v>170.3692730927944</c:v>
                </c:pt>
                <c:pt idx="878">
                  <c:v>171.49084752936199</c:v>
                </c:pt>
                <c:pt idx="879">
                  <c:v>171.10993545656541</c:v>
                </c:pt>
                <c:pt idx="880">
                  <c:v>171.08877367474338</c:v>
                </c:pt>
                <c:pt idx="881">
                  <c:v>170.25288329277325</c:v>
                </c:pt>
                <c:pt idx="882">
                  <c:v>171.03586922018832</c:v>
                </c:pt>
                <c:pt idx="883">
                  <c:v>170.13649349275207</c:v>
                </c:pt>
                <c:pt idx="884">
                  <c:v>170.52798645645967</c:v>
                </c:pt>
                <c:pt idx="885">
                  <c:v>171.07819278383238</c:v>
                </c:pt>
                <c:pt idx="886">
                  <c:v>170.25288329277325</c:v>
                </c:pt>
                <c:pt idx="887">
                  <c:v>170.54914823828165</c:v>
                </c:pt>
                <c:pt idx="888">
                  <c:v>170.6549571473918</c:v>
                </c:pt>
                <c:pt idx="889">
                  <c:v>170.32694952915034</c:v>
                </c:pt>
                <c:pt idx="890">
                  <c:v>170.3692730927944</c:v>
                </c:pt>
                <c:pt idx="891">
                  <c:v>171.23690614749765</c:v>
                </c:pt>
                <c:pt idx="892">
                  <c:v>170.41159665643846</c:v>
                </c:pt>
                <c:pt idx="893">
                  <c:v>170.8665749656121</c:v>
                </c:pt>
                <c:pt idx="894">
                  <c:v>170.5703100201037</c:v>
                </c:pt>
                <c:pt idx="895">
                  <c:v>170.53856734737064</c:v>
                </c:pt>
                <c:pt idx="896">
                  <c:v>170.89831763834516</c:v>
                </c:pt>
                <c:pt idx="897">
                  <c:v>170.98296476563328</c:v>
                </c:pt>
                <c:pt idx="898">
                  <c:v>171.33213416569677</c:v>
                </c:pt>
                <c:pt idx="899">
                  <c:v>170.16823616548518</c:v>
                </c:pt>
                <c:pt idx="900">
                  <c:v>170.98296476563328</c:v>
                </c:pt>
                <c:pt idx="901">
                  <c:v>171.15225902020953</c:v>
                </c:pt>
                <c:pt idx="902">
                  <c:v>170.32694952915034</c:v>
                </c:pt>
                <c:pt idx="903">
                  <c:v>170.6655380383028</c:v>
                </c:pt>
                <c:pt idx="904">
                  <c:v>171.06761189292141</c:v>
                </c:pt>
                <c:pt idx="905">
                  <c:v>170.73960427467989</c:v>
                </c:pt>
                <c:pt idx="906">
                  <c:v>170.72902338376892</c:v>
                </c:pt>
                <c:pt idx="907">
                  <c:v>170.70786160194683</c:v>
                </c:pt>
                <c:pt idx="908">
                  <c:v>170.88773674743422</c:v>
                </c:pt>
                <c:pt idx="909">
                  <c:v>170.53856734737064</c:v>
                </c:pt>
                <c:pt idx="910">
                  <c:v>170.59147180192576</c:v>
                </c:pt>
                <c:pt idx="911">
                  <c:v>170.1576552745741</c:v>
                </c:pt>
                <c:pt idx="912">
                  <c:v>170.43275843826049</c:v>
                </c:pt>
                <c:pt idx="913">
                  <c:v>170.95122209290025</c:v>
                </c:pt>
                <c:pt idx="914">
                  <c:v>170.02010369273091</c:v>
                </c:pt>
                <c:pt idx="915">
                  <c:v>170.58089091101473</c:v>
                </c:pt>
                <c:pt idx="916">
                  <c:v>170.42217754734952</c:v>
                </c:pt>
                <c:pt idx="917">
                  <c:v>169.91429478362079</c:v>
                </c:pt>
                <c:pt idx="918">
                  <c:v>170.3586922018834</c:v>
                </c:pt>
                <c:pt idx="919">
                  <c:v>170.42217754734952</c:v>
                </c:pt>
                <c:pt idx="920">
                  <c:v>170.062427256375</c:v>
                </c:pt>
                <c:pt idx="921">
                  <c:v>170.94064120198919</c:v>
                </c:pt>
                <c:pt idx="922">
                  <c:v>170.31636863823937</c:v>
                </c:pt>
                <c:pt idx="923">
                  <c:v>170.69728071103586</c:v>
                </c:pt>
                <c:pt idx="924">
                  <c:v>170.3586922018834</c:v>
                </c:pt>
                <c:pt idx="925">
                  <c:v>170.44333932917152</c:v>
                </c:pt>
                <c:pt idx="926">
                  <c:v>171.48026663845098</c:v>
                </c:pt>
                <c:pt idx="927">
                  <c:v>170.62321447465874</c:v>
                </c:pt>
                <c:pt idx="928">
                  <c:v>170.6655380383028</c:v>
                </c:pt>
                <c:pt idx="929">
                  <c:v>171.23690614749765</c:v>
                </c:pt>
                <c:pt idx="930">
                  <c:v>170.6443762564808</c:v>
                </c:pt>
                <c:pt idx="931">
                  <c:v>171.06761189292141</c:v>
                </c:pt>
                <c:pt idx="932">
                  <c:v>171.00412654745531</c:v>
                </c:pt>
                <c:pt idx="933">
                  <c:v>170.80308962014595</c:v>
                </c:pt>
                <c:pt idx="934">
                  <c:v>171.40620040207389</c:v>
                </c:pt>
                <c:pt idx="935">
                  <c:v>171.38503862025183</c:v>
                </c:pt>
                <c:pt idx="936">
                  <c:v>170.58089091101473</c:v>
                </c:pt>
                <c:pt idx="937">
                  <c:v>170.60205269283671</c:v>
                </c:pt>
                <c:pt idx="938">
                  <c:v>171.23690614749765</c:v>
                </c:pt>
                <c:pt idx="939">
                  <c:v>172.50661305681939</c:v>
                </c:pt>
                <c:pt idx="940">
                  <c:v>171.03586922018832</c:v>
                </c:pt>
                <c:pt idx="941">
                  <c:v>171.03586922018832</c:v>
                </c:pt>
                <c:pt idx="942">
                  <c:v>171.38503862025183</c:v>
                </c:pt>
                <c:pt idx="943">
                  <c:v>170.88773674743422</c:v>
                </c:pt>
                <c:pt idx="944">
                  <c:v>170.33753042006137</c:v>
                </c:pt>
                <c:pt idx="945">
                  <c:v>170.29520685641734</c:v>
                </c:pt>
                <c:pt idx="946">
                  <c:v>170.42217754734952</c:v>
                </c:pt>
                <c:pt idx="947">
                  <c:v>171.18400169294253</c:v>
                </c:pt>
                <c:pt idx="948">
                  <c:v>171.21574436567559</c:v>
                </c:pt>
                <c:pt idx="949">
                  <c:v>171.02528832927734</c:v>
                </c:pt>
                <c:pt idx="950">
                  <c:v>170.45392022008252</c:v>
                </c:pt>
                <c:pt idx="951">
                  <c:v>172.14686276584479</c:v>
                </c:pt>
                <c:pt idx="952">
                  <c:v>172.84520156597185</c:v>
                </c:pt>
                <c:pt idx="953">
                  <c:v>174.40059252989096</c:v>
                </c:pt>
                <c:pt idx="954">
                  <c:v>177.52195534864038</c:v>
                </c:pt>
                <c:pt idx="955">
                  <c:v>181.48978944027087</c:v>
                </c:pt>
                <c:pt idx="956">
                  <c:v>186.23002856840546</c:v>
                </c:pt>
                <c:pt idx="957">
                  <c:v>190.19786266003598</c:v>
                </c:pt>
                <c:pt idx="958">
                  <c:v>196.07025711564918</c:v>
                </c:pt>
                <c:pt idx="959">
                  <c:v>195.53063167918737</c:v>
                </c:pt>
                <c:pt idx="960">
                  <c:v>189.82753147815046</c:v>
                </c:pt>
                <c:pt idx="961">
                  <c:v>185.12961591365993</c:v>
                </c:pt>
                <c:pt idx="962">
                  <c:v>180.28356787641519</c:v>
                </c:pt>
                <c:pt idx="963">
                  <c:v>175.37403449370436</c:v>
                </c:pt>
                <c:pt idx="964">
                  <c:v>173.07798116601418</c:v>
                </c:pt>
                <c:pt idx="965">
                  <c:v>172.46428949317533</c:v>
                </c:pt>
                <c:pt idx="966">
                  <c:v>171.51200931118402</c:v>
                </c:pt>
                <c:pt idx="967">
                  <c:v>171.81885514760341</c:v>
                </c:pt>
                <c:pt idx="968">
                  <c:v>170.55972912919265</c:v>
                </c:pt>
                <c:pt idx="969">
                  <c:v>171.78711247487038</c:v>
                </c:pt>
                <c:pt idx="970">
                  <c:v>170.69728071103586</c:v>
                </c:pt>
                <c:pt idx="971">
                  <c:v>170.67611892921383</c:v>
                </c:pt>
                <c:pt idx="972">
                  <c:v>170.28462596550628</c:v>
                </c:pt>
                <c:pt idx="973">
                  <c:v>171.34271505660777</c:v>
                </c:pt>
                <c:pt idx="974">
                  <c:v>170.46450111099358</c:v>
                </c:pt>
                <c:pt idx="975">
                  <c:v>170.89831763834516</c:v>
                </c:pt>
                <c:pt idx="976">
                  <c:v>170.51740556554856</c:v>
                </c:pt>
                <c:pt idx="977">
                  <c:v>170.88773674743422</c:v>
                </c:pt>
                <c:pt idx="978">
                  <c:v>170.50682467463758</c:v>
                </c:pt>
                <c:pt idx="979">
                  <c:v>170.39043487461646</c:v>
                </c:pt>
                <c:pt idx="980">
                  <c:v>170.30578774732834</c:v>
                </c:pt>
                <c:pt idx="981">
                  <c:v>170.03068458364191</c:v>
                </c:pt>
                <c:pt idx="982">
                  <c:v>170.05184636546403</c:v>
                </c:pt>
                <c:pt idx="983">
                  <c:v>170.31636863823937</c:v>
                </c:pt>
                <c:pt idx="984">
                  <c:v>170.44333932917152</c:v>
                </c:pt>
                <c:pt idx="985">
                  <c:v>169.8402285472437</c:v>
                </c:pt>
                <c:pt idx="986">
                  <c:v>171.25806792931965</c:v>
                </c:pt>
                <c:pt idx="987">
                  <c:v>170.62321447465874</c:v>
                </c:pt>
                <c:pt idx="988">
                  <c:v>171.00412654745531</c:v>
                </c:pt>
                <c:pt idx="989">
                  <c:v>170.60205269283671</c:v>
                </c:pt>
                <c:pt idx="990">
                  <c:v>170.44333932917152</c:v>
                </c:pt>
                <c:pt idx="991">
                  <c:v>170.3586922018834</c:v>
                </c:pt>
                <c:pt idx="992">
                  <c:v>170.17881705639618</c:v>
                </c:pt>
                <c:pt idx="993">
                  <c:v>170.6655380383028</c:v>
                </c:pt>
                <c:pt idx="994">
                  <c:v>170.50682467463758</c:v>
                </c:pt>
                <c:pt idx="995">
                  <c:v>170.30578774732834</c:v>
                </c:pt>
                <c:pt idx="996">
                  <c:v>170.76076605650195</c:v>
                </c:pt>
                <c:pt idx="997">
                  <c:v>170.32694952915034</c:v>
                </c:pt>
                <c:pt idx="998">
                  <c:v>170.83483229287904</c:v>
                </c:pt>
                <c:pt idx="999">
                  <c:v>170.48566289281558</c:v>
                </c:pt>
                <c:pt idx="1000">
                  <c:v>170.98296476563328</c:v>
                </c:pt>
                <c:pt idx="1001">
                  <c:v>170.22114062004022</c:v>
                </c:pt>
                <c:pt idx="1002">
                  <c:v>170.91947942016716</c:v>
                </c:pt>
                <c:pt idx="1003">
                  <c:v>171.26864882023068</c:v>
                </c:pt>
                <c:pt idx="1004">
                  <c:v>172.36906147497618</c:v>
                </c:pt>
                <c:pt idx="1005">
                  <c:v>171.9458258385356</c:v>
                </c:pt>
                <c:pt idx="1006">
                  <c:v>172.15744365675593</c:v>
                </c:pt>
                <c:pt idx="1007">
                  <c:v>173.15204740239133</c:v>
                </c:pt>
                <c:pt idx="1008">
                  <c:v>173.92445243889534</c:v>
                </c:pt>
                <c:pt idx="1009">
                  <c:v>174.13607025711565</c:v>
                </c:pt>
                <c:pt idx="1010">
                  <c:v>175.43751983917045</c:v>
                </c:pt>
                <c:pt idx="1011">
                  <c:v>179.73336154904237</c:v>
                </c:pt>
                <c:pt idx="1012">
                  <c:v>186.17712411385037</c:v>
                </c:pt>
                <c:pt idx="1013">
                  <c:v>187.3939265686171</c:v>
                </c:pt>
                <c:pt idx="1014">
                  <c:v>180.54809014919056</c:v>
                </c:pt>
                <c:pt idx="1015">
                  <c:v>179.84975134906358</c:v>
                </c:pt>
                <c:pt idx="1016">
                  <c:v>177.69124960321662</c:v>
                </c:pt>
                <c:pt idx="1017">
                  <c:v>173.75515818431913</c:v>
                </c:pt>
                <c:pt idx="1018">
                  <c:v>171.58607554756111</c:v>
                </c:pt>
                <c:pt idx="1019">
                  <c:v>171.54375198391702</c:v>
                </c:pt>
                <c:pt idx="1020">
                  <c:v>170.79250872923498</c:v>
                </c:pt>
                <c:pt idx="1021">
                  <c:v>170.83483229287904</c:v>
                </c:pt>
                <c:pt idx="1022">
                  <c:v>170.11533171093006</c:v>
                </c:pt>
                <c:pt idx="1023">
                  <c:v>170.75018516559095</c:v>
                </c:pt>
                <c:pt idx="1024">
                  <c:v>170.05184636546403</c:v>
                </c:pt>
                <c:pt idx="1025">
                  <c:v>171.09935456565441</c:v>
                </c:pt>
                <c:pt idx="1026">
                  <c:v>169.94603745635385</c:v>
                </c:pt>
                <c:pt idx="1027">
                  <c:v>170.63379536556974</c:v>
                </c:pt>
                <c:pt idx="1028">
                  <c:v>169.92487567453176</c:v>
                </c:pt>
                <c:pt idx="1029">
                  <c:v>170.61263358374774</c:v>
                </c:pt>
                <c:pt idx="1030">
                  <c:v>170.25288329277325</c:v>
                </c:pt>
                <c:pt idx="1031">
                  <c:v>170.70786160194683</c:v>
                </c:pt>
                <c:pt idx="1032">
                  <c:v>170.6443762564808</c:v>
                </c:pt>
                <c:pt idx="1033">
                  <c:v>170.70786160194683</c:v>
                </c:pt>
                <c:pt idx="1034">
                  <c:v>170.75018516559095</c:v>
                </c:pt>
                <c:pt idx="1035">
                  <c:v>170.58089091101473</c:v>
                </c:pt>
                <c:pt idx="1036">
                  <c:v>170.77134694741304</c:v>
                </c:pt>
                <c:pt idx="1037">
                  <c:v>171.19458258385353</c:v>
                </c:pt>
                <c:pt idx="1038">
                  <c:v>170.68669982012486</c:v>
                </c:pt>
                <c:pt idx="1039">
                  <c:v>171.52259020209505</c:v>
                </c:pt>
                <c:pt idx="1040">
                  <c:v>171.55433287482805</c:v>
                </c:pt>
                <c:pt idx="1041">
                  <c:v>171.26864882023068</c:v>
                </c:pt>
                <c:pt idx="1042">
                  <c:v>172.15744365675593</c:v>
                </c:pt>
                <c:pt idx="1043">
                  <c:v>172.46428949317533</c:v>
                </c:pt>
                <c:pt idx="1044">
                  <c:v>173.10972383874716</c:v>
                </c:pt>
                <c:pt idx="1045">
                  <c:v>173.83980531160722</c:v>
                </c:pt>
                <c:pt idx="1046">
                  <c:v>175.40577716643742</c:v>
                </c:pt>
                <c:pt idx="1047">
                  <c:v>179.22547878531375</c:v>
                </c:pt>
                <c:pt idx="1048">
                  <c:v>182.94995238599091</c:v>
                </c:pt>
                <c:pt idx="1049">
                  <c:v>188.20865516876515</c:v>
                </c:pt>
                <c:pt idx="1050">
                  <c:v>191.49931224209081</c:v>
                </c:pt>
                <c:pt idx="1051">
                  <c:v>198.21817797058515</c:v>
                </c:pt>
                <c:pt idx="1052">
                  <c:v>201.15966564384712</c:v>
                </c:pt>
                <c:pt idx="1053">
                  <c:v>196.55697809755583</c:v>
                </c:pt>
                <c:pt idx="1054">
                  <c:v>191.3723415511586</c:v>
                </c:pt>
                <c:pt idx="1055">
                  <c:v>187.52089725954926</c:v>
                </c:pt>
                <c:pt idx="1056">
                  <c:v>182.14580467675376</c:v>
                </c:pt>
                <c:pt idx="1057">
                  <c:v>176.8236165485134</c:v>
                </c:pt>
                <c:pt idx="1058">
                  <c:v>174.96137974817481</c:v>
                </c:pt>
                <c:pt idx="1059">
                  <c:v>172.78171622050576</c:v>
                </c:pt>
                <c:pt idx="1060">
                  <c:v>173.05681938419218</c:v>
                </c:pt>
                <c:pt idx="1061">
                  <c:v>173.55412125700988</c:v>
                </c:pt>
                <c:pt idx="1062">
                  <c:v>173.68109194794201</c:v>
                </c:pt>
                <c:pt idx="1063">
                  <c:v>173.00391492963703</c:v>
                </c:pt>
                <c:pt idx="1064">
                  <c:v>173.16262829330228</c:v>
                </c:pt>
                <c:pt idx="1065">
                  <c:v>173.82922442069625</c:v>
                </c:pt>
                <c:pt idx="1066">
                  <c:v>172.97217225690403</c:v>
                </c:pt>
                <c:pt idx="1067">
                  <c:v>172.54893662046348</c:v>
                </c:pt>
                <c:pt idx="1068">
                  <c:v>172.54893662046348</c:v>
                </c:pt>
                <c:pt idx="1069">
                  <c:v>171.70246534758226</c:v>
                </c:pt>
                <c:pt idx="1070">
                  <c:v>171.18400169294253</c:v>
                </c:pt>
                <c:pt idx="1071">
                  <c:v>171.04645011109938</c:v>
                </c:pt>
                <c:pt idx="1072">
                  <c:v>170.98296476563328</c:v>
                </c:pt>
                <c:pt idx="1073">
                  <c:v>170.62321447465874</c:v>
                </c:pt>
                <c:pt idx="1074">
                  <c:v>170.49624378372661</c:v>
                </c:pt>
                <c:pt idx="1075">
                  <c:v>170.29520685641734</c:v>
                </c:pt>
                <c:pt idx="1076">
                  <c:v>171.04645011109938</c:v>
                </c:pt>
                <c:pt idx="1077">
                  <c:v>170.87715585652316</c:v>
                </c:pt>
                <c:pt idx="1078">
                  <c:v>170.52798645645967</c:v>
                </c:pt>
                <c:pt idx="1079">
                  <c:v>170.5703100201037</c:v>
                </c:pt>
                <c:pt idx="1080">
                  <c:v>170.16823616548518</c:v>
                </c:pt>
                <c:pt idx="1081">
                  <c:v>171.01470743836632</c:v>
                </c:pt>
                <c:pt idx="1082">
                  <c:v>170.3481113109724</c:v>
                </c:pt>
                <c:pt idx="1083">
                  <c:v>170.18939794730719</c:v>
                </c:pt>
                <c:pt idx="1084">
                  <c:v>170.5703100201037</c:v>
                </c:pt>
                <c:pt idx="1085">
                  <c:v>170.50682467463758</c:v>
                </c:pt>
                <c:pt idx="1086">
                  <c:v>171.02528832927734</c:v>
                </c:pt>
                <c:pt idx="1087">
                  <c:v>171.57549465665008</c:v>
                </c:pt>
                <c:pt idx="1088">
                  <c:v>171.22632525658659</c:v>
                </c:pt>
                <c:pt idx="1089">
                  <c:v>170.88773674743422</c:v>
                </c:pt>
                <c:pt idx="1090">
                  <c:v>171.02528832927734</c:v>
                </c:pt>
                <c:pt idx="1091">
                  <c:v>171.6601417839382</c:v>
                </c:pt>
                <c:pt idx="1092">
                  <c:v>170.93006031107819</c:v>
                </c:pt>
                <c:pt idx="1093">
                  <c:v>171.35329594751877</c:v>
                </c:pt>
                <c:pt idx="1094">
                  <c:v>171.23690614749765</c:v>
                </c:pt>
                <c:pt idx="1095">
                  <c:v>171.20516347476453</c:v>
                </c:pt>
                <c:pt idx="1096">
                  <c:v>171.42736218389589</c:v>
                </c:pt>
                <c:pt idx="1097">
                  <c:v>171.60723732938317</c:v>
                </c:pt>
                <c:pt idx="1098">
                  <c:v>171.4379430748069</c:v>
                </c:pt>
                <c:pt idx="1099">
                  <c:v>172.06221563855678</c:v>
                </c:pt>
                <c:pt idx="1100">
                  <c:v>172.07279652946778</c:v>
                </c:pt>
                <c:pt idx="1101">
                  <c:v>172.48545127499736</c:v>
                </c:pt>
                <c:pt idx="1102">
                  <c:v>172.08337742037878</c:v>
                </c:pt>
                <c:pt idx="1103">
                  <c:v>172.92984869325997</c:v>
                </c:pt>
                <c:pt idx="1104">
                  <c:v>174.18897471167071</c:v>
                </c:pt>
                <c:pt idx="1105">
                  <c:v>174.87673262088666</c:v>
                </c:pt>
                <c:pt idx="1106">
                  <c:v>175.60681409374664</c:v>
                </c:pt>
                <c:pt idx="1107">
                  <c:v>176.8447783303354</c:v>
                </c:pt>
                <c:pt idx="1108">
                  <c:v>178.58004443974178</c:v>
                </c:pt>
                <c:pt idx="1109">
                  <c:v>182.07173844037669</c:v>
                </c:pt>
                <c:pt idx="1110">
                  <c:v>189.73230345995131</c:v>
                </c:pt>
                <c:pt idx="1111">
                  <c:v>202.64099037138928</c:v>
                </c:pt>
                <c:pt idx="1112">
                  <c:v>203.07480689874083</c:v>
                </c:pt>
                <c:pt idx="1113">
                  <c:v>189.91217860543861</c:v>
                </c:pt>
                <c:pt idx="1114">
                  <c:v>188.95989842344724</c:v>
                </c:pt>
                <c:pt idx="1115">
                  <c:v>189.35139138715485</c:v>
                </c:pt>
                <c:pt idx="1116">
                  <c:v>180.4211194582584</c:v>
                </c:pt>
                <c:pt idx="1117">
                  <c:v>176.26282933022964</c:v>
                </c:pt>
                <c:pt idx="1118">
                  <c:v>175.47984340281451</c:v>
                </c:pt>
                <c:pt idx="1119">
                  <c:v>175.80785102105594</c:v>
                </c:pt>
                <c:pt idx="1120">
                  <c:v>176.28399111205161</c:v>
                </c:pt>
                <c:pt idx="1121">
                  <c:v>177.02465347582262</c:v>
                </c:pt>
                <c:pt idx="1122">
                  <c:v>177.01407258491159</c:v>
                </c:pt>
                <c:pt idx="1123">
                  <c:v>177.87112474870383</c:v>
                </c:pt>
                <c:pt idx="1124">
                  <c:v>177.36324198497516</c:v>
                </c:pt>
                <c:pt idx="1125">
                  <c:v>177.50079356681829</c:v>
                </c:pt>
                <c:pt idx="1126">
                  <c:v>176.55909427573798</c:v>
                </c:pt>
                <c:pt idx="1127">
                  <c:v>175.16241667548414</c:v>
                </c:pt>
                <c:pt idx="1128">
                  <c:v>175.08835043910696</c:v>
                </c:pt>
                <c:pt idx="1129">
                  <c:v>173.69167283885301</c:v>
                </c:pt>
                <c:pt idx="1130">
                  <c:v>173.62818749338697</c:v>
                </c:pt>
                <c:pt idx="1131">
                  <c:v>173.09914294783621</c:v>
                </c:pt>
                <c:pt idx="1132">
                  <c:v>174.01968045709449</c:v>
                </c:pt>
                <c:pt idx="1133">
                  <c:v>173.96677600253943</c:v>
                </c:pt>
                <c:pt idx="1134">
                  <c:v>174.84498994815362</c:v>
                </c:pt>
                <c:pt idx="1135">
                  <c:v>175.40577716643742</c:v>
                </c:pt>
                <c:pt idx="1136">
                  <c:v>175.829012802878</c:v>
                </c:pt>
                <c:pt idx="1137">
                  <c:v>176.99291080308964</c:v>
                </c:pt>
                <c:pt idx="1138">
                  <c:v>176.36863823933979</c:v>
                </c:pt>
                <c:pt idx="1139">
                  <c:v>175.93482171198815</c:v>
                </c:pt>
                <c:pt idx="1140">
                  <c:v>175.829012802878</c:v>
                </c:pt>
                <c:pt idx="1141">
                  <c:v>175.08835043910696</c:v>
                </c:pt>
                <c:pt idx="1142">
                  <c:v>174.18897471167071</c:v>
                </c:pt>
                <c:pt idx="1143">
                  <c:v>174.15723203893771</c:v>
                </c:pt>
                <c:pt idx="1144">
                  <c:v>172.97217225690403</c:v>
                </c:pt>
                <c:pt idx="1145">
                  <c:v>172.80287800232782</c:v>
                </c:pt>
                <c:pt idx="1146">
                  <c:v>172.16802454766693</c:v>
                </c:pt>
                <c:pt idx="1147">
                  <c:v>171.46968574753996</c:v>
                </c:pt>
                <c:pt idx="1148">
                  <c:v>171.45910485662895</c:v>
                </c:pt>
                <c:pt idx="1149">
                  <c:v>170.90889852925616</c:v>
                </c:pt>
                <c:pt idx="1150">
                  <c:v>170.99354565654426</c:v>
                </c:pt>
                <c:pt idx="1151">
                  <c:v>171.37445772934075</c:v>
                </c:pt>
                <c:pt idx="1152">
                  <c:v>171.15225902020953</c:v>
                </c:pt>
                <c:pt idx="1153">
                  <c:v>171.01470743836632</c:v>
                </c:pt>
                <c:pt idx="1154">
                  <c:v>170.53856734737064</c:v>
                </c:pt>
                <c:pt idx="1155">
                  <c:v>170.80308962014595</c:v>
                </c:pt>
                <c:pt idx="1156">
                  <c:v>171.10993545656541</c:v>
                </c:pt>
                <c:pt idx="1157">
                  <c:v>170.91947942016716</c:v>
                </c:pt>
                <c:pt idx="1158">
                  <c:v>170.87715585652316</c:v>
                </c:pt>
                <c:pt idx="1159">
                  <c:v>171.10993545656541</c:v>
                </c:pt>
                <c:pt idx="1160">
                  <c:v>170.96180298381122</c:v>
                </c:pt>
                <c:pt idx="1161">
                  <c:v>170.8559940747011</c:v>
                </c:pt>
                <c:pt idx="1162">
                  <c:v>170.99354565654426</c:v>
                </c:pt>
                <c:pt idx="1163">
                  <c:v>170.93006031107819</c:v>
                </c:pt>
                <c:pt idx="1164">
                  <c:v>170.1576552745741</c:v>
                </c:pt>
                <c:pt idx="1165">
                  <c:v>171.08877367474338</c:v>
                </c:pt>
                <c:pt idx="1166">
                  <c:v>170.3586922018834</c:v>
                </c:pt>
                <c:pt idx="1167">
                  <c:v>170.79250872923498</c:v>
                </c:pt>
                <c:pt idx="1168">
                  <c:v>170.68669982012486</c:v>
                </c:pt>
                <c:pt idx="1169">
                  <c:v>170.6443762564808</c:v>
                </c:pt>
                <c:pt idx="1170">
                  <c:v>170.69728071103586</c:v>
                </c:pt>
                <c:pt idx="1171">
                  <c:v>170.40101576552743</c:v>
                </c:pt>
                <c:pt idx="1172">
                  <c:v>170.30578774732834</c:v>
                </c:pt>
                <c:pt idx="1173">
                  <c:v>170.58089091101473</c:v>
                </c:pt>
                <c:pt idx="1174">
                  <c:v>170.10475082001901</c:v>
                </c:pt>
                <c:pt idx="1175">
                  <c:v>169.92487567453176</c:v>
                </c:pt>
                <c:pt idx="1176">
                  <c:v>170.59147180192576</c:v>
                </c:pt>
                <c:pt idx="1177">
                  <c:v>170.79250872923498</c:v>
                </c:pt>
                <c:pt idx="1178">
                  <c:v>171.00412654745531</c:v>
                </c:pt>
                <c:pt idx="1179">
                  <c:v>170.29520685641734</c:v>
                </c:pt>
                <c:pt idx="1180">
                  <c:v>170.88773674743422</c:v>
                </c:pt>
                <c:pt idx="1181">
                  <c:v>171.46968574753996</c:v>
                </c:pt>
                <c:pt idx="1182">
                  <c:v>170.50682467463758</c:v>
                </c:pt>
                <c:pt idx="1183">
                  <c:v>171.73420802031532</c:v>
                </c:pt>
                <c:pt idx="1184">
                  <c:v>171.95640672944663</c:v>
                </c:pt>
                <c:pt idx="1185">
                  <c:v>171.93524494762465</c:v>
                </c:pt>
                <c:pt idx="1186">
                  <c:v>172.57009840228551</c:v>
                </c:pt>
                <c:pt idx="1187">
                  <c:v>173.83980531160722</c:v>
                </c:pt>
                <c:pt idx="1188">
                  <c:v>173.38482700243367</c:v>
                </c:pt>
                <c:pt idx="1189">
                  <c:v>171.84001692942547</c:v>
                </c:pt>
                <c:pt idx="1190">
                  <c:v>171.49084752936199</c:v>
                </c:pt>
                <c:pt idx="1191">
                  <c:v>171.37445772934075</c:v>
                </c:pt>
                <c:pt idx="1192">
                  <c:v>171.52259020209505</c:v>
                </c:pt>
                <c:pt idx="1193">
                  <c:v>171.30039149296374</c:v>
                </c:pt>
                <c:pt idx="1194">
                  <c:v>170.89831763834516</c:v>
                </c:pt>
                <c:pt idx="1195">
                  <c:v>170.68669982012486</c:v>
                </c:pt>
                <c:pt idx="1196">
                  <c:v>170.47508200190455</c:v>
                </c:pt>
                <c:pt idx="1197">
                  <c:v>170.33753042006137</c:v>
                </c:pt>
                <c:pt idx="1198">
                  <c:v>170.75018516559095</c:v>
                </c:pt>
                <c:pt idx="1199">
                  <c:v>170.6655380383028</c:v>
                </c:pt>
                <c:pt idx="1200">
                  <c:v>170.46450111099358</c:v>
                </c:pt>
                <c:pt idx="1201">
                  <c:v>170.67611892921383</c:v>
                </c:pt>
                <c:pt idx="1202">
                  <c:v>170.27404507459525</c:v>
                </c:pt>
                <c:pt idx="1203">
                  <c:v>171.15225902020953</c:v>
                </c:pt>
                <c:pt idx="1204">
                  <c:v>170.90889852925616</c:v>
                </c:pt>
                <c:pt idx="1205">
                  <c:v>170.8559940747011</c:v>
                </c:pt>
                <c:pt idx="1206">
                  <c:v>170.77134694741304</c:v>
                </c:pt>
                <c:pt idx="1207">
                  <c:v>170.80308962014595</c:v>
                </c:pt>
                <c:pt idx="1208">
                  <c:v>171.39561951116281</c:v>
                </c:pt>
                <c:pt idx="1209">
                  <c:v>171.88234049306956</c:v>
                </c:pt>
                <c:pt idx="1210">
                  <c:v>171.64956089302714</c:v>
                </c:pt>
                <c:pt idx="1211">
                  <c:v>172.57009840228551</c:v>
                </c:pt>
                <c:pt idx="1212">
                  <c:v>172.51719394773042</c:v>
                </c:pt>
                <c:pt idx="1213">
                  <c:v>172.91926780234894</c:v>
                </c:pt>
                <c:pt idx="1214">
                  <c:v>175.05660776637393</c:v>
                </c:pt>
                <c:pt idx="1215">
                  <c:v>177.39498465770816</c:v>
                </c:pt>
                <c:pt idx="1216">
                  <c:v>179.22547878531375</c:v>
                </c:pt>
                <c:pt idx="1217">
                  <c:v>181.10887736747441</c:v>
                </c:pt>
                <c:pt idx="1218">
                  <c:v>183.44725425880856</c:v>
                </c:pt>
                <c:pt idx="1219">
                  <c:v>187.94413289598984</c:v>
                </c:pt>
                <c:pt idx="1220">
                  <c:v>188.33562585969742</c:v>
                </c:pt>
                <c:pt idx="1221">
                  <c:v>186.01841075018521</c:v>
                </c:pt>
                <c:pt idx="1222">
                  <c:v>182.36800338588512</c:v>
                </c:pt>
                <c:pt idx="1223">
                  <c:v>181.05597291291929</c:v>
                </c:pt>
                <c:pt idx="1224">
                  <c:v>178.25203682150041</c:v>
                </c:pt>
                <c:pt idx="1225">
                  <c:v>176.34747645751779</c:v>
                </c:pt>
                <c:pt idx="1226">
                  <c:v>174.2842027298698</c:v>
                </c:pt>
                <c:pt idx="1227">
                  <c:v>173.12030472965819</c:v>
                </c:pt>
                <c:pt idx="1228">
                  <c:v>172.83462067506085</c:v>
                </c:pt>
                <c:pt idx="1229">
                  <c:v>172.79229711141681</c:v>
                </c:pt>
                <c:pt idx="1230">
                  <c:v>172.22092900222202</c:v>
                </c:pt>
                <c:pt idx="1231">
                  <c:v>172.97217225690403</c:v>
                </c:pt>
                <c:pt idx="1232">
                  <c:v>172.59126018410748</c:v>
                </c:pt>
                <c:pt idx="1233">
                  <c:v>172.78171622050576</c:v>
                </c:pt>
                <c:pt idx="1234">
                  <c:v>172.65474552957357</c:v>
                </c:pt>
                <c:pt idx="1235">
                  <c:v>172.95101047508203</c:v>
                </c:pt>
                <c:pt idx="1236">
                  <c:v>172.55951751137445</c:v>
                </c:pt>
                <c:pt idx="1237">
                  <c:v>172.86636334779394</c:v>
                </c:pt>
                <c:pt idx="1238">
                  <c:v>172.7288117659507</c:v>
                </c:pt>
                <c:pt idx="1239">
                  <c:v>173.41656967516658</c:v>
                </c:pt>
                <c:pt idx="1240">
                  <c:v>173.32134165696758</c:v>
                </c:pt>
                <c:pt idx="1241">
                  <c:v>173.51179769336576</c:v>
                </c:pt>
                <c:pt idx="1242">
                  <c:v>173.89270976616228</c:v>
                </c:pt>
                <c:pt idx="1243">
                  <c:v>174.80266638450959</c:v>
                </c:pt>
                <c:pt idx="1244">
                  <c:v>175.839593693789</c:v>
                </c:pt>
                <c:pt idx="1245">
                  <c:v>177.26801396677598</c:v>
                </c:pt>
                <c:pt idx="1246">
                  <c:v>179.11966987620355</c:v>
                </c:pt>
                <c:pt idx="1247">
                  <c:v>183.03459951327903</c:v>
                </c:pt>
                <c:pt idx="1248">
                  <c:v>185.43646175007939</c:v>
                </c:pt>
                <c:pt idx="1249">
                  <c:v>188.47317744154054</c:v>
                </c:pt>
                <c:pt idx="1250">
                  <c:v>192.07068035128557</c:v>
                </c:pt>
                <c:pt idx="1251">
                  <c:v>194.25034387895462</c:v>
                </c:pt>
                <c:pt idx="1252">
                  <c:v>192.83250449687858</c:v>
                </c:pt>
                <c:pt idx="1253">
                  <c:v>190.35657602370119</c:v>
                </c:pt>
                <c:pt idx="1254">
                  <c:v>189.62649455084119</c:v>
                </c:pt>
                <c:pt idx="1255">
                  <c:v>186.80139667760031</c:v>
                </c:pt>
                <c:pt idx="1256">
                  <c:v>184.52650513173208</c:v>
                </c:pt>
                <c:pt idx="1257">
                  <c:v>180.59041371283465</c:v>
                </c:pt>
                <c:pt idx="1258">
                  <c:v>179.447677494445</c:v>
                </c:pt>
                <c:pt idx="1259">
                  <c:v>177.28917574859798</c:v>
                </c:pt>
                <c:pt idx="1260">
                  <c:v>175.63855676647972</c:v>
                </c:pt>
                <c:pt idx="1261">
                  <c:v>174.95079885726386</c:v>
                </c:pt>
                <c:pt idx="1262">
                  <c:v>173.89270976616228</c:v>
                </c:pt>
                <c:pt idx="1263">
                  <c:v>173.64934927520898</c:v>
                </c:pt>
                <c:pt idx="1264">
                  <c:v>172.79229711141681</c:v>
                </c:pt>
                <c:pt idx="1265">
                  <c:v>172.80287800232782</c:v>
                </c:pt>
                <c:pt idx="1266">
                  <c:v>171.57549465665008</c:v>
                </c:pt>
                <c:pt idx="1267">
                  <c:v>172.263252565866</c:v>
                </c:pt>
                <c:pt idx="1268">
                  <c:v>171.54375198391702</c:v>
                </c:pt>
                <c:pt idx="1269">
                  <c:v>171.38503862025183</c:v>
                </c:pt>
                <c:pt idx="1270">
                  <c:v>171.31097238387471</c:v>
                </c:pt>
                <c:pt idx="1271">
                  <c:v>170.44333932917152</c:v>
                </c:pt>
                <c:pt idx="1272">
                  <c:v>170.41159665643846</c:v>
                </c:pt>
                <c:pt idx="1273">
                  <c:v>170.30578774732834</c:v>
                </c:pt>
                <c:pt idx="1274">
                  <c:v>170.22114062004022</c:v>
                </c:pt>
                <c:pt idx="1275">
                  <c:v>171.48026663845098</c:v>
                </c:pt>
                <c:pt idx="1276">
                  <c:v>170.62321447465874</c:v>
                </c:pt>
                <c:pt idx="1277">
                  <c:v>170.68669982012486</c:v>
                </c:pt>
                <c:pt idx="1278">
                  <c:v>170.62321447465874</c:v>
                </c:pt>
                <c:pt idx="1279">
                  <c:v>170.26346418368428</c:v>
                </c:pt>
                <c:pt idx="1280">
                  <c:v>170.8559940747011</c:v>
                </c:pt>
                <c:pt idx="1281">
                  <c:v>171.14167812929847</c:v>
                </c:pt>
                <c:pt idx="1282">
                  <c:v>171.45910485662895</c:v>
                </c:pt>
                <c:pt idx="1283">
                  <c:v>171.09935456565441</c:v>
                </c:pt>
                <c:pt idx="1284">
                  <c:v>171.90350227489148</c:v>
                </c:pt>
                <c:pt idx="1285">
                  <c:v>171.90350227489148</c:v>
                </c:pt>
                <c:pt idx="1286">
                  <c:v>172.242090784044</c:v>
                </c:pt>
                <c:pt idx="1287">
                  <c:v>172.45370860226433</c:v>
                </c:pt>
                <c:pt idx="1288">
                  <c:v>173.22611363876837</c:v>
                </c:pt>
                <c:pt idx="1289">
                  <c:v>173.22611363876837</c:v>
                </c:pt>
                <c:pt idx="1290">
                  <c:v>175.26822558459423</c:v>
                </c:pt>
                <c:pt idx="1291">
                  <c:v>181.05597291291929</c:v>
                </c:pt>
                <c:pt idx="1292">
                  <c:v>183.34144534969849</c:v>
                </c:pt>
                <c:pt idx="1293">
                  <c:v>178.15680880330123</c:v>
                </c:pt>
                <c:pt idx="1294">
                  <c:v>175.93482171198815</c:v>
                </c:pt>
                <c:pt idx="1295">
                  <c:v>175.91365993016609</c:v>
                </c:pt>
                <c:pt idx="1296">
                  <c:v>175.35287271188233</c:v>
                </c:pt>
                <c:pt idx="1297">
                  <c:v>173.32134165696758</c:v>
                </c:pt>
                <c:pt idx="1298">
                  <c:v>171.21574436567559</c:v>
                </c:pt>
                <c:pt idx="1299">
                  <c:v>170.69728071103586</c:v>
                </c:pt>
                <c:pt idx="1300">
                  <c:v>170.33753042006137</c:v>
                </c:pt>
                <c:pt idx="1301">
                  <c:v>170.21055972912913</c:v>
                </c:pt>
                <c:pt idx="1302">
                  <c:v>170.08358903819698</c:v>
                </c:pt>
                <c:pt idx="1303">
                  <c:v>170.52798645645967</c:v>
                </c:pt>
                <c:pt idx="1304">
                  <c:v>170.3586922018834</c:v>
                </c:pt>
                <c:pt idx="1305">
                  <c:v>170.42217754734952</c:v>
                </c:pt>
                <c:pt idx="1306">
                  <c:v>170.47508200190455</c:v>
                </c:pt>
                <c:pt idx="1307">
                  <c:v>170.33753042006137</c:v>
                </c:pt>
                <c:pt idx="1308">
                  <c:v>170.6549571473918</c:v>
                </c:pt>
                <c:pt idx="1309">
                  <c:v>170.50682467463758</c:v>
                </c:pt>
                <c:pt idx="1310">
                  <c:v>170.98296476563328</c:v>
                </c:pt>
                <c:pt idx="1311">
                  <c:v>170.5703100201037</c:v>
                </c:pt>
                <c:pt idx="1312">
                  <c:v>170.87715585652316</c:v>
                </c:pt>
                <c:pt idx="1313">
                  <c:v>170.90889852925616</c:v>
                </c:pt>
                <c:pt idx="1314">
                  <c:v>170.97238387472225</c:v>
                </c:pt>
                <c:pt idx="1315">
                  <c:v>171.28981060205265</c:v>
                </c:pt>
                <c:pt idx="1316">
                  <c:v>172.34789969315418</c:v>
                </c:pt>
                <c:pt idx="1317">
                  <c:v>171.58607554756111</c:v>
                </c:pt>
                <c:pt idx="1318">
                  <c:v>172.64416463866252</c:v>
                </c:pt>
                <c:pt idx="1319">
                  <c:v>172.97217225690403</c:v>
                </c:pt>
                <c:pt idx="1320">
                  <c:v>172.99333403872606</c:v>
                </c:pt>
                <c:pt idx="1321">
                  <c:v>173.39540789334461</c:v>
                </c:pt>
                <c:pt idx="1322">
                  <c:v>175.10951222092893</c:v>
                </c:pt>
                <c:pt idx="1323">
                  <c:v>176.19934398476354</c:v>
                </c:pt>
                <c:pt idx="1324">
                  <c:v>179.45825838535606</c:v>
                </c:pt>
                <c:pt idx="1325">
                  <c:v>186.4945508411808</c:v>
                </c:pt>
                <c:pt idx="1326">
                  <c:v>188.72711882340496</c:v>
                </c:pt>
                <c:pt idx="1327">
                  <c:v>181.23584805840656</c:v>
                </c:pt>
                <c:pt idx="1328">
                  <c:v>178.08274256692417</c:v>
                </c:pt>
                <c:pt idx="1329">
                  <c:v>179.87091313088558</c:v>
                </c:pt>
                <c:pt idx="1330">
                  <c:v>178.54830176700878</c:v>
                </c:pt>
                <c:pt idx="1331">
                  <c:v>173.90329065707334</c:v>
                </c:pt>
                <c:pt idx="1332">
                  <c:v>172.46428949317533</c:v>
                </c:pt>
                <c:pt idx="1333">
                  <c:v>171.06761189292141</c:v>
                </c:pt>
                <c:pt idx="1334">
                  <c:v>170.90889852925616</c:v>
                </c:pt>
                <c:pt idx="1335">
                  <c:v>170.43275843826049</c:v>
                </c:pt>
                <c:pt idx="1336">
                  <c:v>170.48566289281558</c:v>
                </c:pt>
                <c:pt idx="1337">
                  <c:v>170.77134694741304</c:v>
                </c:pt>
                <c:pt idx="1338">
                  <c:v>170.69728071103586</c:v>
                </c:pt>
                <c:pt idx="1339">
                  <c:v>170.25288329277325</c:v>
                </c:pt>
                <c:pt idx="1340">
                  <c:v>170.16823616548518</c:v>
                </c:pt>
                <c:pt idx="1341">
                  <c:v>169.42757380171415</c:v>
                </c:pt>
                <c:pt idx="1342">
                  <c:v>170.44333932917152</c:v>
                </c:pt>
                <c:pt idx="1343">
                  <c:v>170.40101576552743</c:v>
                </c:pt>
                <c:pt idx="1344">
                  <c:v>170.32694952915034</c:v>
                </c:pt>
                <c:pt idx="1345">
                  <c:v>170.58089091101473</c:v>
                </c:pt>
                <c:pt idx="1346">
                  <c:v>170.45392022008252</c:v>
                </c:pt>
                <c:pt idx="1347">
                  <c:v>170.78192783832404</c:v>
                </c:pt>
                <c:pt idx="1348">
                  <c:v>169.69209607448951</c:v>
                </c:pt>
                <c:pt idx="1349">
                  <c:v>170.3798539837054</c:v>
                </c:pt>
                <c:pt idx="1350">
                  <c:v>169.81906676542161</c:v>
                </c:pt>
                <c:pt idx="1351">
                  <c:v>170.28462596550628</c:v>
                </c:pt>
                <c:pt idx="1352">
                  <c:v>170.27404507459525</c:v>
                </c:pt>
                <c:pt idx="1353">
                  <c:v>170.55972912919265</c:v>
                </c:pt>
                <c:pt idx="1354">
                  <c:v>170.14707438366312</c:v>
                </c:pt>
                <c:pt idx="1355">
                  <c:v>170.16823616548518</c:v>
                </c:pt>
                <c:pt idx="1356">
                  <c:v>170.21055972912913</c:v>
                </c:pt>
                <c:pt idx="1357">
                  <c:v>170.1576552745741</c:v>
                </c:pt>
                <c:pt idx="1358">
                  <c:v>170.45392022008252</c:v>
                </c:pt>
                <c:pt idx="1359">
                  <c:v>170.42217754734952</c:v>
                </c:pt>
                <c:pt idx="1360">
                  <c:v>170.69728071103586</c:v>
                </c:pt>
                <c:pt idx="1361">
                  <c:v>170.70786160194683</c:v>
                </c:pt>
                <c:pt idx="1362">
                  <c:v>170.82425140196801</c:v>
                </c:pt>
                <c:pt idx="1363">
                  <c:v>171.35329594751877</c:v>
                </c:pt>
                <c:pt idx="1364">
                  <c:v>171.21574436567559</c:v>
                </c:pt>
                <c:pt idx="1365">
                  <c:v>172.11512009311178</c:v>
                </c:pt>
                <c:pt idx="1366">
                  <c:v>171.85059782033647</c:v>
                </c:pt>
                <c:pt idx="1367">
                  <c:v>171.23690614749765</c:v>
                </c:pt>
                <c:pt idx="1368">
                  <c:v>170.67611892921383</c:v>
                </c:pt>
                <c:pt idx="1369">
                  <c:v>170.6549571473918</c:v>
                </c:pt>
                <c:pt idx="1370">
                  <c:v>171.64956089302714</c:v>
                </c:pt>
                <c:pt idx="1371">
                  <c:v>170.29520685641734</c:v>
                </c:pt>
                <c:pt idx="1372">
                  <c:v>170.02010369273091</c:v>
                </c:pt>
                <c:pt idx="1373">
                  <c:v>170.40101576552743</c:v>
                </c:pt>
                <c:pt idx="1374">
                  <c:v>170.14707438366312</c:v>
                </c:pt>
                <c:pt idx="1375">
                  <c:v>169.59686805629036</c:v>
                </c:pt>
                <c:pt idx="1376">
                  <c:v>170.08358903819698</c:v>
                </c:pt>
                <c:pt idx="1377">
                  <c:v>170.3798539837054</c:v>
                </c:pt>
                <c:pt idx="1378">
                  <c:v>169.75558141995555</c:v>
                </c:pt>
                <c:pt idx="1379">
                  <c:v>170.062427256375</c:v>
                </c:pt>
                <c:pt idx="1380">
                  <c:v>170.09416992910798</c:v>
                </c:pt>
                <c:pt idx="1381">
                  <c:v>169.81906676542161</c:v>
                </c:pt>
                <c:pt idx="1382">
                  <c:v>169.0254999470956</c:v>
                </c:pt>
                <c:pt idx="1383">
                  <c:v>169.53338271082421</c:v>
                </c:pt>
                <c:pt idx="1384">
                  <c:v>170.00952280181988</c:v>
                </c:pt>
                <c:pt idx="1385">
                  <c:v>169.94603745635385</c:v>
                </c:pt>
                <c:pt idx="1386">
                  <c:v>169.61802983811236</c:v>
                </c:pt>
                <c:pt idx="1387">
                  <c:v>170.14707438366312</c:v>
                </c:pt>
                <c:pt idx="1388">
                  <c:v>170.00952280181988</c:v>
                </c:pt>
                <c:pt idx="1389">
                  <c:v>169.09956618347263</c:v>
                </c:pt>
                <c:pt idx="1390">
                  <c:v>169.97778012908685</c:v>
                </c:pt>
                <c:pt idx="1391">
                  <c:v>170.05184636546403</c:v>
                </c:pt>
                <c:pt idx="1392">
                  <c:v>169.77674320177755</c:v>
                </c:pt>
                <c:pt idx="1393">
                  <c:v>170.04126547455292</c:v>
                </c:pt>
                <c:pt idx="1394">
                  <c:v>170.12591260184101</c:v>
                </c:pt>
                <c:pt idx="1395">
                  <c:v>169.8402285472437</c:v>
                </c:pt>
                <c:pt idx="1396">
                  <c:v>170.062427256375</c:v>
                </c:pt>
                <c:pt idx="1397">
                  <c:v>169.93545656544282</c:v>
                </c:pt>
                <c:pt idx="1398">
                  <c:v>170.72902338376892</c:v>
                </c:pt>
                <c:pt idx="1399">
                  <c:v>170.3586922018834</c:v>
                </c:pt>
                <c:pt idx="1400">
                  <c:v>170.03068458364191</c:v>
                </c:pt>
                <c:pt idx="1401">
                  <c:v>170.09416992910798</c:v>
                </c:pt>
                <c:pt idx="1402">
                  <c:v>169.68151518357843</c:v>
                </c:pt>
                <c:pt idx="1403">
                  <c:v>170.79250872923498</c:v>
                </c:pt>
                <c:pt idx="1404">
                  <c:v>170.17881705639618</c:v>
                </c:pt>
                <c:pt idx="1405">
                  <c:v>170.19997883821819</c:v>
                </c:pt>
                <c:pt idx="1406">
                  <c:v>170.41159665643846</c:v>
                </c:pt>
                <c:pt idx="1407">
                  <c:v>171.46968574753996</c:v>
                </c:pt>
                <c:pt idx="1408">
                  <c:v>171.41678129298484</c:v>
                </c:pt>
                <c:pt idx="1409">
                  <c:v>172.73939265686167</c:v>
                </c:pt>
                <c:pt idx="1410">
                  <c:v>172.83462067506085</c:v>
                </c:pt>
                <c:pt idx="1411">
                  <c:v>173.43773145698867</c:v>
                </c:pt>
                <c:pt idx="1412">
                  <c:v>173.80806263887419</c:v>
                </c:pt>
                <c:pt idx="1413">
                  <c:v>174.98254152999684</c:v>
                </c:pt>
                <c:pt idx="1414">
                  <c:v>175.08835043910696</c:v>
                </c:pt>
                <c:pt idx="1415">
                  <c:v>175.58565231192466</c:v>
                </c:pt>
                <c:pt idx="1416">
                  <c:v>173.86096709342931</c:v>
                </c:pt>
                <c:pt idx="1417">
                  <c:v>173.91387154798434</c:v>
                </c:pt>
                <c:pt idx="1418">
                  <c:v>173.68109194794201</c:v>
                </c:pt>
                <c:pt idx="1419">
                  <c:v>173.5435403660988</c:v>
                </c:pt>
                <c:pt idx="1420">
                  <c:v>172.7288117659507</c:v>
                </c:pt>
                <c:pt idx="1421">
                  <c:v>172.43254682044227</c:v>
                </c:pt>
                <c:pt idx="1422">
                  <c:v>171.27922971114162</c:v>
                </c:pt>
                <c:pt idx="1423">
                  <c:v>171.80827425669241</c:v>
                </c:pt>
                <c:pt idx="1424">
                  <c:v>171.37445772934075</c:v>
                </c:pt>
                <c:pt idx="1425">
                  <c:v>170.98296476563328</c:v>
                </c:pt>
                <c:pt idx="1426">
                  <c:v>171.44852396571792</c:v>
                </c:pt>
                <c:pt idx="1427">
                  <c:v>170.73960427467989</c:v>
                </c:pt>
                <c:pt idx="1428">
                  <c:v>170.44333932917152</c:v>
                </c:pt>
                <c:pt idx="1429">
                  <c:v>170.78192783832404</c:v>
                </c:pt>
                <c:pt idx="1430">
                  <c:v>170.48566289281558</c:v>
                </c:pt>
                <c:pt idx="1431">
                  <c:v>171.33213416569677</c:v>
                </c:pt>
                <c:pt idx="1432">
                  <c:v>170.12591260184101</c:v>
                </c:pt>
                <c:pt idx="1433">
                  <c:v>170.63379536556974</c:v>
                </c:pt>
                <c:pt idx="1434">
                  <c:v>170.58089091101473</c:v>
                </c:pt>
                <c:pt idx="1435">
                  <c:v>170.6443762564808</c:v>
                </c:pt>
                <c:pt idx="1436">
                  <c:v>169.89313300179876</c:v>
                </c:pt>
                <c:pt idx="1437">
                  <c:v>170.33753042006137</c:v>
                </c:pt>
                <c:pt idx="1438">
                  <c:v>170.05184636546403</c:v>
                </c:pt>
                <c:pt idx="1439">
                  <c:v>170.13649349275207</c:v>
                </c:pt>
                <c:pt idx="1440">
                  <c:v>170.02010369273091</c:v>
                </c:pt>
                <c:pt idx="1441">
                  <c:v>170.21055972912913</c:v>
                </c:pt>
                <c:pt idx="1442">
                  <c:v>169.86139032906573</c:v>
                </c:pt>
                <c:pt idx="1443">
                  <c:v>169.50164003809121</c:v>
                </c:pt>
                <c:pt idx="1444">
                  <c:v>169.62861072902339</c:v>
                </c:pt>
                <c:pt idx="1445">
                  <c:v>169.43815469262515</c:v>
                </c:pt>
                <c:pt idx="1446">
                  <c:v>170.30578774732834</c:v>
                </c:pt>
                <c:pt idx="1447">
                  <c:v>170.55972912919265</c:v>
                </c:pt>
                <c:pt idx="1448">
                  <c:v>170.30578774732834</c:v>
                </c:pt>
                <c:pt idx="1449">
                  <c:v>170.062427256375</c:v>
                </c:pt>
                <c:pt idx="1450">
                  <c:v>169.8402285472437</c:v>
                </c:pt>
                <c:pt idx="1451">
                  <c:v>169.97778012908685</c:v>
                </c:pt>
                <c:pt idx="1452">
                  <c:v>170.3481113109724</c:v>
                </c:pt>
                <c:pt idx="1453">
                  <c:v>170.49624378372661</c:v>
                </c:pt>
                <c:pt idx="1454">
                  <c:v>169.95661834726491</c:v>
                </c:pt>
                <c:pt idx="1455">
                  <c:v>170.062427256375</c:v>
                </c:pt>
                <c:pt idx="1456">
                  <c:v>170.27404507459525</c:v>
                </c:pt>
                <c:pt idx="1457">
                  <c:v>169.72383874722254</c:v>
                </c:pt>
                <c:pt idx="1458">
                  <c:v>170.29520685641734</c:v>
                </c:pt>
                <c:pt idx="1459">
                  <c:v>170.61263358374774</c:v>
                </c:pt>
                <c:pt idx="1460">
                  <c:v>170.24230240186222</c:v>
                </c:pt>
                <c:pt idx="1461">
                  <c:v>169.88255211088773</c:v>
                </c:pt>
                <c:pt idx="1462">
                  <c:v>170.63379536556974</c:v>
                </c:pt>
                <c:pt idx="1463">
                  <c:v>169.87197121997673</c:v>
                </c:pt>
                <c:pt idx="1464">
                  <c:v>169.80848587451064</c:v>
                </c:pt>
                <c:pt idx="1465">
                  <c:v>170.88773674743422</c:v>
                </c:pt>
                <c:pt idx="1466">
                  <c:v>170.72902338376892</c:v>
                </c:pt>
                <c:pt idx="1467">
                  <c:v>170.10475082001901</c:v>
                </c:pt>
                <c:pt idx="1468">
                  <c:v>169.87197121997673</c:v>
                </c:pt>
                <c:pt idx="1469">
                  <c:v>170.3692730927944</c:v>
                </c:pt>
                <c:pt idx="1470">
                  <c:v>170.51740556554856</c:v>
                </c:pt>
                <c:pt idx="1471">
                  <c:v>170.31636863823937</c:v>
                </c:pt>
                <c:pt idx="1472">
                  <c:v>170.10475082001901</c:v>
                </c:pt>
                <c:pt idx="1473">
                  <c:v>171.07819278383238</c:v>
                </c:pt>
                <c:pt idx="1474">
                  <c:v>170.61263358374774</c:v>
                </c:pt>
                <c:pt idx="1475">
                  <c:v>171.20516347476453</c:v>
                </c:pt>
                <c:pt idx="1476">
                  <c:v>171.33213416569677</c:v>
                </c:pt>
                <c:pt idx="1477">
                  <c:v>171.58607554756111</c:v>
                </c:pt>
                <c:pt idx="1478">
                  <c:v>172.22092900222202</c:v>
                </c:pt>
                <c:pt idx="1479">
                  <c:v>172.242090784044</c:v>
                </c:pt>
                <c:pt idx="1480">
                  <c:v>173.01449582054803</c:v>
                </c:pt>
                <c:pt idx="1481">
                  <c:v>173.70225372976398</c:v>
                </c:pt>
                <c:pt idx="1482">
                  <c:v>174.18897471167071</c:v>
                </c:pt>
                <c:pt idx="1483">
                  <c:v>172.96159136599303</c:v>
                </c:pt>
                <c:pt idx="1484">
                  <c:v>173.07798116601418</c:v>
                </c:pt>
                <c:pt idx="1485">
                  <c:v>172.7499735477727</c:v>
                </c:pt>
                <c:pt idx="1486">
                  <c:v>172.76055443868373</c:v>
                </c:pt>
                <c:pt idx="1487">
                  <c:v>172.77113532959476</c:v>
                </c:pt>
                <c:pt idx="1488">
                  <c:v>172.46428949317533</c:v>
                </c:pt>
                <c:pt idx="1489">
                  <c:v>171.84001692942547</c:v>
                </c:pt>
                <c:pt idx="1490">
                  <c:v>172.04105385673478</c:v>
                </c:pt>
                <c:pt idx="1491">
                  <c:v>172.57009840228551</c:v>
                </c:pt>
                <c:pt idx="1492">
                  <c:v>171.9669876203576</c:v>
                </c:pt>
                <c:pt idx="1493">
                  <c:v>171.99873029309069</c:v>
                </c:pt>
                <c:pt idx="1494">
                  <c:v>172.23150989313297</c:v>
                </c:pt>
                <c:pt idx="1495">
                  <c:v>172.15744365675593</c:v>
                </c:pt>
                <c:pt idx="1496">
                  <c:v>172.58067929319645</c:v>
                </c:pt>
                <c:pt idx="1497">
                  <c:v>174.10432758438262</c:v>
                </c:pt>
                <c:pt idx="1498">
                  <c:v>176.32631467569576</c:v>
                </c:pt>
                <c:pt idx="1499">
                  <c:v>176.25224843931861</c:v>
                </c:pt>
                <c:pt idx="1500">
                  <c:v>174.87673262088666</c:v>
                </c:pt>
                <c:pt idx="1501">
                  <c:v>173.34250343878958</c:v>
                </c:pt>
                <c:pt idx="1502">
                  <c:v>173.14146651148027</c:v>
                </c:pt>
                <c:pt idx="1503">
                  <c:v>173.97735689345043</c:v>
                </c:pt>
                <c:pt idx="1504">
                  <c:v>173.78690085705219</c:v>
                </c:pt>
                <c:pt idx="1505">
                  <c:v>172.40080414770924</c:v>
                </c:pt>
                <c:pt idx="1506">
                  <c:v>173.02507671145909</c:v>
                </c:pt>
                <c:pt idx="1507">
                  <c:v>172.10453920220081</c:v>
                </c:pt>
                <c:pt idx="1508">
                  <c:v>171.26864882023068</c:v>
                </c:pt>
                <c:pt idx="1509">
                  <c:v>171.21574436567559</c:v>
                </c:pt>
                <c:pt idx="1510">
                  <c:v>171.25806792931965</c:v>
                </c:pt>
                <c:pt idx="1511">
                  <c:v>170.96180298381122</c:v>
                </c:pt>
                <c:pt idx="1512">
                  <c:v>170.78192783832404</c:v>
                </c:pt>
                <c:pt idx="1513">
                  <c:v>170.52798645645967</c:v>
                </c:pt>
                <c:pt idx="1514">
                  <c:v>170.39043487461646</c:v>
                </c:pt>
                <c:pt idx="1515">
                  <c:v>169.82964765633267</c:v>
                </c:pt>
                <c:pt idx="1516">
                  <c:v>170.6655380383028</c:v>
                </c:pt>
                <c:pt idx="1517">
                  <c:v>170.26346418368428</c:v>
                </c:pt>
                <c:pt idx="1518">
                  <c:v>169.87197121997673</c:v>
                </c:pt>
                <c:pt idx="1519">
                  <c:v>169.40641201989209</c:v>
                </c:pt>
                <c:pt idx="1520">
                  <c:v>169.62861072902339</c:v>
                </c:pt>
                <c:pt idx="1521">
                  <c:v>169.8402285472437</c:v>
                </c:pt>
                <c:pt idx="1522">
                  <c:v>169.91429478362079</c:v>
                </c:pt>
                <c:pt idx="1523">
                  <c:v>170.02010369273091</c:v>
                </c:pt>
                <c:pt idx="1524">
                  <c:v>170.22114062004022</c:v>
                </c:pt>
                <c:pt idx="1525">
                  <c:v>169.69209607448951</c:v>
                </c:pt>
                <c:pt idx="1526">
                  <c:v>170.3692730927944</c:v>
                </c:pt>
                <c:pt idx="1527">
                  <c:v>170.72902338376892</c:v>
                </c:pt>
                <c:pt idx="1528">
                  <c:v>170.97238387472225</c:v>
                </c:pt>
                <c:pt idx="1529">
                  <c:v>171.28981060205265</c:v>
                </c:pt>
                <c:pt idx="1530">
                  <c:v>171.45910485662895</c:v>
                </c:pt>
                <c:pt idx="1531">
                  <c:v>170.44333932917152</c:v>
                </c:pt>
                <c:pt idx="1532">
                  <c:v>170.28462596550628</c:v>
                </c:pt>
                <c:pt idx="1533">
                  <c:v>170.24230240186222</c:v>
                </c:pt>
                <c:pt idx="1534">
                  <c:v>170.02010369273091</c:v>
                </c:pt>
                <c:pt idx="1535">
                  <c:v>170.42217754734952</c:v>
                </c:pt>
                <c:pt idx="1536">
                  <c:v>170.27404507459525</c:v>
                </c:pt>
                <c:pt idx="1537">
                  <c:v>169.53338271082421</c:v>
                </c:pt>
                <c:pt idx="1538">
                  <c:v>170.55972912919265</c:v>
                </c:pt>
                <c:pt idx="1539">
                  <c:v>169.93545656544282</c:v>
                </c:pt>
                <c:pt idx="1540">
                  <c:v>169.8402285472437</c:v>
                </c:pt>
                <c:pt idx="1541">
                  <c:v>169.8402285472437</c:v>
                </c:pt>
                <c:pt idx="1542">
                  <c:v>169.60744894720142</c:v>
                </c:pt>
                <c:pt idx="1543">
                  <c:v>169.59686805629036</c:v>
                </c:pt>
                <c:pt idx="1544">
                  <c:v>169.69209607448951</c:v>
                </c:pt>
                <c:pt idx="1545">
                  <c:v>169.67093429266743</c:v>
                </c:pt>
                <c:pt idx="1546">
                  <c:v>169.70267696540049</c:v>
                </c:pt>
                <c:pt idx="1547">
                  <c:v>169.87197121997673</c:v>
                </c:pt>
                <c:pt idx="1548">
                  <c:v>170.3586922018834</c:v>
                </c:pt>
                <c:pt idx="1549">
                  <c:v>170.46450111099358</c:v>
                </c:pt>
                <c:pt idx="1550">
                  <c:v>169.61802983811236</c:v>
                </c:pt>
                <c:pt idx="1551">
                  <c:v>170.05184636546403</c:v>
                </c:pt>
                <c:pt idx="1552">
                  <c:v>170.25288329277325</c:v>
                </c:pt>
                <c:pt idx="1553">
                  <c:v>169.57570627446827</c:v>
                </c:pt>
                <c:pt idx="1554">
                  <c:v>169.54396360173521</c:v>
                </c:pt>
                <c:pt idx="1555">
                  <c:v>169.86139032906573</c:v>
                </c:pt>
                <c:pt idx="1556">
                  <c:v>170.10475082001901</c:v>
                </c:pt>
                <c:pt idx="1557">
                  <c:v>170.28462596550628</c:v>
                </c:pt>
                <c:pt idx="1558">
                  <c:v>170.19997883821819</c:v>
                </c:pt>
                <c:pt idx="1559">
                  <c:v>170.00952280181988</c:v>
                </c:pt>
                <c:pt idx="1560">
                  <c:v>170.02010369273091</c:v>
                </c:pt>
              </c:numCache>
            </c:numRef>
          </c:yVal>
          <c:smooth val="0"/>
        </c:ser>
        <c:dLbls>
          <c:showLegendKey val="0"/>
          <c:showVal val="0"/>
          <c:showCatName val="0"/>
          <c:showSerName val="0"/>
          <c:showPercent val="0"/>
          <c:showBubbleSize val="0"/>
        </c:dLbls>
        <c:axId val="191069472"/>
        <c:axId val="191070032"/>
      </c:scatterChart>
      <c:scatterChart>
        <c:scatterStyle val="lineMarker"/>
        <c:varyColors val="0"/>
        <c:ser>
          <c:idx val="0"/>
          <c:order val="0"/>
          <c:tx>
            <c:strRef>
              <c:f>'G-1'!$D$2:$D$3</c:f>
              <c:strCache>
                <c:ptCount val="2"/>
                <c:pt idx="1">
                  <c:v>d(Å)</c:v>
                </c:pt>
              </c:strCache>
            </c:strRef>
          </c:tx>
          <c:spPr>
            <a:ln w="12700" cap="rnd">
              <a:solidFill>
                <a:schemeClr val="accent1"/>
              </a:solidFill>
              <a:round/>
            </a:ln>
            <a:effectLst/>
          </c:spPr>
          <c:marker>
            <c:symbol val="none"/>
          </c:marker>
          <c:xVal>
            <c:numRef>
              <c:f>'G-1'!$C$4:$C$1564</c:f>
              <c:numCache>
                <c:formatCode>General</c:formatCode>
                <c:ptCount val="1561"/>
                <c:pt idx="0">
                  <c:v>2</c:v>
                </c:pt>
                <c:pt idx="1">
                  <c:v>2.0499999999999998</c:v>
                </c:pt>
                <c:pt idx="2">
                  <c:v>2.1</c:v>
                </c:pt>
                <c:pt idx="3">
                  <c:v>2.15</c:v>
                </c:pt>
                <c:pt idx="4">
                  <c:v>2.2000000000000002</c:v>
                </c:pt>
                <c:pt idx="5">
                  <c:v>2.25</c:v>
                </c:pt>
                <c:pt idx="6">
                  <c:v>2.2999999999999998</c:v>
                </c:pt>
                <c:pt idx="7">
                  <c:v>2.3499999999999996</c:v>
                </c:pt>
                <c:pt idx="8">
                  <c:v>2.4</c:v>
                </c:pt>
                <c:pt idx="9">
                  <c:v>2.4499999999999997</c:v>
                </c:pt>
                <c:pt idx="10">
                  <c:v>2.5</c:v>
                </c:pt>
                <c:pt idx="11">
                  <c:v>2.5499999999999998</c:v>
                </c:pt>
                <c:pt idx="12">
                  <c:v>2.6</c:v>
                </c:pt>
                <c:pt idx="13">
                  <c:v>2.65</c:v>
                </c:pt>
                <c:pt idx="14">
                  <c:v>2.7</c:v>
                </c:pt>
                <c:pt idx="15">
                  <c:v>2.75</c:v>
                </c:pt>
                <c:pt idx="16">
                  <c:v>2.8</c:v>
                </c:pt>
                <c:pt idx="17">
                  <c:v>2.8499999999999996</c:v>
                </c:pt>
                <c:pt idx="18">
                  <c:v>2.9</c:v>
                </c:pt>
                <c:pt idx="19">
                  <c:v>2.9499999999999997</c:v>
                </c:pt>
                <c:pt idx="20">
                  <c:v>3</c:v>
                </c:pt>
                <c:pt idx="21">
                  <c:v>3.05</c:v>
                </c:pt>
                <c:pt idx="22">
                  <c:v>3.1</c:v>
                </c:pt>
                <c:pt idx="23">
                  <c:v>3.15</c:v>
                </c:pt>
                <c:pt idx="24">
                  <c:v>3.2</c:v>
                </c:pt>
                <c:pt idx="25">
                  <c:v>3.25</c:v>
                </c:pt>
                <c:pt idx="26">
                  <c:v>3.3</c:v>
                </c:pt>
                <c:pt idx="27">
                  <c:v>3.3499999999999996</c:v>
                </c:pt>
                <c:pt idx="28">
                  <c:v>3.4</c:v>
                </c:pt>
                <c:pt idx="29">
                  <c:v>3.4499999999999997</c:v>
                </c:pt>
                <c:pt idx="30">
                  <c:v>3.5</c:v>
                </c:pt>
                <c:pt idx="31">
                  <c:v>3.55</c:v>
                </c:pt>
                <c:pt idx="32">
                  <c:v>3.6</c:v>
                </c:pt>
                <c:pt idx="33">
                  <c:v>3.65</c:v>
                </c:pt>
                <c:pt idx="34">
                  <c:v>3.7</c:v>
                </c:pt>
                <c:pt idx="35">
                  <c:v>3.75</c:v>
                </c:pt>
                <c:pt idx="36">
                  <c:v>3.8</c:v>
                </c:pt>
                <c:pt idx="37">
                  <c:v>3.8499999999999996</c:v>
                </c:pt>
                <c:pt idx="38">
                  <c:v>3.9</c:v>
                </c:pt>
                <c:pt idx="39">
                  <c:v>3.9499999999999997</c:v>
                </c:pt>
                <c:pt idx="40">
                  <c:v>4</c:v>
                </c:pt>
                <c:pt idx="41">
                  <c:v>4.05</c:v>
                </c:pt>
                <c:pt idx="42">
                  <c:v>4.0999999999999996</c:v>
                </c:pt>
                <c:pt idx="43">
                  <c:v>4.1499999999999995</c:v>
                </c:pt>
                <c:pt idx="44">
                  <c:v>4.2</c:v>
                </c:pt>
                <c:pt idx="45">
                  <c:v>4.25</c:v>
                </c:pt>
                <c:pt idx="46">
                  <c:v>4.3</c:v>
                </c:pt>
                <c:pt idx="47">
                  <c:v>4.3499999999999996</c:v>
                </c:pt>
                <c:pt idx="48">
                  <c:v>4.4000000000000004</c:v>
                </c:pt>
                <c:pt idx="49">
                  <c:v>4.45</c:v>
                </c:pt>
                <c:pt idx="50">
                  <c:v>4.5</c:v>
                </c:pt>
                <c:pt idx="51">
                  <c:v>4.55</c:v>
                </c:pt>
                <c:pt idx="52">
                  <c:v>4.5999999999999996</c:v>
                </c:pt>
                <c:pt idx="53">
                  <c:v>4.6499999999999995</c:v>
                </c:pt>
                <c:pt idx="54">
                  <c:v>4.7</c:v>
                </c:pt>
                <c:pt idx="55">
                  <c:v>4.75</c:v>
                </c:pt>
                <c:pt idx="56">
                  <c:v>4.8</c:v>
                </c:pt>
                <c:pt idx="57">
                  <c:v>4.8499999999999996</c:v>
                </c:pt>
                <c:pt idx="58">
                  <c:v>4.9000000000000004</c:v>
                </c:pt>
                <c:pt idx="59">
                  <c:v>4.95</c:v>
                </c:pt>
                <c:pt idx="60">
                  <c:v>5</c:v>
                </c:pt>
                <c:pt idx="61">
                  <c:v>5.05</c:v>
                </c:pt>
                <c:pt idx="62">
                  <c:v>5.0999999999999996</c:v>
                </c:pt>
                <c:pt idx="63">
                  <c:v>5.1499999999999995</c:v>
                </c:pt>
                <c:pt idx="64">
                  <c:v>5.2</c:v>
                </c:pt>
                <c:pt idx="65">
                  <c:v>5.25</c:v>
                </c:pt>
                <c:pt idx="66">
                  <c:v>5.3</c:v>
                </c:pt>
                <c:pt idx="67">
                  <c:v>5.35</c:v>
                </c:pt>
                <c:pt idx="68">
                  <c:v>5.4</c:v>
                </c:pt>
                <c:pt idx="69">
                  <c:v>5.45</c:v>
                </c:pt>
                <c:pt idx="70">
                  <c:v>5.5</c:v>
                </c:pt>
                <c:pt idx="71">
                  <c:v>5.55</c:v>
                </c:pt>
                <c:pt idx="72">
                  <c:v>5.6</c:v>
                </c:pt>
                <c:pt idx="73">
                  <c:v>5.6499999999999995</c:v>
                </c:pt>
                <c:pt idx="74">
                  <c:v>5.7</c:v>
                </c:pt>
                <c:pt idx="75">
                  <c:v>5.75</c:v>
                </c:pt>
                <c:pt idx="76">
                  <c:v>5.8</c:v>
                </c:pt>
                <c:pt idx="77">
                  <c:v>5.85</c:v>
                </c:pt>
                <c:pt idx="78">
                  <c:v>5.9</c:v>
                </c:pt>
                <c:pt idx="79">
                  <c:v>5.95</c:v>
                </c:pt>
                <c:pt idx="80">
                  <c:v>6</c:v>
                </c:pt>
                <c:pt idx="81">
                  <c:v>6.05</c:v>
                </c:pt>
                <c:pt idx="82">
                  <c:v>6.1</c:v>
                </c:pt>
                <c:pt idx="83">
                  <c:v>6.1499999999999995</c:v>
                </c:pt>
                <c:pt idx="84">
                  <c:v>6.2</c:v>
                </c:pt>
                <c:pt idx="85">
                  <c:v>6.25</c:v>
                </c:pt>
                <c:pt idx="86">
                  <c:v>6.3</c:v>
                </c:pt>
                <c:pt idx="87">
                  <c:v>6.35</c:v>
                </c:pt>
                <c:pt idx="88">
                  <c:v>6.4</c:v>
                </c:pt>
                <c:pt idx="89">
                  <c:v>6.45</c:v>
                </c:pt>
                <c:pt idx="90">
                  <c:v>6.5</c:v>
                </c:pt>
                <c:pt idx="91">
                  <c:v>6.55</c:v>
                </c:pt>
                <c:pt idx="92">
                  <c:v>6.6</c:v>
                </c:pt>
                <c:pt idx="93">
                  <c:v>6.6499999999999995</c:v>
                </c:pt>
                <c:pt idx="94">
                  <c:v>6.7</c:v>
                </c:pt>
                <c:pt idx="95">
                  <c:v>6.75</c:v>
                </c:pt>
                <c:pt idx="96">
                  <c:v>6.8</c:v>
                </c:pt>
                <c:pt idx="97">
                  <c:v>6.85</c:v>
                </c:pt>
                <c:pt idx="98">
                  <c:v>6.9</c:v>
                </c:pt>
                <c:pt idx="99">
                  <c:v>6.95</c:v>
                </c:pt>
                <c:pt idx="100">
                  <c:v>7</c:v>
                </c:pt>
                <c:pt idx="101">
                  <c:v>7.05</c:v>
                </c:pt>
                <c:pt idx="102">
                  <c:v>7.1</c:v>
                </c:pt>
                <c:pt idx="103">
                  <c:v>7.1499999999999995</c:v>
                </c:pt>
                <c:pt idx="104">
                  <c:v>7.2</c:v>
                </c:pt>
                <c:pt idx="105">
                  <c:v>7.25</c:v>
                </c:pt>
                <c:pt idx="106">
                  <c:v>7.3</c:v>
                </c:pt>
                <c:pt idx="107">
                  <c:v>7.35</c:v>
                </c:pt>
                <c:pt idx="108">
                  <c:v>7.4</c:v>
                </c:pt>
                <c:pt idx="109">
                  <c:v>7.45</c:v>
                </c:pt>
                <c:pt idx="110">
                  <c:v>7.5</c:v>
                </c:pt>
                <c:pt idx="111">
                  <c:v>7.55</c:v>
                </c:pt>
                <c:pt idx="112">
                  <c:v>7.6</c:v>
                </c:pt>
                <c:pt idx="113">
                  <c:v>7.6499999999999995</c:v>
                </c:pt>
                <c:pt idx="114">
                  <c:v>7.7</c:v>
                </c:pt>
                <c:pt idx="115">
                  <c:v>7.75</c:v>
                </c:pt>
                <c:pt idx="116">
                  <c:v>7.8</c:v>
                </c:pt>
                <c:pt idx="117">
                  <c:v>7.85</c:v>
                </c:pt>
                <c:pt idx="118">
                  <c:v>7.9</c:v>
                </c:pt>
                <c:pt idx="119">
                  <c:v>7.95</c:v>
                </c:pt>
                <c:pt idx="120">
                  <c:v>8</c:v>
                </c:pt>
                <c:pt idx="121">
                  <c:v>8.0500000000000007</c:v>
                </c:pt>
                <c:pt idx="122">
                  <c:v>8.1</c:v>
                </c:pt>
                <c:pt idx="123">
                  <c:v>8.15</c:v>
                </c:pt>
                <c:pt idx="124">
                  <c:v>8.2000000000000011</c:v>
                </c:pt>
                <c:pt idx="125">
                  <c:v>8.25</c:v>
                </c:pt>
                <c:pt idx="126">
                  <c:v>8.3000000000000007</c:v>
                </c:pt>
                <c:pt idx="127">
                  <c:v>8.3500000000000014</c:v>
                </c:pt>
                <c:pt idx="128">
                  <c:v>8.4</c:v>
                </c:pt>
                <c:pt idx="129">
                  <c:v>8.4500000000000011</c:v>
                </c:pt>
                <c:pt idx="130">
                  <c:v>8.5</c:v>
                </c:pt>
                <c:pt idx="131">
                  <c:v>8.5500000000000007</c:v>
                </c:pt>
                <c:pt idx="132">
                  <c:v>8.6</c:v>
                </c:pt>
                <c:pt idx="133">
                  <c:v>8.65</c:v>
                </c:pt>
                <c:pt idx="134">
                  <c:v>8.7000000000000011</c:v>
                </c:pt>
                <c:pt idx="135">
                  <c:v>8.75</c:v>
                </c:pt>
                <c:pt idx="136">
                  <c:v>8.8000000000000007</c:v>
                </c:pt>
                <c:pt idx="137">
                  <c:v>8.8500000000000014</c:v>
                </c:pt>
                <c:pt idx="138">
                  <c:v>8.9</c:v>
                </c:pt>
                <c:pt idx="139">
                  <c:v>8.9500000000000011</c:v>
                </c:pt>
                <c:pt idx="140">
                  <c:v>9</c:v>
                </c:pt>
                <c:pt idx="141">
                  <c:v>9.0500000000000007</c:v>
                </c:pt>
                <c:pt idx="142">
                  <c:v>9.1</c:v>
                </c:pt>
                <c:pt idx="143">
                  <c:v>9.15</c:v>
                </c:pt>
                <c:pt idx="144">
                  <c:v>9.2000000000000011</c:v>
                </c:pt>
                <c:pt idx="145">
                  <c:v>9.25</c:v>
                </c:pt>
                <c:pt idx="146">
                  <c:v>9.3000000000000007</c:v>
                </c:pt>
                <c:pt idx="147">
                  <c:v>9.3500000000000014</c:v>
                </c:pt>
                <c:pt idx="148">
                  <c:v>9.4</c:v>
                </c:pt>
                <c:pt idx="149">
                  <c:v>9.4500000000000011</c:v>
                </c:pt>
                <c:pt idx="150">
                  <c:v>9.5</c:v>
                </c:pt>
                <c:pt idx="151">
                  <c:v>9.5500000000000007</c:v>
                </c:pt>
                <c:pt idx="152">
                  <c:v>9.6</c:v>
                </c:pt>
                <c:pt idx="153">
                  <c:v>9.65</c:v>
                </c:pt>
                <c:pt idx="154">
                  <c:v>9.7000000000000011</c:v>
                </c:pt>
                <c:pt idx="155">
                  <c:v>9.75</c:v>
                </c:pt>
                <c:pt idx="156">
                  <c:v>9.8000000000000007</c:v>
                </c:pt>
                <c:pt idx="157">
                  <c:v>9.8500000000000014</c:v>
                </c:pt>
                <c:pt idx="158">
                  <c:v>9.9</c:v>
                </c:pt>
                <c:pt idx="159">
                  <c:v>9.9500000000000011</c:v>
                </c:pt>
                <c:pt idx="160">
                  <c:v>10</c:v>
                </c:pt>
                <c:pt idx="161">
                  <c:v>10.050000000000002</c:v>
                </c:pt>
                <c:pt idx="162">
                  <c:v>10.1</c:v>
                </c:pt>
                <c:pt idx="163">
                  <c:v>10.15</c:v>
                </c:pt>
                <c:pt idx="164">
                  <c:v>10.200000000000001</c:v>
                </c:pt>
                <c:pt idx="165">
                  <c:v>10.25</c:v>
                </c:pt>
                <c:pt idx="166">
                  <c:v>10.3</c:v>
                </c:pt>
                <c:pt idx="167">
                  <c:v>10.350000000000001</c:v>
                </c:pt>
                <c:pt idx="168">
                  <c:v>10.4</c:v>
                </c:pt>
                <c:pt idx="169">
                  <c:v>10.450000000000001</c:v>
                </c:pt>
                <c:pt idx="170">
                  <c:v>10.5</c:v>
                </c:pt>
                <c:pt idx="171">
                  <c:v>10.55</c:v>
                </c:pt>
                <c:pt idx="172">
                  <c:v>10.6</c:v>
                </c:pt>
                <c:pt idx="173">
                  <c:v>10.65</c:v>
                </c:pt>
                <c:pt idx="174">
                  <c:v>10.7</c:v>
                </c:pt>
                <c:pt idx="175">
                  <c:v>10.75</c:v>
                </c:pt>
                <c:pt idx="176">
                  <c:v>10.8</c:v>
                </c:pt>
                <c:pt idx="177">
                  <c:v>10.850000000000001</c:v>
                </c:pt>
                <c:pt idx="178">
                  <c:v>10.9</c:v>
                </c:pt>
                <c:pt idx="179">
                  <c:v>10.950000000000001</c:v>
                </c:pt>
                <c:pt idx="180">
                  <c:v>11</c:v>
                </c:pt>
                <c:pt idx="181">
                  <c:v>11.05</c:v>
                </c:pt>
                <c:pt idx="182">
                  <c:v>11.1</c:v>
                </c:pt>
                <c:pt idx="183">
                  <c:v>11.15</c:v>
                </c:pt>
                <c:pt idx="184">
                  <c:v>11.2</c:v>
                </c:pt>
                <c:pt idx="185">
                  <c:v>11.25</c:v>
                </c:pt>
                <c:pt idx="186">
                  <c:v>11.3</c:v>
                </c:pt>
                <c:pt idx="187">
                  <c:v>11.350000000000001</c:v>
                </c:pt>
                <c:pt idx="188">
                  <c:v>11.4</c:v>
                </c:pt>
                <c:pt idx="189">
                  <c:v>11.450000000000001</c:v>
                </c:pt>
                <c:pt idx="190">
                  <c:v>11.5</c:v>
                </c:pt>
                <c:pt idx="191">
                  <c:v>11.55</c:v>
                </c:pt>
                <c:pt idx="192">
                  <c:v>11.6</c:v>
                </c:pt>
                <c:pt idx="193">
                  <c:v>11.65</c:v>
                </c:pt>
                <c:pt idx="194">
                  <c:v>11.7</c:v>
                </c:pt>
                <c:pt idx="195">
                  <c:v>11.75</c:v>
                </c:pt>
                <c:pt idx="196">
                  <c:v>11.8</c:v>
                </c:pt>
                <c:pt idx="197">
                  <c:v>11.850000000000001</c:v>
                </c:pt>
                <c:pt idx="198">
                  <c:v>11.9</c:v>
                </c:pt>
                <c:pt idx="199">
                  <c:v>11.950000000000001</c:v>
                </c:pt>
                <c:pt idx="200">
                  <c:v>12</c:v>
                </c:pt>
                <c:pt idx="201">
                  <c:v>12.05</c:v>
                </c:pt>
                <c:pt idx="202">
                  <c:v>12.1</c:v>
                </c:pt>
                <c:pt idx="203">
                  <c:v>12.15</c:v>
                </c:pt>
                <c:pt idx="204">
                  <c:v>12.2</c:v>
                </c:pt>
                <c:pt idx="205">
                  <c:v>12.25</c:v>
                </c:pt>
                <c:pt idx="206">
                  <c:v>12.3</c:v>
                </c:pt>
                <c:pt idx="207">
                  <c:v>12.350000000000001</c:v>
                </c:pt>
                <c:pt idx="208">
                  <c:v>12.4</c:v>
                </c:pt>
                <c:pt idx="209">
                  <c:v>12.450000000000001</c:v>
                </c:pt>
                <c:pt idx="210">
                  <c:v>12.5</c:v>
                </c:pt>
                <c:pt idx="211">
                  <c:v>12.55</c:v>
                </c:pt>
                <c:pt idx="212">
                  <c:v>12.6</c:v>
                </c:pt>
                <c:pt idx="213">
                  <c:v>12.65</c:v>
                </c:pt>
                <c:pt idx="214">
                  <c:v>12.7</c:v>
                </c:pt>
                <c:pt idx="215">
                  <c:v>12.75</c:v>
                </c:pt>
                <c:pt idx="216">
                  <c:v>12.8</c:v>
                </c:pt>
                <c:pt idx="217">
                  <c:v>12.850000000000001</c:v>
                </c:pt>
                <c:pt idx="218">
                  <c:v>12.9</c:v>
                </c:pt>
                <c:pt idx="219">
                  <c:v>12.950000000000001</c:v>
                </c:pt>
                <c:pt idx="220">
                  <c:v>13</c:v>
                </c:pt>
                <c:pt idx="221">
                  <c:v>13.05</c:v>
                </c:pt>
                <c:pt idx="222">
                  <c:v>13.1</c:v>
                </c:pt>
                <c:pt idx="223">
                  <c:v>13.15</c:v>
                </c:pt>
                <c:pt idx="224">
                  <c:v>13.2</c:v>
                </c:pt>
                <c:pt idx="225">
                  <c:v>13.25</c:v>
                </c:pt>
                <c:pt idx="226">
                  <c:v>13.3</c:v>
                </c:pt>
                <c:pt idx="227">
                  <c:v>13.350000000000001</c:v>
                </c:pt>
                <c:pt idx="228">
                  <c:v>13.4</c:v>
                </c:pt>
                <c:pt idx="229">
                  <c:v>13.450000000000001</c:v>
                </c:pt>
                <c:pt idx="230">
                  <c:v>13.5</c:v>
                </c:pt>
                <c:pt idx="231">
                  <c:v>13.55</c:v>
                </c:pt>
                <c:pt idx="232">
                  <c:v>13.6</c:v>
                </c:pt>
                <c:pt idx="233">
                  <c:v>13.65</c:v>
                </c:pt>
                <c:pt idx="234">
                  <c:v>13.7</c:v>
                </c:pt>
                <c:pt idx="235">
                  <c:v>13.75</c:v>
                </c:pt>
                <c:pt idx="236">
                  <c:v>13.8</c:v>
                </c:pt>
                <c:pt idx="237">
                  <c:v>13.850000000000001</c:v>
                </c:pt>
                <c:pt idx="238">
                  <c:v>13.9</c:v>
                </c:pt>
                <c:pt idx="239">
                  <c:v>13.950000000000001</c:v>
                </c:pt>
                <c:pt idx="240">
                  <c:v>14</c:v>
                </c:pt>
                <c:pt idx="241">
                  <c:v>14.05</c:v>
                </c:pt>
                <c:pt idx="242">
                  <c:v>14.1</c:v>
                </c:pt>
                <c:pt idx="243">
                  <c:v>14.15</c:v>
                </c:pt>
                <c:pt idx="244">
                  <c:v>14.2</c:v>
                </c:pt>
                <c:pt idx="245">
                  <c:v>14.25</c:v>
                </c:pt>
                <c:pt idx="246">
                  <c:v>14.3</c:v>
                </c:pt>
                <c:pt idx="247">
                  <c:v>14.350000000000001</c:v>
                </c:pt>
                <c:pt idx="248">
                  <c:v>14.4</c:v>
                </c:pt>
                <c:pt idx="249">
                  <c:v>14.450000000000001</c:v>
                </c:pt>
                <c:pt idx="250">
                  <c:v>14.5</c:v>
                </c:pt>
                <c:pt idx="251">
                  <c:v>14.55</c:v>
                </c:pt>
                <c:pt idx="252">
                  <c:v>14.6</c:v>
                </c:pt>
                <c:pt idx="253">
                  <c:v>14.65</c:v>
                </c:pt>
                <c:pt idx="254">
                  <c:v>14.7</c:v>
                </c:pt>
                <c:pt idx="255">
                  <c:v>14.75</c:v>
                </c:pt>
                <c:pt idx="256">
                  <c:v>14.8</c:v>
                </c:pt>
                <c:pt idx="257">
                  <c:v>14.850000000000001</c:v>
                </c:pt>
                <c:pt idx="258">
                  <c:v>14.9</c:v>
                </c:pt>
                <c:pt idx="259">
                  <c:v>14.950000000000001</c:v>
                </c:pt>
                <c:pt idx="260">
                  <c:v>15</c:v>
                </c:pt>
                <c:pt idx="261">
                  <c:v>15.05</c:v>
                </c:pt>
                <c:pt idx="262">
                  <c:v>15.1</c:v>
                </c:pt>
                <c:pt idx="263">
                  <c:v>15.15</c:v>
                </c:pt>
                <c:pt idx="264">
                  <c:v>15.2</c:v>
                </c:pt>
                <c:pt idx="265">
                  <c:v>15.25</c:v>
                </c:pt>
                <c:pt idx="266">
                  <c:v>15.3</c:v>
                </c:pt>
                <c:pt idx="267">
                  <c:v>15.350000000000001</c:v>
                </c:pt>
                <c:pt idx="268">
                  <c:v>15.4</c:v>
                </c:pt>
                <c:pt idx="269">
                  <c:v>15.450000000000001</c:v>
                </c:pt>
                <c:pt idx="270">
                  <c:v>15.5</c:v>
                </c:pt>
                <c:pt idx="271">
                  <c:v>15.55</c:v>
                </c:pt>
                <c:pt idx="272">
                  <c:v>15.6</c:v>
                </c:pt>
                <c:pt idx="273">
                  <c:v>15.65</c:v>
                </c:pt>
                <c:pt idx="274">
                  <c:v>15.7</c:v>
                </c:pt>
                <c:pt idx="275">
                  <c:v>15.75</c:v>
                </c:pt>
                <c:pt idx="276">
                  <c:v>15.8</c:v>
                </c:pt>
                <c:pt idx="277">
                  <c:v>15.850000000000001</c:v>
                </c:pt>
                <c:pt idx="278">
                  <c:v>15.9</c:v>
                </c:pt>
                <c:pt idx="279">
                  <c:v>15.950000000000001</c:v>
                </c:pt>
                <c:pt idx="280">
                  <c:v>16</c:v>
                </c:pt>
                <c:pt idx="281">
                  <c:v>16.05</c:v>
                </c:pt>
                <c:pt idx="282">
                  <c:v>16.100000000000001</c:v>
                </c:pt>
                <c:pt idx="283">
                  <c:v>16.149999999999999</c:v>
                </c:pt>
                <c:pt idx="284">
                  <c:v>16.2</c:v>
                </c:pt>
                <c:pt idx="285">
                  <c:v>16.25</c:v>
                </c:pt>
                <c:pt idx="286">
                  <c:v>16.3</c:v>
                </c:pt>
                <c:pt idx="287">
                  <c:v>16.350000000000001</c:v>
                </c:pt>
                <c:pt idx="288">
                  <c:v>16.399999999999999</c:v>
                </c:pt>
                <c:pt idx="289">
                  <c:v>16.45</c:v>
                </c:pt>
                <c:pt idx="290">
                  <c:v>16.5</c:v>
                </c:pt>
                <c:pt idx="291">
                  <c:v>16.55</c:v>
                </c:pt>
                <c:pt idx="292">
                  <c:v>16.600000000000001</c:v>
                </c:pt>
                <c:pt idx="293">
                  <c:v>16.649999999999999</c:v>
                </c:pt>
                <c:pt idx="294">
                  <c:v>16.7</c:v>
                </c:pt>
                <c:pt idx="295">
                  <c:v>16.75</c:v>
                </c:pt>
                <c:pt idx="296">
                  <c:v>16.8</c:v>
                </c:pt>
                <c:pt idx="297">
                  <c:v>16.850000000000001</c:v>
                </c:pt>
                <c:pt idx="298">
                  <c:v>16.899999999999999</c:v>
                </c:pt>
                <c:pt idx="299">
                  <c:v>16.95</c:v>
                </c:pt>
                <c:pt idx="300">
                  <c:v>17</c:v>
                </c:pt>
                <c:pt idx="301">
                  <c:v>17.05</c:v>
                </c:pt>
                <c:pt idx="302">
                  <c:v>17.100000000000001</c:v>
                </c:pt>
                <c:pt idx="303">
                  <c:v>17.149999999999999</c:v>
                </c:pt>
                <c:pt idx="304">
                  <c:v>17.2</c:v>
                </c:pt>
                <c:pt idx="305">
                  <c:v>17.25</c:v>
                </c:pt>
                <c:pt idx="306">
                  <c:v>17.3</c:v>
                </c:pt>
                <c:pt idx="307">
                  <c:v>17.350000000000001</c:v>
                </c:pt>
                <c:pt idx="308">
                  <c:v>17.399999999999999</c:v>
                </c:pt>
                <c:pt idx="309">
                  <c:v>17.45</c:v>
                </c:pt>
                <c:pt idx="310">
                  <c:v>17.5</c:v>
                </c:pt>
                <c:pt idx="311">
                  <c:v>17.55</c:v>
                </c:pt>
                <c:pt idx="312">
                  <c:v>17.600000000000001</c:v>
                </c:pt>
                <c:pt idx="313">
                  <c:v>17.649999999999999</c:v>
                </c:pt>
                <c:pt idx="314">
                  <c:v>17.7</c:v>
                </c:pt>
                <c:pt idx="315">
                  <c:v>17.75</c:v>
                </c:pt>
                <c:pt idx="316">
                  <c:v>17.8</c:v>
                </c:pt>
                <c:pt idx="317">
                  <c:v>17.850000000000001</c:v>
                </c:pt>
                <c:pt idx="318">
                  <c:v>17.899999999999999</c:v>
                </c:pt>
                <c:pt idx="319">
                  <c:v>17.95</c:v>
                </c:pt>
                <c:pt idx="320">
                  <c:v>18</c:v>
                </c:pt>
                <c:pt idx="321">
                  <c:v>18.05</c:v>
                </c:pt>
                <c:pt idx="322">
                  <c:v>18.100000000000001</c:v>
                </c:pt>
                <c:pt idx="323">
                  <c:v>18.149999999999999</c:v>
                </c:pt>
                <c:pt idx="324">
                  <c:v>18.2</c:v>
                </c:pt>
                <c:pt idx="325">
                  <c:v>18.25</c:v>
                </c:pt>
                <c:pt idx="326">
                  <c:v>18.3</c:v>
                </c:pt>
                <c:pt idx="327">
                  <c:v>18.350000000000001</c:v>
                </c:pt>
                <c:pt idx="328">
                  <c:v>18.399999999999999</c:v>
                </c:pt>
                <c:pt idx="329">
                  <c:v>18.45</c:v>
                </c:pt>
                <c:pt idx="330">
                  <c:v>18.5</c:v>
                </c:pt>
                <c:pt idx="331">
                  <c:v>18.55</c:v>
                </c:pt>
                <c:pt idx="332">
                  <c:v>18.600000000000001</c:v>
                </c:pt>
                <c:pt idx="333">
                  <c:v>18.649999999999999</c:v>
                </c:pt>
                <c:pt idx="334">
                  <c:v>18.7</c:v>
                </c:pt>
                <c:pt idx="335">
                  <c:v>18.75</c:v>
                </c:pt>
                <c:pt idx="336">
                  <c:v>18.8</c:v>
                </c:pt>
                <c:pt idx="337">
                  <c:v>18.850000000000001</c:v>
                </c:pt>
                <c:pt idx="338">
                  <c:v>18.899999999999999</c:v>
                </c:pt>
                <c:pt idx="339">
                  <c:v>18.95</c:v>
                </c:pt>
                <c:pt idx="340">
                  <c:v>19</c:v>
                </c:pt>
                <c:pt idx="341">
                  <c:v>19.05</c:v>
                </c:pt>
                <c:pt idx="342">
                  <c:v>19.100000000000001</c:v>
                </c:pt>
                <c:pt idx="343">
                  <c:v>19.149999999999999</c:v>
                </c:pt>
                <c:pt idx="344">
                  <c:v>19.2</c:v>
                </c:pt>
                <c:pt idx="345">
                  <c:v>19.25</c:v>
                </c:pt>
                <c:pt idx="346">
                  <c:v>19.3</c:v>
                </c:pt>
                <c:pt idx="347">
                  <c:v>19.350000000000001</c:v>
                </c:pt>
                <c:pt idx="348">
                  <c:v>19.399999999999999</c:v>
                </c:pt>
                <c:pt idx="349">
                  <c:v>19.45</c:v>
                </c:pt>
                <c:pt idx="350">
                  <c:v>19.5</c:v>
                </c:pt>
                <c:pt idx="351">
                  <c:v>19.55</c:v>
                </c:pt>
                <c:pt idx="352">
                  <c:v>19.600000000000001</c:v>
                </c:pt>
                <c:pt idx="353">
                  <c:v>19.649999999999999</c:v>
                </c:pt>
                <c:pt idx="354">
                  <c:v>19.7</c:v>
                </c:pt>
                <c:pt idx="355">
                  <c:v>19.75</c:v>
                </c:pt>
                <c:pt idx="356">
                  <c:v>19.8</c:v>
                </c:pt>
                <c:pt idx="357">
                  <c:v>19.850000000000001</c:v>
                </c:pt>
                <c:pt idx="358">
                  <c:v>19.899999999999999</c:v>
                </c:pt>
                <c:pt idx="359">
                  <c:v>19.95</c:v>
                </c:pt>
                <c:pt idx="360">
                  <c:v>20</c:v>
                </c:pt>
                <c:pt idx="361">
                  <c:v>20.05</c:v>
                </c:pt>
                <c:pt idx="362">
                  <c:v>20.100000000000001</c:v>
                </c:pt>
                <c:pt idx="363">
                  <c:v>20.149999999999999</c:v>
                </c:pt>
                <c:pt idx="364">
                  <c:v>20.2</c:v>
                </c:pt>
                <c:pt idx="365">
                  <c:v>20.25</c:v>
                </c:pt>
                <c:pt idx="366">
                  <c:v>20.3</c:v>
                </c:pt>
                <c:pt idx="367">
                  <c:v>20.350000000000001</c:v>
                </c:pt>
                <c:pt idx="368">
                  <c:v>20.399999999999999</c:v>
                </c:pt>
                <c:pt idx="369">
                  <c:v>20.45</c:v>
                </c:pt>
                <c:pt idx="370">
                  <c:v>20.5</c:v>
                </c:pt>
                <c:pt idx="371">
                  <c:v>20.55</c:v>
                </c:pt>
                <c:pt idx="372">
                  <c:v>20.6</c:v>
                </c:pt>
                <c:pt idx="373">
                  <c:v>20.650000000000002</c:v>
                </c:pt>
                <c:pt idx="374">
                  <c:v>20.7</c:v>
                </c:pt>
                <c:pt idx="375">
                  <c:v>20.75</c:v>
                </c:pt>
                <c:pt idx="376">
                  <c:v>20.8</c:v>
                </c:pt>
                <c:pt idx="377">
                  <c:v>20.85</c:v>
                </c:pt>
                <c:pt idx="378">
                  <c:v>20.9</c:v>
                </c:pt>
                <c:pt idx="379">
                  <c:v>20.95</c:v>
                </c:pt>
                <c:pt idx="380">
                  <c:v>21</c:v>
                </c:pt>
                <c:pt idx="381">
                  <c:v>21.05</c:v>
                </c:pt>
                <c:pt idx="382">
                  <c:v>21.1</c:v>
                </c:pt>
                <c:pt idx="383">
                  <c:v>21.150000000000002</c:v>
                </c:pt>
                <c:pt idx="384">
                  <c:v>21.2</c:v>
                </c:pt>
                <c:pt idx="385">
                  <c:v>21.25</c:v>
                </c:pt>
                <c:pt idx="386">
                  <c:v>21.3</c:v>
                </c:pt>
                <c:pt idx="387">
                  <c:v>21.35</c:v>
                </c:pt>
                <c:pt idx="388">
                  <c:v>21.4</c:v>
                </c:pt>
                <c:pt idx="389">
                  <c:v>21.45</c:v>
                </c:pt>
                <c:pt idx="390">
                  <c:v>21.5</c:v>
                </c:pt>
                <c:pt idx="391">
                  <c:v>21.55</c:v>
                </c:pt>
                <c:pt idx="392">
                  <c:v>21.6</c:v>
                </c:pt>
                <c:pt idx="393">
                  <c:v>21.650000000000002</c:v>
                </c:pt>
                <c:pt idx="394">
                  <c:v>21.7</c:v>
                </c:pt>
                <c:pt idx="395">
                  <c:v>21.75</c:v>
                </c:pt>
                <c:pt idx="396">
                  <c:v>21.8</c:v>
                </c:pt>
                <c:pt idx="397">
                  <c:v>21.85</c:v>
                </c:pt>
                <c:pt idx="398">
                  <c:v>21.9</c:v>
                </c:pt>
                <c:pt idx="399">
                  <c:v>21.95</c:v>
                </c:pt>
                <c:pt idx="400">
                  <c:v>22</c:v>
                </c:pt>
                <c:pt idx="401">
                  <c:v>22.05</c:v>
                </c:pt>
                <c:pt idx="402">
                  <c:v>22.1</c:v>
                </c:pt>
                <c:pt idx="403">
                  <c:v>22.150000000000002</c:v>
                </c:pt>
                <c:pt idx="404">
                  <c:v>22.2</c:v>
                </c:pt>
                <c:pt idx="405">
                  <c:v>22.25</c:v>
                </c:pt>
                <c:pt idx="406">
                  <c:v>22.3</c:v>
                </c:pt>
                <c:pt idx="407">
                  <c:v>22.35</c:v>
                </c:pt>
                <c:pt idx="408">
                  <c:v>22.4</c:v>
                </c:pt>
                <c:pt idx="409">
                  <c:v>22.45</c:v>
                </c:pt>
                <c:pt idx="410">
                  <c:v>22.5</c:v>
                </c:pt>
                <c:pt idx="411">
                  <c:v>22.55</c:v>
                </c:pt>
                <c:pt idx="412">
                  <c:v>22.6</c:v>
                </c:pt>
                <c:pt idx="413">
                  <c:v>22.650000000000002</c:v>
                </c:pt>
                <c:pt idx="414">
                  <c:v>22.7</c:v>
                </c:pt>
                <c:pt idx="415">
                  <c:v>22.75</c:v>
                </c:pt>
                <c:pt idx="416">
                  <c:v>22.8</c:v>
                </c:pt>
                <c:pt idx="417">
                  <c:v>22.85</c:v>
                </c:pt>
                <c:pt idx="418">
                  <c:v>22.9</c:v>
                </c:pt>
                <c:pt idx="419">
                  <c:v>22.95</c:v>
                </c:pt>
                <c:pt idx="420">
                  <c:v>23</c:v>
                </c:pt>
                <c:pt idx="421">
                  <c:v>23.05</c:v>
                </c:pt>
                <c:pt idx="422">
                  <c:v>23.1</c:v>
                </c:pt>
                <c:pt idx="423">
                  <c:v>23.150000000000002</c:v>
                </c:pt>
                <c:pt idx="424">
                  <c:v>23.2</c:v>
                </c:pt>
                <c:pt idx="425">
                  <c:v>23.25</c:v>
                </c:pt>
                <c:pt idx="426">
                  <c:v>23.3</c:v>
                </c:pt>
                <c:pt idx="427">
                  <c:v>23.35</c:v>
                </c:pt>
                <c:pt idx="428">
                  <c:v>23.4</c:v>
                </c:pt>
                <c:pt idx="429">
                  <c:v>23.45</c:v>
                </c:pt>
                <c:pt idx="430">
                  <c:v>23.5</c:v>
                </c:pt>
                <c:pt idx="431">
                  <c:v>23.55</c:v>
                </c:pt>
                <c:pt idx="432">
                  <c:v>23.6</c:v>
                </c:pt>
                <c:pt idx="433">
                  <c:v>23.650000000000002</c:v>
                </c:pt>
                <c:pt idx="434">
                  <c:v>23.7</c:v>
                </c:pt>
                <c:pt idx="435">
                  <c:v>23.75</c:v>
                </c:pt>
                <c:pt idx="436">
                  <c:v>23.8</c:v>
                </c:pt>
                <c:pt idx="437">
                  <c:v>23.85</c:v>
                </c:pt>
                <c:pt idx="438">
                  <c:v>23.9</c:v>
                </c:pt>
                <c:pt idx="439">
                  <c:v>23.95</c:v>
                </c:pt>
                <c:pt idx="440">
                  <c:v>24</c:v>
                </c:pt>
                <c:pt idx="441">
                  <c:v>24.05</c:v>
                </c:pt>
                <c:pt idx="442">
                  <c:v>24.1</c:v>
                </c:pt>
                <c:pt idx="443">
                  <c:v>24.150000000000002</c:v>
                </c:pt>
                <c:pt idx="444">
                  <c:v>24.2</c:v>
                </c:pt>
                <c:pt idx="445">
                  <c:v>24.25</c:v>
                </c:pt>
                <c:pt idx="446">
                  <c:v>24.3</c:v>
                </c:pt>
                <c:pt idx="447">
                  <c:v>24.35</c:v>
                </c:pt>
                <c:pt idx="448">
                  <c:v>24.4</c:v>
                </c:pt>
                <c:pt idx="449">
                  <c:v>24.45</c:v>
                </c:pt>
                <c:pt idx="450">
                  <c:v>24.5</c:v>
                </c:pt>
                <c:pt idx="451">
                  <c:v>24.55</c:v>
                </c:pt>
                <c:pt idx="452">
                  <c:v>24.6</c:v>
                </c:pt>
                <c:pt idx="453">
                  <c:v>24.650000000000002</c:v>
                </c:pt>
                <c:pt idx="454">
                  <c:v>24.7</c:v>
                </c:pt>
                <c:pt idx="455">
                  <c:v>24.75</c:v>
                </c:pt>
                <c:pt idx="456">
                  <c:v>24.8</c:v>
                </c:pt>
                <c:pt idx="457">
                  <c:v>24.85</c:v>
                </c:pt>
                <c:pt idx="458">
                  <c:v>24.9</c:v>
                </c:pt>
                <c:pt idx="459">
                  <c:v>24.95</c:v>
                </c:pt>
                <c:pt idx="460">
                  <c:v>25</c:v>
                </c:pt>
                <c:pt idx="461">
                  <c:v>25.05</c:v>
                </c:pt>
                <c:pt idx="462">
                  <c:v>25.1</c:v>
                </c:pt>
                <c:pt idx="463">
                  <c:v>25.150000000000002</c:v>
                </c:pt>
                <c:pt idx="464">
                  <c:v>25.2</c:v>
                </c:pt>
                <c:pt idx="465">
                  <c:v>25.25</c:v>
                </c:pt>
                <c:pt idx="466">
                  <c:v>25.3</c:v>
                </c:pt>
                <c:pt idx="467">
                  <c:v>25.35</c:v>
                </c:pt>
                <c:pt idx="468">
                  <c:v>25.4</c:v>
                </c:pt>
                <c:pt idx="469">
                  <c:v>25.45</c:v>
                </c:pt>
                <c:pt idx="470">
                  <c:v>25.5</c:v>
                </c:pt>
                <c:pt idx="471">
                  <c:v>25.55</c:v>
                </c:pt>
                <c:pt idx="472">
                  <c:v>25.6</c:v>
                </c:pt>
                <c:pt idx="473">
                  <c:v>25.650000000000002</c:v>
                </c:pt>
                <c:pt idx="474">
                  <c:v>25.7</c:v>
                </c:pt>
                <c:pt idx="475">
                  <c:v>25.75</c:v>
                </c:pt>
                <c:pt idx="476">
                  <c:v>25.8</c:v>
                </c:pt>
                <c:pt idx="477">
                  <c:v>25.85</c:v>
                </c:pt>
                <c:pt idx="478">
                  <c:v>25.9</c:v>
                </c:pt>
                <c:pt idx="479">
                  <c:v>25.95</c:v>
                </c:pt>
                <c:pt idx="480">
                  <c:v>26</c:v>
                </c:pt>
                <c:pt idx="481">
                  <c:v>26.05</c:v>
                </c:pt>
                <c:pt idx="482">
                  <c:v>26.1</c:v>
                </c:pt>
                <c:pt idx="483">
                  <c:v>26.150000000000002</c:v>
                </c:pt>
                <c:pt idx="484">
                  <c:v>26.2</c:v>
                </c:pt>
                <c:pt idx="485">
                  <c:v>26.25</c:v>
                </c:pt>
                <c:pt idx="486">
                  <c:v>26.3</c:v>
                </c:pt>
                <c:pt idx="487">
                  <c:v>26.35</c:v>
                </c:pt>
                <c:pt idx="488">
                  <c:v>26.4</c:v>
                </c:pt>
                <c:pt idx="489">
                  <c:v>26.45</c:v>
                </c:pt>
                <c:pt idx="490">
                  <c:v>26.5</c:v>
                </c:pt>
                <c:pt idx="491">
                  <c:v>26.55</c:v>
                </c:pt>
                <c:pt idx="492">
                  <c:v>26.6</c:v>
                </c:pt>
                <c:pt idx="493">
                  <c:v>26.650000000000002</c:v>
                </c:pt>
                <c:pt idx="494">
                  <c:v>26.7</c:v>
                </c:pt>
                <c:pt idx="495">
                  <c:v>26.75</c:v>
                </c:pt>
                <c:pt idx="496">
                  <c:v>26.8</c:v>
                </c:pt>
                <c:pt idx="497">
                  <c:v>26.85</c:v>
                </c:pt>
                <c:pt idx="498">
                  <c:v>26.9</c:v>
                </c:pt>
                <c:pt idx="499">
                  <c:v>26.95</c:v>
                </c:pt>
                <c:pt idx="500">
                  <c:v>27</c:v>
                </c:pt>
                <c:pt idx="501">
                  <c:v>27.05</c:v>
                </c:pt>
                <c:pt idx="502">
                  <c:v>27.1</c:v>
                </c:pt>
                <c:pt idx="503">
                  <c:v>27.150000000000002</c:v>
                </c:pt>
                <c:pt idx="504">
                  <c:v>27.2</c:v>
                </c:pt>
                <c:pt idx="505">
                  <c:v>27.25</c:v>
                </c:pt>
                <c:pt idx="506">
                  <c:v>27.3</c:v>
                </c:pt>
                <c:pt idx="507">
                  <c:v>27.35</c:v>
                </c:pt>
                <c:pt idx="508">
                  <c:v>27.4</c:v>
                </c:pt>
                <c:pt idx="509">
                  <c:v>27.45</c:v>
                </c:pt>
                <c:pt idx="510">
                  <c:v>27.5</c:v>
                </c:pt>
                <c:pt idx="511">
                  <c:v>27.55</c:v>
                </c:pt>
                <c:pt idx="512">
                  <c:v>27.6</c:v>
                </c:pt>
                <c:pt idx="513">
                  <c:v>27.650000000000002</c:v>
                </c:pt>
                <c:pt idx="514">
                  <c:v>27.7</c:v>
                </c:pt>
                <c:pt idx="515">
                  <c:v>27.75</c:v>
                </c:pt>
                <c:pt idx="516">
                  <c:v>27.8</c:v>
                </c:pt>
                <c:pt idx="517">
                  <c:v>27.85</c:v>
                </c:pt>
                <c:pt idx="518">
                  <c:v>27.9</c:v>
                </c:pt>
                <c:pt idx="519">
                  <c:v>27.95</c:v>
                </c:pt>
                <c:pt idx="520">
                  <c:v>28</c:v>
                </c:pt>
                <c:pt idx="521">
                  <c:v>28.05</c:v>
                </c:pt>
                <c:pt idx="522">
                  <c:v>28.1</c:v>
                </c:pt>
                <c:pt idx="523">
                  <c:v>28.150000000000002</c:v>
                </c:pt>
                <c:pt idx="524">
                  <c:v>28.2</c:v>
                </c:pt>
                <c:pt idx="525">
                  <c:v>28.25</c:v>
                </c:pt>
                <c:pt idx="526">
                  <c:v>28.3</c:v>
                </c:pt>
                <c:pt idx="527">
                  <c:v>28.35</c:v>
                </c:pt>
                <c:pt idx="528">
                  <c:v>28.4</c:v>
                </c:pt>
                <c:pt idx="529">
                  <c:v>28.45</c:v>
                </c:pt>
                <c:pt idx="530">
                  <c:v>28.5</c:v>
                </c:pt>
                <c:pt idx="531">
                  <c:v>28.55</c:v>
                </c:pt>
                <c:pt idx="532">
                  <c:v>28.6</c:v>
                </c:pt>
                <c:pt idx="533">
                  <c:v>28.650000000000002</c:v>
                </c:pt>
                <c:pt idx="534">
                  <c:v>28.7</c:v>
                </c:pt>
                <c:pt idx="535">
                  <c:v>28.75</c:v>
                </c:pt>
                <c:pt idx="536">
                  <c:v>28.8</c:v>
                </c:pt>
                <c:pt idx="537">
                  <c:v>28.85</c:v>
                </c:pt>
                <c:pt idx="538">
                  <c:v>28.9</c:v>
                </c:pt>
                <c:pt idx="539">
                  <c:v>28.95</c:v>
                </c:pt>
                <c:pt idx="540">
                  <c:v>29</c:v>
                </c:pt>
                <c:pt idx="541">
                  <c:v>29.05</c:v>
                </c:pt>
                <c:pt idx="542">
                  <c:v>29.1</c:v>
                </c:pt>
                <c:pt idx="543">
                  <c:v>29.150000000000002</c:v>
                </c:pt>
                <c:pt idx="544">
                  <c:v>29.2</c:v>
                </c:pt>
                <c:pt idx="545">
                  <c:v>29.25</c:v>
                </c:pt>
                <c:pt idx="546">
                  <c:v>29.3</c:v>
                </c:pt>
                <c:pt idx="547">
                  <c:v>29.35</c:v>
                </c:pt>
                <c:pt idx="548">
                  <c:v>29.4</c:v>
                </c:pt>
                <c:pt idx="549">
                  <c:v>29.45</c:v>
                </c:pt>
                <c:pt idx="550">
                  <c:v>29.5</c:v>
                </c:pt>
                <c:pt idx="551">
                  <c:v>29.55</c:v>
                </c:pt>
                <c:pt idx="552">
                  <c:v>29.6</c:v>
                </c:pt>
                <c:pt idx="553">
                  <c:v>29.650000000000002</c:v>
                </c:pt>
                <c:pt idx="554">
                  <c:v>29.7</c:v>
                </c:pt>
                <c:pt idx="555">
                  <c:v>29.75</c:v>
                </c:pt>
                <c:pt idx="556">
                  <c:v>29.8</c:v>
                </c:pt>
                <c:pt idx="557">
                  <c:v>29.85</c:v>
                </c:pt>
                <c:pt idx="558">
                  <c:v>29.9</c:v>
                </c:pt>
                <c:pt idx="559">
                  <c:v>29.95</c:v>
                </c:pt>
                <c:pt idx="560">
                  <c:v>30</c:v>
                </c:pt>
                <c:pt idx="561">
                  <c:v>30.05</c:v>
                </c:pt>
                <c:pt idx="562">
                  <c:v>30.1</c:v>
                </c:pt>
                <c:pt idx="563">
                  <c:v>30.150000000000002</c:v>
                </c:pt>
                <c:pt idx="564">
                  <c:v>30.2</c:v>
                </c:pt>
                <c:pt idx="565">
                  <c:v>30.25</c:v>
                </c:pt>
                <c:pt idx="566">
                  <c:v>30.3</c:v>
                </c:pt>
                <c:pt idx="567">
                  <c:v>30.35</c:v>
                </c:pt>
                <c:pt idx="568">
                  <c:v>30.4</c:v>
                </c:pt>
                <c:pt idx="569">
                  <c:v>30.45</c:v>
                </c:pt>
                <c:pt idx="570">
                  <c:v>30.5</c:v>
                </c:pt>
                <c:pt idx="571">
                  <c:v>30.55</c:v>
                </c:pt>
                <c:pt idx="572">
                  <c:v>30.6</c:v>
                </c:pt>
                <c:pt idx="573">
                  <c:v>30.650000000000002</c:v>
                </c:pt>
                <c:pt idx="574">
                  <c:v>30.7</c:v>
                </c:pt>
                <c:pt idx="575">
                  <c:v>30.75</c:v>
                </c:pt>
                <c:pt idx="576">
                  <c:v>30.8</c:v>
                </c:pt>
                <c:pt idx="577">
                  <c:v>30.85</c:v>
                </c:pt>
                <c:pt idx="578">
                  <c:v>30.9</c:v>
                </c:pt>
                <c:pt idx="579">
                  <c:v>30.95</c:v>
                </c:pt>
                <c:pt idx="580">
                  <c:v>31</c:v>
                </c:pt>
                <c:pt idx="581">
                  <c:v>31.05</c:v>
                </c:pt>
                <c:pt idx="582">
                  <c:v>31.1</c:v>
                </c:pt>
                <c:pt idx="583">
                  <c:v>31.150000000000002</c:v>
                </c:pt>
                <c:pt idx="584">
                  <c:v>31.2</c:v>
                </c:pt>
                <c:pt idx="585">
                  <c:v>31.25</c:v>
                </c:pt>
                <c:pt idx="586">
                  <c:v>31.3</c:v>
                </c:pt>
                <c:pt idx="587">
                  <c:v>31.35</c:v>
                </c:pt>
                <c:pt idx="588">
                  <c:v>31.4</c:v>
                </c:pt>
                <c:pt idx="589">
                  <c:v>31.45</c:v>
                </c:pt>
                <c:pt idx="590">
                  <c:v>31.5</c:v>
                </c:pt>
                <c:pt idx="591">
                  <c:v>31.55</c:v>
                </c:pt>
                <c:pt idx="592">
                  <c:v>31.6</c:v>
                </c:pt>
                <c:pt idx="593">
                  <c:v>31.650000000000002</c:v>
                </c:pt>
                <c:pt idx="594">
                  <c:v>31.7</c:v>
                </c:pt>
                <c:pt idx="595">
                  <c:v>31.75</c:v>
                </c:pt>
                <c:pt idx="596">
                  <c:v>31.8</c:v>
                </c:pt>
                <c:pt idx="597">
                  <c:v>31.85</c:v>
                </c:pt>
                <c:pt idx="598">
                  <c:v>31.9</c:v>
                </c:pt>
                <c:pt idx="599">
                  <c:v>31.95</c:v>
                </c:pt>
                <c:pt idx="600">
                  <c:v>32</c:v>
                </c:pt>
                <c:pt idx="601">
                  <c:v>32.050000000000004</c:v>
                </c:pt>
                <c:pt idx="602">
                  <c:v>32.1</c:v>
                </c:pt>
                <c:pt idx="603">
                  <c:v>32.15</c:v>
                </c:pt>
                <c:pt idx="604">
                  <c:v>32.200000000000003</c:v>
                </c:pt>
                <c:pt idx="605">
                  <c:v>32.25</c:v>
                </c:pt>
                <c:pt idx="606">
                  <c:v>32.300000000000011</c:v>
                </c:pt>
                <c:pt idx="607">
                  <c:v>32.349999999999994</c:v>
                </c:pt>
                <c:pt idx="608">
                  <c:v>32.4</c:v>
                </c:pt>
                <c:pt idx="609">
                  <c:v>32.449999999999996</c:v>
                </c:pt>
                <c:pt idx="610">
                  <c:v>32.5</c:v>
                </c:pt>
                <c:pt idx="611">
                  <c:v>32.550000000000004</c:v>
                </c:pt>
                <c:pt idx="612">
                  <c:v>32.6</c:v>
                </c:pt>
                <c:pt idx="613">
                  <c:v>32.65</c:v>
                </c:pt>
                <c:pt idx="614">
                  <c:v>32.700000000000003</c:v>
                </c:pt>
                <c:pt idx="615">
                  <c:v>32.75</c:v>
                </c:pt>
                <c:pt idx="616">
                  <c:v>32.800000000000011</c:v>
                </c:pt>
                <c:pt idx="617">
                  <c:v>32.849999999999994</c:v>
                </c:pt>
                <c:pt idx="618">
                  <c:v>32.9</c:v>
                </c:pt>
                <c:pt idx="619">
                  <c:v>32.949999999999996</c:v>
                </c:pt>
                <c:pt idx="620">
                  <c:v>33</c:v>
                </c:pt>
                <c:pt idx="621">
                  <c:v>33.050000000000004</c:v>
                </c:pt>
                <c:pt idx="622">
                  <c:v>33.1</c:v>
                </c:pt>
                <c:pt idx="623">
                  <c:v>33.15</c:v>
                </c:pt>
                <c:pt idx="624">
                  <c:v>33.200000000000003</c:v>
                </c:pt>
                <c:pt idx="625">
                  <c:v>33.25</c:v>
                </c:pt>
                <c:pt idx="626">
                  <c:v>33.300000000000011</c:v>
                </c:pt>
                <c:pt idx="627">
                  <c:v>33.349999999999994</c:v>
                </c:pt>
                <c:pt idx="628">
                  <c:v>33.4</c:v>
                </c:pt>
                <c:pt idx="629">
                  <c:v>33.449999999999996</c:v>
                </c:pt>
                <c:pt idx="630">
                  <c:v>33.5</c:v>
                </c:pt>
                <c:pt idx="631">
                  <c:v>33.550000000000004</c:v>
                </c:pt>
                <c:pt idx="632">
                  <c:v>33.6</c:v>
                </c:pt>
                <c:pt idx="633">
                  <c:v>33.65</c:v>
                </c:pt>
                <c:pt idx="634">
                  <c:v>33.700000000000003</c:v>
                </c:pt>
                <c:pt idx="635">
                  <c:v>33.75</c:v>
                </c:pt>
                <c:pt idx="636">
                  <c:v>33.800000000000011</c:v>
                </c:pt>
                <c:pt idx="637">
                  <c:v>33.849999999999994</c:v>
                </c:pt>
                <c:pt idx="638">
                  <c:v>33.9</c:v>
                </c:pt>
                <c:pt idx="639">
                  <c:v>33.949999999999996</c:v>
                </c:pt>
                <c:pt idx="640">
                  <c:v>34</c:v>
                </c:pt>
                <c:pt idx="641">
                  <c:v>34.050000000000004</c:v>
                </c:pt>
                <c:pt idx="642">
                  <c:v>34.1</c:v>
                </c:pt>
                <c:pt idx="643">
                  <c:v>34.15</c:v>
                </c:pt>
                <c:pt idx="644">
                  <c:v>34.200000000000003</c:v>
                </c:pt>
                <c:pt idx="645">
                  <c:v>34.25</c:v>
                </c:pt>
                <c:pt idx="646">
                  <c:v>34.300000000000011</c:v>
                </c:pt>
                <c:pt idx="647">
                  <c:v>34.349999999999994</c:v>
                </c:pt>
                <c:pt idx="648">
                  <c:v>34.4</c:v>
                </c:pt>
                <c:pt idx="649">
                  <c:v>34.449999999999996</c:v>
                </c:pt>
                <c:pt idx="650">
                  <c:v>34.5</c:v>
                </c:pt>
                <c:pt idx="651">
                  <c:v>34.550000000000004</c:v>
                </c:pt>
                <c:pt idx="652">
                  <c:v>34.6</c:v>
                </c:pt>
                <c:pt idx="653">
                  <c:v>34.65</c:v>
                </c:pt>
                <c:pt idx="654">
                  <c:v>34.700000000000003</c:v>
                </c:pt>
                <c:pt idx="655">
                  <c:v>34.75</c:v>
                </c:pt>
                <c:pt idx="656">
                  <c:v>34.800000000000011</c:v>
                </c:pt>
                <c:pt idx="657">
                  <c:v>34.849999999999994</c:v>
                </c:pt>
                <c:pt idx="658">
                  <c:v>34.9</c:v>
                </c:pt>
                <c:pt idx="659">
                  <c:v>34.949999999999996</c:v>
                </c:pt>
                <c:pt idx="660">
                  <c:v>35</c:v>
                </c:pt>
                <c:pt idx="661">
                  <c:v>35.050000000000004</c:v>
                </c:pt>
                <c:pt idx="662">
                  <c:v>35.1</c:v>
                </c:pt>
                <c:pt idx="663">
                  <c:v>35.15</c:v>
                </c:pt>
                <c:pt idx="664">
                  <c:v>35.200000000000003</c:v>
                </c:pt>
                <c:pt idx="665">
                  <c:v>35.25</c:v>
                </c:pt>
                <c:pt idx="666">
                  <c:v>35.300000000000011</c:v>
                </c:pt>
                <c:pt idx="667">
                  <c:v>35.349999999999994</c:v>
                </c:pt>
                <c:pt idx="668">
                  <c:v>35.4</c:v>
                </c:pt>
                <c:pt idx="669">
                  <c:v>35.449999999999996</c:v>
                </c:pt>
                <c:pt idx="670">
                  <c:v>35.5</c:v>
                </c:pt>
                <c:pt idx="671">
                  <c:v>35.550000000000004</c:v>
                </c:pt>
                <c:pt idx="672">
                  <c:v>35.6</c:v>
                </c:pt>
                <c:pt idx="673">
                  <c:v>35.65</c:v>
                </c:pt>
                <c:pt idx="674">
                  <c:v>35.700000000000003</c:v>
                </c:pt>
                <c:pt idx="675">
                  <c:v>35.75</c:v>
                </c:pt>
                <c:pt idx="676">
                  <c:v>35.800000000000011</c:v>
                </c:pt>
                <c:pt idx="677">
                  <c:v>35.849999999999994</c:v>
                </c:pt>
                <c:pt idx="678">
                  <c:v>35.9</c:v>
                </c:pt>
                <c:pt idx="679">
                  <c:v>35.949999999999996</c:v>
                </c:pt>
                <c:pt idx="680">
                  <c:v>36</c:v>
                </c:pt>
                <c:pt idx="681">
                  <c:v>36.050000000000004</c:v>
                </c:pt>
                <c:pt idx="682">
                  <c:v>36.1</c:v>
                </c:pt>
                <c:pt idx="683">
                  <c:v>36.15</c:v>
                </c:pt>
                <c:pt idx="684">
                  <c:v>36.200000000000003</c:v>
                </c:pt>
                <c:pt idx="685">
                  <c:v>36.25</c:v>
                </c:pt>
                <c:pt idx="686">
                  <c:v>36.300000000000011</c:v>
                </c:pt>
                <c:pt idx="687">
                  <c:v>36.349999999999994</c:v>
                </c:pt>
                <c:pt idx="688">
                  <c:v>36.4</c:v>
                </c:pt>
                <c:pt idx="689">
                  <c:v>36.449999999999996</c:v>
                </c:pt>
                <c:pt idx="690">
                  <c:v>36.5</c:v>
                </c:pt>
                <c:pt idx="691">
                  <c:v>36.550000000000004</c:v>
                </c:pt>
                <c:pt idx="692">
                  <c:v>36.6</c:v>
                </c:pt>
                <c:pt idx="693">
                  <c:v>36.65</c:v>
                </c:pt>
                <c:pt idx="694">
                  <c:v>36.700000000000003</c:v>
                </c:pt>
                <c:pt idx="695">
                  <c:v>36.75</c:v>
                </c:pt>
                <c:pt idx="696">
                  <c:v>36.800000000000011</c:v>
                </c:pt>
                <c:pt idx="697">
                  <c:v>36.849999999999994</c:v>
                </c:pt>
                <c:pt idx="698">
                  <c:v>36.9</c:v>
                </c:pt>
                <c:pt idx="699">
                  <c:v>36.949999999999996</c:v>
                </c:pt>
                <c:pt idx="700">
                  <c:v>37</c:v>
                </c:pt>
                <c:pt idx="701">
                  <c:v>37.050000000000004</c:v>
                </c:pt>
                <c:pt idx="702">
                  <c:v>37.1</c:v>
                </c:pt>
                <c:pt idx="703">
                  <c:v>37.15</c:v>
                </c:pt>
                <c:pt idx="704">
                  <c:v>37.200000000000003</c:v>
                </c:pt>
                <c:pt idx="705">
                  <c:v>37.25</c:v>
                </c:pt>
                <c:pt idx="706">
                  <c:v>37.300000000000011</c:v>
                </c:pt>
                <c:pt idx="707">
                  <c:v>37.349999999999994</c:v>
                </c:pt>
                <c:pt idx="708">
                  <c:v>37.4</c:v>
                </c:pt>
                <c:pt idx="709">
                  <c:v>37.449999999999996</c:v>
                </c:pt>
                <c:pt idx="710">
                  <c:v>37.5</c:v>
                </c:pt>
                <c:pt idx="711">
                  <c:v>37.550000000000004</c:v>
                </c:pt>
                <c:pt idx="712">
                  <c:v>37.6</c:v>
                </c:pt>
                <c:pt idx="713">
                  <c:v>37.65</c:v>
                </c:pt>
                <c:pt idx="714">
                  <c:v>37.700000000000003</c:v>
                </c:pt>
                <c:pt idx="715">
                  <c:v>37.75</c:v>
                </c:pt>
                <c:pt idx="716">
                  <c:v>37.800000000000011</c:v>
                </c:pt>
                <c:pt idx="717">
                  <c:v>37.849999999999994</c:v>
                </c:pt>
                <c:pt idx="718">
                  <c:v>37.9</c:v>
                </c:pt>
                <c:pt idx="719">
                  <c:v>37.949999999999996</c:v>
                </c:pt>
                <c:pt idx="720">
                  <c:v>38</c:v>
                </c:pt>
                <c:pt idx="721">
                  <c:v>38.050000000000004</c:v>
                </c:pt>
                <c:pt idx="722">
                  <c:v>38.1</c:v>
                </c:pt>
                <c:pt idx="723">
                  <c:v>38.15</c:v>
                </c:pt>
                <c:pt idx="724">
                  <c:v>38.200000000000003</c:v>
                </c:pt>
                <c:pt idx="725">
                  <c:v>38.25</c:v>
                </c:pt>
                <c:pt idx="726">
                  <c:v>38.300000000000011</c:v>
                </c:pt>
                <c:pt idx="727">
                  <c:v>38.349999999999994</c:v>
                </c:pt>
                <c:pt idx="728">
                  <c:v>38.4</c:v>
                </c:pt>
                <c:pt idx="729">
                  <c:v>38.449999999999996</c:v>
                </c:pt>
                <c:pt idx="730">
                  <c:v>38.5</c:v>
                </c:pt>
                <c:pt idx="731">
                  <c:v>38.550000000000004</c:v>
                </c:pt>
                <c:pt idx="732">
                  <c:v>38.6</c:v>
                </c:pt>
                <c:pt idx="733">
                  <c:v>38.65</c:v>
                </c:pt>
                <c:pt idx="734">
                  <c:v>38.700000000000003</c:v>
                </c:pt>
                <c:pt idx="735">
                  <c:v>38.75</c:v>
                </c:pt>
                <c:pt idx="736">
                  <c:v>38.800000000000011</c:v>
                </c:pt>
                <c:pt idx="737">
                  <c:v>38.849999999999994</c:v>
                </c:pt>
                <c:pt idx="738">
                  <c:v>38.9</c:v>
                </c:pt>
                <c:pt idx="739">
                  <c:v>38.949999999999996</c:v>
                </c:pt>
                <c:pt idx="740">
                  <c:v>39</c:v>
                </c:pt>
                <c:pt idx="741">
                  <c:v>39.050000000000004</c:v>
                </c:pt>
                <c:pt idx="742">
                  <c:v>39.1</c:v>
                </c:pt>
                <c:pt idx="743">
                  <c:v>39.15</c:v>
                </c:pt>
                <c:pt idx="744">
                  <c:v>39.200000000000003</c:v>
                </c:pt>
                <c:pt idx="745">
                  <c:v>39.25</c:v>
                </c:pt>
                <c:pt idx="746">
                  <c:v>39.300000000000011</c:v>
                </c:pt>
                <c:pt idx="747">
                  <c:v>39.349999999999994</c:v>
                </c:pt>
                <c:pt idx="748">
                  <c:v>39.4</c:v>
                </c:pt>
                <c:pt idx="749">
                  <c:v>39.449999999999996</c:v>
                </c:pt>
                <c:pt idx="750">
                  <c:v>39.5</c:v>
                </c:pt>
                <c:pt idx="751">
                  <c:v>39.550000000000004</c:v>
                </c:pt>
                <c:pt idx="752">
                  <c:v>39.6</c:v>
                </c:pt>
                <c:pt idx="753">
                  <c:v>39.65</c:v>
                </c:pt>
                <c:pt idx="754">
                  <c:v>39.700000000000003</c:v>
                </c:pt>
                <c:pt idx="755">
                  <c:v>39.75</c:v>
                </c:pt>
                <c:pt idx="756">
                  <c:v>39.800000000000011</c:v>
                </c:pt>
                <c:pt idx="757">
                  <c:v>39.849999999999994</c:v>
                </c:pt>
                <c:pt idx="758">
                  <c:v>39.9</c:v>
                </c:pt>
                <c:pt idx="759">
                  <c:v>39.949999999999996</c:v>
                </c:pt>
                <c:pt idx="760">
                  <c:v>40</c:v>
                </c:pt>
                <c:pt idx="761">
                  <c:v>40.050000000000004</c:v>
                </c:pt>
                <c:pt idx="762">
                  <c:v>40.1</c:v>
                </c:pt>
                <c:pt idx="763">
                  <c:v>40.15</c:v>
                </c:pt>
                <c:pt idx="764">
                  <c:v>40.200000000000003</c:v>
                </c:pt>
                <c:pt idx="765">
                  <c:v>40.25</c:v>
                </c:pt>
                <c:pt idx="766">
                  <c:v>40.300000000000011</c:v>
                </c:pt>
                <c:pt idx="767">
                  <c:v>40.349999999999994</c:v>
                </c:pt>
                <c:pt idx="768">
                  <c:v>40.4</c:v>
                </c:pt>
                <c:pt idx="769">
                  <c:v>40.449999999999996</c:v>
                </c:pt>
                <c:pt idx="770">
                  <c:v>40.5</c:v>
                </c:pt>
                <c:pt idx="771">
                  <c:v>40.550000000000004</c:v>
                </c:pt>
                <c:pt idx="772">
                  <c:v>40.6</c:v>
                </c:pt>
                <c:pt idx="773">
                  <c:v>40.65</c:v>
                </c:pt>
                <c:pt idx="774">
                  <c:v>40.700000000000003</c:v>
                </c:pt>
                <c:pt idx="775">
                  <c:v>40.75</c:v>
                </c:pt>
                <c:pt idx="776">
                  <c:v>40.800000000000011</c:v>
                </c:pt>
                <c:pt idx="777">
                  <c:v>40.849999999999994</c:v>
                </c:pt>
                <c:pt idx="778">
                  <c:v>40.9</c:v>
                </c:pt>
                <c:pt idx="779">
                  <c:v>40.949999999999996</c:v>
                </c:pt>
                <c:pt idx="780">
                  <c:v>41</c:v>
                </c:pt>
                <c:pt idx="781">
                  <c:v>41.05</c:v>
                </c:pt>
                <c:pt idx="782">
                  <c:v>41.1</c:v>
                </c:pt>
                <c:pt idx="783">
                  <c:v>41.15</c:v>
                </c:pt>
                <c:pt idx="784">
                  <c:v>41.2</c:v>
                </c:pt>
                <c:pt idx="785">
                  <c:v>41.25</c:v>
                </c:pt>
                <c:pt idx="786">
                  <c:v>41.3</c:v>
                </c:pt>
                <c:pt idx="787">
                  <c:v>41.349999999999994</c:v>
                </c:pt>
                <c:pt idx="788">
                  <c:v>41.4</c:v>
                </c:pt>
                <c:pt idx="789">
                  <c:v>41.449999999999996</c:v>
                </c:pt>
                <c:pt idx="790">
                  <c:v>41.5</c:v>
                </c:pt>
                <c:pt idx="791">
                  <c:v>41.55</c:v>
                </c:pt>
                <c:pt idx="792">
                  <c:v>41.6</c:v>
                </c:pt>
                <c:pt idx="793">
                  <c:v>41.65</c:v>
                </c:pt>
                <c:pt idx="794">
                  <c:v>41.7</c:v>
                </c:pt>
                <c:pt idx="795">
                  <c:v>41.75</c:v>
                </c:pt>
                <c:pt idx="796">
                  <c:v>41.8</c:v>
                </c:pt>
                <c:pt idx="797">
                  <c:v>41.849999999999994</c:v>
                </c:pt>
                <c:pt idx="798">
                  <c:v>41.9</c:v>
                </c:pt>
                <c:pt idx="799">
                  <c:v>41.949999999999996</c:v>
                </c:pt>
                <c:pt idx="800">
                  <c:v>42</c:v>
                </c:pt>
                <c:pt idx="801">
                  <c:v>42.05</c:v>
                </c:pt>
                <c:pt idx="802">
                  <c:v>42.1</c:v>
                </c:pt>
                <c:pt idx="803">
                  <c:v>42.15</c:v>
                </c:pt>
                <c:pt idx="804">
                  <c:v>42.2</c:v>
                </c:pt>
                <c:pt idx="805">
                  <c:v>42.25</c:v>
                </c:pt>
                <c:pt idx="806">
                  <c:v>42.3</c:v>
                </c:pt>
                <c:pt idx="807">
                  <c:v>42.349999999999994</c:v>
                </c:pt>
                <c:pt idx="808">
                  <c:v>42.4</c:v>
                </c:pt>
                <c:pt idx="809">
                  <c:v>42.449999999999996</c:v>
                </c:pt>
                <c:pt idx="810">
                  <c:v>42.5</c:v>
                </c:pt>
                <c:pt idx="811">
                  <c:v>42.55</c:v>
                </c:pt>
                <c:pt idx="812">
                  <c:v>42.6</c:v>
                </c:pt>
                <c:pt idx="813">
                  <c:v>42.65</c:v>
                </c:pt>
                <c:pt idx="814">
                  <c:v>42.7</c:v>
                </c:pt>
                <c:pt idx="815">
                  <c:v>42.75</c:v>
                </c:pt>
                <c:pt idx="816">
                  <c:v>42.8</c:v>
                </c:pt>
                <c:pt idx="817">
                  <c:v>42.849999999999994</c:v>
                </c:pt>
                <c:pt idx="818">
                  <c:v>42.9</c:v>
                </c:pt>
                <c:pt idx="819">
                  <c:v>42.949999999999996</c:v>
                </c:pt>
                <c:pt idx="820">
                  <c:v>43</c:v>
                </c:pt>
                <c:pt idx="821">
                  <c:v>43.05</c:v>
                </c:pt>
                <c:pt idx="822">
                  <c:v>43.1</c:v>
                </c:pt>
                <c:pt idx="823">
                  <c:v>43.15</c:v>
                </c:pt>
                <c:pt idx="824">
                  <c:v>43.2</c:v>
                </c:pt>
                <c:pt idx="825">
                  <c:v>43.25</c:v>
                </c:pt>
                <c:pt idx="826">
                  <c:v>43.3</c:v>
                </c:pt>
                <c:pt idx="827">
                  <c:v>43.349999999999994</c:v>
                </c:pt>
                <c:pt idx="828">
                  <c:v>43.4</c:v>
                </c:pt>
                <c:pt idx="829">
                  <c:v>43.449999999999996</c:v>
                </c:pt>
                <c:pt idx="830">
                  <c:v>43.5</c:v>
                </c:pt>
                <c:pt idx="831">
                  <c:v>43.55</c:v>
                </c:pt>
                <c:pt idx="832">
                  <c:v>43.6</c:v>
                </c:pt>
                <c:pt idx="833">
                  <c:v>43.65</c:v>
                </c:pt>
                <c:pt idx="834">
                  <c:v>43.7</c:v>
                </c:pt>
                <c:pt idx="835">
                  <c:v>43.75</c:v>
                </c:pt>
                <c:pt idx="836">
                  <c:v>43.8</c:v>
                </c:pt>
                <c:pt idx="837">
                  <c:v>43.849999999999994</c:v>
                </c:pt>
                <c:pt idx="838">
                  <c:v>43.9</c:v>
                </c:pt>
                <c:pt idx="839">
                  <c:v>43.949999999999996</c:v>
                </c:pt>
                <c:pt idx="840">
                  <c:v>44</c:v>
                </c:pt>
                <c:pt idx="841">
                  <c:v>44.05</c:v>
                </c:pt>
                <c:pt idx="842">
                  <c:v>44.1</c:v>
                </c:pt>
                <c:pt idx="843">
                  <c:v>44.15</c:v>
                </c:pt>
                <c:pt idx="844">
                  <c:v>44.2</c:v>
                </c:pt>
                <c:pt idx="845">
                  <c:v>44.25</c:v>
                </c:pt>
                <c:pt idx="846">
                  <c:v>44.3</c:v>
                </c:pt>
                <c:pt idx="847">
                  <c:v>44.349999999999994</c:v>
                </c:pt>
                <c:pt idx="848">
                  <c:v>44.4</c:v>
                </c:pt>
                <c:pt idx="849">
                  <c:v>44.449999999999996</c:v>
                </c:pt>
                <c:pt idx="850">
                  <c:v>44.5</c:v>
                </c:pt>
                <c:pt idx="851">
                  <c:v>44.55</c:v>
                </c:pt>
                <c:pt idx="852">
                  <c:v>44.6</c:v>
                </c:pt>
                <c:pt idx="853">
                  <c:v>44.65</c:v>
                </c:pt>
                <c:pt idx="854">
                  <c:v>44.7</c:v>
                </c:pt>
                <c:pt idx="855">
                  <c:v>44.75</c:v>
                </c:pt>
                <c:pt idx="856">
                  <c:v>44.8</c:v>
                </c:pt>
                <c:pt idx="857">
                  <c:v>44.849999999999994</c:v>
                </c:pt>
                <c:pt idx="858">
                  <c:v>44.9</c:v>
                </c:pt>
                <c:pt idx="859">
                  <c:v>44.949999999999996</c:v>
                </c:pt>
                <c:pt idx="860">
                  <c:v>45</c:v>
                </c:pt>
                <c:pt idx="861">
                  <c:v>45.05</c:v>
                </c:pt>
                <c:pt idx="862">
                  <c:v>45.1</c:v>
                </c:pt>
                <c:pt idx="863">
                  <c:v>45.15</c:v>
                </c:pt>
                <c:pt idx="864">
                  <c:v>45.2</c:v>
                </c:pt>
                <c:pt idx="865">
                  <c:v>45.25</c:v>
                </c:pt>
                <c:pt idx="866">
                  <c:v>45.3</c:v>
                </c:pt>
                <c:pt idx="867">
                  <c:v>45.349999999999994</c:v>
                </c:pt>
                <c:pt idx="868">
                  <c:v>45.4</c:v>
                </c:pt>
                <c:pt idx="869">
                  <c:v>45.449999999999996</c:v>
                </c:pt>
                <c:pt idx="870">
                  <c:v>45.5</c:v>
                </c:pt>
                <c:pt idx="871">
                  <c:v>45.55</c:v>
                </c:pt>
                <c:pt idx="872">
                  <c:v>45.6</c:v>
                </c:pt>
                <c:pt idx="873">
                  <c:v>45.65</c:v>
                </c:pt>
                <c:pt idx="874">
                  <c:v>45.7</c:v>
                </c:pt>
                <c:pt idx="875">
                  <c:v>45.75</c:v>
                </c:pt>
                <c:pt idx="876">
                  <c:v>45.8</c:v>
                </c:pt>
                <c:pt idx="877">
                  <c:v>45.849999999999994</c:v>
                </c:pt>
                <c:pt idx="878">
                  <c:v>45.9</c:v>
                </c:pt>
                <c:pt idx="879">
                  <c:v>45.949999999999996</c:v>
                </c:pt>
                <c:pt idx="880">
                  <c:v>46</c:v>
                </c:pt>
                <c:pt idx="881">
                  <c:v>46.05</c:v>
                </c:pt>
                <c:pt idx="882">
                  <c:v>46.1</c:v>
                </c:pt>
                <c:pt idx="883">
                  <c:v>46.15</c:v>
                </c:pt>
                <c:pt idx="884">
                  <c:v>46.2</c:v>
                </c:pt>
                <c:pt idx="885">
                  <c:v>46.25</c:v>
                </c:pt>
                <c:pt idx="886">
                  <c:v>46.3</c:v>
                </c:pt>
                <c:pt idx="887">
                  <c:v>46.349999999999994</c:v>
                </c:pt>
                <c:pt idx="888">
                  <c:v>46.4</c:v>
                </c:pt>
                <c:pt idx="889">
                  <c:v>46.449999999999996</c:v>
                </c:pt>
                <c:pt idx="890">
                  <c:v>46.5</c:v>
                </c:pt>
                <c:pt idx="891">
                  <c:v>46.55</c:v>
                </c:pt>
                <c:pt idx="892">
                  <c:v>46.6</c:v>
                </c:pt>
                <c:pt idx="893">
                  <c:v>46.65</c:v>
                </c:pt>
                <c:pt idx="894">
                  <c:v>46.7</c:v>
                </c:pt>
                <c:pt idx="895">
                  <c:v>46.75</c:v>
                </c:pt>
                <c:pt idx="896">
                  <c:v>46.8</c:v>
                </c:pt>
                <c:pt idx="897">
                  <c:v>46.849999999999994</c:v>
                </c:pt>
                <c:pt idx="898">
                  <c:v>46.9</c:v>
                </c:pt>
                <c:pt idx="899">
                  <c:v>46.949999999999996</c:v>
                </c:pt>
                <c:pt idx="900">
                  <c:v>47</c:v>
                </c:pt>
                <c:pt idx="901">
                  <c:v>47.05</c:v>
                </c:pt>
                <c:pt idx="902">
                  <c:v>47.1</c:v>
                </c:pt>
                <c:pt idx="903">
                  <c:v>47.15</c:v>
                </c:pt>
                <c:pt idx="904">
                  <c:v>47.2</c:v>
                </c:pt>
                <c:pt idx="905">
                  <c:v>47.25</c:v>
                </c:pt>
                <c:pt idx="906">
                  <c:v>47.3</c:v>
                </c:pt>
                <c:pt idx="907">
                  <c:v>47.349999999999994</c:v>
                </c:pt>
                <c:pt idx="908">
                  <c:v>47.4</c:v>
                </c:pt>
                <c:pt idx="909">
                  <c:v>47.449999999999996</c:v>
                </c:pt>
                <c:pt idx="910">
                  <c:v>47.5</c:v>
                </c:pt>
                <c:pt idx="911">
                  <c:v>47.55</c:v>
                </c:pt>
                <c:pt idx="912">
                  <c:v>47.6</c:v>
                </c:pt>
                <c:pt idx="913">
                  <c:v>47.65</c:v>
                </c:pt>
                <c:pt idx="914">
                  <c:v>47.7</c:v>
                </c:pt>
                <c:pt idx="915">
                  <c:v>47.75</c:v>
                </c:pt>
                <c:pt idx="916">
                  <c:v>47.8</c:v>
                </c:pt>
                <c:pt idx="917">
                  <c:v>47.849999999999994</c:v>
                </c:pt>
                <c:pt idx="918">
                  <c:v>47.9</c:v>
                </c:pt>
                <c:pt idx="919">
                  <c:v>47.949999999999996</c:v>
                </c:pt>
                <c:pt idx="920">
                  <c:v>48</c:v>
                </c:pt>
                <c:pt idx="921">
                  <c:v>48.05</c:v>
                </c:pt>
                <c:pt idx="922">
                  <c:v>48.1</c:v>
                </c:pt>
                <c:pt idx="923">
                  <c:v>48.15</c:v>
                </c:pt>
                <c:pt idx="924">
                  <c:v>48.2</c:v>
                </c:pt>
                <c:pt idx="925">
                  <c:v>48.25</c:v>
                </c:pt>
                <c:pt idx="926">
                  <c:v>48.3</c:v>
                </c:pt>
                <c:pt idx="927">
                  <c:v>48.349999999999994</c:v>
                </c:pt>
                <c:pt idx="928">
                  <c:v>48.4</c:v>
                </c:pt>
                <c:pt idx="929">
                  <c:v>48.449999999999996</c:v>
                </c:pt>
                <c:pt idx="930">
                  <c:v>48.5</c:v>
                </c:pt>
                <c:pt idx="931">
                  <c:v>48.55</c:v>
                </c:pt>
                <c:pt idx="932">
                  <c:v>48.6</c:v>
                </c:pt>
                <c:pt idx="933">
                  <c:v>48.65</c:v>
                </c:pt>
                <c:pt idx="934">
                  <c:v>48.7</c:v>
                </c:pt>
                <c:pt idx="935">
                  <c:v>48.75</c:v>
                </c:pt>
                <c:pt idx="936">
                  <c:v>48.8</c:v>
                </c:pt>
                <c:pt idx="937">
                  <c:v>48.849999999999994</c:v>
                </c:pt>
                <c:pt idx="938">
                  <c:v>48.9</c:v>
                </c:pt>
                <c:pt idx="939">
                  <c:v>48.949999999999996</c:v>
                </c:pt>
                <c:pt idx="940">
                  <c:v>49</c:v>
                </c:pt>
                <c:pt idx="941">
                  <c:v>49.05</c:v>
                </c:pt>
                <c:pt idx="942">
                  <c:v>49.1</c:v>
                </c:pt>
                <c:pt idx="943">
                  <c:v>49.15</c:v>
                </c:pt>
                <c:pt idx="944">
                  <c:v>49.2</c:v>
                </c:pt>
                <c:pt idx="945">
                  <c:v>49.25</c:v>
                </c:pt>
                <c:pt idx="946">
                  <c:v>49.3</c:v>
                </c:pt>
                <c:pt idx="947">
                  <c:v>49.349999999999994</c:v>
                </c:pt>
                <c:pt idx="948">
                  <c:v>49.4</c:v>
                </c:pt>
                <c:pt idx="949">
                  <c:v>49.449999999999996</c:v>
                </c:pt>
                <c:pt idx="950">
                  <c:v>49.5</c:v>
                </c:pt>
                <c:pt idx="951">
                  <c:v>49.55</c:v>
                </c:pt>
                <c:pt idx="952">
                  <c:v>49.6</c:v>
                </c:pt>
                <c:pt idx="953">
                  <c:v>49.65</c:v>
                </c:pt>
                <c:pt idx="954">
                  <c:v>49.7</c:v>
                </c:pt>
                <c:pt idx="955">
                  <c:v>49.75</c:v>
                </c:pt>
                <c:pt idx="956">
                  <c:v>49.8</c:v>
                </c:pt>
                <c:pt idx="957">
                  <c:v>49.849999999999994</c:v>
                </c:pt>
                <c:pt idx="958">
                  <c:v>49.9</c:v>
                </c:pt>
                <c:pt idx="959">
                  <c:v>49.949999999999996</c:v>
                </c:pt>
                <c:pt idx="960">
                  <c:v>50</c:v>
                </c:pt>
                <c:pt idx="961">
                  <c:v>50.05</c:v>
                </c:pt>
                <c:pt idx="962">
                  <c:v>50.1</c:v>
                </c:pt>
                <c:pt idx="963">
                  <c:v>50.15</c:v>
                </c:pt>
                <c:pt idx="964">
                  <c:v>50.2</c:v>
                </c:pt>
                <c:pt idx="965">
                  <c:v>50.25</c:v>
                </c:pt>
                <c:pt idx="966">
                  <c:v>50.3</c:v>
                </c:pt>
                <c:pt idx="967">
                  <c:v>50.349999999999994</c:v>
                </c:pt>
                <c:pt idx="968">
                  <c:v>50.4</c:v>
                </c:pt>
                <c:pt idx="969">
                  <c:v>50.449999999999996</c:v>
                </c:pt>
                <c:pt idx="970">
                  <c:v>50.5</c:v>
                </c:pt>
                <c:pt idx="971">
                  <c:v>50.55</c:v>
                </c:pt>
                <c:pt idx="972">
                  <c:v>50.6</c:v>
                </c:pt>
                <c:pt idx="973">
                  <c:v>50.65</c:v>
                </c:pt>
                <c:pt idx="974">
                  <c:v>50.7</c:v>
                </c:pt>
                <c:pt idx="975">
                  <c:v>50.75</c:v>
                </c:pt>
                <c:pt idx="976">
                  <c:v>50.8</c:v>
                </c:pt>
                <c:pt idx="977">
                  <c:v>50.849999999999994</c:v>
                </c:pt>
                <c:pt idx="978">
                  <c:v>50.9</c:v>
                </c:pt>
                <c:pt idx="979">
                  <c:v>50.949999999999996</c:v>
                </c:pt>
                <c:pt idx="980">
                  <c:v>51</c:v>
                </c:pt>
                <c:pt idx="981">
                  <c:v>51.05</c:v>
                </c:pt>
                <c:pt idx="982">
                  <c:v>51.1</c:v>
                </c:pt>
                <c:pt idx="983">
                  <c:v>51.15</c:v>
                </c:pt>
                <c:pt idx="984">
                  <c:v>51.2</c:v>
                </c:pt>
                <c:pt idx="985">
                  <c:v>51.25</c:v>
                </c:pt>
                <c:pt idx="986">
                  <c:v>51.3</c:v>
                </c:pt>
                <c:pt idx="987">
                  <c:v>51.349999999999994</c:v>
                </c:pt>
                <c:pt idx="988">
                  <c:v>51.4</c:v>
                </c:pt>
                <c:pt idx="989">
                  <c:v>51.449999999999996</c:v>
                </c:pt>
                <c:pt idx="990">
                  <c:v>51.5</c:v>
                </c:pt>
                <c:pt idx="991">
                  <c:v>51.55</c:v>
                </c:pt>
                <c:pt idx="992">
                  <c:v>51.6</c:v>
                </c:pt>
                <c:pt idx="993">
                  <c:v>51.65</c:v>
                </c:pt>
                <c:pt idx="994">
                  <c:v>51.7</c:v>
                </c:pt>
                <c:pt idx="995">
                  <c:v>51.75</c:v>
                </c:pt>
                <c:pt idx="996">
                  <c:v>51.8</c:v>
                </c:pt>
                <c:pt idx="997">
                  <c:v>51.849999999999994</c:v>
                </c:pt>
                <c:pt idx="998">
                  <c:v>51.9</c:v>
                </c:pt>
                <c:pt idx="999">
                  <c:v>51.949999999999996</c:v>
                </c:pt>
                <c:pt idx="1000">
                  <c:v>52</c:v>
                </c:pt>
                <c:pt idx="1001">
                  <c:v>52.05</c:v>
                </c:pt>
                <c:pt idx="1002">
                  <c:v>52.1</c:v>
                </c:pt>
                <c:pt idx="1003">
                  <c:v>52.15</c:v>
                </c:pt>
                <c:pt idx="1004">
                  <c:v>52.2</c:v>
                </c:pt>
                <c:pt idx="1005">
                  <c:v>52.25</c:v>
                </c:pt>
                <c:pt idx="1006">
                  <c:v>52.3</c:v>
                </c:pt>
                <c:pt idx="1007">
                  <c:v>52.349999999999994</c:v>
                </c:pt>
                <c:pt idx="1008">
                  <c:v>52.4</c:v>
                </c:pt>
                <c:pt idx="1009">
                  <c:v>52.449999999999996</c:v>
                </c:pt>
                <c:pt idx="1010">
                  <c:v>52.5</c:v>
                </c:pt>
                <c:pt idx="1011">
                  <c:v>52.55</c:v>
                </c:pt>
                <c:pt idx="1012">
                  <c:v>52.6</c:v>
                </c:pt>
                <c:pt idx="1013">
                  <c:v>52.65</c:v>
                </c:pt>
                <c:pt idx="1014">
                  <c:v>52.7</c:v>
                </c:pt>
                <c:pt idx="1015">
                  <c:v>52.75</c:v>
                </c:pt>
                <c:pt idx="1016">
                  <c:v>52.8</c:v>
                </c:pt>
                <c:pt idx="1017">
                  <c:v>52.849999999999994</c:v>
                </c:pt>
                <c:pt idx="1018">
                  <c:v>52.9</c:v>
                </c:pt>
                <c:pt idx="1019">
                  <c:v>52.949999999999996</c:v>
                </c:pt>
                <c:pt idx="1020">
                  <c:v>53</c:v>
                </c:pt>
                <c:pt idx="1021">
                  <c:v>53.05</c:v>
                </c:pt>
                <c:pt idx="1022">
                  <c:v>53.1</c:v>
                </c:pt>
                <c:pt idx="1023">
                  <c:v>53.15</c:v>
                </c:pt>
                <c:pt idx="1024">
                  <c:v>53.2</c:v>
                </c:pt>
                <c:pt idx="1025">
                  <c:v>53.25</c:v>
                </c:pt>
                <c:pt idx="1026">
                  <c:v>53.3</c:v>
                </c:pt>
                <c:pt idx="1027">
                  <c:v>53.349999999999994</c:v>
                </c:pt>
                <c:pt idx="1028">
                  <c:v>53.4</c:v>
                </c:pt>
                <c:pt idx="1029">
                  <c:v>53.449999999999996</c:v>
                </c:pt>
                <c:pt idx="1030">
                  <c:v>53.5</c:v>
                </c:pt>
                <c:pt idx="1031">
                  <c:v>53.55</c:v>
                </c:pt>
                <c:pt idx="1032">
                  <c:v>53.6</c:v>
                </c:pt>
                <c:pt idx="1033">
                  <c:v>53.65</c:v>
                </c:pt>
                <c:pt idx="1034">
                  <c:v>53.7</c:v>
                </c:pt>
                <c:pt idx="1035">
                  <c:v>53.75</c:v>
                </c:pt>
                <c:pt idx="1036">
                  <c:v>53.8</c:v>
                </c:pt>
                <c:pt idx="1037">
                  <c:v>53.849999999999994</c:v>
                </c:pt>
                <c:pt idx="1038">
                  <c:v>53.9</c:v>
                </c:pt>
                <c:pt idx="1039">
                  <c:v>53.949999999999996</c:v>
                </c:pt>
                <c:pt idx="1040">
                  <c:v>54</c:v>
                </c:pt>
                <c:pt idx="1041">
                  <c:v>54.05</c:v>
                </c:pt>
                <c:pt idx="1042">
                  <c:v>54.1</c:v>
                </c:pt>
                <c:pt idx="1043">
                  <c:v>54.15</c:v>
                </c:pt>
                <c:pt idx="1044">
                  <c:v>54.2</c:v>
                </c:pt>
                <c:pt idx="1045">
                  <c:v>54.25</c:v>
                </c:pt>
                <c:pt idx="1046">
                  <c:v>54.3</c:v>
                </c:pt>
                <c:pt idx="1047">
                  <c:v>54.349999999999994</c:v>
                </c:pt>
                <c:pt idx="1048">
                  <c:v>54.4</c:v>
                </c:pt>
                <c:pt idx="1049">
                  <c:v>54.449999999999996</c:v>
                </c:pt>
                <c:pt idx="1050">
                  <c:v>54.5</c:v>
                </c:pt>
                <c:pt idx="1051">
                  <c:v>54.55</c:v>
                </c:pt>
                <c:pt idx="1052">
                  <c:v>54.6</c:v>
                </c:pt>
                <c:pt idx="1053">
                  <c:v>54.65</c:v>
                </c:pt>
                <c:pt idx="1054">
                  <c:v>54.7</c:v>
                </c:pt>
                <c:pt idx="1055">
                  <c:v>54.75</c:v>
                </c:pt>
                <c:pt idx="1056">
                  <c:v>54.8</c:v>
                </c:pt>
                <c:pt idx="1057">
                  <c:v>54.849999999999994</c:v>
                </c:pt>
                <c:pt idx="1058">
                  <c:v>54.9</c:v>
                </c:pt>
                <c:pt idx="1059">
                  <c:v>54.949999999999996</c:v>
                </c:pt>
                <c:pt idx="1060">
                  <c:v>55</c:v>
                </c:pt>
                <c:pt idx="1061">
                  <c:v>55.05</c:v>
                </c:pt>
                <c:pt idx="1062">
                  <c:v>55.1</c:v>
                </c:pt>
                <c:pt idx="1063">
                  <c:v>55.15</c:v>
                </c:pt>
                <c:pt idx="1064">
                  <c:v>55.2</c:v>
                </c:pt>
                <c:pt idx="1065">
                  <c:v>55.25</c:v>
                </c:pt>
                <c:pt idx="1066">
                  <c:v>55.3</c:v>
                </c:pt>
                <c:pt idx="1067">
                  <c:v>55.349999999999994</c:v>
                </c:pt>
                <c:pt idx="1068">
                  <c:v>55.4</c:v>
                </c:pt>
                <c:pt idx="1069">
                  <c:v>55.449999999999996</c:v>
                </c:pt>
                <c:pt idx="1070">
                  <c:v>55.5</c:v>
                </c:pt>
                <c:pt idx="1071">
                  <c:v>55.55</c:v>
                </c:pt>
                <c:pt idx="1072">
                  <c:v>55.6</c:v>
                </c:pt>
                <c:pt idx="1073">
                  <c:v>55.65</c:v>
                </c:pt>
                <c:pt idx="1074">
                  <c:v>55.7</c:v>
                </c:pt>
                <c:pt idx="1075">
                  <c:v>55.75</c:v>
                </c:pt>
                <c:pt idx="1076">
                  <c:v>55.8</c:v>
                </c:pt>
                <c:pt idx="1077">
                  <c:v>55.849999999999994</c:v>
                </c:pt>
                <c:pt idx="1078">
                  <c:v>55.9</c:v>
                </c:pt>
                <c:pt idx="1079">
                  <c:v>55.949999999999996</c:v>
                </c:pt>
                <c:pt idx="1080">
                  <c:v>56</c:v>
                </c:pt>
                <c:pt idx="1081">
                  <c:v>56.05</c:v>
                </c:pt>
                <c:pt idx="1082">
                  <c:v>56.1</c:v>
                </c:pt>
                <c:pt idx="1083">
                  <c:v>56.15</c:v>
                </c:pt>
                <c:pt idx="1084">
                  <c:v>56.2</c:v>
                </c:pt>
                <c:pt idx="1085">
                  <c:v>56.25</c:v>
                </c:pt>
                <c:pt idx="1086">
                  <c:v>56.3</c:v>
                </c:pt>
                <c:pt idx="1087">
                  <c:v>56.349999999999994</c:v>
                </c:pt>
                <c:pt idx="1088">
                  <c:v>56.4</c:v>
                </c:pt>
                <c:pt idx="1089">
                  <c:v>56.449999999999996</c:v>
                </c:pt>
                <c:pt idx="1090">
                  <c:v>56.5</c:v>
                </c:pt>
                <c:pt idx="1091">
                  <c:v>56.55</c:v>
                </c:pt>
                <c:pt idx="1092">
                  <c:v>56.6</c:v>
                </c:pt>
                <c:pt idx="1093">
                  <c:v>56.65</c:v>
                </c:pt>
                <c:pt idx="1094">
                  <c:v>56.7</c:v>
                </c:pt>
                <c:pt idx="1095">
                  <c:v>56.75</c:v>
                </c:pt>
                <c:pt idx="1096">
                  <c:v>56.8</c:v>
                </c:pt>
                <c:pt idx="1097">
                  <c:v>56.849999999999994</c:v>
                </c:pt>
                <c:pt idx="1098">
                  <c:v>56.9</c:v>
                </c:pt>
                <c:pt idx="1099">
                  <c:v>56.949999999999996</c:v>
                </c:pt>
                <c:pt idx="1100">
                  <c:v>57</c:v>
                </c:pt>
                <c:pt idx="1101">
                  <c:v>57.05</c:v>
                </c:pt>
                <c:pt idx="1102">
                  <c:v>57.1</c:v>
                </c:pt>
                <c:pt idx="1103">
                  <c:v>57.15</c:v>
                </c:pt>
                <c:pt idx="1104">
                  <c:v>57.2</c:v>
                </c:pt>
                <c:pt idx="1105">
                  <c:v>57.25</c:v>
                </c:pt>
                <c:pt idx="1106">
                  <c:v>57.3</c:v>
                </c:pt>
                <c:pt idx="1107">
                  <c:v>57.349999999999994</c:v>
                </c:pt>
                <c:pt idx="1108">
                  <c:v>57.4</c:v>
                </c:pt>
                <c:pt idx="1109">
                  <c:v>57.449999999999996</c:v>
                </c:pt>
                <c:pt idx="1110">
                  <c:v>57.5</c:v>
                </c:pt>
                <c:pt idx="1111">
                  <c:v>57.55</c:v>
                </c:pt>
                <c:pt idx="1112">
                  <c:v>57.6</c:v>
                </c:pt>
                <c:pt idx="1113">
                  <c:v>57.65</c:v>
                </c:pt>
                <c:pt idx="1114">
                  <c:v>57.7</c:v>
                </c:pt>
                <c:pt idx="1115">
                  <c:v>57.75</c:v>
                </c:pt>
                <c:pt idx="1116">
                  <c:v>57.8</c:v>
                </c:pt>
                <c:pt idx="1117">
                  <c:v>57.849999999999994</c:v>
                </c:pt>
                <c:pt idx="1118">
                  <c:v>57.9</c:v>
                </c:pt>
                <c:pt idx="1119">
                  <c:v>57.949999999999996</c:v>
                </c:pt>
                <c:pt idx="1120">
                  <c:v>58</c:v>
                </c:pt>
                <c:pt idx="1121">
                  <c:v>58.05</c:v>
                </c:pt>
                <c:pt idx="1122">
                  <c:v>58.1</c:v>
                </c:pt>
                <c:pt idx="1123">
                  <c:v>58.15</c:v>
                </c:pt>
                <c:pt idx="1124">
                  <c:v>58.2</c:v>
                </c:pt>
                <c:pt idx="1125">
                  <c:v>58.25</c:v>
                </c:pt>
                <c:pt idx="1126">
                  <c:v>58.3</c:v>
                </c:pt>
                <c:pt idx="1127">
                  <c:v>58.349999999999994</c:v>
                </c:pt>
                <c:pt idx="1128">
                  <c:v>58.4</c:v>
                </c:pt>
                <c:pt idx="1129">
                  <c:v>58.449999999999996</c:v>
                </c:pt>
                <c:pt idx="1130">
                  <c:v>58.5</c:v>
                </c:pt>
                <c:pt idx="1131">
                  <c:v>58.55</c:v>
                </c:pt>
                <c:pt idx="1132">
                  <c:v>58.6</c:v>
                </c:pt>
                <c:pt idx="1133">
                  <c:v>58.65</c:v>
                </c:pt>
                <c:pt idx="1134">
                  <c:v>58.7</c:v>
                </c:pt>
                <c:pt idx="1135">
                  <c:v>58.75</c:v>
                </c:pt>
                <c:pt idx="1136">
                  <c:v>58.8</c:v>
                </c:pt>
                <c:pt idx="1137">
                  <c:v>58.849999999999994</c:v>
                </c:pt>
                <c:pt idx="1138">
                  <c:v>58.9</c:v>
                </c:pt>
                <c:pt idx="1139">
                  <c:v>58.949999999999996</c:v>
                </c:pt>
                <c:pt idx="1140">
                  <c:v>59</c:v>
                </c:pt>
                <c:pt idx="1141">
                  <c:v>59.05</c:v>
                </c:pt>
                <c:pt idx="1142">
                  <c:v>59.1</c:v>
                </c:pt>
                <c:pt idx="1143">
                  <c:v>59.15</c:v>
                </c:pt>
                <c:pt idx="1144">
                  <c:v>59.2</c:v>
                </c:pt>
                <c:pt idx="1145">
                  <c:v>59.25</c:v>
                </c:pt>
                <c:pt idx="1146">
                  <c:v>59.3</c:v>
                </c:pt>
                <c:pt idx="1147">
                  <c:v>59.349999999999994</c:v>
                </c:pt>
                <c:pt idx="1148">
                  <c:v>59.4</c:v>
                </c:pt>
                <c:pt idx="1149">
                  <c:v>59.449999999999996</c:v>
                </c:pt>
                <c:pt idx="1150">
                  <c:v>59.5</c:v>
                </c:pt>
                <c:pt idx="1151">
                  <c:v>59.55</c:v>
                </c:pt>
                <c:pt idx="1152">
                  <c:v>59.6</c:v>
                </c:pt>
                <c:pt idx="1153">
                  <c:v>59.65</c:v>
                </c:pt>
                <c:pt idx="1154">
                  <c:v>59.7</c:v>
                </c:pt>
                <c:pt idx="1155">
                  <c:v>59.75</c:v>
                </c:pt>
                <c:pt idx="1156">
                  <c:v>59.8</c:v>
                </c:pt>
                <c:pt idx="1157">
                  <c:v>59.849999999999994</c:v>
                </c:pt>
                <c:pt idx="1158">
                  <c:v>59.9</c:v>
                </c:pt>
                <c:pt idx="1159">
                  <c:v>59.949999999999996</c:v>
                </c:pt>
                <c:pt idx="1160">
                  <c:v>60</c:v>
                </c:pt>
                <c:pt idx="1161">
                  <c:v>60.05</c:v>
                </c:pt>
                <c:pt idx="1162">
                  <c:v>60.1</c:v>
                </c:pt>
                <c:pt idx="1163">
                  <c:v>60.15</c:v>
                </c:pt>
                <c:pt idx="1164">
                  <c:v>60.2</c:v>
                </c:pt>
                <c:pt idx="1165">
                  <c:v>60.25</c:v>
                </c:pt>
                <c:pt idx="1166">
                  <c:v>60.3</c:v>
                </c:pt>
                <c:pt idx="1167">
                  <c:v>60.349999999999994</c:v>
                </c:pt>
                <c:pt idx="1168">
                  <c:v>60.4</c:v>
                </c:pt>
                <c:pt idx="1169">
                  <c:v>60.449999999999996</c:v>
                </c:pt>
                <c:pt idx="1170">
                  <c:v>60.5</c:v>
                </c:pt>
                <c:pt idx="1171">
                  <c:v>60.55</c:v>
                </c:pt>
                <c:pt idx="1172">
                  <c:v>60.6</c:v>
                </c:pt>
                <c:pt idx="1173">
                  <c:v>60.65</c:v>
                </c:pt>
                <c:pt idx="1174">
                  <c:v>60.7</c:v>
                </c:pt>
                <c:pt idx="1175">
                  <c:v>60.75</c:v>
                </c:pt>
                <c:pt idx="1176">
                  <c:v>60.8</c:v>
                </c:pt>
                <c:pt idx="1177">
                  <c:v>60.849999999999994</c:v>
                </c:pt>
                <c:pt idx="1178">
                  <c:v>60.9</c:v>
                </c:pt>
                <c:pt idx="1179">
                  <c:v>60.949999999999996</c:v>
                </c:pt>
                <c:pt idx="1180">
                  <c:v>61</c:v>
                </c:pt>
                <c:pt idx="1181">
                  <c:v>61.05</c:v>
                </c:pt>
                <c:pt idx="1182">
                  <c:v>61.1</c:v>
                </c:pt>
                <c:pt idx="1183">
                  <c:v>61.15</c:v>
                </c:pt>
                <c:pt idx="1184">
                  <c:v>61.2</c:v>
                </c:pt>
                <c:pt idx="1185">
                  <c:v>61.25</c:v>
                </c:pt>
                <c:pt idx="1186">
                  <c:v>61.3</c:v>
                </c:pt>
                <c:pt idx="1187">
                  <c:v>61.349999999999994</c:v>
                </c:pt>
                <c:pt idx="1188">
                  <c:v>61.4</c:v>
                </c:pt>
                <c:pt idx="1189">
                  <c:v>61.449999999999996</c:v>
                </c:pt>
                <c:pt idx="1190">
                  <c:v>61.5</c:v>
                </c:pt>
                <c:pt idx="1191">
                  <c:v>61.55</c:v>
                </c:pt>
                <c:pt idx="1192">
                  <c:v>61.6</c:v>
                </c:pt>
                <c:pt idx="1193">
                  <c:v>61.65</c:v>
                </c:pt>
                <c:pt idx="1194">
                  <c:v>61.7</c:v>
                </c:pt>
                <c:pt idx="1195">
                  <c:v>61.75</c:v>
                </c:pt>
                <c:pt idx="1196">
                  <c:v>61.8</c:v>
                </c:pt>
                <c:pt idx="1197">
                  <c:v>61.849999999999994</c:v>
                </c:pt>
                <c:pt idx="1198">
                  <c:v>61.9</c:v>
                </c:pt>
                <c:pt idx="1199">
                  <c:v>61.949999999999996</c:v>
                </c:pt>
                <c:pt idx="1200">
                  <c:v>62</c:v>
                </c:pt>
                <c:pt idx="1201">
                  <c:v>62.05</c:v>
                </c:pt>
                <c:pt idx="1202">
                  <c:v>62.1</c:v>
                </c:pt>
                <c:pt idx="1203">
                  <c:v>62.15</c:v>
                </c:pt>
                <c:pt idx="1204">
                  <c:v>62.2</c:v>
                </c:pt>
                <c:pt idx="1205">
                  <c:v>62.25</c:v>
                </c:pt>
                <c:pt idx="1206">
                  <c:v>62.3</c:v>
                </c:pt>
                <c:pt idx="1207">
                  <c:v>62.349999999999994</c:v>
                </c:pt>
                <c:pt idx="1208">
                  <c:v>62.4</c:v>
                </c:pt>
                <c:pt idx="1209">
                  <c:v>62.449999999999996</c:v>
                </c:pt>
                <c:pt idx="1210">
                  <c:v>62.5</c:v>
                </c:pt>
                <c:pt idx="1211">
                  <c:v>62.55</c:v>
                </c:pt>
                <c:pt idx="1212">
                  <c:v>62.6</c:v>
                </c:pt>
                <c:pt idx="1213">
                  <c:v>62.65</c:v>
                </c:pt>
                <c:pt idx="1214">
                  <c:v>62.7</c:v>
                </c:pt>
                <c:pt idx="1215">
                  <c:v>62.75</c:v>
                </c:pt>
                <c:pt idx="1216">
                  <c:v>62.8</c:v>
                </c:pt>
                <c:pt idx="1217">
                  <c:v>62.849999999999994</c:v>
                </c:pt>
                <c:pt idx="1218">
                  <c:v>62.9</c:v>
                </c:pt>
                <c:pt idx="1219">
                  <c:v>62.949999999999996</c:v>
                </c:pt>
                <c:pt idx="1220">
                  <c:v>63</c:v>
                </c:pt>
                <c:pt idx="1221">
                  <c:v>63.05</c:v>
                </c:pt>
                <c:pt idx="1222">
                  <c:v>63.1</c:v>
                </c:pt>
                <c:pt idx="1223">
                  <c:v>63.15</c:v>
                </c:pt>
                <c:pt idx="1224">
                  <c:v>63.2</c:v>
                </c:pt>
                <c:pt idx="1225">
                  <c:v>63.25</c:v>
                </c:pt>
                <c:pt idx="1226">
                  <c:v>63.3</c:v>
                </c:pt>
                <c:pt idx="1227">
                  <c:v>63.349999999999994</c:v>
                </c:pt>
                <c:pt idx="1228">
                  <c:v>63.4</c:v>
                </c:pt>
                <c:pt idx="1229">
                  <c:v>63.449999999999996</c:v>
                </c:pt>
                <c:pt idx="1230">
                  <c:v>63.5</c:v>
                </c:pt>
                <c:pt idx="1231">
                  <c:v>63.55</c:v>
                </c:pt>
                <c:pt idx="1232">
                  <c:v>63.6</c:v>
                </c:pt>
                <c:pt idx="1233">
                  <c:v>63.65</c:v>
                </c:pt>
                <c:pt idx="1234">
                  <c:v>63.7</c:v>
                </c:pt>
                <c:pt idx="1235">
                  <c:v>63.75</c:v>
                </c:pt>
                <c:pt idx="1236">
                  <c:v>63.8</c:v>
                </c:pt>
                <c:pt idx="1237">
                  <c:v>63.849999999999994</c:v>
                </c:pt>
                <c:pt idx="1238">
                  <c:v>63.9</c:v>
                </c:pt>
                <c:pt idx="1239">
                  <c:v>63.949999999999996</c:v>
                </c:pt>
                <c:pt idx="1240">
                  <c:v>64</c:v>
                </c:pt>
                <c:pt idx="1241">
                  <c:v>64.05</c:v>
                </c:pt>
                <c:pt idx="1242">
                  <c:v>64.099999999999994</c:v>
                </c:pt>
                <c:pt idx="1243">
                  <c:v>64.149999999999991</c:v>
                </c:pt>
                <c:pt idx="1244">
                  <c:v>64.2</c:v>
                </c:pt>
                <c:pt idx="1245">
                  <c:v>64.25</c:v>
                </c:pt>
                <c:pt idx="1246">
                  <c:v>64.3</c:v>
                </c:pt>
                <c:pt idx="1247">
                  <c:v>64.349999999999994</c:v>
                </c:pt>
                <c:pt idx="1248">
                  <c:v>64.400000000000006</c:v>
                </c:pt>
                <c:pt idx="1249">
                  <c:v>64.45</c:v>
                </c:pt>
                <c:pt idx="1250">
                  <c:v>64.5</c:v>
                </c:pt>
                <c:pt idx="1251">
                  <c:v>64.55</c:v>
                </c:pt>
                <c:pt idx="1252">
                  <c:v>64.599999999999994</c:v>
                </c:pt>
                <c:pt idx="1253">
                  <c:v>64.649999999999991</c:v>
                </c:pt>
                <c:pt idx="1254">
                  <c:v>64.7</c:v>
                </c:pt>
                <c:pt idx="1255">
                  <c:v>64.75</c:v>
                </c:pt>
                <c:pt idx="1256">
                  <c:v>64.8</c:v>
                </c:pt>
                <c:pt idx="1257">
                  <c:v>64.849999999999994</c:v>
                </c:pt>
                <c:pt idx="1258">
                  <c:v>64.900000000000006</c:v>
                </c:pt>
                <c:pt idx="1259">
                  <c:v>64.95</c:v>
                </c:pt>
                <c:pt idx="1260">
                  <c:v>65</c:v>
                </c:pt>
                <c:pt idx="1261">
                  <c:v>65.05</c:v>
                </c:pt>
                <c:pt idx="1262">
                  <c:v>65.099999999999994</c:v>
                </c:pt>
                <c:pt idx="1263">
                  <c:v>65.149999999999991</c:v>
                </c:pt>
                <c:pt idx="1264">
                  <c:v>65.2</c:v>
                </c:pt>
                <c:pt idx="1265">
                  <c:v>65.25</c:v>
                </c:pt>
                <c:pt idx="1266">
                  <c:v>65.3</c:v>
                </c:pt>
                <c:pt idx="1267">
                  <c:v>65.349999999999994</c:v>
                </c:pt>
                <c:pt idx="1268">
                  <c:v>65.400000000000006</c:v>
                </c:pt>
                <c:pt idx="1269">
                  <c:v>65.45</c:v>
                </c:pt>
                <c:pt idx="1270">
                  <c:v>65.5</c:v>
                </c:pt>
                <c:pt idx="1271">
                  <c:v>65.55</c:v>
                </c:pt>
                <c:pt idx="1272">
                  <c:v>65.599999999999994</c:v>
                </c:pt>
                <c:pt idx="1273">
                  <c:v>65.649999999999991</c:v>
                </c:pt>
                <c:pt idx="1274">
                  <c:v>65.7</c:v>
                </c:pt>
                <c:pt idx="1275">
                  <c:v>65.75</c:v>
                </c:pt>
                <c:pt idx="1276">
                  <c:v>65.8</c:v>
                </c:pt>
                <c:pt idx="1277">
                  <c:v>65.849999999999994</c:v>
                </c:pt>
                <c:pt idx="1278">
                  <c:v>65.900000000000006</c:v>
                </c:pt>
                <c:pt idx="1279">
                  <c:v>65.95</c:v>
                </c:pt>
                <c:pt idx="1280">
                  <c:v>66</c:v>
                </c:pt>
                <c:pt idx="1281">
                  <c:v>66.05</c:v>
                </c:pt>
                <c:pt idx="1282">
                  <c:v>66.099999999999994</c:v>
                </c:pt>
                <c:pt idx="1283">
                  <c:v>66.149999999999991</c:v>
                </c:pt>
                <c:pt idx="1284">
                  <c:v>66.2</c:v>
                </c:pt>
                <c:pt idx="1285">
                  <c:v>66.25</c:v>
                </c:pt>
                <c:pt idx="1286">
                  <c:v>66.3</c:v>
                </c:pt>
                <c:pt idx="1287">
                  <c:v>66.349999999999994</c:v>
                </c:pt>
                <c:pt idx="1288">
                  <c:v>66.400000000000006</c:v>
                </c:pt>
                <c:pt idx="1289">
                  <c:v>66.45</c:v>
                </c:pt>
                <c:pt idx="1290">
                  <c:v>66.5</c:v>
                </c:pt>
                <c:pt idx="1291">
                  <c:v>66.55</c:v>
                </c:pt>
                <c:pt idx="1292">
                  <c:v>66.599999999999994</c:v>
                </c:pt>
                <c:pt idx="1293">
                  <c:v>66.649999999999991</c:v>
                </c:pt>
                <c:pt idx="1294">
                  <c:v>66.7</c:v>
                </c:pt>
                <c:pt idx="1295">
                  <c:v>66.75</c:v>
                </c:pt>
                <c:pt idx="1296">
                  <c:v>66.8</c:v>
                </c:pt>
                <c:pt idx="1297">
                  <c:v>66.849999999999994</c:v>
                </c:pt>
                <c:pt idx="1298">
                  <c:v>66.900000000000006</c:v>
                </c:pt>
                <c:pt idx="1299">
                  <c:v>66.95</c:v>
                </c:pt>
                <c:pt idx="1300">
                  <c:v>67</c:v>
                </c:pt>
                <c:pt idx="1301">
                  <c:v>67.05</c:v>
                </c:pt>
                <c:pt idx="1302">
                  <c:v>67.099999999999994</c:v>
                </c:pt>
                <c:pt idx="1303">
                  <c:v>67.149999999999991</c:v>
                </c:pt>
                <c:pt idx="1304">
                  <c:v>67.2</c:v>
                </c:pt>
                <c:pt idx="1305">
                  <c:v>67.25</c:v>
                </c:pt>
                <c:pt idx="1306">
                  <c:v>67.3</c:v>
                </c:pt>
                <c:pt idx="1307">
                  <c:v>67.349999999999994</c:v>
                </c:pt>
                <c:pt idx="1308">
                  <c:v>67.400000000000006</c:v>
                </c:pt>
                <c:pt idx="1309">
                  <c:v>67.45</c:v>
                </c:pt>
                <c:pt idx="1310">
                  <c:v>67.5</c:v>
                </c:pt>
                <c:pt idx="1311">
                  <c:v>67.55</c:v>
                </c:pt>
                <c:pt idx="1312">
                  <c:v>67.599999999999994</c:v>
                </c:pt>
                <c:pt idx="1313">
                  <c:v>67.649999999999991</c:v>
                </c:pt>
                <c:pt idx="1314">
                  <c:v>67.7</c:v>
                </c:pt>
                <c:pt idx="1315">
                  <c:v>67.75</c:v>
                </c:pt>
                <c:pt idx="1316">
                  <c:v>67.8</c:v>
                </c:pt>
                <c:pt idx="1317">
                  <c:v>67.849999999999994</c:v>
                </c:pt>
                <c:pt idx="1318">
                  <c:v>67.900000000000006</c:v>
                </c:pt>
                <c:pt idx="1319">
                  <c:v>67.95</c:v>
                </c:pt>
                <c:pt idx="1320">
                  <c:v>68</c:v>
                </c:pt>
                <c:pt idx="1321">
                  <c:v>68.05</c:v>
                </c:pt>
                <c:pt idx="1322">
                  <c:v>68.099999999999994</c:v>
                </c:pt>
                <c:pt idx="1323">
                  <c:v>68.149999999999991</c:v>
                </c:pt>
                <c:pt idx="1324">
                  <c:v>68.2</c:v>
                </c:pt>
                <c:pt idx="1325">
                  <c:v>68.25</c:v>
                </c:pt>
                <c:pt idx="1326">
                  <c:v>68.3</c:v>
                </c:pt>
                <c:pt idx="1327">
                  <c:v>68.349999999999994</c:v>
                </c:pt>
                <c:pt idx="1328">
                  <c:v>68.400000000000006</c:v>
                </c:pt>
                <c:pt idx="1329">
                  <c:v>68.45</c:v>
                </c:pt>
                <c:pt idx="1330">
                  <c:v>68.5</c:v>
                </c:pt>
                <c:pt idx="1331">
                  <c:v>68.55</c:v>
                </c:pt>
                <c:pt idx="1332">
                  <c:v>68.599999999999994</c:v>
                </c:pt>
                <c:pt idx="1333">
                  <c:v>68.649999999999991</c:v>
                </c:pt>
                <c:pt idx="1334">
                  <c:v>68.7</c:v>
                </c:pt>
                <c:pt idx="1335">
                  <c:v>68.75</c:v>
                </c:pt>
                <c:pt idx="1336">
                  <c:v>68.8</c:v>
                </c:pt>
                <c:pt idx="1337">
                  <c:v>68.849999999999994</c:v>
                </c:pt>
                <c:pt idx="1338">
                  <c:v>68.900000000000006</c:v>
                </c:pt>
                <c:pt idx="1339">
                  <c:v>68.95</c:v>
                </c:pt>
                <c:pt idx="1340">
                  <c:v>69</c:v>
                </c:pt>
                <c:pt idx="1341">
                  <c:v>69.05</c:v>
                </c:pt>
                <c:pt idx="1342">
                  <c:v>69.099999999999994</c:v>
                </c:pt>
                <c:pt idx="1343">
                  <c:v>69.149999999999991</c:v>
                </c:pt>
                <c:pt idx="1344">
                  <c:v>69.2</c:v>
                </c:pt>
                <c:pt idx="1345">
                  <c:v>69.25</c:v>
                </c:pt>
                <c:pt idx="1346">
                  <c:v>69.3</c:v>
                </c:pt>
                <c:pt idx="1347">
                  <c:v>69.349999999999994</c:v>
                </c:pt>
                <c:pt idx="1348">
                  <c:v>69.400000000000006</c:v>
                </c:pt>
                <c:pt idx="1349">
                  <c:v>69.45</c:v>
                </c:pt>
                <c:pt idx="1350">
                  <c:v>69.5</c:v>
                </c:pt>
                <c:pt idx="1351">
                  <c:v>69.55</c:v>
                </c:pt>
                <c:pt idx="1352">
                  <c:v>69.599999999999994</c:v>
                </c:pt>
                <c:pt idx="1353">
                  <c:v>69.649999999999991</c:v>
                </c:pt>
                <c:pt idx="1354">
                  <c:v>69.7</c:v>
                </c:pt>
                <c:pt idx="1355">
                  <c:v>69.75</c:v>
                </c:pt>
                <c:pt idx="1356">
                  <c:v>69.8</c:v>
                </c:pt>
                <c:pt idx="1357">
                  <c:v>69.849999999999994</c:v>
                </c:pt>
                <c:pt idx="1358">
                  <c:v>69.900000000000006</c:v>
                </c:pt>
                <c:pt idx="1359">
                  <c:v>69.95</c:v>
                </c:pt>
                <c:pt idx="1360">
                  <c:v>70</c:v>
                </c:pt>
                <c:pt idx="1361">
                  <c:v>70.05</c:v>
                </c:pt>
                <c:pt idx="1362">
                  <c:v>70.099999999999994</c:v>
                </c:pt>
                <c:pt idx="1363">
                  <c:v>70.149999999999991</c:v>
                </c:pt>
                <c:pt idx="1364">
                  <c:v>70.2</c:v>
                </c:pt>
                <c:pt idx="1365">
                  <c:v>70.25</c:v>
                </c:pt>
                <c:pt idx="1366">
                  <c:v>70.3</c:v>
                </c:pt>
                <c:pt idx="1367">
                  <c:v>70.349999999999994</c:v>
                </c:pt>
                <c:pt idx="1368">
                  <c:v>70.400000000000006</c:v>
                </c:pt>
                <c:pt idx="1369">
                  <c:v>70.45</c:v>
                </c:pt>
                <c:pt idx="1370">
                  <c:v>70.5</c:v>
                </c:pt>
                <c:pt idx="1371">
                  <c:v>70.55</c:v>
                </c:pt>
                <c:pt idx="1372">
                  <c:v>70.599999999999994</c:v>
                </c:pt>
                <c:pt idx="1373">
                  <c:v>70.649999999999991</c:v>
                </c:pt>
                <c:pt idx="1374">
                  <c:v>70.7</c:v>
                </c:pt>
                <c:pt idx="1375">
                  <c:v>70.75</c:v>
                </c:pt>
                <c:pt idx="1376">
                  <c:v>70.8</c:v>
                </c:pt>
                <c:pt idx="1377">
                  <c:v>70.849999999999994</c:v>
                </c:pt>
                <c:pt idx="1378">
                  <c:v>70.900000000000006</c:v>
                </c:pt>
                <c:pt idx="1379">
                  <c:v>70.95</c:v>
                </c:pt>
                <c:pt idx="1380">
                  <c:v>71</c:v>
                </c:pt>
                <c:pt idx="1381">
                  <c:v>71.05</c:v>
                </c:pt>
                <c:pt idx="1382">
                  <c:v>71.099999999999994</c:v>
                </c:pt>
                <c:pt idx="1383">
                  <c:v>71.149999999999991</c:v>
                </c:pt>
                <c:pt idx="1384">
                  <c:v>71.2</c:v>
                </c:pt>
                <c:pt idx="1385">
                  <c:v>71.25</c:v>
                </c:pt>
                <c:pt idx="1386">
                  <c:v>71.3</c:v>
                </c:pt>
                <c:pt idx="1387">
                  <c:v>71.349999999999994</c:v>
                </c:pt>
                <c:pt idx="1388">
                  <c:v>71.400000000000006</c:v>
                </c:pt>
                <c:pt idx="1389">
                  <c:v>71.45</c:v>
                </c:pt>
                <c:pt idx="1390">
                  <c:v>71.5</c:v>
                </c:pt>
                <c:pt idx="1391">
                  <c:v>71.55</c:v>
                </c:pt>
                <c:pt idx="1392">
                  <c:v>71.599999999999994</c:v>
                </c:pt>
                <c:pt idx="1393">
                  <c:v>71.649999999999991</c:v>
                </c:pt>
                <c:pt idx="1394">
                  <c:v>71.7</c:v>
                </c:pt>
                <c:pt idx="1395">
                  <c:v>71.75</c:v>
                </c:pt>
                <c:pt idx="1396">
                  <c:v>71.8</c:v>
                </c:pt>
                <c:pt idx="1397">
                  <c:v>71.849999999999994</c:v>
                </c:pt>
                <c:pt idx="1398">
                  <c:v>71.900000000000006</c:v>
                </c:pt>
                <c:pt idx="1399">
                  <c:v>71.95</c:v>
                </c:pt>
                <c:pt idx="1400">
                  <c:v>72</c:v>
                </c:pt>
                <c:pt idx="1401">
                  <c:v>72.05</c:v>
                </c:pt>
                <c:pt idx="1402">
                  <c:v>72.099999999999994</c:v>
                </c:pt>
                <c:pt idx="1403">
                  <c:v>72.149999999999991</c:v>
                </c:pt>
                <c:pt idx="1404">
                  <c:v>72.2</c:v>
                </c:pt>
                <c:pt idx="1405">
                  <c:v>72.25</c:v>
                </c:pt>
                <c:pt idx="1406">
                  <c:v>72.3</c:v>
                </c:pt>
                <c:pt idx="1407">
                  <c:v>72.349999999999994</c:v>
                </c:pt>
                <c:pt idx="1408">
                  <c:v>72.400000000000006</c:v>
                </c:pt>
                <c:pt idx="1409">
                  <c:v>72.45</c:v>
                </c:pt>
                <c:pt idx="1410">
                  <c:v>72.5</c:v>
                </c:pt>
                <c:pt idx="1411">
                  <c:v>72.55</c:v>
                </c:pt>
                <c:pt idx="1412">
                  <c:v>72.599999999999994</c:v>
                </c:pt>
                <c:pt idx="1413">
                  <c:v>72.649999999999991</c:v>
                </c:pt>
                <c:pt idx="1414">
                  <c:v>72.7</c:v>
                </c:pt>
                <c:pt idx="1415">
                  <c:v>72.75</c:v>
                </c:pt>
                <c:pt idx="1416">
                  <c:v>72.8</c:v>
                </c:pt>
                <c:pt idx="1417">
                  <c:v>72.849999999999994</c:v>
                </c:pt>
                <c:pt idx="1418">
                  <c:v>72.900000000000006</c:v>
                </c:pt>
                <c:pt idx="1419">
                  <c:v>72.95</c:v>
                </c:pt>
                <c:pt idx="1420">
                  <c:v>73</c:v>
                </c:pt>
                <c:pt idx="1421">
                  <c:v>73.05</c:v>
                </c:pt>
                <c:pt idx="1422">
                  <c:v>73.099999999999994</c:v>
                </c:pt>
                <c:pt idx="1423">
                  <c:v>73.149999999999991</c:v>
                </c:pt>
                <c:pt idx="1424">
                  <c:v>73.2</c:v>
                </c:pt>
                <c:pt idx="1425">
                  <c:v>73.25</c:v>
                </c:pt>
                <c:pt idx="1426">
                  <c:v>73.3</c:v>
                </c:pt>
                <c:pt idx="1427">
                  <c:v>73.349999999999994</c:v>
                </c:pt>
                <c:pt idx="1428">
                  <c:v>73.400000000000006</c:v>
                </c:pt>
                <c:pt idx="1429">
                  <c:v>73.45</c:v>
                </c:pt>
                <c:pt idx="1430">
                  <c:v>73.5</c:v>
                </c:pt>
                <c:pt idx="1431">
                  <c:v>73.55</c:v>
                </c:pt>
                <c:pt idx="1432">
                  <c:v>73.599999999999994</c:v>
                </c:pt>
                <c:pt idx="1433">
                  <c:v>73.649999999999991</c:v>
                </c:pt>
                <c:pt idx="1434">
                  <c:v>73.7</c:v>
                </c:pt>
                <c:pt idx="1435">
                  <c:v>73.75</c:v>
                </c:pt>
                <c:pt idx="1436">
                  <c:v>73.8</c:v>
                </c:pt>
                <c:pt idx="1437">
                  <c:v>73.849999999999994</c:v>
                </c:pt>
                <c:pt idx="1438">
                  <c:v>73.900000000000006</c:v>
                </c:pt>
                <c:pt idx="1439">
                  <c:v>73.95</c:v>
                </c:pt>
                <c:pt idx="1440">
                  <c:v>74</c:v>
                </c:pt>
                <c:pt idx="1441">
                  <c:v>74.05</c:v>
                </c:pt>
                <c:pt idx="1442">
                  <c:v>74.099999999999994</c:v>
                </c:pt>
                <c:pt idx="1443">
                  <c:v>74.149999999999991</c:v>
                </c:pt>
                <c:pt idx="1444">
                  <c:v>74.2</c:v>
                </c:pt>
                <c:pt idx="1445">
                  <c:v>74.25</c:v>
                </c:pt>
                <c:pt idx="1446">
                  <c:v>74.3</c:v>
                </c:pt>
                <c:pt idx="1447">
                  <c:v>74.349999999999994</c:v>
                </c:pt>
                <c:pt idx="1448">
                  <c:v>74.400000000000006</c:v>
                </c:pt>
                <c:pt idx="1449">
                  <c:v>74.45</c:v>
                </c:pt>
                <c:pt idx="1450">
                  <c:v>74.5</c:v>
                </c:pt>
                <c:pt idx="1451">
                  <c:v>74.55</c:v>
                </c:pt>
                <c:pt idx="1452">
                  <c:v>74.599999999999994</c:v>
                </c:pt>
                <c:pt idx="1453">
                  <c:v>74.649999999999991</c:v>
                </c:pt>
                <c:pt idx="1454">
                  <c:v>74.7</c:v>
                </c:pt>
                <c:pt idx="1455">
                  <c:v>74.75</c:v>
                </c:pt>
                <c:pt idx="1456">
                  <c:v>74.8</c:v>
                </c:pt>
                <c:pt idx="1457">
                  <c:v>74.849999999999994</c:v>
                </c:pt>
                <c:pt idx="1458">
                  <c:v>74.900000000000006</c:v>
                </c:pt>
                <c:pt idx="1459">
                  <c:v>74.95</c:v>
                </c:pt>
                <c:pt idx="1460">
                  <c:v>75</c:v>
                </c:pt>
                <c:pt idx="1461">
                  <c:v>75.05</c:v>
                </c:pt>
                <c:pt idx="1462">
                  <c:v>75.099999999999994</c:v>
                </c:pt>
                <c:pt idx="1463">
                  <c:v>75.149999999999991</c:v>
                </c:pt>
                <c:pt idx="1464">
                  <c:v>75.2</c:v>
                </c:pt>
                <c:pt idx="1465">
                  <c:v>75.25</c:v>
                </c:pt>
                <c:pt idx="1466">
                  <c:v>75.3</c:v>
                </c:pt>
                <c:pt idx="1467">
                  <c:v>75.349999999999994</c:v>
                </c:pt>
                <c:pt idx="1468">
                  <c:v>75.400000000000006</c:v>
                </c:pt>
                <c:pt idx="1469">
                  <c:v>75.45</c:v>
                </c:pt>
                <c:pt idx="1470">
                  <c:v>75.5</c:v>
                </c:pt>
                <c:pt idx="1471">
                  <c:v>75.55</c:v>
                </c:pt>
                <c:pt idx="1472">
                  <c:v>75.599999999999994</c:v>
                </c:pt>
                <c:pt idx="1473">
                  <c:v>75.649999999999991</c:v>
                </c:pt>
                <c:pt idx="1474">
                  <c:v>75.7</c:v>
                </c:pt>
                <c:pt idx="1475">
                  <c:v>75.75</c:v>
                </c:pt>
                <c:pt idx="1476">
                  <c:v>75.8</c:v>
                </c:pt>
                <c:pt idx="1477">
                  <c:v>75.849999999999994</c:v>
                </c:pt>
                <c:pt idx="1478">
                  <c:v>75.900000000000006</c:v>
                </c:pt>
                <c:pt idx="1479">
                  <c:v>75.95</c:v>
                </c:pt>
                <c:pt idx="1480">
                  <c:v>76</c:v>
                </c:pt>
                <c:pt idx="1481">
                  <c:v>76.05</c:v>
                </c:pt>
                <c:pt idx="1482">
                  <c:v>76.099999999999994</c:v>
                </c:pt>
                <c:pt idx="1483">
                  <c:v>76.149999999999991</c:v>
                </c:pt>
                <c:pt idx="1484">
                  <c:v>76.2</c:v>
                </c:pt>
                <c:pt idx="1485">
                  <c:v>76.25</c:v>
                </c:pt>
                <c:pt idx="1486">
                  <c:v>76.3</c:v>
                </c:pt>
                <c:pt idx="1487">
                  <c:v>76.349999999999994</c:v>
                </c:pt>
                <c:pt idx="1488">
                  <c:v>76.400000000000006</c:v>
                </c:pt>
                <c:pt idx="1489">
                  <c:v>76.45</c:v>
                </c:pt>
                <c:pt idx="1490">
                  <c:v>76.5</c:v>
                </c:pt>
                <c:pt idx="1491">
                  <c:v>76.55</c:v>
                </c:pt>
                <c:pt idx="1492">
                  <c:v>76.599999999999994</c:v>
                </c:pt>
                <c:pt idx="1493">
                  <c:v>76.649999999999991</c:v>
                </c:pt>
                <c:pt idx="1494">
                  <c:v>76.7</c:v>
                </c:pt>
                <c:pt idx="1495">
                  <c:v>76.75</c:v>
                </c:pt>
                <c:pt idx="1496">
                  <c:v>76.8</c:v>
                </c:pt>
                <c:pt idx="1497">
                  <c:v>76.849999999999994</c:v>
                </c:pt>
                <c:pt idx="1498">
                  <c:v>76.900000000000006</c:v>
                </c:pt>
                <c:pt idx="1499">
                  <c:v>76.95</c:v>
                </c:pt>
                <c:pt idx="1500">
                  <c:v>77</c:v>
                </c:pt>
                <c:pt idx="1501">
                  <c:v>77.05</c:v>
                </c:pt>
                <c:pt idx="1502">
                  <c:v>77.099999999999994</c:v>
                </c:pt>
                <c:pt idx="1503">
                  <c:v>77.149999999999991</c:v>
                </c:pt>
                <c:pt idx="1504">
                  <c:v>77.2</c:v>
                </c:pt>
                <c:pt idx="1505">
                  <c:v>77.25</c:v>
                </c:pt>
                <c:pt idx="1506">
                  <c:v>77.3</c:v>
                </c:pt>
                <c:pt idx="1507">
                  <c:v>77.349999999999994</c:v>
                </c:pt>
                <c:pt idx="1508">
                  <c:v>77.400000000000006</c:v>
                </c:pt>
                <c:pt idx="1509">
                  <c:v>77.45</c:v>
                </c:pt>
                <c:pt idx="1510">
                  <c:v>77.5</c:v>
                </c:pt>
                <c:pt idx="1511">
                  <c:v>77.55</c:v>
                </c:pt>
                <c:pt idx="1512">
                  <c:v>77.599999999999994</c:v>
                </c:pt>
                <c:pt idx="1513">
                  <c:v>77.649999999999991</c:v>
                </c:pt>
                <c:pt idx="1514">
                  <c:v>77.7</c:v>
                </c:pt>
                <c:pt idx="1515">
                  <c:v>77.75</c:v>
                </c:pt>
                <c:pt idx="1516">
                  <c:v>77.8</c:v>
                </c:pt>
                <c:pt idx="1517">
                  <c:v>77.849999999999994</c:v>
                </c:pt>
                <c:pt idx="1518">
                  <c:v>77.900000000000006</c:v>
                </c:pt>
                <c:pt idx="1519">
                  <c:v>77.95</c:v>
                </c:pt>
                <c:pt idx="1520">
                  <c:v>78</c:v>
                </c:pt>
                <c:pt idx="1521">
                  <c:v>78.05</c:v>
                </c:pt>
                <c:pt idx="1522">
                  <c:v>78.099999999999994</c:v>
                </c:pt>
                <c:pt idx="1523">
                  <c:v>78.149999999999991</c:v>
                </c:pt>
                <c:pt idx="1524">
                  <c:v>78.2</c:v>
                </c:pt>
                <c:pt idx="1525">
                  <c:v>78.25</c:v>
                </c:pt>
                <c:pt idx="1526">
                  <c:v>78.3</c:v>
                </c:pt>
                <c:pt idx="1527">
                  <c:v>78.349999999999994</c:v>
                </c:pt>
                <c:pt idx="1528">
                  <c:v>78.400000000000006</c:v>
                </c:pt>
                <c:pt idx="1529">
                  <c:v>78.45</c:v>
                </c:pt>
                <c:pt idx="1530">
                  <c:v>78.5</c:v>
                </c:pt>
                <c:pt idx="1531">
                  <c:v>78.55</c:v>
                </c:pt>
                <c:pt idx="1532">
                  <c:v>78.599999999999994</c:v>
                </c:pt>
                <c:pt idx="1533">
                  <c:v>78.649999999999991</c:v>
                </c:pt>
                <c:pt idx="1534">
                  <c:v>78.7</c:v>
                </c:pt>
                <c:pt idx="1535">
                  <c:v>78.75</c:v>
                </c:pt>
                <c:pt idx="1536">
                  <c:v>78.8</c:v>
                </c:pt>
                <c:pt idx="1537">
                  <c:v>78.849999999999994</c:v>
                </c:pt>
                <c:pt idx="1538">
                  <c:v>78.900000000000006</c:v>
                </c:pt>
                <c:pt idx="1539">
                  <c:v>78.95</c:v>
                </c:pt>
                <c:pt idx="1540">
                  <c:v>79</c:v>
                </c:pt>
                <c:pt idx="1541">
                  <c:v>79.05</c:v>
                </c:pt>
                <c:pt idx="1542">
                  <c:v>79.099999999999994</c:v>
                </c:pt>
                <c:pt idx="1543">
                  <c:v>79.149999999999991</c:v>
                </c:pt>
                <c:pt idx="1544">
                  <c:v>79.2</c:v>
                </c:pt>
                <c:pt idx="1545">
                  <c:v>79.25</c:v>
                </c:pt>
                <c:pt idx="1546">
                  <c:v>79.3</c:v>
                </c:pt>
                <c:pt idx="1547">
                  <c:v>79.349999999999994</c:v>
                </c:pt>
                <c:pt idx="1548">
                  <c:v>79.400000000000006</c:v>
                </c:pt>
                <c:pt idx="1549">
                  <c:v>79.45</c:v>
                </c:pt>
                <c:pt idx="1550">
                  <c:v>79.5</c:v>
                </c:pt>
                <c:pt idx="1551">
                  <c:v>79.55</c:v>
                </c:pt>
                <c:pt idx="1552">
                  <c:v>79.599999999999994</c:v>
                </c:pt>
                <c:pt idx="1553">
                  <c:v>79.649999999999991</c:v>
                </c:pt>
                <c:pt idx="1554">
                  <c:v>79.7</c:v>
                </c:pt>
                <c:pt idx="1555">
                  <c:v>79.75</c:v>
                </c:pt>
                <c:pt idx="1556">
                  <c:v>79.8</c:v>
                </c:pt>
                <c:pt idx="1557">
                  <c:v>79.849999999999994</c:v>
                </c:pt>
                <c:pt idx="1558">
                  <c:v>79.900000000000006</c:v>
                </c:pt>
                <c:pt idx="1559">
                  <c:v>79.95</c:v>
                </c:pt>
                <c:pt idx="1560">
                  <c:v>80</c:v>
                </c:pt>
              </c:numCache>
            </c:numRef>
          </c:xVal>
          <c:yVal>
            <c:numRef>
              <c:f>'G-1'!$D$4:$D$1564</c:f>
              <c:numCache>
                <c:formatCode>0.000</c:formatCode>
                <c:ptCount val="1561"/>
                <c:pt idx="0">
                  <c:v>44.137179750433205</c:v>
                </c:pt>
                <c:pt idx="1">
                  <c:v>43.060773848525812</c:v>
                </c:pt>
                <c:pt idx="2">
                  <c:v>42.035628038630556</c:v>
                </c:pt>
                <c:pt idx="3">
                  <c:v>41.058166035287115</c:v>
                </c:pt>
                <c:pt idx="4">
                  <c:v>40.125136669895788</c:v>
                </c:pt>
                <c:pt idx="5">
                  <c:v>39.233577766621984</c:v>
                </c:pt>
                <c:pt idx="6">
                  <c:v>38.380784730139077</c:v>
                </c:pt>
                <c:pt idx="7">
                  <c:v>37.564283143446779</c:v>
                </c:pt>
                <c:pt idx="8">
                  <c:v>36.781804790962148</c:v>
                </c:pt>
                <c:pt idx="9">
                  <c:v>36.031266617558529</c:v>
                </c:pt>
                <c:pt idx="10">
                  <c:v>35.310752212520072</c:v>
                </c:pt>
                <c:pt idx="11">
                  <c:v>34.618495471854246</c:v>
                </c:pt>
                <c:pt idx="12">
                  <c:v>33.952866145722417</c:v>
                </c:pt>
                <c:pt idx="13">
                  <c:v>33.312357022010204</c:v>
                </c:pt>
                <c:pt idx="14">
                  <c:v>32.695572533945544</c:v>
                </c:pt>
                <c:pt idx="15">
                  <c:v>32.101218610522153</c:v>
                </c:pt>
                <c:pt idx="16">
                  <c:v>31.528093614377607</c:v>
                </c:pt>
                <c:pt idx="17">
                  <c:v>30.975080233578964</c:v>
                </c:pt>
                <c:pt idx="18">
                  <c:v>30.441138212189163</c:v>
                </c:pt>
                <c:pt idx="19">
                  <c:v>29.92529782009786</c:v>
                </c:pt>
                <c:pt idx="20">
                  <c:v>29.426653975869275</c:v>
                </c:pt>
                <c:pt idx="21">
                  <c:v>28.944360947670436</c:v>
                </c:pt>
                <c:pt idx="22">
                  <c:v>28.477627567012917</c:v>
                </c:pt>
                <c:pt idx="23">
                  <c:v>28.025712898328681</c:v>
                </c:pt>
                <c:pt idx="24">
                  <c:v>27.587922314523158</c:v>
                </c:pt>
                <c:pt idx="25">
                  <c:v>27.16360393478498</c:v>
                </c:pt>
                <c:pt idx="26">
                  <c:v>26.752145386231181</c:v>
                </c:pt>
                <c:pt idx="27">
                  <c:v>26.352970855554357</c:v>
                </c:pt>
                <c:pt idx="28">
                  <c:v>25.965538400818566</c:v>
                </c:pt>
                <c:pt idx="29">
                  <c:v>25.589337497012114</c:v>
                </c:pt>
                <c:pt idx="30">
                  <c:v>25.223886791981553</c:v>
                </c:pt>
                <c:pt idx="31">
                  <c:v>24.868732052005029</c:v>
                </c:pt>
                <c:pt idx="32">
                  <c:v>24.52344427856789</c:v>
                </c:pt>
                <c:pt idx="33">
                  <c:v>24.187617979923811</c:v>
                </c:pt>
                <c:pt idx="34">
                  <c:v>23.860869582799626</c:v>
                </c:pt>
                <c:pt idx="35">
                  <c:v>23.542835971163829</c:v>
                </c:pt>
                <c:pt idx="36">
                  <c:v>23.233173140355387</c:v>
                </c:pt>
                <c:pt idx="37">
                  <c:v>22.931554956085623</c:v>
                </c:pt>
                <c:pt idx="38">
                  <c:v>22.637672008901607</c:v>
                </c:pt>
                <c:pt idx="39">
                  <c:v>22.35123055565218</c:v>
                </c:pt>
                <c:pt idx="40">
                  <c:v>22.071951540344095</c:v>
                </c:pt>
                <c:pt idx="41">
                  <c:v>21.799569687527384</c:v>
                </c:pt>
                <c:pt idx="42">
                  <c:v>21.533832662018305</c:v>
                </c:pt>
                <c:pt idx="43">
                  <c:v>21.274500289365147</c:v>
                </c:pt>
                <c:pt idx="44">
                  <c:v>21.021343831995313</c:v>
                </c:pt>
                <c:pt idx="45">
                  <c:v>20.774145316457556</c:v>
                </c:pt>
                <c:pt idx="46">
                  <c:v>20.532696907601036</c:v>
                </c:pt>
                <c:pt idx="47">
                  <c:v>20.296800325914408</c:v>
                </c:pt>
                <c:pt idx="48">
                  <c:v>20.066266304591686</c:v>
                </c:pt>
                <c:pt idx="49">
                  <c:v>19.840914083200577</c:v>
                </c:pt>
                <c:pt idx="50">
                  <c:v>19.620570935106045</c:v>
                </c:pt>
                <c:pt idx="51">
                  <c:v>19.40507172605302</c:v>
                </c:pt>
                <c:pt idx="52">
                  <c:v>19.194258501536911</c:v>
                </c:pt>
                <c:pt idx="53">
                  <c:v>18.987980100795614</c:v>
                </c:pt>
                <c:pt idx="54">
                  <c:v>18.786091795440203</c:v>
                </c:pt>
                <c:pt idx="55">
                  <c:v>18.588454950908961</c:v>
                </c:pt>
                <c:pt idx="56">
                  <c:v>18.394936709080554</c:v>
                </c:pt>
                <c:pt idx="57">
                  <c:v>18.205409690519353</c:v>
                </c:pt>
                <c:pt idx="58">
                  <c:v>18.019751714950729</c:v>
                </c:pt>
                <c:pt idx="59">
                  <c:v>17.837845538677037</c:v>
                </c:pt>
                <c:pt idx="60">
                  <c:v>17.659578607748895</c:v>
                </c:pt>
                <c:pt idx="61">
                  <c:v>17.48484282579933</c:v>
                </c:pt>
                <c:pt idx="62">
                  <c:v>17.313534335534918</c:v>
                </c:pt>
                <c:pt idx="63">
                  <c:v>17.145553312955432</c:v>
                </c:pt>
                <c:pt idx="64">
                  <c:v>16.980803773445587</c:v>
                </c:pt>
                <c:pt idx="65">
                  <c:v>16.819193388947138</c:v>
                </c:pt>
                <c:pt idx="66">
                  <c:v>16.660633315479814</c:v>
                </c:pt>
                <c:pt idx="67">
                  <c:v>16.505038030333886</c:v>
                </c:pt>
                <c:pt idx="68">
                  <c:v>16.352325178307691</c:v>
                </c:pt>
                <c:pt idx="69">
                  <c:v>16.202415426409075</c:v>
                </c:pt>
                <c:pt idx="70">
                  <c:v>16.055232326482223</c:v>
                </c:pt>
                <c:pt idx="71">
                  <c:v>15.910702185260096</c:v>
                </c:pt>
                <c:pt idx="72">
                  <c:v>15.768753941378314</c:v>
                </c:pt>
                <c:pt idx="73">
                  <c:v>15.629319048919296</c:v>
                </c:pt>
                <c:pt idx="74">
                  <c:v>15.492331367085633</c:v>
                </c:pt>
                <c:pt idx="75">
                  <c:v>15.357727055629653</c:v>
                </c:pt>
                <c:pt idx="76">
                  <c:v>15.225444475691782</c:v>
                </c:pt>
                <c:pt idx="77">
                  <c:v>15.095424095724164</c:v>
                </c:pt>
                <c:pt idx="78">
                  <c:v>14.967608402197747</c:v>
                </c:pt>
                <c:pt idx="79">
                  <c:v>14.841941814811614</c:v>
                </c:pt>
                <c:pt idx="80">
                  <c:v>14.718370605941786</c:v>
                </c:pt>
                <c:pt idx="81">
                  <c:v>14.596842824084336</c:v>
                </c:pt>
                <c:pt idx="82">
                  <c:v>14.477308221063574</c:v>
                </c:pt>
                <c:pt idx="83">
                  <c:v>14.359718182791076</c:v>
                </c:pt>
                <c:pt idx="84">
                  <c:v>14.244025663375062</c:v>
                </c:pt>
                <c:pt idx="85">
                  <c:v>14.130185122392524</c:v>
                </c:pt>
                <c:pt idx="86">
                  <c:v>14.018152465148413</c:v>
                </c:pt>
                <c:pt idx="87">
                  <c:v>13.907884985757192</c:v>
                </c:pt>
                <c:pt idx="88">
                  <c:v>13.799341312892494</c:v>
                </c:pt>
                <c:pt idx="89">
                  <c:v>13.692481358060023</c:v>
                </c:pt>
                <c:pt idx="90">
                  <c:v>13.587266266257817</c:v>
                </c:pt>
                <c:pt idx="91">
                  <c:v>13.483658368896444</c:v>
                </c:pt>
                <c:pt idx="92">
                  <c:v>13.381621138859089</c:v>
                </c:pt>
                <c:pt idx="93">
                  <c:v>13.281119147589068</c:v>
                </c:pt>
                <c:pt idx="94">
                  <c:v>13.182118024098793</c:v>
                </c:pt>
                <c:pt idx="95">
                  <c:v>13.084584415800515</c:v>
                </c:pt>
                <c:pt idx="96">
                  <c:v>12.988485951065169</c:v>
                </c:pt>
                <c:pt idx="97">
                  <c:v>12.893791203420969</c:v>
                </c:pt>
                <c:pt idx="98">
                  <c:v>12.800469657308568</c:v>
                </c:pt>
                <c:pt idx="99">
                  <c:v>12.708491675314431</c:v>
                </c:pt>
                <c:pt idx="100">
                  <c:v>12.617828466808479</c:v>
                </c:pt>
                <c:pt idx="101">
                  <c:v>12.528452057916317</c:v>
                </c:pt>
                <c:pt idx="102">
                  <c:v>12.440335262760209</c:v>
                </c:pt>
                <c:pt idx="103">
                  <c:v>12.353451655906769</c:v>
                </c:pt>
                <c:pt idx="104">
                  <c:v>12.267775545962637</c:v>
                </c:pt>
                <c:pt idx="105">
                  <c:v>12.183281950262753</c:v>
                </c:pt>
                <c:pt idx="106">
                  <c:v>12.099946570598846</c:v>
                </c:pt>
                <c:pt idx="107">
                  <c:v>12.017745769938561</c:v>
                </c:pt>
                <c:pt idx="108">
                  <c:v>11.936656550088488</c:v>
                </c:pt>
                <c:pt idx="109">
                  <c:v>11.856656530256565</c:v>
                </c:pt>
                <c:pt idx="110">
                  <c:v>11.777723926472056</c:v>
                </c:pt>
                <c:pt idx="111">
                  <c:v>11.699837531823267</c:v>
                </c:pt>
                <c:pt idx="112">
                  <c:v>11.622976697475293</c:v>
                </c:pt>
                <c:pt idx="113">
                  <c:v>11.547121314432273</c:v>
                </c:pt>
                <c:pt idx="114">
                  <c:v>11.472251796010118</c:v>
                </c:pt>
                <c:pt idx="115">
                  <c:v>11.398349060987746</c:v>
                </c:pt>
                <c:pt idx="116">
                  <c:v>11.325394517406339</c:v>
                </c:pt>
                <c:pt idx="117">
                  <c:v>11.25337004698776</c:v>
                </c:pt>
                <c:pt idx="118">
                  <c:v>11.18225799014464</c:v>
                </c:pt>
                <c:pt idx="119">
                  <c:v>11.112041131556154</c:v>
                </c:pt>
                <c:pt idx="120">
                  <c:v>11.042702686284693</c:v>
                </c:pt>
                <c:pt idx="121">
                  <c:v>10.974226286409902</c:v>
                </c:pt>
                <c:pt idx="122">
                  <c:v>10.9065959681578</c:v>
                </c:pt>
                <c:pt idx="123">
                  <c:v>10.839796159503649</c:v>
                </c:pt>
                <c:pt idx="124">
                  <c:v>10.773811668228371</c:v>
                </c:pt>
                <c:pt idx="125">
                  <c:v>10.708627670409296</c:v>
                </c:pt>
                <c:pt idx="126">
                  <c:v>10.644229699326887</c:v>
                </c:pt>
                <c:pt idx="127">
                  <c:v>10.58060363477005</c:v>
                </c:pt>
                <c:pt idx="128">
                  <c:v>10.517735692723344</c:v>
                </c:pt>
                <c:pt idx="129">
                  <c:v>10.455612415420427</c:v>
                </c:pt>
                <c:pt idx="130">
                  <c:v>10.394220661748435</c:v>
                </c:pt>
                <c:pt idx="131">
                  <c:v>10.333547597989151</c:v>
                </c:pt>
                <c:pt idx="132">
                  <c:v>10.273580688883079</c:v>
                </c:pt>
                <c:pt idx="133">
                  <c:v>10.214307689003503</c:v>
                </c:pt>
                <c:pt idx="134">
                  <c:v>10.155716634427939</c:v>
                </c:pt>
                <c:pt idx="135">
                  <c:v>10.097795834695145</c:v>
                </c:pt>
                <c:pt idx="136">
                  <c:v>10.040533865036364</c:v>
                </c:pt>
                <c:pt idx="137">
                  <c:v>9.9839195588698875</c:v>
                </c:pt>
                <c:pt idx="138">
                  <c:v>9.9279420005485601</c:v>
                </c:pt>
                <c:pt idx="139">
                  <c:v>9.8725905183505116</c:v>
                </c:pt>
                <c:pt idx="140">
                  <c:v>9.8178546777033855</c:v>
                </c:pt>
                <c:pt idx="141">
                  <c:v>9.7637242746332848</c:v>
                </c:pt>
                <c:pt idx="142">
                  <c:v>9.7101893294296513</c:v>
                </c:pt>
                <c:pt idx="143">
                  <c:v>9.657240080517818</c:v>
                </c:pt>
                <c:pt idx="144">
                  <c:v>9.604866978531458</c:v>
                </c:pt>
                <c:pt idx="145">
                  <c:v>9.5530606805771558</c:v>
                </c:pt>
                <c:pt idx="146">
                  <c:v>9.501812044684133</c:v>
                </c:pt>
                <c:pt idx="147">
                  <c:v>9.4511121244319281</c:v>
                </c:pt>
                <c:pt idx="148">
                  <c:v>9.4009521637496167</c:v>
                </c:pt>
                <c:pt idx="149">
                  <c:v>9.3513235918801048</c:v>
                </c:pt>
                <c:pt idx="150">
                  <c:v>9.3022180185034529</c:v>
                </c:pt>
                <c:pt idx="151">
                  <c:v>9.2536272290133716</c:v>
                </c:pt>
                <c:pt idx="152">
                  <c:v>9.2055431799413796</c:v>
                </c:pt>
                <c:pt idx="153">
                  <c:v>9.1579579945231497</c:v>
                </c:pt>
                <c:pt idx="154">
                  <c:v>9.110863958402021</c:v>
                </c:pt>
                <c:pt idx="155">
                  <c:v>9.0642535154647135</c:v>
                </c:pt>
                <c:pt idx="156">
                  <c:v>9.0181192638044756</c:v>
                </c:pt>
                <c:pt idx="157">
                  <c:v>8.9724539518072586</c:v>
                </c:pt>
                <c:pt idx="158">
                  <c:v>8.9272504743563825</c:v>
                </c:pt>
                <c:pt idx="159">
                  <c:v>8.8825018691517776</c:v>
                </c:pt>
                <c:pt idx="160">
                  <c:v>8.8382013131394874</c:v>
                </c:pt>
                <c:pt idx="161">
                  <c:v>8.7943421190479061</c:v>
                </c:pt>
                <c:pt idx="162">
                  <c:v>8.7509177320267728</c:v>
                </c:pt>
                <c:pt idx="163">
                  <c:v>8.7079217263856012</c:v>
                </c:pt>
                <c:pt idx="164">
                  <c:v>8.6653478024279895</c:v>
                </c:pt>
                <c:pt idx="165">
                  <c:v>8.6231897833785585</c:v>
                </c:pt>
                <c:pt idx="166">
                  <c:v>8.5814416123994999</c:v>
                </c:pt>
                <c:pt idx="167">
                  <c:v>8.5400973496934682</c:v>
                </c:pt>
                <c:pt idx="168">
                  <c:v>8.4991511696901512</c:v>
                </c:pt>
                <c:pt idx="169">
                  <c:v>8.4585973583135505</c:v>
                </c:pt>
                <c:pt idx="170">
                  <c:v>8.4184303103273361</c:v>
                </c:pt>
                <c:pt idx="171">
                  <c:v>8.3786445267557443</c:v>
                </c:pt>
                <c:pt idx="172">
                  <c:v>8.3392346123774068</c:v>
                </c:pt>
                <c:pt idx="173">
                  <c:v>8.3001952732898054</c:v>
                </c:pt>
                <c:pt idx="174">
                  <c:v>8.261521314542021</c:v>
                </c:pt>
                <c:pt idx="175">
                  <c:v>8.2232076378335197</c:v>
                </c:pt>
                <c:pt idx="176">
                  <c:v>8.185249239276887</c:v>
                </c:pt>
                <c:pt idx="177">
                  <c:v>8.1476412072223834</c:v>
                </c:pt>
                <c:pt idx="178">
                  <c:v>8.110378720142446</c:v>
                </c:pt>
                <c:pt idx="179">
                  <c:v>8.073457044574079</c:v>
                </c:pt>
                <c:pt idx="180">
                  <c:v>8.036871533117365</c:v>
                </c:pt>
                <c:pt idx="181">
                  <c:v>8.0006176224883792</c:v>
                </c:pt>
                <c:pt idx="182">
                  <c:v>7.9646908316246652</c:v>
                </c:pt>
                <c:pt idx="183">
                  <c:v>7.9290867598416943</c:v>
                </c:pt>
                <c:pt idx="184">
                  <c:v>7.8938010850387332</c:v>
                </c:pt>
                <c:pt idx="185">
                  <c:v>7.8588295619525264</c:v>
                </c:pt>
                <c:pt idx="186">
                  <c:v>7.8241680204573552</c:v>
                </c:pt>
                <c:pt idx="187">
                  <c:v>7.7898123639100305</c:v>
                </c:pt>
                <c:pt idx="188">
                  <c:v>7.7557585675384164</c:v>
                </c:pt>
                <c:pt idx="189">
                  <c:v>7.7220026768722301</c:v>
                </c:pt>
                <c:pt idx="190">
                  <c:v>7.6885408062146894</c:v>
                </c:pt>
                <c:pt idx="191">
                  <c:v>7.6553691371539543</c:v>
                </c:pt>
                <c:pt idx="192">
                  <c:v>7.6224839171129952</c:v>
                </c:pt>
                <c:pt idx="193">
                  <c:v>7.5898814579368405</c:v>
                </c:pt>
                <c:pt idx="194">
                  <c:v>7.5575581345160305</c:v>
                </c:pt>
                <c:pt idx="195">
                  <c:v>7.5255103834452202</c:v>
                </c:pt>
                <c:pt idx="196">
                  <c:v>7.4937347017159022</c:v>
                </c:pt>
                <c:pt idx="197">
                  <c:v>7.4622276454422014</c:v>
                </c:pt>
                <c:pt idx="198">
                  <c:v>7.4309858286187973</c:v>
                </c:pt>
                <c:pt idx="199">
                  <c:v>7.400005921910056</c:v>
                </c:pt>
                <c:pt idx="200">
                  <c:v>7.3692846514693846</c:v>
                </c:pt>
                <c:pt idx="201">
                  <c:v>7.3388187977880257</c:v>
                </c:pt>
                <c:pt idx="202">
                  <c:v>7.3086051945723653</c:v>
                </c:pt>
                <c:pt idx="203">
                  <c:v>7.278640727648976</c:v>
                </c:pt>
                <c:pt idx="204">
                  <c:v>7.2489223338965791</c:v>
                </c:pt>
                <c:pt idx="205">
                  <c:v>7.2194470002041582</c:v>
                </c:pt>
                <c:pt idx="206">
                  <c:v>7.1902117624544983</c:v>
                </c:pt>
                <c:pt idx="207">
                  <c:v>7.1612137045324138</c:v>
                </c:pt>
                <c:pt idx="208">
                  <c:v>7.1324499573569415</c:v>
                </c:pt>
                <c:pt idx="209">
                  <c:v>7.1039176979369083</c:v>
                </c:pt>
                <c:pt idx="210">
                  <c:v>7.0756141484491177</c:v>
                </c:pt>
                <c:pt idx="211">
                  <c:v>7.0475365753385857</c:v>
                </c:pt>
                <c:pt idx="212">
                  <c:v>7.019682288440225</c:v>
                </c:pt>
                <c:pt idx="213">
                  <c:v>6.9920486401213049</c:v>
                </c:pt>
                <c:pt idx="214">
                  <c:v>6.964633024444236</c:v>
                </c:pt>
                <c:pt idx="215">
                  <c:v>6.9374328763489865</c:v>
                </c:pt>
                <c:pt idx="216">
                  <c:v>6.9104456708547186</c:v>
                </c:pt>
                <c:pt idx="217">
                  <c:v>6.8836689222800178</c:v>
                </c:pt>
                <c:pt idx="218">
                  <c:v>6.8571001834812826</c:v>
                </c:pt>
                <c:pt idx="219">
                  <c:v>6.8307370451087603</c:v>
                </c:pt>
                <c:pt idx="220">
                  <c:v>6.804577134879727</c:v>
                </c:pt>
                <c:pt idx="221">
                  <c:v>6.7786181168684054</c:v>
                </c:pt>
                <c:pt idx="222">
                  <c:v>6.7528576908121183</c:v>
                </c:pt>
                <c:pt idx="223">
                  <c:v>6.7272935914332894</c:v>
                </c:pt>
                <c:pt idx="224">
                  <c:v>6.7019235877768484</c:v>
                </c:pt>
                <c:pt idx="225">
                  <c:v>6.6767454825626302</c:v>
                </c:pt>
                <c:pt idx="226">
                  <c:v>6.6517571115523886</c:v>
                </c:pt>
                <c:pt idx="227">
                  <c:v>6.6269563429310461</c:v>
                </c:pt>
                <c:pt idx="228">
                  <c:v>6.602341076701765</c:v>
                </c:pt>
                <c:pt idx="229">
                  <c:v>6.5779092440945464</c:v>
                </c:pt>
                <c:pt idx="230">
                  <c:v>6.5536588069879427</c:v>
                </c:pt>
                <c:pt idx="231">
                  <c:v>6.5295877573435979</c:v>
                </c:pt>
                <c:pt idx="232">
                  <c:v>6.5056941166532409</c:v>
                </c:pt>
                <c:pt idx="233">
                  <c:v>6.4819759353978457</c:v>
                </c:pt>
                <c:pt idx="234">
                  <c:v>6.458431292518628</c:v>
                </c:pt>
                <c:pt idx="235">
                  <c:v>6.435058294899588</c:v>
                </c:pt>
                <c:pt idx="236">
                  <c:v>6.4118550768613005</c:v>
                </c:pt>
                <c:pt idx="237">
                  <c:v>6.3888197996656775</c:v>
                </c:pt>
                <c:pt idx="238">
                  <c:v>6.3659506510313877</c:v>
                </c:pt>
                <c:pt idx="239">
                  <c:v>6.3432458446597524</c:v>
                </c:pt>
                <c:pt idx="240">
                  <c:v>6.3207036197707476</c:v>
                </c:pt>
                <c:pt idx="241">
                  <c:v>6.2983222406489423</c:v>
                </c:pt>
                <c:pt idx="242">
                  <c:v>6.276099996199096</c:v>
                </c:pt>
                <c:pt idx="243">
                  <c:v>6.2540351995111578</c:v>
                </c:pt>
                <c:pt idx="244">
                  <c:v>6.2321261874344938</c:v>
                </c:pt>
                <c:pt idx="245">
                  <c:v>6.2103713201610322</c:v>
                </c:pt>
                <c:pt idx="246">
                  <c:v>6.1887689808171924</c:v>
                </c:pt>
                <c:pt idx="247">
                  <c:v>6.1673175750643194</c:v>
                </c:pt>
                <c:pt idx="248">
                  <c:v>6.1460155307074631</c:v>
                </c:pt>
                <c:pt idx="249">
                  <c:v>6.1248612973122603</c:v>
                </c:pt>
                <c:pt idx="250">
                  <c:v>6.1038533458297515</c:v>
                </c:pt>
                <c:pt idx="251">
                  <c:v>6.0829901682289389</c:v>
                </c:pt>
                <c:pt idx="252">
                  <c:v>6.0622702771368946</c:v>
                </c:pt>
                <c:pt idx="253">
                  <c:v>6.0416922054862194</c:v>
                </c:pt>
                <c:pt idx="254">
                  <c:v>6.0212545061697211</c:v>
                </c:pt>
                <c:pt idx="255">
                  <c:v>6.0009557517021088</c:v>
                </c:pt>
                <c:pt idx="256">
                  <c:v>5.9807945338885329</c:v>
                </c:pt>
                <c:pt idx="257">
                  <c:v>5.9607694634998332</c:v>
                </c:pt>
                <c:pt idx="258">
                  <c:v>5.9408791699543224</c:v>
                </c:pt>
                <c:pt idx="259">
                  <c:v>5.9211223010059628</c:v>
                </c:pt>
                <c:pt idx="260">
                  <c:v>5.9014975224387634</c:v>
                </c:pt>
                <c:pt idx="261">
                  <c:v>5.8820035177672727</c:v>
                </c:pt>
                <c:pt idx="262">
                  <c:v>5.8626389879430514</c:v>
                </c:pt>
                <c:pt idx="263">
                  <c:v>5.8434026510668984</c:v>
                </c:pt>
                <c:pt idx="264">
                  <c:v>5.8242932421068154</c:v>
                </c:pt>
                <c:pt idx="265">
                  <c:v>5.8053095126214904</c:v>
                </c:pt>
                <c:pt idx="266">
                  <c:v>5.7864502304892023</c:v>
                </c:pt>
                <c:pt idx="267">
                  <c:v>5.7677141796420335</c:v>
                </c:pt>
                <c:pt idx="268">
                  <c:v>5.7491001598052573</c:v>
                </c:pt>
                <c:pt idx="269">
                  <c:v>5.7306069862417885</c:v>
                </c:pt>
                <c:pt idx="270">
                  <c:v>5.7122334895015587</c:v>
                </c:pt>
                <c:pt idx="271">
                  <c:v>5.6939785151757647</c:v>
                </c:pt>
                <c:pt idx="272">
                  <c:v>5.6758409236558158</c:v>
                </c:pt>
                <c:pt idx="273">
                  <c:v>5.6578195898969046</c:v>
                </c:pt>
                <c:pt idx="274">
                  <c:v>5.6399134031861067</c:v>
                </c:pt>
                <c:pt idx="275">
                  <c:v>5.6221212669148759</c:v>
                </c:pt>
                <c:pt idx="276">
                  <c:v>5.6044420983558974</c:v>
                </c:pt>
                <c:pt idx="277">
                  <c:v>5.5868748284441203</c:v>
                </c:pt>
                <c:pt idx="278">
                  <c:v>5.5694184015619506</c:v>
                </c:pt>
                <c:pt idx="279">
                  <c:v>5.5520717753284767</c:v>
                </c:pt>
                <c:pt idx="280">
                  <c:v>5.534833920392642</c:v>
                </c:pt>
                <c:pt idx="281">
                  <c:v>5.5177038202302917</c:v>
                </c:pt>
                <c:pt idx="282">
                  <c:v>5.5006804709449977</c:v>
                </c:pt>
                <c:pt idx="283">
                  <c:v>5.4837628810725798</c:v>
                </c:pt>
                <c:pt idx="284">
                  <c:v>5.4669500713892445</c:v>
                </c:pt>
                <c:pt idx="285">
                  <c:v>5.4502410747232926</c:v>
                </c:pt>
                <c:pt idx="286">
                  <c:v>5.4336349357702431</c:v>
                </c:pt>
                <c:pt idx="287">
                  <c:v>5.4171307109113993</c:v>
                </c:pt>
                <c:pt idx="288">
                  <c:v>5.4007274680357025</c:v>
                </c:pt>
                <c:pt idx="289">
                  <c:v>5.3844242863648404</c:v>
                </c:pt>
                <c:pt idx="290">
                  <c:v>5.3682202562815471</c:v>
                </c:pt>
                <c:pt idx="291">
                  <c:v>5.3521144791610045</c:v>
                </c:pt>
                <c:pt idx="292">
                  <c:v>5.3361060672052911</c:v>
                </c:pt>
                <c:pt idx="293">
                  <c:v>5.3201941432808182</c:v>
                </c:pt>
                <c:pt idx="294">
                  <c:v>5.3043778407586775</c:v>
                </c:pt>
                <c:pt idx="295">
                  <c:v>5.28865630335787</c:v>
                </c:pt>
                <c:pt idx="296">
                  <c:v>5.2730286849913028</c:v>
                </c:pt>
                <c:pt idx="297">
                  <c:v>5.2574941496145522</c:v>
                </c:pt>
                <c:pt idx="298">
                  <c:v>5.2420518710773116</c:v>
                </c:pt>
                <c:pt idx="299">
                  <c:v>5.2267010329774406</c:v>
                </c:pt>
                <c:pt idx="300">
                  <c:v>5.211440828517623</c:v>
                </c:pt>
                <c:pt idx="301">
                  <c:v>5.1962704603645378</c:v>
                </c:pt>
                <c:pt idx="302">
                  <c:v>5.1811891405104813</c:v>
                </c:pt>
                <c:pt idx="303">
                  <c:v>5.1661960901374435</c:v>
                </c:pt>
                <c:pt idx="304">
                  <c:v>5.1512905394835204</c:v>
                </c:pt>
                <c:pt idx="305">
                  <c:v>5.1364717277116769</c:v>
                </c:pt>
                <c:pt idx="306">
                  <c:v>5.1217389027807663</c:v>
                </c:pt>
                <c:pt idx="307">
                  <c:v>5.1070913213187987</c:v>
                </c:pt>
                <c:pt idx="308">
                  <c:v>5.0925282484983816</c:v>
                </c:pt>
                <c:pt idx="309">
                  <c:v>5.0780489579142953</c:v>
                </c:pt>
                <c:pt idx="310">
                  <c:v>5.0636527314631818</c:v>
                </c:pt>
                <c:pt idx="311">
                  <c:v>5.049338859225287</c:v>
                </c:pt>
                <c:pt idx="312">
                  <c:v>5.0351066393482196</c:v>
                </c:pt>
                <c:pt idx="313">
                  <c:v>5.0209553779326734</c:v>
                </c:pt>
                <c:pt idx="314">
                  <c:v>5.0068843889200982</c:v>
                </c:pt>
                <c:pt idx="315">
                  <c:v>4.9928929939822737</c:v>
                </c:pt>
                <c:pt idx="316">
                  <c:v>4.9789805224127237</c:v>
                </c:pt>
                <c:pt idx="317">
                  <c:v>4.9651463110199856</c:v>
                </c:pt>
                <c:pt idx="318">
                  <c:v>4.9513897040226436</c:v>
                </c:pt>
                <c:pt idx="319">
                  <c:v>4.9377100529461151</c:v>
                </c:pt>
                <c:pt idx="320">
                  <c:v>4.9241067165211883</c:v>
                </c:pt>
                <c:pt idx="321">
                  <c:v>4.9105790605842108</c:v>
                </c:pt>
                <c:pt idx="322">
                  <c:v>4.8971264579789411</c:v>
                </c:pt>
                <c:pt idx="323">
                  <c:v>4.8837482884600512</c:v>
                </c:pt>
                <c:pt idx="324">
                  <c:v>4.8704439385981644</c:v>
                </c:pt>
                <c:pt idx="325">
                  <c:v>4.8572128016865097</c:v>
                </c:pt>
                <c:pt idx="326">
                  <c:v>4.8440542776490805</c:v>
                </c:pt>
                <c:pt idx="327">
                  <c:v>4.8309677729502916</c:v>
                </c:pt>
                <c:pt idx="328">
                  <c:v>4.8179527005061091</c:v>
                </c:pt>
                <c:pt idx="329">
                  <c:v>4.8050084795966441</c:v>
                </c:pt>
                <c:pt idx="330">
                  <c:v>4.7921345357801393</c:v>
                </c:pt>
                <c:pt idx="331">
                  <c:v>4.7793303008083745</c:v>
                </c:pt>
                <c:pt idx="332">
                  <c:v>4.7665952125433915</c:v>
                </c:pt>
                <c:pt idx="333">
                  <c:v>4.7539287148756237</c:v>
                </c:pt>
                <c:pt idx="334">
                  <c:v>4.7413302576432663</c:v>
                </c:pt>
                <c:pt idx="335">
                  <c:v>4.7287992965530057</c:v>
                </c:pt>
                <c:pt idx="336">
                  <c:v>4.7163352931019515</c:v>
                </c:pt>
                <c:pt idx="337">
                  <c:v>4.7039377145008681</c:v>
                </c:pt>
                <c:pt idx="338">
                  <c:v>4.6916060335985703</c:v>
                </c:pt>
                <c:pt idx="339">
                  <c:v>4.679339728807566</c:v>
                </c:pt>
                <c:pt idx="340">
                  <c:v>4.6671382840308304</c:v>
                </c:pt>
                <c:pt idx="341">
                  <c:v>4.6550011885897744</c:v>
                </c:pt>
                <c:pt idx="342">
                  <c:v>4.6429279371532992</c:v>
                </c:pt>
                <c:pt idx="343">
                  <c:v>4.6309180296680044</c:v>
                </c:pt>
                <c:pt idx="344">
                  <c:v>4.6189709712894533</c:v>
                </c:pt>
                <c:pt idx="345">
                  <c:v>4.6070862723145378</c:v>
                </c:pt>
                <c:pt idx="346">
                  <c:v>4.5952634481148733</c:v>
                </c:pt>
                <c:pt idx="347">
                  <c:v>4.5835020190712257</c:v>
                </c:pt>
                <c:pt idx="348">
                  <c:v>4.5718015105089815</c:v>
                </c:pt>
                <c:pt idx="349">
                  <c:v>4.5601614526345768</c:v>
                </c:pt>
                <c:pt idx="350">
                  <c:v>4.5485813804729176</c:v>
                </c:pt>
                <c:pt idx="351">
                  <c:v>4.5370608338057759</c:v>
                </c:pt>
                <c:pt idx="352">
                  <c:v>4.5255993571111031</c:v>
                </c:pt>
                <c:pt idx="353">
                  <c:v>4.5141964995032913</c:v>
                </c:pt>
                <c:pt idx="354">
                  <c:v>4.5028518146743268</c:v>
                </c:pt>
                <c:pt idx="355">
                  <c:v>4.4915648608358465</c:v>
                </c:pt>
                <c:pt idx="356">
                  <c:v>4.4803352006620853</c:v>
                </c:pt>
                <c:pt idx="357">
                  <c:v>4.4691624012336533</c:v>
                </c:pt>
                <c:pt idx="358">
                  <c:v>4.4580460339821899</c:v>
                </c:pt>
                <c:pt idx="359">
                  <c:v>4.4469856746358385</c:v>
                </c:pt>
                <c:pt idx="360">
                  <c:v>4.4359809031655404</c:v>
                </c:pt>
                <c:pt idx="361">
                  <c:v>4.4250313037321316</c:v>
                </c:pt>
                <c:pt idx="362">
                  <c:v>4.4141364646342218</c:v>
                </c:pt>
                <c:pt idx="363">
                  <c:v>4.4032959782568755</c:v>
                </c:pt>
                <c:pt idx="364">
                  <c:v>4.3925094410210166</c:v>
                </c:pt>
                <c:pt idx="365">
                  <c:v>4.3817764533336199</c:v>
                </c:pt>
                <c:pt idx="366">
                  <c:v>4.3710966195386094</c:v>
                </c:pt>
                <c:pt idx="367">
                  <c:v>4.3604695478684992</c:v>
                </c:pt>
                <c:pt idx="368">
                  <c:v>4.3498948503967432</c:v>
                </c:pt>
                <c:pt idx="369">
                  <c:v>4.3393721429907686</c:v>
                </c:pt>
                <c:pt idx="370">
                  <c:v>4.3289010452657086</c:v>
                </c:pt>
                <c:pt idx="371">
                  <c:v>4.3184811805388321</c:v>
                </c:pt>
                <c:pt idx="372">
                  <c:v>4.3081121757845819</c:v>
                </c:pt>
                <c:pt idx="373">
                  <c:v>4.2977936615903269</c:v>
                </c:pt>
                <c:pt idx="374">
                  <c:v>4.2875252721127035</c:v>
                </c:pt>
                <c:pt idx="375">
                  <c:v>4.2773066450346393</c:v>
                </c:pt>
                <c:pt idx="376">
                  <c:v>4.267137421522941</c:v>
                </c:pt>
                <c:pt idx="377">
                  <c:v>4.2570172461865479</c:v>
                </c:pt>
                <c:pt idx="378">
                  <c:v>4.246945767035343</c:v>
                </c:pt>
                <c:pt idx="379">
                  <c:v>4.2369226354395675</c:v>
                </c:pt>
                <c:pt idx="380">
                  <c:v>4.2269475060898163</c:v>
                </c:pt>
                <c:pt idx="381">
                  <c:v>4.2170200369576261</c:v>
                </c:pt>
                <c:pt idx="382">
                  <c:v>4.2071398892565677</c:v>
                </c:pt>
                <c:pt idx="383">
                  <c:v>4.1973067274039462</c:v>
                </c:pt>
                <c:pt idx="384">
                  <c:v>4.1875202189830176</c:v>
                </c:pt>
                <c:pt idx="385">
                  <c:v>4.1777800347057372</c:v>
                </c:pt>
                <c:pt idx="386">
                  <c:v>4.168085848376041</c:v>
                </c:pt>
                <c:pt idx="387">
                  <c:v>4.1584373368536447</c:v>
                </c:pt>
                <c:pt idx="388">
                  <c:v>4.1488341800183308</c:v>
                </c:pt>
                <c:pt idx="389">
                  <c:v>4.1392760607347663</c:v>
                </c:pt>
                <c:pt idx="390">
                  <c:v>4.1297626648177825</c:v>
                </c:pt>
                <c:pt idx="391">
                  <c:v>4.1202936809981638</c:v>
                </c:pt>
                <c:pt idx="392">
                  <c:v>4.1108688008888805</c:v>
                </c:pt>
                <c:pt idx="393">
                  <c:v>4.1014877189518257</c:v>
                </c:pt>
                <c:pt idx="394">
                  <c:v>4.0921501324649752</c:v>
                </c:pt>
                <c:pt idx="395">
                  <c:v>4.0828557414900368</c:v>
                </c:pt>
                <c:pt idx="396">
                  <c:v>4.0736042488405104</c:v>
                </c:pt>
                <c:pt idx="397">
                  <c:v>4.0643953600502201</c:v>
                </c:pt>
                <c:pt idx="398">
                  <c:v>4.0552287833422458</c:v>
                </c:pt>
                <c:pt idx="399">
                  <c:v>4.0461042295982894</c:v>
                </c:pt>
                <c:pt idx="400">
                  <c:v>4.0370214123284942</c:v>
                </c:pt>
                <c:pt idx="401">
                  <c:v>4.0279800476416021</c:v>
                </c:pt>
                <c:pt idx="402">
                  <c:v>4.0189798542155932</c:v>
                </c:pt>
                <c:pt idx="403">
                  <c:v>4.0100205532686664</c:v>
                </c:pt>
                <c:pt idx="404">
                  <c:v>4.0011018685306325</c:v>
                </c:pt>
                <c:pt idx="405">
                  <c:v>3.9922235262147128</c:v>
                </c:pt>
                <c:pt idx="406">
                  <c:v>3.9833852549896842</c:v>
                </c:pt>
                <c:pt idx="407">
                  <c:v>3.974586785952408</c:v>
                </c:pt>
                <c:pt idx="408">
                  <c:v>3.9658278526007438</c:v>
                </c:pt>
                <c:pt idx="409">
                  <c:v>3.9571081908068</c:v>
                </c:pt>
                <c:pt idx="410">
                  <c:v>3.9484275387905652</c:v>
                </c:pt>
                <c:pt idx="411">
                  <c:v>3.9397856370938649</c:v>
                </c:pt>
                <c:pt idx="412">
                  <c:v>3.9311822285546931</c:v>
                </c:pt>
                <c:pt idx="413">
                  <c:v>3.9226170582818534</c:v>
                </c:pt>
                <c:pt idx="414">
                  <c:v>3.9140898736299583</c:v>
                </c:pt>
                <c:pt idx="415">
                  <c:v>3.9056004241747493</c:v>
                </c:pt>
                <c:pt idx="416">
                  <c:v>3.8971484616887428</c:v>
                </c:pt>
                <c:pt idx="417">
                  <c:v>3.8887337401171949</c:v>
                </c:pt>
                <c:pt idx="418">
                  <c:v>3.8803560155543733</c:v>
                </c:pt>
                <c:pt idx="419">
                  <c:v>3.8720150462201617</c:v>
                </c:pt>
                <c:pt idx="420">
                  <c:v>3.8637105924369517</c:v>
                </c:pt>
                <c:pt idx="421">
                  <c:v>3.8554424166068242</c:v>
                </c:pt>
                <c:pt idx="422">
                  <c:v>3.8472102831890687</c:v>
                </c:pt>
                <c:pt idx="423">
                  <c:v>3.8390139586779433</c:v>
                </c:pt>
                <c:pt idx="424">
                  <c:v>3.8308532115807514</c:v>
                </c:pt>
                <c:pt idx="425">
                  <c:v>3.822727812396213</c:v>
                </c:pt>
                <c:pt idx="426">
                  <c:v>3.8146375335930705</c:v>
                </c:pt>
                <c:pt idx="427">
                  <c:v>3.80658214958902</c:v>
                </c:pt>
                <c:pt idx="428">
                  <c:v>3.7985614367298774</c:v>
                </c:pt>
                <c:pt idx="429">
                  <c:v>3.79057517326902</c:v>
                </c:pt>
                <c:pt idx="430">
                  <c:v>3.7826231393471041</c:v>
                </c:pt>
                <c:pt idx="431">
                  <c:v>3.7747051169720232</c:v>
                </c:pt>
                <c:pt idx="432">
                  <c:v>3.7668208899991251</c:v>
                </c:pt>
                <c:pt idx="433">
                  <c:v>3.7589702441116932</c:v>
                </c:pt>
                <c:pt idx="434">
                  <c:v>3.7511529668016514</c:v>
                </c:pt>
                <c:pt idx="435">
                  <c:v>3.743368847350538</c:v>
                </c:pt>
                <c:pt idx="436">
                  <c:v>3.7356176768106981</c:v>
                </c:pt>
                <c:pt idx="437">
                  <c:v>3.7278992479867279</c:v>
                </c:pt>
                <c:pt idx="438">
                  <c:v>3.7202133554171408</c:v>
                </c:pt>
                <c:pt idx="439">
                  <c:v>3.7125597953562717</c:v>
                </c:pt>
                <c:pt idx="440">
                  <c:v>3.7049383657564046</c:v>
                </c:pt>
                <c:pt idx="441">
                  <c:v>3.6973488662501151</c:v>
                </c:pt>
                <c:pt idx="442">
                  <c:v>3.6897910981328526</c:v>
                </c:pt>
                <c:pt idx="443">
                  <c:v>3.6822648643457114</c:v>
                </c:pt>
                <c:pt idx="444">
                  <c:v>3.6747699694584428</c:v>
                </c:pt>
                <c:pt idx="445">
                  <c:v>3.6673062196526613</c:v>
                </c:pt>
                <c:pt idx="446">
                  <c:v>3.6598734227052527</c:v>
                </c:pt>
                <c:pt idx="447">
                  <c:v>3.6524713879720143</c:v>
                </c:pt>
                <c:pt idx="448">
                  <c:v>3.6450999263714565</c:v>
                </c:pt>
                <c:pt idx="449">
                  <c:v>3.6377588503688374</c:v>
                </c:pt>
                <c:pt idx="450">
                  <c:v>3.6304479739603797</c:v>
                </c:pt>
                <c:pt idx="451">
                  <c:v>3.6231671126576734</c:v>
                </c:pt>
                <c:pt idx="452">
                  <c:v>3.6159160834722788</c:v>
                </c:pt>
                <c:pt idx="453">
                  <c:v>3.6086947049005196</c:v>
                </c:pt>
                <c:pt idx="454">
                  <c:v>3.601502796908441</c:v>
                </c:pt>
                <c:pt idx="455">
                  <c:v>3.594340180916983</c:v>
                </c:pt>
                <c:pt idx="456">
                  <c:v>3.5872066797872981</c:v>
                </c:pt>
                <c:pt idx="457">
                  <c:v>3.5801021178062684</c:v>
                </c:pt>
                <c:pt idx="458">
                  <c:v>3.5730263206721933</c:v>
                </c:pt>
                <c:pt idx="459">
                  <c:v>3.5659791154806411</c:v>
                </c:pt>
                <c:pt idx="460">
                  <c:v>3.5589603307104833</c:v>
                </c:pt>
                <c:pt idx="461">
                  <c:v>3.5519697962100838</c:v>
                </c:pt>
                <c:pt idx="462">
                  <c:v>3.545007343183662</c:v>
                </c:pt>
                <c:pt idx="463">
                  <c:v>3.5380728041778107</c:v>
                </c:pt>
                <c:pt idx="464">
                  <c:v>3.5311660130681859</c:v>
                </c:pt>
                <c:pt idx="465">
                  <c:v>3.5242868050463407</c:v>
                </c:pt>
                <c:pt idx="466">
                  <c:v>3.5174350166067243</c:v>
                </c:pt>
                <c:pt idx="467">
                  <c:v>3.5106104855338396</c:v>
                </c:pt>
                <c:pt idx="468">
                  <c:v>3.5038130508895367</c:v>
                </c:pt>
                <c:pt idx="469">
                  <c:v>3.4970425530004645</c:v>
                </c:pt>
                <c:pt idx="470">
                  <c:v>3.4902988334456837</c:v>
                </c:pt>
                <c:pt idx="471">
                  <c:v>3.4835817350444001</c:v>
                </c:pt>
                <c:pt idx="472">
                  <c:v>3.4768911018438531</c:v>
                </c:pt>
                <c:pt idx="473">
                  <c:v>3.4702267791073593</c:v>
                </c:pt>
                <c:pt idx="474">
                  <c:v>3.4635886133024658</c:v>
                </c:pt>
                <c:pt idx="475">
                  <c:v>3.4569764520892745</c:v>
                </c:pt>
                <c:pt idx="476">
                  <c:v>3.4503901443088765</c:v>
                </c:pt>
                <c:pt idx="477">
                  <c:v>3.4438295399719334</c:v>
                </c:pt>
                <c:pt idx="478">
                  <c:v>3.4372944902473881</c:v>
                </c:pt>
                <c:pt idx="479">
                  <c:v>3.4307848474513056</c:v>
                </c:pt>
                <c:pt idx="480">
                  <c:v>3.4243004650358424</c:v>
                </c:pt>
                <c:pt idx="481">
                  <c:v>3.4178411975783476</c:v>
                </c:pt>
                <c:pt idx="482">
                  <c:v>3.4114069007705803</c:v>
                </c:pt>
                <c:pt idx="483">
                  <c:v>3.4049974314080593</c:v>
                </c:pt>
                <c:pt idx="484">
                  <c:v>3.3986126473795228</c:v>
                </c:pt>
                <c:pt idx="485">
                  <c:v>3.3922524076565286</c:v>
                </c:pt>
                <c:pt idx="486">
                  <c:v>3.3859165722831595</c:v>
                </c:pt>
                <c:pt idx="487">
                  <c:v>3.3796050023658326</c:v>
                </c:pt>
                <c:pt idx="488">
                  <c:v>3.3733175600632621</c:v>
                </c:pt>
                <c:pt idx="489">
                  <c:v>3.3670541085764936</c:v>
                </c:pt>
                <c:pt idx="490">
                  <c:v>3.3608145121390813</c:v>
                </c:pt>
                <c:pt idx="491">
                  <c:v>3.3545986360073652</c:v>
                </c:pt>
                <c:pt idx="492">
                  <c:v>3.3484063464508544</c:v>
                </c:pt>
                <c:pt idx="493">
                  <c:v>3.3422375107427262</c:v>
                </c:pt>
                <c:pt idx="494">
                  <c:v>3.3360919971504255</c:v>
                </c:pt>
                <c:pt idx="495">
                  <c:v>3.329969674926375</c:v>
                </c:pt>
                <c:pt idx="496">
                  <c:v>3.3238704142987863</c:v>
                </c:pt>
                <c:pt idx="497">
                  <c:v>3.3177940864625759</c:v>
                </c:pt>
                <c:pt idx="498">
                  <c:v>3.3117405635703752</c:v>
                </c:pt>
                <c:pt idx="499">
                  <c:v>3.305709718723655</c:v>
                </c:pt>
                <c:pt idx="500">
                  <c:v>3.2997014259639319</c:v>
                </c:pt>
                <c:pt idx="501">
                  <c:v>3.2937155602640869</c:v>
                </c:pt>
                <c:pt idx="502">
                  <c:v>3.2877519975197673</c:v>
                </c:pt>
                <c:pt idx="503">
                  <c:v>3.2818106145408947</c:v>
                </c:pt>
                <c:pt idx="504">
                  <c:v>3.275891289043261</c:v>
                </c:pt>
                <c:pt idx="505">
                  <c:v>3.2699938996402165</c:v>
                </c:pt>
                <c:pt idx="506">
                  <c:v>3.2641183258344455</c:v>
                </c:pt>
                <c:pt idx="507">
                  <c:v>3.2582644480098493</c:v>
                </c:pt>
                <c:pt idx="508">
                  <c:v>3.2524321474234972</c:v>
                </c:pt>
                <c:pt idx="509">
                  <c:v>3.2466213061976723</c:v>
                </c:pt>
                <c:pt idx="510">
                  <c:v>3.2408318073120137</c:v>
                </c:pt>
                <c:pt idx="511">
                  <c:v>3.2350635345957279</c:v>
                </c:pt>
                <c:pt idx="512">
                  <c:v>3.2293163727199046</c:v>
                </c:pt>
                <c:pt idx="513">
                  <c:v>3.2235902071898921</c:v>
                </c:pt>
                <c:pt idx="514">
                  <c:v>3.217884924337775</c:v>
                </c:pt>
                <c:pt idx="515">
                  <c:v>3.2122004113149267</c:v>
                </c:pt>
                <c:pt idx="516">
                  <c:v>3.2065365560846413</c:v>
                </c:pt>
                <c:pt idx="517">
                  <c:v>3.200893247414839</c:v>
                </c:pt>
                <c:pt idx="518">
                  <c:v>3.1952703748708648</c:v>
                </c:pt>
                <c:pt idx="519">
                  <c:v>3.189667828808354</c:v>
                </c:pt>
                <c:pt idx="520">
                  <c:v>3.1840855003661686</c:v>
                </c:pt>
                <c:pt idx="521">
                  <c:v>3.1785232814594289</c:v>
                </c:pt>
                <c:pt idx="522">
                  <c:v>3.1729810647725976</c:v>
                </c:pt>
                <c:pt idx="523">
                  <c:v>3.1674587437526491</c:v>
                </c:pt>
                <c:pt idx="524">
                  <c:v>3.1619562126023153</c:v>
                </c:pt>
                <c:pt idx="525">
                  <c:v>3.156473366273389</c:v>
                </c:pt>
                <c:pt idx="526">
                  <c:v>3.1510101004601152</c:v>
                </c:pt>
                <c:pt idx="527">
                  <c:v>3.145566311592638</c:v>
                </c:pt>
                <c:pt idx="528">
                  <c:v>3.140141896830523</c:v>
                </c:pt>
                <c:pt idx="529">
                  <c:v>3.1347367540563509</c:v>
                </c:pt>
                <c:pt idx="530">
                  <c:v>3.1293507818693729</c:v>
                </c:pt>
                <c:pt idx="531">
                  <c:v>3.1239838795792352</c:v>
                </c:pt>
                <c:pt idx="532">
                  <c:v>3.1186359471997731</c:v>
                </c:pt>
                <c:pt idx="533">
                  <c:v>3.1133068854428578</c:v>
                </c:pt>
                <c:pt idx="534">
                  <c:v>3.1079965957123257</c:v>
                </c:pt>
                <c:pt idx="535">
                  <c:v>3.1027049800979536</c:v>
                </c:pt>
                <c:pt idx="536">
                  <c:v>3.0974319413695079</c:v>
                </c:pt>
                <c:pt idx="537">
                  <c:v>3.0921773829708545</c:v>
                </c:pt>
                <c:pt idx="538">
                  <c:v>3.0869412090141228</c:v>
                </c:pt>
                <c:pt idx="539">
                  <c:v>3.0817233242739372</c:v>
                </c:pt>
                <c:pt idx="540">
                  <c:v>3.0765236341817035</c:v>
                </c:pt>
                <c:pt idx="541">
                  <c:v>3.0713420448199646</c:v>
                </c:pt>
                <c:pt idx="542">
                  <c:v>3.0661784629167945</c:v>
                </c:pt>
                <c:pt idx="543">
                  <c:v>3.0610327958402719</c:v>
                </c:pt>
                <c:pt idx="544">
                  <c:v>3.0559049515929977</c:v>
                </c:pt>
                <c:pt idx="545">
                  <c:v>3.0507948388066675</c:v>
                </c:pt>
                <c:pt idx="546">
                  <c:v>3.0457023667367116</c:v>
                </c:pt>
                <c:pt idx="547">
                  <c:v>3.0406274452569781</c:v>
                </c:pt>
                <c:pt idx="548">
                  <c:v>3.0355699848544702</c:v>
                </c:pt>
                <c:pt idx="549">
                  <c:v>3.0305298966241514</c:v>
                </c:pt>
                <c:pt idx="550">
                  <c:v>3.025507092263783</c:v>
                </c:pt>
                <c:pt idx="551">
                  <c:v>3.0205014840688285</c:v>
                </c:pt>
                <c:pt idx="552">
                  <c:v>3.0155129849274087</c:v>
                </c:pt>
                <c:pt idx="553">
                  <c:v>3.0105415083152982</c:v>
                </c:pt>
                <c:pt idx="554">
                  <c:v>3.0055869682909844</c:v>
                </c:pt>
                <c:pt idx="555">
                  <c:v>3.0006492794907649</c:v>
                </c:pt>
                <c:pt idx="556">
                  <c:v>2.9957283571239088</c:v>
                </c:pt>
                <c:pt idx="557">
                  <c:v>2.9908241169678491</c:v>
                </c:pt>
                <c:pt idx="558">
                  <c:v>2.9859364753634385</c:v>
                </c:pt>
                <c:pt idx="559">
                  <c:v>2.9810653492102386</c:v>
                </c:pt>
                <c:pt idx="560">
                  <c:v>2.9762106559618773</c:v>
                </c:pt>
                <c:pt idx="561">
                  <c:v>2.9713723136214236</c:v>
                </c:pt>
                <c:pt idx="562">
                  <c:v>2.9665502407368369</c:v>
                </c:pt>
                <c:pt idx="563">
                  <c:v>2.9617443563964412</c:v>
                </c:pt>
                <c:pt idx="564">
                  <c:v>2.9569545802244543</c:v>
                </c:pt>
                <c:pt idx="565">
                  <c:v>2.9521808323765608</c:v>
                </c:pt>
                <c:pt idx="566">
                  <c:v>2.9474230335355247</c:v>
                </c:pt>
                <c:pt idx="567">
                  <c:v>2.9426811049068471</c:v>
                </c:pt>
                <c:pt idx="568">
                  <c:v>2.9379549682144712</c:v>
                </c:pt>
                <c:pt idx="569">
                  <c:v>2.9332445456965206</c:v>
                </c:pt>
                <c:pt idx="570">
                  <c:v>2.9285497601010886</c:v>
                </c:pt>
                <c:pt idx="571">
                  <c:v>2.9238705346820644</c:v>
                </c:pt>
                <c:pt idx="572">
                  <c:v>2.919206793194999</c:v>
                </c:pt>
                <c:pt idx="573">
                  <c:v>2.9145584598930161</c:v>
                </c:pt>
                <c:pt idx="574">
                  <c:v>2.9099254595227579</c:v>
                </c:pt>
                <c:pt idx="575">
                  <c:v>2.9053077173203743</c:v>
                </c:pt>
                <c:pt idx="576">
                  <c:v>2.9007051590075443</c:v>
                </c:pt>
                <c:pt idx="577">
                  <c:v>2.8961177107875553</c:v>
                </c:pt>
                <c:pt idx="578">
                  <c:v>2.8915452993413879</c:v>
                </c:pt>
                <c:pt idx="579">
                  <c:v>2.8869878518238732</c:v>
                </c:pt>
                <c:pt idx="580">
                  <c:v>2.8824452958598603</c:v>
                </c:pt>
                <c:pt idx="581">
                  <c:v>2.8779175595404425</c:v>
                </c:pt>
                <c:pt idx="582">
                  <c:v>2.8734045714191976</c:v>
                </c:pt>
                <c:pt idx="583">
                  <c:v>2.8689062605084854</c:v>
                </c:pt>
                <c:pt idx="584">
                  <c:v>2.8644225562757666</c:v>
                </c:pt>
                <c:pt idx="585">
                  <c:v>2.8599533886399664</c:v>
                </c:pt>
                <c:pt idx="586">
                  <c:v>2.8554986879678621</c:v>
                </c:pt>
                <c:pt idx="587">
                  <c:v>2.8510583850705182</c:v>
                </c:pt>
                <c:pt idx="588">
                  <c:v>2.8466324111997481</c:v>
                </c:pt>
                <c:pt idx="589">
                  <c:v>2.8422206980446045</c:v>
                </c:pt>
                <c:pt idx="590">
                  <c:v>2.8378231777279161</c:v>
                </c:pt>
                <c:pt idx="591">
                  <c:v>2.8334397828028473</c:v>
                </c:pt>
                <c:pt idx="592">
                  <c:v>2.8290704462494936</c:v>
                </c:pt>
                <c:pt idx="593">
                  <c:v>2.8247151014715133</c:v>
                </c:pt>
                <c:pt idx="594">
                  <c:v>2.8203736822927801</c:v>
                </c:pt>
                <c:pt idx="595">
                  <c:v>2.8160461229540785</c:v>
                </c:pt>
                <c:pt idx="596">
                  <c:v>2.8117323581098308</c:v>
                </c:pt>
                <c:pt idx="597">
                  <c:v>2.8074323228248379</c:v>
                </c:pt>
                <c:pt idx="598">
                  <c:v>2.8031459525710756</c:v>
                </c:pt>
                <c:pt idx="599">
                  <c:v>2.7988731832245022</c:v>
                </c:pt>
                <c:pt idx="600">
                  <c:v>2.7946139510619048</c:v>
                </c:pt>
                <c:pt idx="601">
                  <c:v>2.7903681927577688</c:v>
                </c:pt>
                <c:pt idx="602">
                  <c:v>2.7861358453811875</c:v>
                </c:pt>
                <c:pt idx="603">
                  <c:v>2.7819168463927872</c:v>
                </c:pt>
                <c:pt idx="604">
                  <c:v>2.7777111336416898</c:v>
                </c:pt>
                <c:pt idx="605">
                  <c:v>2.7735186453625045</c:v>
                </c:pt>
                <c:pt idx="606">
                  <c:v>2.7693393201723375</c:v>
                </c:pt>
                <c:pt idx="607">
                  <c:v>2.7651730970678381</c:v>
                </c:pt>
                <c:pt idx="608">
                  <c:v>2.7610199154222768</c:v>
                </c:pt>
                <c:pt idx="609">
                  <c:v>2.7568797149826341</c:v>
                </c:pt>
                <c:pt idx="610">
                  <c:v>2.7527524358667339</c:v>
                </c:pt>
                <c:pt idx="611">
                  <c:v>2.7486380185603903</c:v>
                </c:pt>
                <c:pt idx="612">
                  <c:v>2.7445364039145832</c:v>
                </c:pt>
                <c:pt idx="613">
                  <c:v>2.7404475331426719</c:v>
                </c:pt>
                <c:pt idx="614">
                  <c:v>2.7363713478176153</c:v>
                </c:pt>
                <c:pt idx="615">
                  <c:v>2.7323077898692305</c:v>
                </c:pt>
                <c:pt idx="616">
                  <c:v>2.728256801581475</c:v>
                </c:pt>
                <c:pt idx="617">
                  <c:v>2.7242183255897445</c:v>
                </c:pt>
                <c:pt idx="618">
                  <c:v>2.7201923048782146</c:v>
                </c:pt>
                <c:pt idx="619">
                  <c:v>2.7161786827771799</c:v>
                </c:pt>
                <c:pt idx="620">
                  <c:v>2.7121774029604437</c:v>
                </c:pt>
                <c:pt idx="621">
                  <c:v>2.7081884094427124</c:v>
                </c:pt>
                <c:pt idx="622">
                  <c:v>2.7042116465770247</c:v>
                </c:pt>
                <c:pt idx="623">
                  <c:v>2.7002470590521983</c:v>
                </c:pt>
                <c:pt idx="624">
                  <c:v>2.696294591890303</c:v>
                </c:pt>
                <c:pt idx="625">
                  <c:v>2.6923541904441515</c:v>
                </c:pt>
                <c:pt idx="626">
                  <c:v>2.6884258003948243</c:v>
                </c:pt>
                <c:pt idx="627">
                  <c:v>2.6845093677491958</c:v>
                </c:pt>
                <c:pt idx="628">
                  <c:v>2.6806048388375099</c:v>
                </c:pt>
                <c:pt idx="629">
                  <c:v>2.6767121603109518</c:v>
                </c:pt>
                <c:pt idx="630">
                  <c:v>2.6728312791392637</c:v>
                </c:pt>
                <c:pt idx="631">
                  <c:v>2.6689621426083594</c:v>
                </c:pt>
                <c:pt idx="632">
                  <c:v>2.6651046983179816</c:v>
                </c:pt>
                <c:pt idx="633">
                  <c:v>2.661258894179364</c:v>
                </c:pt>
                <c:pt idx="634">
                  <c:v>2.657424678412927</c:v>
                </c:pt>
                <c:pt idx="635">
                  <c:v>2.6536019995459776</c:v>
                </c:pt>
                <c:pt idx="636">
                  <c:v>2.6497908064104498</c:v>
                </c:pt>
                <c:pt idx="637">
                  <c:v>2.6459910481406492</c:v>
                </c:pt>
                <c:pt idx="638">
                  <c:v>2.6422026741710232</c:v>
                </c:pt>
                <c:pt idx="639">
                  <c:v>2.638425634233954</c:v>
                </c:pt>
                <c:pt idx="640">
                  <c:v>2.6346598783575668</c:v>
                </c:pt>
                <c:pt idx="641">
                  <c:v>2.6309053568635532</c:v>
                </c:pt>
                <c:pt idx="642">
                  <c:v>2.6271620203650268</c:v>
                </c:pt>
                <c:pt idx="643">
                  <c:v>2.6234298197643851</c:v>
                </c:pt>
                <c:pt idx="644">
                  <c:v>2.6197087062511959</c:v>
                </c:pt>
                <c:pt idx="645">
                  <c:v>2.6159986313001036</c:v>
                </c:pt>
                <c:pt idx="646">
                  <c:v>2.6122995466687473</c:v>
                </c:pt>
                <c:pt idx="647">
                  <c:v>2.6086114043957025</c:v>
                </c:pt>
                <c:pt idx="648">
                  <c:v>2.6049341567984419</c:v>
                </c:pt>
                <c:pt idx="649">
                  <c:v>2.6012677564713069</c:v>
                </c:pt>
                <c:pt idx="650">
                  <c:v>2.5976121562835068</c:v>
                </c:pt>
                <c:pt idx="651">
                  <c:v>2.5939673093771258</c:v>
                </c:pt>
                <c:pt idx="652">
                  <c:v>2.5903331691651541</c:v>
                </c:pt>
                <c:pt idx="653">
                  <c:v>2.5867096893295294</c:v>
                </c:pt>
                <c:pt idx="654">
                  <c:v>2.5830968238192047</c:v>
                </c:pt>
                <c:pt idx="655">
                  <c:v>2.5794945268482214</c:v>
                </c:pt>
                <c:pt idx="656">
                  <c:v>2.5759027528938114</c:v>
                </c:pt>
                <c:pt idx="657">
                  <c:v>2.5723214566945027</c:v>
                </c:pt>
                <c:pt idx="658">
                  <c:v>2.5687505932482511</c:v>
                </c:pt>
                <c:pt idx="659">
                  <c:v>2.5651901178105869</c:v>
                </c:pt>
                <c:pt idx="660">
                  <c:v>2.5616399858927688</c:v>
                </c:pt>
                <c:pt idx="661">
                  <c:v>2.5581001532599652</c:v>
                </c:pt>
                <c:pt idx="662">
                  <c:v>2.5545705759294441</c:v>
                </c:pt>
                <c:pt idx="663">
                  <c:v>2.5510512101687786</c:v>
                </c:pt>
                <c:pt idx="664">
                  <c:v>2.5475420124940715</c:v>
                </c:pt>
                <c:pt idx="665">
                  <c:v>2.5440429396681918</c:v>
                </c:pt>
                <c:pt idx="666">
                  <c:v>2.540553948699027</c:v>
                </c:pt>
                <c:pt idx="667">
                  <c:v>2.537074996837748</c:v>
                </c:pt>
                <c:pt idx="668">
                  <c:v>2.533606041577098</c:v>
                </c:pt>
                <c:pt idx="669">
                  <c:v>2.5301470406496791</c:v>
                </c:pt>
                <c:pt idx="670">
                  <c:v>2.5266979520262729</c:v>
                </c:pt>
                <c:pt idx="671">
                  <c:v>2.5232587339141568</c:v>
                </c:pt>
                <c:pt idx="672">
                  <c:v>2.5198293447554501</c:v>
                </c:pt>
                <c:pt idx="673">
                  <c:v>2.5164097432254637</c:v>
                </c:pt>
                <c:pt idx="674">
                  <c:v>2.5129998882310676</c:v>
                </c:pt>
                <c:pt idx="675">
                  <c:v>2.5095997389090736</c:v>
                </c:pt>
                <c:pt idx="676">
                  <c:v>2.5062092546246237</c:v>
                </c:pt>
                <c:pt idx="677">
                  <c:v>2.5028283949696073</c:v>
                </c:pt>
                <c:pt idx="678">
                  <c:v>2.4994571197610735</c:v>
                </c:pt>
                <c:pt idx="679">
                  <c:v>2.4960953890396689</c:v>
                </c:pt>
                <c:pt idx="680">
                  <c:v>2.4927431630680874</c:v>
                </c:pt>
                <c:pt idx="681">
                  <c:v>2.4894004023295242</c:v>
                </c:pt>
                <c:pt idx="682">
                  <c:v>2.4860670675261551</c:v>
                </c:pt>
                <c:pt idx="683">
                  <c:v>2.4827431195776173</c:v>
                </c:pt>
                <c:pt idx="684">
                  <c:v>2.4794285196195087</c:v>
                </c:pt>
                <c:pt idx="685">
                  <c:v>2.4761232290019057</c:v>
                </c:pt>
                <c:pt idx="686">
                  <c:v>2.472827209287872</c:v>
                </c:pt>
                <c:pt idx="687">
                  <c:v>2.4695404222520057</c:v>
                </c:pt>
                <c:pt idx="688">
                  <c:v>2.4662628298789819</c:v>
                </c:pt>
                <c:pt idx="689">
                  <c:v>2.4629943943621142</c:v>
                </c:pt>
                <c:pt idx="690">
                  <c:v>2.4597350781019198</c:v>
                </c:pt>
                <c:pt idx="691">
                  <c:v>2.4564848437047084</c:v>
                </c:pt>
                <c:pt idx="692">
                  <c:v>2.4532436539811755</c:v>
                </c:pt>
                <c:pt idx="693">
                  <c:v>2.4500114719450075</c:v>
                </c:pt>
                <c:pt idx="694">
                  <c:v>2.4467882608114961</c:v>
                </c:pt>
                <c:pt idx="695">
                  <c:v>2.4435739839961697</c:v>
                </c:pt>
                <c:pt idx="696">
                  <c:v>2.440368605113437</c:v>
                </c:pt>
                <c:pt idx="697">
                  <c:v>2.4371720879752274</c:v>
                </c:pt>
                <c:pt idx="698">
                  <c:v>2.4339843965896644</c:v>
                </c:pt>
                <c:pt idx="699">
                  <c:v>2.4308054951597295</c:v>
                </c:pt>
                <c:pt idx="700">
                  <c:v>2.4276353480819526</c:v>
                </c:pt>
                <c:pt idx="701">
                  <c:v>2.4244739199450951</c:v>
                </c:pt>
                <c:pt idx="702">
                  <c:v>2.4213211755288695</c:v>
                </c:pt>
                <c:pt idx="703">
                  <c:v>2.4181770798026441</c:v>
                </c:pt>
                <c:pt idx="704">
                  <c:v>2.4150415979241679</c:v>
                </c:pt>
                <c:pt idx="705">
                  <c:v>2.4119146952383157</c:v>
                </c:pt>
                <c:pt idx="706">
                  <c:v>2.4087963372758217</c:v>
                </c:pt>
                <c:pt idx="707">
                  <c:v>2.4056864897520436</c:v>
                </c:pt>
                <c:pt idx="708">
                  <c:v>2.4025851185657285</c:v>
                </c:pt>
                <c:pt idx="709">
                  <c:v>2.3994921897977841</c:v>
                </c:pt>
                <c:pt idx="710">
                  <c:v>2.3964076697100682</c:v>
                </c:pt>
                <c:pt idx="711">
                  <c:v>2.3933315247441822</c:v>
                </c:pt>
                <c:pt idx="712">
                  <c:v>2.3902637215202747</c:v>
                </c:pt>
                <c:pt idx="713">
                  <c:v>2.38720422683586</c:v>
                </c:pt>
                <c:pt idx="714">
                  <c:v>2.3841530076646382</c:v>
                </c:pt>
                <c:pt idx="715">
                  <c:v>2.3811100311553322</c:v>
                </c:pt>
                <c:pt idx="716">
                  <c:v>2.3780752646305228</c:v>
                </c:pt>
                <c:pt idx="717">
                  <c:v>2.3750486755855107</c:v>
                </c:pt>
                <c:pt idx="718">
                  <c:v>2.3720302316871722</c:v>
                </c:pt>
                <c:pt idx="719">
                  <c:v>2.3690199007728205</c:v>
                </c:pt>
                <c:pt idx="720">
                  <c:v>2.3660176508491038</c:v>
                </c:pt>
                <c:pt idx="721">
                  <c:v>2.3630234500908731</c:v>
                </c:pt>
                <c:pt idx="722">
                  <c:v>2.3600372668400897</c:v>
                </c:pt>
                <c:pt idx="723">
                  <c:v>2.3570590696047282</c:v>
                </c:pt>
                <c:pt idx="724">
                  <c:v>2.3540888270576881</c:v>
                </c:pt>
                <c:pt idx="725">
                  <c:v>2.3511265080357191</c:v>
                </c:pt>
                <c:pt idx="726">
                  <c:v>2.3481720815383453</c:v>
                </c:pt>
                <c:pt idx="727">
                  <c:v>2.3452255167268121</c:v>
                </c:pt>
                <c:pt idx="728">
                  <c:v>2.3422867829230278</c:v>
                </c:pt>
                <c:pt idx="729">
                  <c:v>2.3393558496085207</c:v>
                </c:pt>
                <c:pt idx="730">
                  <c:v>2.3364326864234042</c:v>
                </c:pt>
                <c:pt idx="731">
                  <c:v>2.3335172631653469</c:v>
                </c:pt>
                <c:pt idx="732">
                  <c:v>2.3306095497885471</c:v>
                </c:pt>
                <c:pt idx="733">
                  <c:v>2.3277095164027335</c:v>
                </c:pt>
                <c:pt idx="734">
                  <c:v>2.3248171332721443</c:v>
                </c:pt>
                <c:pt idx="735">
                  <c:v>2.3219323708145461</c:v>
                </c:pt>
                <c:pt idx="736">
                  <c:v>2.3190551996002298</c:v>
                </c:pt>
                <c:pt idx="737">
                  <c:v>2.3161855903510427</c:v>
                </c:pt>
                <c:pt idx="738">
                  <c:v>2.3133235139394039</c:v>
                </c:pt>
                <c:pt idx="739">
                  <c:v>2.3104689413873434</c:v>
                </c:pt>
                <c:pt idx="740">
                  <c:v>2.3076218438655429</c:v>
                </c:pt>
                <c:pt idx="741">
                  <c:v>2.304782192692381</c:v>
                </c:pt>
                <c:pt idx="742">
                  <c:v>2.3019499593329931</c:v>
                </c:pt>
                <c:pt idx="743">
                  <c:v>2.299125115398331</c:v>
                </c:pt>
                <c:pt idx="744">
                  <c:v>2.2963076326442331</c:v>
                </c:pt>
                <c:pt idx="745">
                  <c:v>2.2934974829705066</c:v>
                </c:pt>
                <c:pt idx="746">
                  <c:v>2.2906946384200011</c:v>
                </c:pt>
                <c:pt idx="747">
                  <c:v>2.2878990711777134</c:v>
                </c:pt>
                <c:pt idx="748">
                  <c:v>2.2851107535698731</c:v>
                </c:pt>
                <c:pt idx="749">
                  <c:v>2.2823296580630559</c:v>
                </c:pt>
                <c:pt idx="750">
                  <c:v>2.279555757263291</c:v>
                </c:pt>
                <c:pt idx="751">
                  <c:v>2.2767890239151831</c:v>
                </c:pt>
                <c:pt idx="752">
                  <c:v>2.274029430901034</c:v>
                </c:pt>
                <c:pt idx="753">
                  <c:v>2.2712769512399777</c:v>
                </c:pt>
                <c:pt idx="754">
                  <c:v>2.2685315580871155</c:v>
                </c:pt>
                <c:pt idx="755">
                  <c:v>2.26579322473266</c:v>
                </c:pt>
                <c:pt idx="756">
                  <c:v>2.2630619246010948</c:v>
                </c:pt>
                <c:pt idx="757">
                  <c:v>2.2603376312503229</c:v>
                </c:pt>
                <c:pt idx="758">
                  <c:v>2.2576203183708334</c:v>
                </c:pt>
                <c:pt idx="759">
                  <c:v>2.2549099597848734</c:v>
                </c:pt>
                <c:pt idx="760">
                  <c:v>2.2522065294456257</c:v>
                </c:pt>
                <c:pt idx="761">
                  <c:v>2.2495100014363887</c:v>
                </c:pt>
                <c:pt idx="762">
                  <c:v>2.2468203499697599</c:v>
                </c:pt>
                <c:pt idx="763">
                  <c:v>2.2441375493868474</c:v>
                </c:pt>
                <c:pt idx="764">
                  <c:v>2.241461574156451</c:v>
                </c:pt>
                <c:pt idx="765">
                  <c:v>2.2387923988742839</c:v>
                </c:pt>
                <c:pt idx="766">
                  <c:v>2.2361299982621787</c:v>
                </c:pt>
                <c:pt idx="767">
                  <c:v>2.2334743471673066</c:v>
                </c:pt>
                <c:pt idx="768">
                  <c:v>2.2308254205613998</c:v>
                </c:pt>
                <c:pt idx="769">
                  <c:v>2.2281831935399898</c:v>
                </c:pt>
                <c:pt idx="770">
                  <c:v>2.2255476413216351</c:v>
                </c:pt>
                <c:pt idx="771">
                  <c:v>2.2229187392471621</c:v>
                </c:pt>
                <c:pt idx="772">
                  <c:v>2.2202964627789208</c:v>
                </c:pt>
                <c:pt idx="773">
                  <c:v>2.2176807875000288</c:v>
                </c:pt>
                <c:pt idx="774">
                  <c:v>2.2150716891136328</c:v>
                </c:pt>
                <c:pt idx="775">
                  <c:v>2.2124691434421742</c:v>
                </c:pt>
                <c:pt idx="776">
                  <c:v>2.2098731264266558</c:v>
                </c:pt>
                <c:pt idx="777">
                  <c:v>2.2072836141259149</c:v>
                </c:pt>
                <c:pt idx="778">
                  <c:v>2.2047005827159056</c:v>
                </c:pt>
                <c:pt idx="779">
                  <c:v>2.2021240084889837</c:v>
                </c:pt>
                <c:pt idx="780">
                  <c:v>2.199553867853195</c:v>
                </c:pt>
                <c:pt idx="781">
                  <c:v>2.1969901373315741</c:v>
                </c:pt>
                <c:pt idx="782">
                  <c:v>2.1944327935614396</c:v>
                </c:pt>
                <c:pt idx="783">
                  <c:v>2.1918818132937075</c:v>
                </c:pt>
                <c:pt idx="784">
                  <c:v>2.189337173392194</c:v>
                </c:pt>
                <c:pt idx="785">
                  <c:v>2.1867988508329366</c:v>
                </c:pt>
                <c:pt idx="786">
                  <c:v>2.1842668227035102</c:v>
                </c:pt>
                <c:pt idx="787">
                  <c:v>2.1817410662023606</c:v>
                </c:pt>
                <c:pt idx="788">
                  <c:v>2.1792215586381238</c:v>
                </c:pt>
                <c:pt idx="789">
                  <c:v>2.1767082774289732</c:v>
                </c:pt>
                <c:pt idx="790">
                  <c:v>2.1742012001019524</c:v>
                </c:pt>
                <c:pt idx="791">
                  <c:v>2.1717003042923197</c:v>
                </c:pt>
                <c:pt idx="792">
                  <c:v>2.1692055677429014</c:v>
                </c:pt>
                <c:pt idx="793">
                  <c:v>2.1667169683034468</c:v>
                </c:pt>
                <c:pt idx="794">
                  <c:v>2.1642344839299814</c:v>
                </c:pt>
                <c:pt idx="795">
                  <c:v>2.1617580926841784</c:v>
                </c:pt>
                <c:pt idx="796">
                  <c:v>2.1592877727327204</c:v>
                </c:pt>
                <c:pt idx="797">
                  <c:v>2.1568235023466733</c:v>
                </c:pt>
                <c:pt idx="798">
                  <c:v>2.1543652599008669</c:v>
                </c:pt>
                <c:pt idx="799">
                  <c:v>2.1519130238732731</c:v>
                </c:pt>
                <c:pt idx="800">
                  <c:v>2.1494667728443972</c:v>
                </c:pt>
                <c:pt idx="801">
                  <c:v>2.1470264854966556</c:v>
                </c:pt>
                <c:pt idx="802">
                  <c:v>2.144592140613788</c:v>
                </c:pt>
                <c:pt idx="803">
                  <c:v>2.1421637170802441</c:v>
                </c:pt>
                <c:pt idx="804">
                  <c:v>2.1397411938805893</c:v>
                </c:pt>
                <c:pt idx="805">
                  <c:v>2.1373245500989198</c:v>
                </c:pt>
                <c:pt idx="806">
                  <c:v>2.134913764918259</c:v>
                </c:pt>
                <c:pt idx="807">
                  <c:v>2.1325088176199913</c:v>
                </c:pt>
                <c:pt idx="808">
                  <c:v>2.1301096875832704</c:v>
                </c:pt>
                <c:pt idx="809">
                  <c:v>2.1277163542844462</c:v>
                </c:pt>
                <c:pt idx="810">
                  <c:v>2.1253287972964943</c:v>
                </c:pt>
                <c:pt idx="811">
                  <c:v>2.1229469962884466</c:v>
                </c:pt>
                <c:pt idx="812">
                  <c:v>2.1205709310248331</c:v>
                </c:pt>
                <c:pt idx="813">
                  <c:v>2.1182005813651141</c:v>
                </c:pt>
                <c:pt idx="814">
                  <c:v>2.1158359272631255</c:v>
                </c:pt>
                <c:pt idx="815">
                  <c:v>2.1134769487665386</c:v>
                </c:pt>
                <c:pt idx="816">
                  <c:v>2.1111236260162918</c:v>
                </c:pt>
                <c:pt idx="817">
                  <c:v>2.1087759392460645</c:v>
                </c:pt>
                <c:pt idx="818">
                  <c:v>2.106433868781731</c:v>
                </c:pt>
                <c:pt idx="819">
                  <c:v>2.1040973950408168</c:v>
                </c:pt>
                <c:pt idx="820">
                  <c:v>2.1017664985319762</c:v>
                </c:pt>
                <c:pt idx="821">
                  <c:v>2.0994411598544565</c:v>
                </c:pt>
                <c:pt idx="822">
                  <c:v>2.0971213596975757</c:v>
                </c:pt>
                <c:pt idx="823">
                  <c:v>2.0948070788401991</c:v>
                </c:pt>
                <c:pt idx="824">
                  <c:v>2.0924982981502209</c:v>
                </c:pt>
                <c:pt idx="825">
                  <c:v>2.0901949985840527</c:v>
                </c:pt>
                <c:pt idx="826">
                  <c:v>2.0878971611861075</c:v>
                </c:pt>
                <c:pt idx="827">
                  <c:v>2.0856047670882942</c:v>
                </c:pt>
                <c:pt idx="828">
                  <c:v>2.0833177975095181</c:v>
                </c:pt>
                <c:pt idx="829">
                  <c:v>2.0810362337551704</c:v>
                </c:pt>
                <c:pt idx="830">
                  <c:v>2.0787600572166443</c:v>
                </c:pt>
                <c:pt idx="831">
                  <c:v>2.0764892493708276</c:v>
                </c:pt>
                <c:pt idx="832">
                  <c:v>2.074223791779624</c:v>
                </c:pt>
                <c:pt idx="833">
                  <c:v>2.0719636660894594</c:v>
                </c:pt>
                <c:pt idx="834">
                  <c:v>2.0697088540307989</c:v>
                </c:pt>
                <c:pt idx="835">
                  <c:v>2.0674593374176711</c:v>
                </c:pt>
                <c:pt idx="836">
                  <c:v>2.0652150981471853</c:v>
                </c:pt>
                <c:pt idx="837">
                  <c:v>2.0629761181990607</c:v>
                </c:pt>
                <c:pt idx="838">
                  <c:v>2.0607423796351592</c:v>
                </c:pt>
                <c:pt idx="839">
                  <c:v>2.0585138645990111</c:v>
                </c:pt>
                <c:pt idx="840">
                  <c:v>2.0562905553153579</c:v>
                </c:pt>
                <c:pt idx="841">
                  <c:v>2.0540724340896834</c:v>
                </c:pt>
                <c:pt idx="842">
                  <c:v>2.0518594833077675</c:v>
                </c:pt>
                <c:pt idx="843">
                  <c:v>2.0496516854352218</c:v>
                </c:pt>
                <c:pt idx="844">
                  <c:v>2.0474490230170397</c:v>
                </c:pt>
                <c:pt idx="845">
                  <c:v>2.0452514786771534</c:v>
                </c:pt>
                <c:pt idx="846">
                  <c:v>2.0430590351179805</c:v>
                </c:pt>
                <c:pt idx="847">
                  <c:v>2.0408716751199876</c:v>
                </c:pt>
                <c:pt idx="848">
                  <c:v>2.0386893815412495</c:v>
                </c:pt>
                <c:pt idx="849">
                  <c:v>2.036512137317013</c:v>
                </c:pt>
                <c:pt idx="850">
                  <c:v>2.0343399254592587</c:v>
                </c:pt>
                <c:pt idx="851">
                  <c:v>2.0321727290562781</c:v>
                </c:pt>
                <c:pt idx="852">
                  <c:v>2.0300105312722412</c:v>
                </c:pt>
                <c:pt idx="853">
                  <c:v>2.0278533153467713</c:v>
                </c:pt>
                <c:pt idx="854">
                  <c:v>2.0257010645945241</c:v>
                </c:pt>
                <c:pt idx="855">
                  <c:v>2.0235537624047701</c:v>
                </c:pt>
                <c:pt idx="856">
                  <c:v>2.0214113922409758</c:v>
                </c:pt>
                <c:pt idx="857">
                  <c:v>2.0192739376403908</c:v>
                </c:pt>
                <c:pt idx="858">
                  <c:v>2.0171413822136404</c:v>
                </c:pt>
                <c:pt idx="859">
                  <c:v>2.0150137096443093</c:v>
                </c:pt>
                <c:pt idx="860">
                  <c:v>2.0128909036885445</c:v>
                </c:pt>
                <c:pt idx="861">
                  <c:v>2.0107729481746532</c:v>
                </c:pt>
                <c:pt idx="862">
                  <c:v>2.0086598270026901</c:v>
                </c:pt>
                <c:pt idx="863">
                  <c:v>2.006551524144077</c:v>
                </c:pt>
                <c:pt idx="864">
                  <c:v>2.0044480236411975</c:v>
                </c:pt>
                <c:pt idx="865">
                  <c:v>2.0023493096070086</c:v>
                </c:pt>
                <c:pt idx="866">
                  <c:v>2.0002553662246494</c:v>
                </c:pt>
                <c:pt idx="867">
                  <c:v>1.9981661777470578</c:v>
                </c:pt>
                <c:pt idx="868">
                  <c:v>1.9960817284965799</c:v>
                </c:pt>
                <c:pt idx="869">
                  <c:v>1.9940020028645937</c:v>
                </c:pt>
                <c:pt idx="870">
                  <c:v>1.9919269853111297</c:v>
                </c:pt>
                <c:pt idx="871">
                  <c:v>1.9898566603644905</c:v>
                </c:pt>
                <c:pt idx="872">
                  <c:v>1.9877910126208798</c:v>
                </c:pt>
                <c:pt idx="873">
                  <c:v>1.9857300267440294</c:v>
                </c:pt>
                <c:pt idx="874">
                  <c:v>1.9836736874648278</c:v>
                </c:pt>
                <c:pt idx="875">
                  <c:v>1.9816219795809575</c:v>
                </c:pt>
                <c:pt idx="876">
                  <c:v>1.9795748879565271</c:v>
                </c:pt>
                <c:pt idx="877">
                  <c:v>1.9775323975217101</c:v>
                </c:pt>
                <c:pt idx="878">
                  <c:v>1.9754944932723855</c:v>
                </c:pt>
                <c:pt idx="879">
                  <c:v>1.9734611602697802</c:v>
                </c:pt>
                <c:pt idx="880">
                  <c:v>1.9714323836401126</c:v>
                </c:pt>
                <c:pt idx="881">
                  <c:v>1.9694081485742418</c:v>
                </c:pt>
                <c:pt idx="882">
                  <c:v>1.9673884403273156</c:v>
                </c:pt>
                <c:pt idx="883">
                  <c:v>1.9653732442184233</c:v>
                </c:pt>
                <c:pt idx="884">
                  <c:v>1.9633625456302486</c:v>
                </c:pt>
                <c:pt idx="885">
                  <c:v>1.9613563300087267</c:v>
                </c:pt>
                <c:pt idx="886">
                  <c:v>1.9593545828627028</c:v>
                </c:pt>
                <c:pt idx="887">
                  <c:v>1.9573572897635918</c:v>
                </c:pt>
                <c:pt idx="888">
                  <c:v>1.9553644363450431</c:v>
                </c:pt>
                <c:pt idx="889">
                  <c:v>1.9533760083026031</c:v>
                </c:pt>
                <c:pt idx="890">
                  <c:v>1.9513919913933859</c:v>
                </c:pt>
                <c:pt idx="891">
                  <c:v>1.9494123714357392</c:v>
                </c:pt>
                <c:pt idx="892">
                  <c:v>1.947437134308915</c:v>
                </c:pt>
                <c:pt idx="893">
                  <c:v>1.9454662659527504</c:v>
                </c:pt>
                <c:pt idx="894">
                  <c:v>1.9434997523673343</c:v>
                </c:pt>
                <c:pt idx="895">
                  <c:v>1.941537579612693</c:v>
                </c:pt>
                <c:pt idx="896">
                  <c:v>1.9395797338084624</c:v>
                </c:pt>
                <c:pt idx="897">
                  <c:v>1.937626201133575</c:v>
                </c:pt>
                <c:pt idx="898">
                  <c:v>1.9356769678259447</c:v>
                </c:pt>
                <c:pt idx="899">
                  <c:v>1.933732020182148</c:v>
                </c:pt>
                <c:pt idx="900">
                  <c:v>1.9317913445571171</c:v>
                </c:pt>
                <c:pt idx="901">
                  <c:v>1.9298549273638266</c:v>
                </c:pt>
                <c:pt idx="902">
                  <c:v>1.9279227550729843</c:v>
                </c:pt>
                <c:pt idx="903">
                  <c:v>1.9259948142127314</c:v>
                </c:pt>
                <c:pt idx="904">
                  <c:v>1.9240710913683301</c:v>
                </c:pt>
                <c:pt idx="905">
                  <c:v>1.9221515731818677</c:v>
                </c:pt>
                <c:pt idx="906">
                  <c:v>1.920236246351952</c:v>
                </c:pt>
                <c:pt idx="907">
                  <c:v>1.9183250976334165</c:v>
                </c:pt>
                <c:pt idx="908">
                  <c:v>1.9164181138370231</c:v>
                </c:pt>
                <c:pt idx="909">
                  <c:v>1.9145152818291622</c:v>
                </c:pt>
                <c:pt idx="910">
                  <c:v>1.9126165885315698</c:v>
                </c:pt>
                <c:pt idx="911">
                  <c:v>1.9107220209210263</c:v>
                </c:pt>
                <c:pt idx="912">
                  <c:v>1.9088315660290758</c:v>
                </c:pt>
                <c:pt idx="913">
                  <c:v>1.9069452109417326</c:v>
                </c:pt>
                <c:pt idx="914">
                  <c:v>1.905062942799199</c:v>
                </c:pt>
                <c:pt idx="915">
                  <c:v>1.9031847487955822</c:v>
                </c:pt>
                <c:pt idx="916">
                  <c:v>1.9013106161786095</c:v>
                </c:pt>
                <c:pt idx="917">
                  <c:v>1.8994405322493497</c:v>
                </c:pt>
                <c:pt idx="918">
                  <c:v>1.8975744843619367</c:v>
                </c:pt>
                <c:pt idx="919">
                  <c:v>1.8957124599232884</c:v>
                </c:pt>
                <c:pt idx="920">
                  <c:v>1.893854446392836</c:v>
                </c:pt>
                <c:pt idx="921">
                  <c:v>1.8920004312822483</c:v>
                </c:pt>
                <c:pt idx="922">
                  <c:v>1.8901504021551616</c:v>
                </c:pt>
                <c:pt idx="923">
                  <c:v>1.8883043466269096</c:v>
                </c:pt>
                <c:pt idx="924">
                  <c:v>1.8864622523642538</c:v>
                </c:pt>
                <c:pt idx="925">
                  <c:v>1.8846241070851193</c:v>
                </c:pt>
                <c:pt idx="926">
                  <c:v>1.8827898985583298</c:v>
                </c:pt>
                <c:pt idx="927">
                  <c:v>1.8809596146033409</c:v>
                </c:pt>
                <c:pt idx="928">
                  <c:v>1.8791332430899836</c:v>
                </c:pt>
                <c:pt idx="929">
                  <c:v>1.8773107719382036</c:v>
                </c:pt>
                <c:pt idx="930">
                  <c:v>1.8754921891177965</c:v>
                </c:pt>
                <c:pt idx="931">
                  <c:v>1.8736774826481604</c:v>
                </c:pt>
                <c:pt idx="932">
                  <c:v>1.8718666405980344</c:v>
                </c:pt>
                <c:pt idx="933">
                  <c:v>1.8700596510852501</c:v>
                </c:pt>
                <c:pt idx="934">
                  <c:v>1.8682565022764723</c:v>
                </c:pt>
                <c:pt idx="935">
                  <c:v>1.8664571823869562</c:v>
                </c:pt>
                <c:pt idx="936">
                  <c:v>1.8646616796802937</c:v>
                </c:pt>
                <c:pt idx="937">
                  <c:v>1.8628699824681685</c:v>
                </c:pt>
                <c:pt idx="938">
                  <c:v>1.8610820791101099</c:v>
                </c:pt>
                <c:pt idx="939">
                  <c:v>1.8592979580132458</c:v>
                </c:pt>
                <c:pt idx="940">
                  <c:v>1.8575176076320636</c:v>
                </c:pt>
                <c:pt idx="941">
                  <c:v>1.8557410164681678</c:v>
                </c:pt>
                <c:pt idx="942">
                  <c:v>1.8539681730700375</c:v>
                </c:pt>
                <c:pt idx="943">
                  <c:v>1.8521990660327921</c:v>
                </c:pt>
                <c:pt idx="944">
                  <c:v>1.8504336839979512</c:v>
                </c:pt>
                <c:pt idx="945">
                  <c:v>1.8486720156532008</c:v>
                </c:pt>
                <c:pt idx="946">
                  <c:v>1.8469140497321572</c:v>
                </c:pt>
                <c:pt idx="947">
                  <c:v>1.8451597750141369</c:v>
                </c:pt>
                <c:pt idx="948">
                  <c:v>1.8434091803239252</c:v>
                </c:pt>
                <c:pt idx="949">
                  <c:v>1.8416622545315426</c:v>
                </c:pt>
                <c:pt idx="950">
                  <c:v>1.8399189865520216</c:v>
                </c:pt>
                <c:pt idx="951">
                  <c:v>1.8381793653451759</c:v>
                </c:pt>
                <c:pt idx="952">
                  <c:v>1.8364433799153752</c:v>
                </c:pt>
                <c:pt idx="953">
                  <c:v>1.8347110193113234</c:v>
                </c:pt>
                <c:pt idx="954">
                  <c:v>1.832982272625832</c:v>
                </c:pt>
                <c:pt idx="955">
                  <c:v>1.8312571289956026</c:v>
                </c:pt>
                <c:pt idx="956">
                  <c:v>1.8295355776010014</c:v>
                </c:pt>
                <c:pt idx="957">
                  <c:v>1.8278176076658448</c:v>
                </c:pt>
                <c:pt idx="958">
                  <c:v>1.8261032084571798</c:v>
                </c:pt>
                <c:pt idx="959">
                  <c:v>1.8243923692850679</c:v>
                </c:pt>
                <c:pt idx="960">
                  <c:v>1.8226850795023697</c:v>
                </c:pt>
                <c:pt idx="961">
                  <c:v>1.820981328504532</c:v>
                </c:pt>
                <c:pt idx="962">
                  <c:v>1.8192811057293738</c:v>
                </c:pt>
                <c:pt idx="963">
                  <c:v>1.8175844006568775</c:v>
                </c:pt>
                <c:pt idx="964">
                  <c:v>1.8158912028089758</c:v>
                </c:pt>
                <c:pt idx="965">
                  <c:v>1.8142015017493476</c:v>
                </c:pt>
                <c:pt idx="966">
                  <c:v>1.812515287083204</c:v>
                </c:pt>
                <c:pt idx="967">
                  <c:v>1.8108325484570882</c:v>
                </c:pt>
                <c:pt idx="968">
                  <c:v>1.8091532755586675</c:v>
                </c:pt>
                <c:pt idx="969">
                  <c:v>1.8074774581165298</c:v>
                </c:pt>
                <c:pt idx="970">
                  <c:v>1.8058050858999817</c:v>
                </c:pt>
                <c:pt idx="971">
                  <c:v>1.8041361487188476</c:v>
                </c:pt>
                <c:pt idx="972">
                  <c:v>1.8024706364232661</c:v>
                </c:pt>
                <c:pt idx="973">
                  <c:v>1.8008085389034978</c:v>
                </c:pt>
                <c:pt idx="974">
                  <c:v>1.7991498460897186</c:v>
                </c:pt>
                <c:pt idx="975">
                  <c:v>1.7974945479518318</c:v>
                </c:pt>
                <c:pt idx="976">
                  <c:v>1.7958426344992671</c:v>
                </c:pt>
                <c:pt idx="977">
                  <c:v>1.7941940957807865</c:v>
                </c:pt>
                <c:pt idx="978">
                  <c:v>1.7925489218842963</c:v>
                </c:pt>
                <c:pt idx="979">
                  <c:v>1.7909071029366463</c:v>
                </c:pt>
                <c:pt idx="980">
                  <c:v>1.7892686291034479</c:v>
                </c:pt>
                <c:pt idx="981">
                  <c:v>1.7876334905888782</c:v>
                </c:pt>
                <c:pt idx="982">
                  <c:v>1.7860016776354939</c:v>
                </c:pt>
                <c:pt idx="983">
                  <c:v>1.7843731805240444</c:v>
                </c:pt>
                <c:pt idx="984">
                  <c:v>1.7827479895732823</c:v>
                </c:pt>
                <c:pt idx="985">
                  <c:v>1.7811260951397796</c:v>
                </c:pt>
                <c:pt idx="986">
                  <c:v>1.7795074876177466</c:v>
                </c:pt>
                <c:pt idx="987">
                  <c:v>1.7778921574388429</c:v>
                </c:pt>
                <c:pt idx="988">
                  <c:v>1.7762800950720006</c:v>
                </c:pt>
                <c:pt idx="989">
                  <c:v>1.7746712910232385</c:v>
                </c:pt>
                <c:pt idx="990">
                  <c:v>1.7730657358354862</c:v>
                </c:pt>
                <c:pt idx="991">
                  <c:v>1.7714634200884021</c:v>
                </c:pt>
                <c:pt idx="992">
                  <c:v>1.7698643343981968</c:v>
                </c:pt>
                <c:pt idx="993">
                  <c:v>1.7682684694174577</c:v>
                </c:pt>
                <c:pt idx="994">
                  <c:v>1.7666758158349687</c:v>
                </c:pt>
                <c:pt idx="995">
                  <c:v>1.7650863643755417</c:v>
                </c:pt>
                <c:pt idx="996">
                  <c:v>1.7635001057998352</c:v>
                </c:pt>
                <c:pt idx="997">
                  <c:v>1.7619170309041881</c:v>
                </c:pt>
                <c:pt idx="998">
                  <c:v>1.7603371305204456</c:v>
                </c:pt>
                <c:pt idx="999">
                  <c:v>1.7587603955157849</c:v>
                </c:pt>
                <c:pt idx="1000">
                  <c:v>1.7571868167925531</c:v>
                </c:pt>
                <c:pt idx="1001">
                  <c:v>1.7556163852880897</c:v>
                </c:pt>
                <c:pt idx="1002">
                  <c:v>1.7540490919745642</c:v>
                </c:pt>
                <c:pt idx="1003">
                  <c:v>1.7524849278588077</c:v>
                </c:pt>
                <c:pt idx="1004">
                  <c:v>1.7509238839821457</c:v>
                </c:pt>
                <c:pt idx="1005">
                  <c:v>1.7493659514202369</c:v>
                </c:pt>
                <c:pt idx="1006">
                  <c:v>1.7478111212829033</c:v>
                </c:pt>
                <c:pt idx="1007">
                  <c:v>1.7462593847139716</c:v>
                </c:pt>
                <c:pt idx="1008">
                  <c:v>1.7447107328911093</c:v>
                </c:pt>
                <c:pt idx="1009">
                  <c:v>1.7431651570256639</c:v>
                </c:pt>
                <c:pt idx="1010">
                  <c:v>1.7416226483625035</c:v>
                </c:pt>
                <c:pt idx="1011">
                  <c:v>1.7400831981798539</c:v>
                </c:pt>
                <c:pt idx="1012">
                  <c:v>1.7385467977891427</c:v>
                </c:pt>
                <c:pt idx="1013">
                  <c:v>1.7370134385348439</c:v>
                </c:pt>
                <c:pt idx="1014">
                  <c:v>1.735483111794315</c:v>
                </c:pt>
                <c:pt idx="1015">
                  <c:v>1.7339558089776477</c:v>
                </c:pt>
                <c:pt idx="1016">
                  <c:v>1.7324315215275081</c:v>
                </c:pt>
                <c:pt idx="1017">
                  <c:v>1.7309102409189852</c:v>
                </c:pt>
                <c:pt idx="1018">
                  <c:v>1.7293919586594366</c:v>
                </c:pt>
                <c:pt idx="1019">
                  <c:v>1.7278766662883382</c:v>
                </c:pt>
                <c:pt idx="1020">
                  <c:v>1.7263643553771293</c:v>
                </c:pt>
                <c:pt idx="1021">
                  <c:v>1.7248550175290644</c:v>
                </c:pt>
                <c:pt idx="1022">
                  <c:v>1.7233486443790629</c:v>
                </c:pt>
                <c:pt idx="1023">
                  <c:v>1.7218452275935601</c:v>
                </c:pt>
                <c:pt idx="1024">
                  <c:v>1.7203447588703584</c:v>
                </c:pt>
                <c:pt idx="1025">
                  <c:v>1.7188472299384827</c:v>
                </c:pt>
                <c:pt idx="1026">
                  <c:v>1.7173526325580299</c:v>
                </c:pt>
                <c:pt idx="1027">
                  <c:v>1.7158609585200264</c:v>
                </c:pt>
                <c:pt idx="1028">
                  <c:v>1.7143721996462837</c:v>
                </c:pt>
                <c:pt idx="1029">
                  <c:v>1.7128863477892498</c:v>
                </c:pt>
                <c:pt idx="1030">
                  <c:v>1.7114033948318734</c:v>
                </c:pt>
                <c:pt idx="1031">
                  <c:v>1.7099233326874537</c:v>
                </c:pt>
                <c:pt idx="1032">
                  <c:v>1.708446153299507</c:v>
                </c:pt>
                <c:pt idx="1033">
                  <c:v>1.7069718486416174</c:v>
                </c:pt>
                <c:pt idx="1034">
                  <c:v>1.7055004107173033</c:v>
                </c:pt>
                <c:pt idx="1035">
                  <c:v>1.7040318315598757</c:v>
                </c:pt>
                <c:pt idx="1036">
                  <c:v>1.7025661032322994</c:v>
                </c:pt>
                <c:pt idx="1037">
                  <c:v>1.701103217827056</c:v>
                </c:pt>
                <c:pt idx="1038">
                  <c:v>1.6996431674660093</c:v>
                </c:pt>
                <c:pt idx="1039">
                  <c:v>1.6981859443002632</c:v>
                </c:pt>
                <c:pt idx="1040">
                  <c:v>1.6967315405100309</c:v>
                </c:pt>
                <c:pt idx="1041">
                  <c:v>1.6952799483045022</c:v>
                </c:pt>
                <c:pt idx="1042">
                  <c:v>1.693831159921704</c:v>
                </c:pt>
                <c:pt idx="1043">
                  <c:v>1.6923851676283705</c:v>
                </c:pt>
                <c:pt idx="1044">
                  <c:v>1.6909419637198113</c:v>
                </c:pt>
                <c:pt idx="1045">
                  <c:v>1.6895015405197777</c:v>
                </c:pt>
                <c:pt idx="1046">
                  <c:v>1.6880638903803331</c:v>
                </c:pt>
                <c:pt idx="1047">
                  <c:v>1.6866290056817228</c:v>
                </c:pt>
                <c:pt idx="1048">
                  <c:v>1.6851968788322438</c:v>
                </c:pt>
                <c:pt idx="1049">
                  <c:v>1.6837675022681164</c:v>
                </c:pt>
                <c:pt idx="1050">
                  <c:v>1.6823408684533583</c:v>
                </c:pt>
                <c:pt idx="1051">
                  <c:v>1.6809169698796507</c:v>
                </c:pt>
                <c:pt idx="1052">
                  <c:v>1.6794957990662196</c:v>
                </c:pt>
                <c:pt idx="1053">
                  <c:v>1.6780773485597058</c:v>
                </c:pt>
                <c:pt idx="1054">
                  <c:v>1.6766616109340382</c:v>
                </c:pt>
                <c:pt idx="1055">
                  <c:v>1.6752485787903149</c:v>
                </c:pt>
                <c:pt idx="1056">
                  <c:v>1.6738382447566711</c:v>
                </c:pt>
                <c:pt idx="1057">
                  <c:v>1.6724306014881631</c:v>
                </c:pt>
                <c:pt idx="1058">
                  <c:v>1.671025641666642</c:v>
                </c:pt>
                <c:pt idx="1059">
                  <c:v>1.669623358000633</c:v>
                </c:pt>
                <c:pt idx="1060">
                  <c:v>1.6682237432252143</c:v>
                </c:pt>
                <c:pt idx="1061">
                  <c:v>1.6668267901018945</c:v>
                </c:pt>
                <c:pt idx="1062">
                  <c:v>1.6654324914184966</c:v>
                </c:pt>
                <c:pt idx="1063">
                  <c:v>1.6640408399890356</c:v>
                </c:pt>
                <c:pt idx="1064">
                  <c:v>1.662651828653599</c:v>
                </c:pt>
                <c:pt idx="1065">
                  <c:v>1.6612654502782331</c:v>
                </c:pt>
                <c:pt idx="1066">
                  <c:v>1.659881697754823</c:v>
                </c:pt>
                <c:pt idx="1067">
                  <c:v>1.6585005640009756</c:v>
                </c:pt>
                <c:pt idx="1068">
                  <c:v>1.6571220419599026</c:v>
                </c:pt>
                <c:pt idx="1069">
                  <c:v>1.6557461246003087</c:v>
                </c:pt>
                <c:pt idx="1070">
                  <c:v>1.6543728049162745</c:v>
                </c:pt>
                <c:pt idx="1071">
                  <c:v>1.6530020759271402</c:v>
                </c:pt>
                <c:pt idx="1072">
                  <c:v>1.6516339306773973</c:v>
                </c:pt>
                <c:pt idx="1073">
                  <c:v>1.650268362236571</c:v>
                </c:pt>
                <c:pt idx="1074">
                  <c:v>1.6489053636991089</c:v>
                </c:pt>
                <c:pt idx="1075">
                  <c:v>1.647544928184272</c:v>
                </c:pt>
                <c:pt idx="1076">
                  <c:v>1.64618704883602</c:v>
                </c:pt>
                <c:pt idx="1077">
                  <c:v>1.6448317188229005</c:v>
                </c:pt>
                <c:pt idx="1078">
                  <c:v>1.6434789313379454</c:v>
                </c:pt>
                <c:pt idx="1079">
                  <c:v>1.6421286795985521</c:v>
                </c:pt>
                <c:pt idx="1080">
                  <c:v>1.640780956846382</c:v>
                </c:pt>
                <c:pt idx="1081">
                  <c:v>1.6394357563472488</c:v>
                </c:pt>
                <c:pt idx="1082">
                  <c:v>1.6380930713910133</c:v>
                </c:pt>
                <c:pt idx="1083">
                  <c:v>1.6367528952914736</c:v>
                </c:pt>
                <c:pt idx="1084">
                  <c:v>1.6354152213862598</c:v>
                </c:pt>
                <c:pt idx="1085">
                  <c:v>1.6340800430367297</c:v>
                </c:pt>
                <c:pt idx="1086">
                  <c:v>1.6327473536278605</c:v>
                </c:pt>
                <c:pt idx="1087">
                  <c:v>1.6314171465681471</c:v>
                </c:pt>
                <c:pt idx="1088">
                  <c:v>1.6300894152894949</c:v>
                </c:pt>
                <c:pt idx="1089">
                  <c:v>1.6287641532471193</c:v>
                </c:pt>
                <c:pt idx="1090">
                  <c:v>1.6274413539194392</c:v>
                </c:pt>
                <c:pt idx="1091">
                  <c:v>1.6261210108079771</c:v>
                </c:pt>
                <c:pt idx="1092">
                  <c:v>1.6248031174372559</c:v>
                </c:pt>
                <c:pt idx="1093">
                  <c:v>1.6234876673546974</c:v>
                </c:pt>
                <c:pt idx="1094">
                  <c:v>1.622174654130522</c:v>
                </c:pt>
                <c:pt idx="1095">
                  <c:v>1.6208640713576474</c:v>
                </c:pt>
                <c:pt idx="1096">
                  <c:v>1.6195559126515897</c:v>
                </c:pt>
                <c:pt idx="1097">
                  <c:v>1.6182501716503634</c:v>
                </c:pt>
                <c:pt idx="1098">
                  <c:v>1.6169468420143818</c:v>
                </c:pt>
                <c:pt idx="1099">
                  <c:v>1.615645917426362</c:v>
                </c:pt>
                <c:pt idx="1100">
                  <c:v>1.6143473915912223</c:v>
                </c:pt>
                <c:pt idx="1101">
                  <c:v>1.6130512582359873</c:v>
                </c:pt>
                <c:pt idx="1102">
                  <c:v>1.611757511109694</c:v>
                </c:pt>
                <c:pt idx="1103">
                  <c:v>1.6104661439832895</c:v>
                </c:pt>
                <c:pt idx="1104">
                  <c:v>1.60917715064954</c:v>
                </c:pt>
                <c:pt idx="1105">
                  <c:v>1.6078905249229343</c:v>
                </c:pt>
                <c:pt idx="1106">
                  <c:v>1.6066062606395874</c:v>
                </c:pt>
                <c:pt idx="1107">
                  <c:v>1.6053243516571492</c:v>
                </c:pt>
                <c:pt idx="1108">
                  <c:v>1.6040447918547083</c:v>
                </c:pt>
                <c:pt idx="1109">
                  <c:v>1.6027675751326995</c:v>
                </c:pt>
                <c:pt idx="1110">
                  <c:v>1.6014926954128113</c:v>
                </c:pt>
                <c:pt idx="1111">
                  <c:v>1.600220146637894</c:v>
                </c:pt>
                <c:pt idx="1112">
                  <c:v>1.5989499227718653</c:v>
                </c:pt>
                <c:pt idx="1113">
                  <c:v>1.5976820177996234</c:v>
                </c:pt>
                <c:pt idx="1114">
                  <c:v>1.5964164257269522</c:v>
                </c:pt>
                <c:pt idx="1115">
                  <c:v>1.595153140580432</c:v>
                </c:pt>
                <c:pt idx="1116">
                  <c:v>1.5938921564073518</c:v>
                </c:pt>
                <c:pt idx="1117">
                  <c:v>1.5926334672756157</c:v>
                </c:pt>
                <c:pt idx="1118">
                  <c:v>1.591377067273658</c:v>
                </c:pt>
                <c:pt idx="1119">
                  <c:v>1.5901229505103505</c:v>
                </c:pt>
                <c:pt idx="1120">
                  <c:v>1.5888711111149199</c:v>
                </c:pt>
                <c:pt idx="1121">
                  <c:v>1.587621543236855</c:v>
                </c:pt>
                <c:pt idx="1122">
                  <c:v>1.586374241045821</c:v>
                </c:pt>
                <c:pt idx="1123">
                  <c:v>1.5851291987315752</c:v>
                </c:pt>
                <c:pt idx="1124">
                  <c:v>1.5838864105038772</c:v>
                </c:pt>
                <c:pt idx="1125">
                  <c:v>1.582645870592406</c:v>
                </c:pt>
                <c:pt idx="1126">
                  <c:v>1.5814075732466721</c:v>
                </c:pt>
                <c:pt idx="1127">
                  <c:v>1.580171512735935</c:v>
                </c:pt>
                <c:pt idx="1128">
                  <c:v>1.5789376833491162</c:v>
                </c:pt>
                <c:pt idx="1129">
                  <c:v>1.5777060793947173</c:v>
                </c:pt>
                <c:pt idx="1130">
                  <c:v>1.5764766952007356</c:v>
                </c:pt>
                <c:pt idx="1131">
                  <c:v>1.5752495251145797</c:v>
                </c:pt>
                <c:pt idx="1132">
                  <c:v>1.5740245635029884</c:v>
                </c:pt>
                <c:pt idx="1133">
                  <c:v>1.5728018047519481</c:v>
                </c:pt>
                <c:pt idx="1134">
                  <c:v>1.5715812432666088</c:v>
                </c:pt>
                <c:pt idx="1135">
                  <c:v>1.5703628734712065</c:v>
                </c:pt>
                <c:pt idx="1136">
                  <c:v>1.5691466898089774</c:v>
                </c:pt>
                <c:pt idx="1137">
                  <c:v>1.5679326867420809</c:v>
                </c:pt>
                <c:pt idx="1138">
                  <c:v>1.5667208587515182</c:v>
                </c:pt>
                <c:pt idx="1139">
                  <c:v>1.565511200337051</c:v>
                </c:pt>
                <c:pt idx="1140">
                  <c:v>1.564303706017125</c:v>
                </c:pt>
                <c:pt idx="1141">
                  <c:v>1.5630983703287866</c:v>
                </c:pt>
                <c:pt idx="1142">
                  <c:v>1.5618951878276079</c:v>
                </c:pt>
                <c:pt idx="1143">
                  <c:v>1.5606941530876086</c:v>
                </c:pt>
                <c:pt idx="1144">
                  <c:v>1.5594952607011745</c:v>
                </c:pt>
                <c:pt idx="1145">
                  <c:v>1.5582985052789831</c:v>
                </c:pt>
                <c:pt idx="1146">
                  <c:v>1.5571038814499258</c:v>
                </c:pt>
                <c:pt idx="1147">
                  <c:v>1.555911383861031</c:v>
                </c:pt>
                <c:pt idx="1148">
                  <c:v>1.5547210071773876</c:v>
                </c:pt>
                <c:pt idx="1149">
                  <c:v>1.5535327460820694</c:v>
                </c:pt>
                <c:pt idx="1150">
                  <c:v>1.55234659527606</c:v>
                </c:pt>
                <c:pt idx="1151">
                  <c:v>1.5511625494781762</c:v>
                </c:pt>
                <c:pt idx="1152">
                  <c:v>1.5499806034249943</c:v>
                </c:pt>
                <c:pt idx="1153">
                  <c:v>1.5488007518707767</c:v>
                </c:pt>
                <c:pt idx="1154">
                  <c:v>1.5476229895873952</c:v>
                </c:pt>
                <c:pt idx="1155">
                  <c:v>1.5464473113642594</c:v>
                </c:pt>
                <c:pt idx="1156">
                  <c:v>1.5452737120082423</c:v>
                </c:pt>
                <c:pt idx="1157">
                  <c:v>1.5441021863436091</c:v>
                </c:pt>
                <c:pt idx="1158">
                  <c:v>1.5429327292119426</c:v>
                </c:pt>
                <c:pt idx="1159">
                  <c:v>1.5417653354720711</c:v>
                </c:pt>
                <c:pt idx="1160">
                  <c:v>1.5406000000000002</c:v>
                </c:pt>
                <c:pt idx="1161">
                  <c:v>1.5394367176888344</c:v>
                </c:pt>
                <c:pt idx="1162">
                  <c:v>1.5382754834487129</c:v>
                </c:pt>
                <c:pt idx="1163">
                  <c:v>1.537116292206735</c:v>
                </c:pt>
                <c:pt idx="1164">
                  <c:v>1.5359591389068903</c:v>
                </c:pt>
                <c:pt idx="1165">
                  <c:v>1.5348040185099896</c:v>
                </c:pt>
                <c:pt idx="1166">
                  <c:v>1.5336509259935955</c:v>
                </c:pt>
                <c:pt idx="1167">
                  <c:v>1.5324998563519483</c:v>
                </c:pt>
                <c:pt idx="1168">
                  <c:v>1.5313508045959061</c:v>
                </c:pt>
                <c:pt idx="1169">
                  <c:v>1.5302037657528655</c:v>
                </c:pt>
                <c:pt idx="1170">
                  <c:v>1.5290587348667035</c:v>
                </c:pt>
                <c:pt idx="1171">
                  <c:v>1.5279157069977003</c:v>
                </c:pt>
                <c:pt idx="1172">
                  <c:v>1.5267746772224779</c:v>
                </c:pt>
                <c:pt idx="1173">
                  <c:v>1.525635640633932</c:v>
                </c:pt>
                <c:pt idx="1174">
                  <c:v>1.5244985923411607</c:v>
                </c:pt>
                <c:pt idx="1175">
                  <c:v>1.5233635274694037</c:v>
                </c:pt>
                <c:pt idx="1176">
                  <c:v>1.5222304411599714</c:v>
                </c:pt>
                <c:pt idx="1177">
                  <c:v>1.5210993285701806</c:v>
                </c:pt>
                <c:pt idx="1178">
                  <c:v>1.5199701848732905</c:v>
                </c:pt>
                <c:pt idx="1179">
                  <c:v>1.5188430052584339</c:v>
                </c:pt>
                <c:pt idx="1180">
                  <c:v>1.5177177849305554</c:v>
                </c:pt>
                <c:pt idx="1181">
                  <c:v>1.5165945191103436</c:v>
                </c:pt>
                <c:pt idx="1182">
                  <c:v>1.5154732030341695</c:v>
                </c:pt>
                <c:pt idx="1183">
                  <c:v>1.5143538319540222</c:v>
                </c:pt>
                <c:pt idx="1184">
                  <c:v>1.5132364011374413</c:v>
                </c:pt>
                <c:pt idx="1185">
                  <c:v>1.5121209058674596</c:v>
                </c:pt>
                <c:pt idx="1186">
                  <c:v>1.5110073414425333</c:v>
                </c:pt>
                <c:pt idx="1187">
                  <c:v>1.5098957031764857</c:v>
                </c:pt>
                <c:pt idx="1188">
                  <c:v>1.5087859863984405</c:v>
                </c:pt>
                <c:pt idx="1189">
                  <c:v>1.5076781864527582</c:v>
                </c:pt>
                <c:pt idx="1190">
                  <c:v>1.50657229869898</c:v>
                </c:pt>
                <c:pt idx="1191">
                  <c:v>1.5054683185117614</c:v>
                </c:pt>
                <c:pt idx="1192">
                  <c:v>1.504366241280811</c:v>
                </c:pt>
                <c:pt idx="1193">
                  <c:v>1.503266062410832</c:v>
                </c:pt>
                <c:pt idx="1194">
                  <c:v>1.5021677773214608</c:v>
                </c:pt>
                <c:pt idx="1195">
                  <c:v>1.5010713814472039</c:v>
                </c:pt>
                <c:pt idx="1196">
                  <c:v>1.499976870237381</c:v>
                </c:pt>
                <c:pt idx="1197">
                  <c:v>1.4988842391560637</c:v>
                </c:pt>
                <c:pt idx="1198">
                  <c:v>1.4977934836820166</c:v>
                </c:pt>
                <c:pt idx="1199">
                  <c:v>1.4967045993086376</c:v>
                </c:pt>
                <c:pt idx="1200">
                  <c:v>1.4956175815438979</c:v>
                </c:pt>
                <c:pt idx="1201">
                  <c:v>1.4945324259102848</c:v>
                </c:pt>
                <c:pt idx="1202">
                  <c:v>1.4934491279447428</c:v>
                </c:pt>
                <c:pt idx="1203">
                  <c:v>1.492367683198617</c:v>
                </c:pt>
                <c:pt idx="1204">
                  <c:v>1.4912880872375911</c:v>
                </c:pt>
                <c:pt idx="1205">
                  <c:v>1.4902103356416347</c:v>
                </c:pt>
                <c:pt idx="1206">
                  <c:v>1.489134424004942</c:v>
                </c:pt>
                <c:pt idx="1207">
                  <c:v>1.4880603479358778</c:v>
                </c:pt>
                <c:pt idx="1208">
                  <c:v>1.4869881030569199</c:v>
                </c:pt>
                <c:pt idx="1209">
                  <c:v>1.4859176850045992</c:v>
                </c:pt>
                <c:pt idx="1210">
                  <c:v>1.4848490894294515</c:v>
                </c:pt>
                <c:pt idx="1211">
                  <c:v>1.4837823119959519</c:v>
                </c:pt>
                <c:pt idx="1212">
                  <c:v>1.482717348382466</c:v>
                </c:pt>
                <c:pt idx="1213">
                  <c:v>1.4816541942811934</c:v>
                </c:pt>
                <c:pt idx="1214">
                  <c:v>1.4805928453981083</c:v>
                </c:pt>
                <c:pt idx="1215">
                  <c:v>1.4795332974529112</c:v>
                </c:pt>
                <c:pt idx="1216">
                  <c:v>1.47847554617897</c:v>
                </c:pt>
                <c:pt idx="1217">
                  <c:v>1.4774195873232638</c:v>
                </c:pt>
                <c:pt idx="1218">
                  <c:v>1.476365416646336</c:v>
                </c:pt>
                <c:pt idx="1219">
                  <c:v>1.4753130299222332</c:v>
                </c:pt>
                <c:pt idx="1220">
                  <c:v>1.4742624229384553</c:v>
                </c:pt>
                <c:pt idx="1221">
                  <c:v>1.4732135914959013</c:v>
                </c:pt>
                <c:pt idx="1222">
                  <c:v>1.4721665314088168</c:v>
                </c:pt>
                <c:pt idx="1223">
                  <c:v>1.471121238504739</c:v>
                </c:pt>
                <c:pt idx="1224">
                  <c:v>1.4700777086244492</c:v>
                </c:pt>
                <c:pt idx="1225">
                  <c:v>1.4690359376219135</c:v>
                </c:pt>
                <c:pt idx="1226">
                  <c:v>1.4679959213642366</c:v>
                </c:pt>
                <c:pt idx="1227">
                  <c:v>1.4669576557316071</c:v>
                </c:pt>
                <c:pt idx="1228">
                  <c:v>1.4659211366172464</c:v>
                </c:pt>
                <c:pt idx="1229">
                  <c:v>1.4648863599273581</c:v>
                </c:pt>
                <c:pt idx="1230">
                  <c:v>1.4638533215810761</c:v>
                </c:pt>
                <c:pt idx="1231">
                  <c:v>1.4628220175104132</c:v>
                </c:pt>
                <c:pt idx="1232">
                  <c:v>1.4617924436602134</c:v>
                </c:pt>
                <c:pt idx="1233">
                  <c:v>1.4607645959880973</c:v>
                </c:pt>
                <c:pt idx="1234">
                  <c:v>1.459738470464415</c:v>
                </c:pt>
                <c:pt idx="1235">
                  <c:v>1.458714063072196</c:v>
                </c:pt>
                <c:pt idx="1236">
                  <c:v>1.4576913698070977</c:v>
                </c:pt>
                <c:pt idx="1237">
                  <c:v>1.4566703866773578</c:v>
                </c:pt>
                <c:pt idx="1238">
                  <c:v>1.4556511097037459</c:v>
                </c:pt>
                <c:pt idx="1239">
                  <c:v>1.454633534919509</c:v>
                </c:pt>
                <c:pt idx="1240">
                  <c:v>1.4536176583703306</c:v>
                </c:pt>
                <c:pt idx="1241">
                  <c:v>1.4526034761142781</c:v>
                </c:pt>
                <c:pt idx="1242">
                  <c:v>1.4515909842217538</c:v>
                </c:pt>
                <c:pt idx="1243">
                  <c:v>1.4505801787754473</c:v>
                </c:pt>
                <c:pt idx="1244">
                  <c:v>1.4495710558702903</c:v>
                </c:pt>
                <c:pt idx="1245">
                  <c:v>1.4485636116134062</c:v>
                </c:pt>
                <c:pt idx="1246">
                  <c:v>1.4475578421240634</c:v>
                </c:pt>
                <c:pt idx="1247">
                  <c:v>1.446553743533628</c:v>
                </c:pt>
                <c:pt idx="1248">
                  <c:v>1.4455513119855166</c:v>
                </c:pt>
                <c:pt idx="1249">
                  <c:v>1.444550543635152</c:v>
                </c:pt>
                <c:pt idx="1250">
                  <c:v>1.4435514346499134</c:v>
                </c:pt>
                <c:pt idx="1251">
                  <c:v>1.4425539812090922</c:v>
                </c:pt>
                <c:pt idx="1252">
                  <c:v>1.4415581795038441</c:v>
                </c:pt>
                <c:pt idx="1253">
                  <c:v>1.4405640257371455</c:v>
                </c:pt>
                <c:pt idx="1254">
                  <c:v>1.4395715161237475</c:v>
                </c:pt>
                <c:pt idx="1255">
                  <c:v>1.4385806468901274</c:v>
                </c:pt>
                <c:pt idx="1256">
                  <c:v>1.4375914142744468</c:v>
                </c:pt>
                <c:pt idx="1257">
                  <c:v>1.4366038145265079</c:v>
                </c:pt>
                <c:pt idx="1258">
                  <c:v>1.4356178439077019</c:v>
                </c:pt>
                <c:pt idx="1259">
                  <c:v>1.4346334986909719</c:v>
                </c:pt>
                <c:pt idx="1260">
                  <c:v>1.4336507751607659</c:v>
                </c:pt>
                <c:pt idx="1261">
                  <c:v>1.4326696696129901</c:v>
                </c:pt>
                <c:pt idx="1262">
                  <c:v>1.4316901783549683</c:v>
                </c:pt>
                <c:pt idx="1263">
                  <c:v>1.4307122977053961</c:v>
                </c:pt>
                <c:pt idx="1264">
                  <c:v>1.4297360239942996</c:v>
                </c:pt>
                <c:pt idx="1265">
                  <c:v>1.4287613535629877</c:v>
                </c:pt>
                <c:pt idx="1266">
                  <c:v>1.4277882827640145</c:v>
                </c:pt>
                <c:pt idx="1267">
                  <c:v>1.4268168079611319</c:v>
                </c:pt>
                <c:pt idx="1268">
                  <c:v>1.4258469255292479</c:v>
                </c:pt>
                <c:pt idx="1269">
                  <c:v>1.4248786318543862</c:v>
                </c:pt>
                <c:pt idx="1270">
                  <c:v>1.423911923333641</c:v>
                </c:pt>
                <c:pt idx="1271">
                  <c:v>1.4229467963751361</c:v>
                </c:pt>
                <c:pt idx="1272">
                  <c:v>1.421983247397983</c:v>
                </c:pt>
                <c:pt idx="1273">
                  <c:v>1.4210212728322378</c:v>
                </c:pt>
                <c:pt idx="1274">
                  <c:v>1.4200608691188632</c:v>
                </c:pt>
                <c:pt idx="1275">
                  <c:v>1.4191020327096797</c:v>
                </c:pt>
                <c:pt idx="1276">
                  <c:v>1.4181447600673338</c:v>
                </c:pt>
                <c:pt idx="1277">
                  <c:v>1.4171890476652502</c:v>
                </c:pt>
                <c:pt idx="1278">
                  <c:v>1.4162348919875918</c:v>
                </c:pt>
                <c:pt idx="1279">
                  <c:v>1.4152822895292225</c:v>
                </c:pt>
                <c:pt idx="1280">
                  <c:v>1.4143312367956633</c:v>
                </c:pt>
                <c:pt idx="1281">
                  <c:v>1.4133817303030527</c:v>
                </c:pt>
                <c:pt idx="1282">
                  <c:v>1.4124337665781073</c:v>
                </c:pt>
                <c:pt idx="1283">
                  <c:v>1.4114873421580807</c:v>
                </c:pt>
                <c:pt idx="1284">
                  <c:v>1.4105424535907263</c:v>
                </c:pt>
                <c:pt idx="1285">
                  <c:v>1.4095990974342534</c:v>
                </c:pt>
                <c:pt idx="1286">
                  <c:v>1.4086572702572937</c:v>
                </c:pt>
                <c:pt idx="1287">
                  <c:v>1.4077169686388549</c:v>
                </c:pt>
                <c:pt idx="1288">
                  <c:v>1.4067781891682871</c:v>
                </c:pt>
                <c:pt idx="1289">
                  <c:v>1.4058409284452431</c:v>
                </c:pt>
                <c:pt idx="1290">
                  <c:v>1.4049051830796369</c:v>
                </c:pt>
                <c:pt idx="1291">
                  <c:v>1.4039709496916091</c:v>
                </c:pt>
                <c:pt idx="1292">
                  <c:v>1.403038224911485</c:v>
                </c:pt>
                <c:pt idx="1293">
                  <c:v>1.4021070053797384</c:v>
                </c:pt>
                <c:pt idx="1294">
                  <c:v>1.4011772877469533</c:v>
                </c:pt>
                <c:pt idx="1295">
                  <c:v>1.4002490686737861</c:v>
                </c:pt>
                <c:pt idx="1296">
                  <c:v>1.3993223448309271</c:v>
                </c:pt>
                <c:pt idx="1297">
                  <c:v>1.398397112899064</c:v>
                </c:pt>
                <c:pt idx="1298">
                  <c:v>1.3974733695688439</c:v>
                </c:pt>
                <c:pt idx="1299">
                  <c:v>1.3965511115408373</c:v>
                </c:pt>
                <c:pt idx="1300">
                  <c:v>1.3956303355254984</c:v>
                </c:pt>
                <c:pt idx="1301">
                  <c:v>1.3947110382431329</c:v>
                </c:pt>
                <c:pt idx="1302">
                  <c:v>1.3937932164238558</c:v>
                </c:pt>
                <c:pt idx="1303">
                  <c:v>1.3928768668075591</c:v>
                </c:pt>
                <c:pt idx="1304">
                  <c:v>1.3919619861438728</c:v>
                </c:pt>
                <c:pt idx="1305">
                  <c:v>1.3910485711921317</c:v>
                </c:pt>
                <c:pt idx="1306">
                  <c:v>1.3901366187213355</c:v>
                </c:pt>
                <c:pt idx="1307">
                  <c:v>1.3892261255101173</c:v>
                </c:pt>
                <c:pt idx="1308">
                  <c:v>1.3883170883467035</c:v>
                </c:pt>
                <c:pt idx="1309">
                  <c:v>1.3874095040288807</c:v>
                </c:pt>
                <c:pt idx="1310">
                  <c:v>1.3865033693639621</c:v>
                </c:pt>
                <c:pt idx="1311">
                  <c:v>1.3855986811687473</c:v>
                </c:pt>
                <c:pt idx="1312">
                  <c:v>1.3846954362694919</c:v>
                </c:pt>
                <c:pt idx="1313">
                  <c:v>1.3837936315018697</c:v>
                </c:pt>
                <c:pt idx="1314">
                  <c:v>1.3828932637109406</c:v>
                </c:pt>
                <c:pt idx="1315">
                  <c:v>1.3819943297511128</c:v>
                </c:pt>
                <c:pt idx="1316">
                  <c:v>1.381096826486111</c:v>
                </c:pt>
                <c:pt idx="1317">
                  <c:v>1.38020075078894</c:v>
                </c:pt>
                <c:pt idx="1318">
                  <c:v>1.379306099541852</c:v>
                </c:pt>
                <c:pt idx="1319">
                  <c:v>1.3784128696363145</c:v>
                </c:pt>
                <c:pt idx="1320">
                  <c:v>1.3775210579729695</c:v>
                </c:pt>
                <c:pt idx="1321">
                  <c:v>1.3766306614616102</c:v>
                </c:pt>
                <c:pt idx="1322">
                  <c:v>1.3757416770211357</c:v>
                </c:pt>
                <c:pt idx="1323">
                  <c:v>1.374854101579529</c:v>
                </c:pt>
                <c:pt idx="1324">
                  <c:v>1.3739679320738152</c:v>
                </c:pt>
                <c:pt idx="1325">
                  <c:v>1.3730831654500322</c:v>
                </c:pt>
                <c:pt idx="1326">
                  <c:v>1.3721997986631971</c:v>
                </c:pt>
                <c:pt idx="1327">
                  <c:v>1.3713178286772754</c:v>
                </c:pt>
                <c:pt idx="1328">
                  <c:v>1.3704372524651418</c:v>
                </c:pt>
                <c:pt idx="1329">
                  <c:v>1.3695580670085574</c:v>
                </c:pt>
                <c:pt idx="1330">
                  <c:v>1.3686802692981286</c:v>
                </c:pt>
                <c:pt idx="1331">
                  <c:v>1.3678038563332788</c:v>
                </c:pt>
                <c:pt idx="1332">
                  <c:v>1.366928825122218</c:v>
                </c:pt>
                <c:pt idx="1333">
                  <c:v>1.3660551726819063</c:v>
                </c:pt>
                <c:pt idx="1334">
                  <c:v>1.3651828960380252</c:v>
                </c:pt>
                <c:pt idx="1335">
                  <c:v>1.3643119922249454</c:v>
                </c:pt>
                <c:pt idx="1336">
                  <c:v>1.363442458285695</c:v>
                </c:pt>
                <c:pt idx="1337">
                  <c:v>1.3625742912719281</c:v>
                </c:pt>
                <c:pt idx="1338">
                  <c:v>1.3617074882438933</c:v>
                </c:pt>
                <c:pt idx="1339">
                  <c:v>1.3608420462704036</c:v>
                </c:pt>
                <c:pt idx="1340">
                  <c:v>1.3599779624288033</c:v>
                </c:pt>
                <c:pt idx="1341">
                  <c:v>1.359115233804939</c:v>
                </c:pt>
                <c:pt idx="1342">
                  <c:v>1.3582538574931291</c:v>
                </c:pt>
                <c:pt idx="1343">
                  <c:v>1.3573938305961313</c:v>
                </c:pt>
                <c:pt idx="1344">
                  <c:v>1.356535150225114</c:v>
                </c:pt>
                <c:pt idx="1345">
                  <c:v>1.3556778134996239</c:v>
                </c:pt>
                <c:pt idx="1346">
                  <c:v>1.3548218175475597</c:v>
                </c:pt>
                <c:pt idx="1347">
                  <c:v>1.353967159505137</c:v>
                </c:pt>
                <c:pt idx="1348">
                  <c:v>1.3531138365168613</c:v>
                </c:pt>
                <c:pt idx="1349">
                  <c:v>1.3522618457354978</c:v>
                </c:pt>
                <c:pt idx="1350">
                  <c:v>1.3514111843220424</c:v>
                </c:pt>
                <c:pt idx="1351">
                  <c:v>1.3505618494456904</c:v>
                </c:pt>
                <c:pt idx="1352">
                  <c:v>1.3497138382838081</c:v>
                </c:pt>
                <c:pt idx="1353">
                  <c:v>1.3488671480219032</c:v>
                </c:pt>
                <c:pt idx="1354">
                  <c:v>1.3480217758535964</c:v>
                </c:pt>
                <c:pt idx="1355">
                  <c:v>1.347177718980592</c:v>
                </c:pt>
                <c:pt idx="1356">
                  <c:v>1.3463349746126476</c:v>
                </c:pt>
                <c:pt idx="1357">
                  <c:v>1.3454935399675469</c:v>
                </c:pt>
                <c:pt idx="1358">
                  <c:v>1.3446534122710716</c:v>
                </c:pt>
                <c:pt idx="1359">
                  <c:v>1.3438145887569699</c:v>
                </c:pt>
                <c:pt idx="1360">
                  <c:v>1.3429770666669323</c:v>
                </c:pt>
                <c:pt idx="1361">
                  <c:v>1.3421408432505582</c:v>
                </c:pt>
                <c:pt idx="1362">
                  <c:v>1.3413059157653322</c:v>
                </c:pt>
                <c:pt idx="1363">
                  <c:v>1.3404722814765948</c:v>
                </c:pt>
                <c:pt idx="1364">
                  <c:v>1.3396399376575123</c:v>
                </c:pt>
                <c:pt idx="1365">
                  <c:v>1.3388088815890524</c:v>
                </c:pt>
                <c:pt idx="1366">
                  <c:v>1.337979110559953</c:v>
                </c:pt>
                <c:pt idx="1367">
                  <c:v>1.3371506218666978</c:v>
                </c:pt>
                <c:pt idx="1368">
                  <c:v>1.3363234128134849</c:v>
                </c:pt>
                <c:pt idx="1369">
                  <c:v>1.335497480712206</c:v>
                </c:pt>
                <c:pt idx="1370">
                  <c:v>1.3346728228824112</c:v>
                </c:pt>
                <c:pt idx="1371">
                  <c:v>1.3338494366512872</c:v>
                </c:pt>
                <c:pt idx="1372">
                  <c:v>1.3330273193536284</c:v>
                </c:pt>
                <c:pt idx="1373">
                  <c:v>1.332206468331812</c:v>
                </c:pt>
                <c:pt idx="1374">
                  <c:v>1.3313868809357674</c:v>
                </c:pt>
                <c:pt idx="1375">
                  <c:v>1.3305685545229526</c:v>
                </c:pt>
                <c:pt idx="1376">
                  <c:v>1.3297514864583277</c:v>
                </c:pt>
                <c:pt idx="1377">
                  <c:v>1.3289356741143268</c:v>
                </c:pt>
                <c:pt idx="1378">
                  <c:v>1.3281211148708316</c:v>
                </c:pt>
                <c:pt idx="1379">
                  <c:v>1.3273078061151469</c:v>
                </c:pt>
                <c:pt idx="1380">
                  <c:v>1.3264957452419739</c:v>
                </c:pt>
                <c:pt idx="1381">
                  <c:v>1.3256849296533839</c:v>
                </c:pt>
                <c:pt idx="1382">
                  <c:v>1.324875356758791</c:v>
                </c:pt>
                <c:pt idx="1383">
                  <c:v>1.3240670239749288</c:v>
                </c:pt>
                <c:pt idx="1384">
                  <c:v>1.3232599287258247</c:v>
                </c:pt>
                <c:pt idx="1385">
                  <c:v>1.322454068442771</c:v>
                </c:pt>
                <c:pt idx="1386">
                  <c:v>1.3216494405643036</c:v>
                </c:pt>
                <c:pt idx="1387">
                  <c:v>1.3208460425361739</c:v>
                </c:pt>
                <c:pt idx="1388">
                  <c:v>1.3200438718113248</c:v>
                </c:pt>
                <c:pt idx="1389">
                  <c:v>1.319242925849865</c:v>
                </c:pt>
                <c:pt idx="1390">
                  <c:v>1.318443202119044</c:v>
                </c:pt>
                <c:pt idx="1391">
                  <c:v>1.3176446980932284</c:v>
                </c:pt>
                <c:pt idx="1392">
                  <c:v>1.3168474112538748</c:v>
                </c:pt>
                <c:pt idx="1393">
                  <c:v>1.3160513390895061</c:v>
                </c:pt>
                <c:pt idx="1394">
                  <c:v>1.3152564790956891</c:v>
                </c:pt>
                <c:pt idx="1395">
                  <c:v>1.3144628287750062</c:v>
                </c:pt>
                <c:pt idx="1396">
                  <c:v>1.3136703856370324</c:v>
                </c:pt>
                <c:pt idx="1397">
                  <c:v>1.3128791471983139</c:v>
                </c:pt>
                <c:pt idx="1398">
                  <c:v>1.3120891109823385</c:v>
                </c:pt>
                <c:pt idx="1399">
                  <c:v>1.3113002745195159</c:v>
                </c:pt>
                <c:pt idx="1400">
                  <c:v>1.3105126353471526</c:v>
                </c:pt>
                <c:pt idx="1401">
                  <c:v>1.309726191009426</c:v>
                </c:pt>
                <c:pt idx="1402">
                  <c:v>1.3089409390573641</c:v>
                </c:pt>
                <c:pt idx="1403">
                  <c:v>1.3081568770488177</c:v>
                </c:pt>
                <c:pt idx="1404">
                  <c:v>1.3073740025484402</c:v>
                </c:pt>
                <c:pt idx="1405">
                  <c:v>1.3065923131276636</c:v>
                </c:pt>
                <c:pt idx="1406">
                  <c:v>1.3058118063646726</c:v>
                </c:pt>
                <c:pt idx="1407">
                  <c:v>1.3050324798443846</c:v>
                </c:pt>
                <c:pt idx="1408">
                  <c:v>1.3042543311584238</c:v>
                </c:pt>
                <c:pt idx="1409">
                  <c:v>1.3034773579050991</c:v>
                </c:pt>
                <c:pt idx="1410">
                  <c:v>1.3027015576893826</c:v>
                </c:pt>
                <c:pt idx="1411">
                  <c:v>1.301926928122884</c:v>
                </c:pt>
                <c:pt idx="1412">
                  <c:v>1.3011534668238298</c:v>
                </c:pt>
                <c:pt idx="1413">
                  <c:v>1.3003811714170379</c:v>
                </c:pt>
                <c:pt idx="1414">
                  <c:v>1.299610039533899</c:v>
                </c:pt>
                <c:pt idx="1415">
                  <c:v>1.2988400688123505</c:v>
                </c:pt>
                <c:pt idx="1416">
                  <c:v>1.2980712568968567</c:v>
                </c:pt>
                <c:pt idx="1417">
                  <c:v>1.2973036014383841</c:v>
                </c:pt>
                <c:pt idx="1418">
                  <c:v>1.2965371000943802</c:v>
                </c:pt>
                <c:pt idx="1419">
                  <c:v>1.2957717505287518</c:v>
                </c:pt>
                <c:pt idx="1420">
                  <c:v>1.2950075504118421</c:v>
                </c:pt>
                <c:pt idx="1421">
                  <c:v>1.2942444974204084</c:v>
                </c:pt>
                <c:pt idx="1422">
                  <c:v>1.2934825892376021</c:v>
                </c:pt>
                <c:pt idx="1423">
                  <c:v>1.2927218235529436</c:v>
                </c:pt>
                <c:pt idx="1424">
                  <c:v>1.2919621980623048</c:v>
                </c:pt>
                <c:pt idx="1425">
                  <c:v>1.2912037104678837</c:v>
                </c:pt>
                <c:pt idx="1426">
                  <c:v>1.2904463584781845</c:v>
                </c:pt>
                <c:pt idx="1427">
                  <c:v>1.2896901398079963</c:v>
                </c:pt>
                <c:pt idx="1428">
                  <c:v>1.2889350521783707</c:v>
                </c:pt>
                <c:pt idx="1429">
                  <c:v>1.2881810933166027</c:v>
                </c:pt>
                <c:pt idx="1430">
                  <c:v>1.287428260956206</c:v>
                </c:pt>
                <c:pt idx="1431">
                  <c:v>1.2866765528368946</c:v>
                </c:pt>
                <c:pt idx="1432">
                  <c:v>1.2859259667045619</c:v>
                </c:pt>
                <c:pt idx="1433">
                  <c:v>1.2851765003112579</c:v>
                </c:pt>
                <c:pt idx="1434">
                  <c:v>1.2844281514151692</c:v>
                </c:pt>
                <c:pt idx="1435">
                  <c:v>1.2836809177805995</c:v>
                </c:pt>
                <c:pt idx="1436">
                  <c:v>1.2829347971779461</c:v>
                </c:pt>
                <c:pt idx="1437">
                  <c:v>1.2821897873836834</c:v>
                </c:pt>
                <c:pt idx="1438">
                  <c:v>1.2814458861803364</c:v>
                </c:pt>
                <c:pt idx="1439">
                  <c:v>1.2807030913564672</c:v>
                </c:pt>
                <c:pt idx="1440">
                  <c:v>1.2799614007066487</c:v>
                </c:pt>
                <c:pt idx="1441">
                  <c:v>1.2792208120314483</c:v>
                </c:pt>
                <c:pt idx="1442">
                  <c:v>1.2784813231374068</c:v>
                </c:pt>
                <c:pt idx="1443">
                  <c:v>1.2777429318370155</c:v>
                </c:pt>
                <c:pt idx="1444">
                  <c:v>1.2770056359486999</c:v>
                </c:pt>
                <c:pt idx="1445">
                  <c:v>1.2762694332967985</c:v>
                </c:pt>
                <c:pt idx="1446">
                  <c:v>1.2755343217115422</c:v>
                </c:pt>
                <c:pt idx="1447">
                  <c:v>1.2748002990290346</c:v>
                </c:pt>
                <c:pt idx="1448">
                  <c:v>1.2740673630912343</c:v>
                </c:pt>
                <c:pt idx="1449">
                  <c:v>1.2733355117459308</c:v>
                </c:pt>
                <c:pt idx="1450">
                  <c:v>1.2726047428467313</c:v>
                </c:pt>
                <c:pt idx="1451">
                  <c:v>1.271875054253035</c:v>
                </c:pt>
                <c:pt idx="1452">
                  <c:v>1.271146443830018</c:v>
                </c:pt>
                <c:pt idx="1453">
                  <c:v>1.2704189094486118</c:v>
                </c:pt>
                <c:pt idx="1454">
                  <c:v>1.2696924489854839</c:v>
                </c:pt>
                <c:pt idx="1455">
                  <c:v>1.2689670603230221</c:v>
                </c:pt>
                <c:pt idx="1456">
                  <c:v>1.2682427413493098</c:v>
                </c:pt>
                <c:pt idx="1457">
                  <c:v>1.2675194899581113</c:v>
                </c:pt>
                <c:pt idx="1458">
                  <c:v>1.266797304048852</c:v>
                </c:pt>
                <c:pt idx="1459">
                  <c:v>1.2660761815265984</c:v>
                </c:pt>
                <c:pt idx="1460">
                  <c:v>1.2653561203020391</c:v>
                </c:pt>
                <c:pt idx="1461">
                  <c:v>1.2646371182914693</c:v>
                </c:pt>
                <c:pt idx="1462">
                  <c:v>1.2639191734167681</c:v>
                </c:pt>
                <c:pt idx="1463">
                  <c:v>1.2632022836053816</c:v>
                </c:pt>
                <c:pt idx="1464">
                  <c:v>1.2624864467903059</c:v>
                </c:pt>
                <c:pt idx="1465">
                  <c:v>1.2617716609100658</c:v>
                </c:pt>
                <c:pt idx="1466">
                  <c:v>1.2610579239086994</c:v>
                </c:pt>
                <c:pt idx="1467">
                  <c:v>1.2603452337357368</c:v>
                </c:pt>
                <c:pt idx="1468">
                  <c:v>1.2596335883461844</c:v>
                </c:pt>
                <c:pt idx="1469">
                  <c:v>1.2589229857005075</c:v>
                </c:pt>
                <c:pt idx="1470">
                  <c:v>1.2582134237646079</c:v>
                </c:pt>
                <c:pt idx="1471">
                  <c:v>1.2575049005098098</c:v>
                </c:pt>
                <c:pt idx="1472">
                  <c:v>1.2567974139128417</c:v>
                </c:pt>
                <c:pt idx="1473">
                  <c:v>1.2560909619558163</c:v>
                </c:pt>
                <c:pt idx="1474">
                  <c:v>1.2553855426262148</c:v>
                </c:pt>
                <c:pt idx="1475">
                  <c:v>1.2546811539168687</c:v>
                </c:pt>
                <c:pt idx="1476">
                  <c:v>1.2539777938259418</c:v>
                </c:pt>
                <c:pt idx="1477">
                  <c:v>1.2532754603569127</c:v>
                </c:pt>
                <c:pt idx="1478">
                  <c:v>1.2525741515185578</c:v>
                </c:pt>
                <c:pt idx="1479">
                  <c:v>1.2518738653249328</c:v>
                </c:pt>
                <c:pt idx="1480">
                  <c:v>1.2511745997953578</c:v>
                </c:pt>
                <c:pt idx="1481">
                  <c:v>1.2504763529543961</c:v>
                </c:pt>
                <c:pt idx="1482">
                  <c:v>1.2497791228318418</c:v>
                </c:pt>
                <c:pt idx="1483">
                  <c:v>1.2490829074626968</c:v>
                </c:pt>
                <c:pt idx="1484">
                  <c:v>1.2483877048871612</c:v>
                </c:pt>
                <c:pt idx="1485">
                  <c:v>1.2476935131506079</c:v>
                </c:pt>
                <c:pt idx="1486">
                  <c:v>1.2470003303035737</c:v>
                </c:pt>
                <c:pt idx="1487">
                  <c:v>1.246308154401736</c:v>
                </c:pt>
                <c:pt idx="1488">
                  <c:v>1.2456169835058988</c:v>
                </c:pt>
                <c:pt idx="1489">
                  <c:v>1.2449268156819779</c:v>
                </c:pt>
                <c:pt idx="1490">
                  <c:v>1.2442376490009806</c:v>
                </c:pt>
                <c:pt idx="1491">
                  <c:v>1.2435494815389898</c:v>
                </c:pt>
                <c:pt idx="1492">
                  <c:v>1.24286231137715</c:v>
                </c:pt>
                <c:pt idx="1493">
                  <c:v>1.2421761366016484</c:v>
                </c:pt>
                <c:pt idx="1494">
                  <c:v>1.2414909553036984</c:v>
                </c:pt>
                <c:pt idx="1495">
                  <c:v>1.2408067655795256</c:v>
                </c:pt>
                <c:pt idx="1496">
                  <c:v>1.2401235655303491</c:v>
                </c:pt>
                <c:pt idx="1497">
                  <c:v>1.2394413532623654</c:v>
                </c:pt>
                <c:pt idx="1498">
                  <c:v>1.2387601268867354</c:v>
                </c:pt>
                <c:pt idx="1499">
                  <c:v>1.2380798845195626</c:v>
                </c:pt>
                <c:pt idx="1500">
                  <c:v>1.2374006242818831</c:v>
                </c:pt>
                <c:pt idx="1501">
                  <c:v>1.2367223442996451</c:v>
                </c:pt>
                <c:pt idx="1502">
                  <c:v>1.2360450427036966</c:v>
                </c:pt>
                <c:pt idx="1503">
                  <c:v>1.2353687176297656</c:v>
                </c:pt>
                <c:pt idx="1504">
                  <c:v>1.2346933672184488</c:v>
                </c:pt>
                <c:pt idx="1505">
                  <c:v>1.2340189896151916</c:v>
                </c:pt>
                <c:pt idx="1506">
                  <c:v>1.2333455829702746</c:v>
                </c:pt>
                <c:pt idx="1507">
                  <c:v>1.2326731454387991</c:v>
                </c:pt>
                <c:pt idx="1508">
                  <c:v>1.2320016751806686</c:v>
                </c:pt>
                <c:pt idx="1509">
                  <c:v>1.2313311703605767</c:v>
                </c:pt>
                <c:pt idx="1510">
                  <c:v>1.2306616291479886</c:v>
                </c:pt>
                <c:pt idx="1511">
                  <c:v>1.2299930497171276</c:v>
                </c:pt>
                <c:pt idx="1512">
                  <c:v>1.2293254302469596</c:v>
                </c:pt>
                <c:pt idx="1513">
                  <c:v>1.2286587689211761</c:v>
                </c:pt>
                <c:pt idx="1514">
                  <c:v>1.2279930639281822</c:v>
                </c:pt>
                <c:pt idx="1515">
                  <c:v>1.2273283134610793</c:v>
                </c:pt>
                <c:pt idx="1516">
                  <c:v>1.2266645157176503</c:v>
                </c:pt>
                <c:pt idx="1517">
                  <c:v>1.2260016689003441</c:v>
                </c:pt>
                <c:pt idx="1518">
                  <c:v>1.2253397712162626</c:v>
                </c:pt>
                <c:pt idx="1519">
                  <c:v>1.2246788208771433</c:v>
                </c:pt>
                <c:pt idx="1520">
                  <c:v>1.2240188160993468</c:v>
                </c:pt>
                <c:pt idx="1521">
                  <c:v>1.22335975510384</c:v>
                </c:pt>
                <c:pt idx="1522">
                  <c:v>1.2227016361161831</c:v>
                </c:pt>
                <c:pt idx="1523">
                  <c:v>1.2220444573665135</c:v>
                </c:pt>
                <c:pt idx="1524">
                  <c:v>1.221388217089532</c:v>
                </c:pt>
                <c:pt idx="1525">
                  <c:v>1.2207329135244891</c:v>
                </c:pt>
                <c:pt idx="1526">
                  <c:v>1.2200785449151677</c:v>
                </c:pt>
                <c:pt idx="1527">
                  <c:v>1.2194251095098705</c:v>
                </c:pt>
                <c:pt idx="1528">
                  <c:v>1.2187726055614079</c:v>
                </c:pt>
                <c:pt idx="1529">
                  <c:v>1.2181210313270787</c:v>
                </c:pt>
                <c:pt idx="1530">
                  <c:v>1.2174703850686608</c:v>
                </c:pt>
                <c:pt idx="1531">
                  <c:v>1.2168206650523918</c:v>
                </c:pt>
                <c:pt idx="1532">
                  <c:v>1.2161718695489609</c:v>
                </c:pt>
                <c:pt idx="1533">
                  <c:v>1.2155239968334886</c:v>
                </c:pt>
                <c:pt idx="1534">
                  <c:v>1.214877045185518</c:v>
                </c:pt>
                <c:pt idx="1535">
                  <c:v>1.2142310128889959</c:v>
                </c:pt>
                <c:pt idx="1536">
                  <c:v>1.213585898232264</c:v>
                </c:pt>
                <c:pt idx="1537">
                  <c:v>1.2129416995080411</c:v>
                </c:pt>
                <c:pt idx="1538">
                  <c:v>1.2122984150134095</c:v>
                </c:pt>
                <c:pt idx="1539">
                  <c:v>1.2116560430498045</c:v>
                </c:pt>
                <c:pt idx="1540">
                  <c:v>1.2110145819229963</c:v>
                </c:pt>
                <c:pt idx="1541">
                  <c:v>1.2103740299430799</c:v>
                </c:pt>
                <c:pt idx="1542">
                  <c:v>1.2097343854244575</c:v>
                </c:pt>
                <c:pt idx="1543">
                  <c:v>1.2090956466858318</c:v>
                </c:pt>
                <c:pt idx="1544">
                  <c:v>1.2084578120501832</c:v>
                </c:pt>
                <c:pt idx="1545">
                  <c:v>1.2078208798447638</c:v>
                </c:pt>
                <c:pt idx="1546">
                  <c:v>1.2071848484010816</c:v>
                </c:pt>
                <c:pt idx="1547">
                  <c:v>1.2065497160548848</c:v>
                </c:pt>
                <c:pt idx="1548">
                  <c:v>1.2059154811461528</c:v>
                </c:pt>
                <c:pt idx="1549">
                  <c:v>1.2052821420190789</c:v>
                </c:pt>
                <c:pt idx="1550">
                  <c:v>1.2046496970220597</c:v>
                </c:pt>
                <c:pt idx="1551">
                  <c:v>1.2040181445076819</c:v>
                </c:pt>
                <c:pt idx="1552">
                  <c:v>1.2033874828327056</c:v>
                </c:pt>
                <c:pt idx="1553">
                  <c:v>1.2027577103580558</c:v>
                </c:pt>
                <c:pt idx="1554">
                  <c:v>1.2021288254488081</c:v>
                </c:pt>
                <c:pt idx="1555">
                  <c:v>1.2015008264741729</c:v>
                </c:pt>
                <c:pt idx="1556">
                  <c:v>1.2008737118074875</c:v>
                </c:pt>
                <c:pt idx="1557">
                  <c:v>1.2002474798261986</c:v>
                </c:pt>
                <c:pt idx="1558">
                  <c:v>1.1996221289118505</c:v>
                </c:pt>
                <c:pt idx="1559">
                  <c:v>1.1989976574500747</c:v>
                </c:pt>
                <c:pt idx="1560">
                  <c:v>1.1983740638305762</c:v>
                </c:pt>
              </c:numCache>
            </c:numRef>
          </c:yVal>
          <c:smooth val="0"/>
        </c:ser>
        <c:dLbls>
          <c:showLegendKey val="0"/>
          <c:showVal val="0"/>
          <c:showCatName val="0"/>
          <c:showSerName val="0"/>
          <c:showPercent val="0"/>
          <c:showBubbleSize val="0"/>
        </c:dLbls>
        <c:axId val="191071152"/>
        <c:axId val="191070592"/>
      </c:scatterChart>
      <c:valAx>
        <c:axId val="191069472"/>
        <c:scaling>
          <c:orientation val="minMax"/>
          <c:max val="80"/>
          <c:min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2</a:t>
                </a:r>
                <a:r>
                  <a:rPr lang="az-Cyrl-AZ">
                    <a:latin typeface="Calibri" panose="020F0502020204030204" pitchFamily="34" charset="0"/>
                    <a:cs typeface="Calibri" panose="020F0502020204030204" pitchFamily="34" charset="0"/>
                  </a:rPr>
                  <a:t>Ө</a:t>
                </a:r>
                <a:endParaRPr lang="es-ES"/>
              </a:p>
            </c:rich>
          </c:tx>
          <c:layout/>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91070032"/>
        <c:crosses val="autoZero"/>
        <c:crossBetween val="midCat"/>
      </c:valAx>
      <c:valAx>
        <c:axId val="191070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Ir, %</a:t>
                </a:r>
              </a:p>
            </c:rich>
          </c:tx>
          <c:layout/>
          <c:overlay val="0"/>
          <c:spPr>
            <a:noFill/>
            <a:ln>
              <a:noFill/>
            </a:ln>
            <a:effectLst/>
          </c:spPr>
        </c:title>
        <c:numFmt formatCode="0" sourceLinked="0"/>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91069472"/>
        <c:crosses val="autoZero"/>
        <c:crossBetween val="midCat"/>
      </c:valAx>
      <c:valAx>
        <c:axId val="191070592"/>
        <c:scaling>
          <c:orientation val="minMax"/>
          <c:max val="9"/>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d(</a:t>
                </a:r>
                <a:r>
                  <a:rPr lang="es-ES">
                    <a:latin typeface="Calibri" panose="020F0502020204030204" pitchFamily="34" charset="0"/>
                    <a:cs typeface="Calibri" panose="020F0502020204030204" pitchFamily="34" charset="0"/>
                  </a:rPr>
                  <a:t>Å)</a:t>
                </a:r>
                <a:endParaRPr lang="es-ES"/>
              </a:p>
            </c:rich>
          </c:tx>
          <c:layout/>
          <c:overlay val="0"/>
          <c:spPr>
            <a:noFill/>
            <a:ln>
              <a:noFill/>
            </a:ln>
            <a:effectLst/>
          </c:spPr>
        </c:title>
        <c:numFmt formatCode="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crossAx val="191071152"/>
        <c:crosses val="max"/>
        <c:crossBetween val="midCat"/>
      </c:valAx>
      <c:valAx>
        <c:axId val="191071152"/>
        <c:scaling>
          <c:orientation val="minMax"/>
        </c:scaling>
        <c:delete val="1"/>
        <c:axPos val="b"/>
        <c:numFmt formatCode="General" sourceLinked="1"/>
        <c:majorTickMark val="out"/>
        <c:minorTickMark val="none"/>
        <c:tickLblPos val="none"/>
        <c:crossAx val="19107059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_tradnl"/>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9425</cdr:x>
      <cdr:y>0.08834</cdr:y>
    </cdr:from>
    <cdr:to>
      <cdr:x>0.99542</cdr:x>
      <cdr:y>0.85944</cdr:y>
    </cdr:to>
    <cdr:sp macro="" textlink="">
      <cdr:nvSpPr>
        <cdr:cNvPr id="2" name="CuadroTexto 1"/>
        <cdr:cNvSpPr txBox="1"/>
      </cdr:nvSpPr>
      <cdr:spPr>
        <a:xfrm xmlns:a="http://schemas.openxmlformats.org/drawingml/2006/main" rot="16200000">
          <a:off x="4178181" y="1152869"/>
          <a:ext cx="2108430" cy="2857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m-% de la Curva de frecuencia</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1</TotalTime>
  <Pages>16</Pages>
  <Words>6142</Words>
  <Characters>33786</Characters>
  <Application>Microsoft Office Word</Application>
  <DocSecurity>0</DocSecurity>
  <Lines>281</Lines>
  <Paragraphs>7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9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IENA</cp:lastModifiedBy>
  <cp:revision>30</cp:revision>
  <dcterms:created xsi:type="dcterms:W3CDTF">2023-06-21T16:19:00Z</dcterms:created>
  <dcterms:modified xsi:type="dcterms:W3CDTF">2023-10-06T18:04:00Z</dcterms:modified>
</cp:coreProperties>
</file>